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0B49595" w14:textId="56CC72EC" w:rsidR="00A331CD" w:rsidRPr="00483FED" w:rsidRDefault="7BC8B2E5" w:rsidP="000760FC">
      <w:pPr>
        <w:rPr>
          <w:rFonts w:ascii="Arial" w:hAnsi="Arial" w:cs="Arial"/>
          <w:b/>
          <w:bCs/>
          <w:sz w:val="32"/>
          <w:szCs w:val="32"/>
        </w:rPr>
      </w:pPr>
      <w:r w:rsidRPr="7BC8B2E5">
        <w:rPr>
          <w:rFonts w:ascii="Arial" w:hAnsi="Arial" w:cs="Arial"/>
          <w:b/>
          <w:bCs/>
          <w:sz w:val="32"/>
          <w:szCs w:val="32"/>
        </w:rPr>
        <w:t>Texts</w:t>
      </w:r>
      <w:r w:rsidR="587D2DB0" w:rsidRPr="587D2DB0">
        <w:rPr>
          <w:rFonts w:ascii="Arial" w:hAnsi="Arial" w:cs="Arial"/>
          <w:b/>
          <w:bCs/>
          <w:sz w:val="32"/>
          <w:szCs w:val="32"/>
        </w:rPr>
        <w:t xml:space="preserve"> in </w:t>
      </w:r>
      <w:r w:rsidRPr="7BC8B2E5">
        <w:rPr>
          <w:rFonts w:ascii="Arial" w:hAnsi="Arial" w:cs="Arial"/>
          <w:b/>
          <w:bCs/>
          <w:sz w:val="32"/>
          <w:szCs w:val="32"/>
        </w:rPr>
        <w:t xml:space="preserve">the History of </w:t>
      </w:r>
      <w:r w:rsidR="587D2DB0" w:rsidRPr="587D2DB0">
        <w:rPr>
          <w:rFonts w:ascii="Arial" w:hAnsi="Arial" w:cs="Arial"/>
          <w:b/>
          <w:bCs/>
          <w:sz w:val="32"/>
          <w:szCs w:val="32"/>
        </w:rPr>
        <w:t>Nineteenth Century Suffolk Farming</w:t>
      </w:r>
    </w:p>
    <w:p w14:paraId="17C65649" w14:textId="5E2FEDE5" w:rsidR="009E6119" w:rsidRPr="00CF6B26" w:rsidRDefault="231532B5" w:rsidP="00CF6B26">
      <w:pPr>
        <w:jc w:val="center"/>
        <w:rPr>
          <w:rFonts w:ascii="Arial" w:hAnsi="Arial" w:cs="Arial"/>
          <w:sz w:val="28"/>
          <w:szCs w:val="28"/>
        </w:rPr>
      </w:pPr>
      <w:r w:rsidRPr="231532B5">
        <w:rPr>
          <w:rFonts w:ascii="Arial" w:hAnsi="Arial" w:cs="Arial"/>
          <w:sz w:val="28"/>
          <w:szCs w:val="28"/>
        </w:rPr>
        <w:t>Richard Glass</w:t>
      </w:r>
    </w:p>
    <w:p w14:paraId="4ACEC450" w14:textId="75F4DF97" w:rsidR="004A6A5D" w:rsidRPr="004C7E01" w:rsidRDefault="00EF2A90" w:rsidP="004B6A89">
      <w:pPr>
        <w:jc w:val="both"/>
        <w:rPr>
          <w:rFonts w:ascii="Arial" w:hAnsi="Arial" w:cs="Arial"/>
          <w:b/>
          <w:bCs/>
        </w:rPr>
      </w:pPr>
      <w:r w:rsidRPr="004C7E01">
        <w:rPr>
          <w:rFonts w:ascii="Arial" w:hAnsi="Arial" w:cs="Arial"/>
          <w:b/>
          <w:bCs/>
        </w:rPr>
        <w:t>Introducti</w:t>
      </w:r>
      <w:r w:rsidR="00DA7EA1">
        <w:rPr>
          <w:rFonts w:ascii="Arial" w:hAnsi="Arial" w:cs="Arial"/>
          <w:b/>
          <w:bCs/>
        </w:rPr>
        <w:t>on</w:t>
      </w:r>
    </w:p>
    <w:p w14:paraId="71A59435" w14:textId="7DE785EC" w:rsidR="00086A92" w:rsidRPr="00265F28" w:rsidRDefault="000A4296" w:rsidP="004B6A89">
      <w:pPr>
        <w:jc w:val="both"/>
        <w:rPr>
          <w:rFonts w:ascii="Arial" w:eastAsia="Arial" w:hAnsi="Arial" w:cs="Arial"/>
        </w:rPr>
      </w:pPr>
      <w:r w:rsidRPr="00265F28">
        <w:rPr>
          <w:rFonts w:ascii="Arial" w:eastAsia="Arial" w:hAnsi="Arial" w:cs="Arial"/>
        </w:rPr>
        <w:t>T</w:t>
      </w:r>
      <w:r w:rsidR="00822D77" w:rsidRPr="00265F28">
        <w:rPr>
          <w:rFonts w:ascii="Arial" w:eastAsia="Arial" w:hAnsi="Arial" w:cs="Arial"/>
        </w:rPr>
        <w:t>his article</w:t>
      </w:r>
      <w:r w:rsidR="007100D4" w:rsidRPr="00265F28">
        <w:rPr>
          <w:rFonts w:ascii="Arial" w:eastAsia="Arial" w:hAnsi="Arial" w:cs="Arial"/>
        </w:rPr>
        <w:t xml:space="preserve"> aspires to be</w:t>
      </w:r>
      <w:r w:rsidR="00B259FF" w:rsidRPr="00265F28">
        <w:rPr>
          <w:rFonts w:ascii="Arial" w:eastAsia="Arial" w:hAnsi="Arial" w:cs="Arial"/>
        </w:rPr>
        <w:t xml:space="preserve"> a digest</w:t>
      </w:r>
      <w:r w:rsidR="007100D4" w:rsidRPr="00265F28">
        <w:rPr>
          <w:rFonts w:ascii="Arial" w:eastAsia="Arial" w:hAnsi="Arial" w:cs="Arial"/>
        </w:rPr>
        <w:t xml:space="preserve"> </w:t>
      </w:r>
      <w:r w:rsidR="00AA1DD3" w:rsidRPr="00265F28">
        <w:rPr>
          <w:rFonts w:ascii="Arial" w:eastAsia="Arial" w:hAnsi="Arial" w:cs="Arial"/>
        </w:rPr>
        <w:t xml:space="preserve">of </w:t>
      </w:r>
      <w:r w:rsidR="00540378" w:rsidRPr="00265F28">
        <w:rPr>
          <w:rFonts w:ascii="Arial" w:eastAsia="Arial" w:hAnsi="Arial" w:cs="Arial"/>
        </w:rPr>
        <w:t xml:space="preserve">primary </w:t>
      </w:r>
      <w:r w:rsidR="00376B9E" w:rsidRPr="00265F28">
        <w:rPr>
          <w:rFonts w:ascii="Arial" w:eastAsia="Arial" w:hAnsi="Arial" w:cs="Arial"/>
        </w:rPr>
        <w:t>sources</w:t>
      </w:r>
      <w:r w:rsidR="002028C5" w:rsidRPr="00265F28">
        <w:rPr>
          <w:rFonts w:ascii="Arial" w:eastAsia="Arial" w:hAnsi="Arial" w:cs="Arial"/>
        </w:rPr>
        <w:t xml:space="preserve"> </w:t>
      </w:r>
      <w:r w:rsidR="00A52AD2" w:rsidRPr="00265F28">
        <w:rPr>
          <w:rFonts w:ascii="Arial" w:eastAsia="Arial" w:hAnsi="Arial" w:cs="Arial"/>
        </w:rPr>
        <w:t xml:space="preserve">in </w:t>
      </w:r>
      <w:r w:rsidR="00F37B0E" w:rsidRPr="00265F28">
        <w:rPr>
          <w:rFonts w:ascii="Arial" w:eastAsia="Arial" w:hAnsi="Arial" w:cs="Arial"/>
        </w:rPr>
        <w:t>nineteenth century Suffolk agriculture</w:t>
      </w:r>
      <w:r w:rsidR="00101808" w:rsidRPr="00265F28">
        <w:rPr>
          <w:rFonts w:ascii="Arial" w:eastAsia="Arial" w:hAnsi="Arial" w:cs="Arial"/>
        </w:rPr>
        <w:t xml:space="preserve">, </w:t>
      </w:r>
      <w:r w:rsidR="00AC512D" w:rsidRPr="00265F28">
        <w:rPr>
          <w:rFonts w:ascii="Arial" w:eastAsia="Arial" w:hAnsi="Arial" w:cs="Arial"/>
        </w:rPr>
        <w:t>involv</w:t>
      </w:r>
      <w:r w:rsidR="027B070F" w:rsidRPr="00265F28">
        <w:rPr>
          <w:rFonts w:ascii="Arial" w:eastAsia="Arial" w:hAnsi="Arial" w:cs="Arial"/>
        </w:rPr>
        <w:t xml:space="preserve">ing a range of </w:t>
      </w:r>
      <w:r w:rsidR="00932FAE" w:rsidRPr="00265F28">
        <w:rPr>
          <w:rFonts w:ascii="Arial" w:eastAsia="Arial" w:hAnsi="Arial" w:cs="Arial"/>
        </w:rPr>
        <w:t xml:space="preserve">genres, </w:t>
      </w:r>
      <w:r w:rsidR="027B070F" w:rsidRPr="00265F28">
        <w:rPr>
          <w:rFonts w:ascii="Arial" w:eastAsia="Arial" w:hAnsi="Arial" w:cs="Arial"/>
        </w:rPr>
        <w:t>dates</w:t>
      </w:r>
      <w:r w:rsidR="000E2A53" w:rsidRPr="00265F28">
        <w:rPr>
          <w:rFonts w:ascii="Arial" w:eastAsia="Arial" w:hAnsi="Arial" w:cs="Arial"/>
        </w:rPr>
        <w:t xml:space="preserve">, </w:t>
      </w:r>
      <w:r w:rsidR="00AC512D" w:rsidRPr="00265F28">
        <w:rPr>
          <w:rFonts w:ascii="Arial" w:eastAsia="Arial" w:hAnsi="Arial" w:cs="Arial"/>
        </w:rPr>
        <w:t>places</w:t>
      </w:r>
      <w:r w:rsidR="00DA39C5" w:rsidRPr="00265F28">
        <w:rPr>
          <w:rFonts w:ascii="Arial" w:eastAsia="Arial" w:hAnsi="Arial" w:cs="Arial"/>
        </w:rPr>
        <w:t xml:space="preserve"> and </w:t>
      </w:r>
      <w:r w:rsidR="027B070F" w:rsidRPr="00265F28">
        <w:rPr>
          <w:rFonts w:ascii="Arial" w:eastAsia="Arial" w:hAnsi="Arial" w:cs="Arial"/>
        </w:rPr>
        <w:t>topics</w:t>
      </w:r>
      <w:r w:rsidR="7F43664C" w:rsidRPr="00265F28">
        <w:rPr>
          <w:rFonts w:ascii="Arial" w:eastAsia="Arial" w:hAnsi="Arial" w:cs="Arial"/>
        </w:rPr>
        <w:t>,</w:t>
      </w:r>
      <w:r w:rsidR="027B070F" w:rsidRPr="00265F28">
        <w:rPr>
          <w:rFonts w:ascii="Arial" w:eastAsia="Arial" w:hAnsi="Arial" w:cs="Arial"/>
        </w:rPr>
        <w:t xml:space="preserve"> </w:t>
      </w:r>
      <w:r w:rsidR="08D12036" w:rsidRPr="00265F28">
        <w:rPr>
          <w:rFonts w:ascii="Arial" w:eastAsia="Arial" w:hAnsi="Arial" w:cs="Arial"/>
        </w:rPr>
        <w:t>plus</w:t>
      </w:r>
      <w:r w:rsidR="005A5D65" w:rsidRPr="00265F28">
        <w:rPr>
          <w:rFonts w:ascii="Arial" w:eastAsia="Arial" w:hAnsi="Arial" w:cs="Arial"/>
        </w:rPr>
        <w:t xml:space="preserve"> </w:t>
      </w:r>
      <w:r w:rsidR="0046621C" w:rsidRPr="00265F28">
        <w:rPr>
          <w:rFonts w:ascii="Arial" w:eastAsia="Arial" w:hAnsi="Arial" w:cs="Arial"/>
        </w:rPr>
        <w:t>s</w:t>
      </w:r>
      <w:r w:rsidR="007C3E49" w:rsidRPr="00265F28">
        <w:rPr>
          <w:rFonts w:ascii="Arial" w:eastAsia="Arial" w:hAnsi="Arial" w:cs="Arial"/>
        </w:rPr>
        <w:t xml:space="preserve">ubsequent </w:t>
      </w:r>
      <w:r w:rsidR="008F798E" w:rsidRPr="00265F28">
        <w:rPr>
          <w:rFonts w:ascii="Arial" w:eastAsia="Arial" w:hAnsi="Arial" w:cs="Arial"/>
        </w:rPr>
        <w:t>secondary works</w:t>
      </w:r>
      <w:r w:rsidR="00416AF4" w:rsidRPr="00265F28">
        <w:rPr>
          <w:rFonts w:ascii="Arial" w:eastAsia="Arial" w:hAnsi="Arial" w:cs="Arial"/>
        </w:rPr>
        <w:t>.</w:t>
      </w:r>
      <w:r w:rsidR="005A5552" w:rsidRPr="00265F28">
        <w:rPr>
          <w:rFonts w:ascii="Arial" w:eastAsia="Arial" w:hAnsi="Arial" w:cs="Arial"/>
        </w:rPr>
        <w:t xml:space="preserve"> </w:t>
      </w:r>
      <w:r w:rsidR="009C082C" w:rsidRPr="00265F28">
        <w:rPr>
          <w:rFonts w:ascii="Arial" w:eastAsia="Arial" w:hAnsi="Arial" w:cs="Arial"/>
        </w:rPr>
        <w:t>Previous</w:t>
      </w:r>
      <w:r w:rsidR="00117D61" w:rsidRPr="00265F28">
        <w:rPr>
          <w:rFonts w:ascii="Arial" w:eastAsia="Arial" w:hAnsi="Arial" w:cs="Arial"/>
        </w:rPr>
        <w:t xml:space="preserve"> compilations of this nature have become unavailable</w:t>
      </w:r>
      <w:r w:rsidR="001318A8" w:rsidRPr="00265F28">
        <w:rPr>
          <w:rFonts w:ascii="Arial" w:eastAsia="Arial" w:hAnsi="Arial" w:cs="Arial"/>
        </w:rPr>
        <w:t xml:space="preserve">, </w:t>
      </w:r>
      <w:r w:rsidR="005F6DBC" w:rsidRPr="00265F28">
        <w:rPr>
          <w:rFonts w:ascii="Arial" w:eastAsia="Arial" w:hAnsi="Arial" w:cs="Arial"/>
        </w:rPr>
        <w:t>superseded, or both.</w:t>
      </w:r>
      <w:r w:rsidR="00803437" w:rsidRPr="00265F28">
        <w:rPr>
          <w:rStyle w:val="FootnoteReference"/>
          <w:rFonts w:ascii="Arial" w:eastAsia="Arial" w:hAnsi="Arial" w:cs="Arial"/>
        </w:rPr>
        <w:footnoteReference w:id="2"/>
      </w:r>
      <w:r w:rsidR="00F11991" w:rsidRPr="00265F28">
        <w:rPr>
          <w:rFonts w:ascii="Arial" w:eastAsia="Arial" w:hAnsi="Arial" w:cs="Arial"/>
        </w:rPr>
        <w:t xml:space="preserve"> To promote the </w:t>
      </w:r>
      <w:r w:rsidR="00F11991" w:rsidRPr="19DC04ED">
        <w:rPr>
          <w:rFonts w:ascii="Arial" w:eastAsia="Arial" w:hAnsi="Arial" w:cs="Arial"/>
          <w:i/>
          <w:iCs/>
        </w:rPr>
        <w:t>local</w:t>
      </w:r>
      <w:r w:rsidR="00F11991" w:rsidRPr="00265F28">
        <w:rPr>
          <w:rFonts w:ascii="Arial" w:eastAsia="Arial" w:hAnsi="Arial" w:cs="Arial"/>
        </w:rPr>
        <w:t xml:space="preserve"> in local history, a source</w:t>
      </w:r>
      <w:r w:rsidR="00947C68" w:rsidRPr="00265F28">
        <w:rPr>
          <w:rFonts w:ascii="Arial" w:eastAsia="Arial" w:hAnsi="Arial" w:cs="Arial"/>
        </w:rPr>
        <w:t xml:space="preserve"> map</w:t>
      </w:r>
      <w:r w:rsidR="00C278CC" w:rsidRPr="00265F28">
        <w:rPr>
          <w:rFonts w:ascii="Arial" w:eastAsia="Arial" w:hAnsi="Arial" w:cs="Arial"/>
        </w:rPr>
        <w:t xml:space="preserve"> place</w:t>
      </w:r>
      <w:r w:rsidR="00E440C5" w:rsidRPr="00265F28">
        <w:rPr>
          <w:rFonts w:ascii="Arial" w:eastAsia="Arial" w:hAnsi="Arial" w:cs="Arial"/>
        </w:rPr>
        <w:t>s</w:t>
      </w:r>
      <w:r w:rsidR="00947C68" w:rsidRPr="00265F28">
        <w:rPr>
          <w:rFonts w:ascii="Arial" w:eastAsia="Arial" w:hAnsi="Arial" w:cs="Arial"/>
        </w:rPr>
        <w:t xml:space="preserve"> </w:t>
      </w:r>
      <w:r w:rsidR="004E5632" w:rsidRPr="00265F28">
        <w:rPr>
          <w:rFonts w:ascii="Arial" w:eastAsia="Arial" w:hAnsi="Arial" w:cs="Arial"/>
        </w:rPr>
        <w:t>D</w:t>
      </w:r>
      <w:r w:rsidR="0066319C" w:rsidRPr="00265F28">
        <w:rPr>
          <w:rFonts w:ascii="Arial" w:eastAsia="Arial" w:hAnsi="Arial" w:cs="Arial"/>
        </w:rPr>
        <w:t xml:space="preserve">iaries, </w:t>
      </w:r>
      <w:r w:rsidR="00ED0C9E" w:rsidRPr="00265F28">
        <w:rPr>
          <w:rFonts w:ascii="Arial" w:eastAsia="Arial" w:hAnsi="Arial" w:cs="Arial"/>
        </w:rPr>
        <w:t>F</w:t>
      </w:r>
      <w:r w:rsidR="004E5632" w:rsidRPr="00265F28">
        <w:rPr>
          <w:rFonts w:ascii="Arial" w:eastAsia="Arial" w:hAnsi="Arial" w:cs="Arial"/>
        </w:rPr>
        <w:t xml:space="preserve">armer’s </w:t>
      </w:r>
      <w:r w:rsidR="00ED0C9E" w:rsidRPr="00265F28">
        <w:rPr>
          <w:rFonts w:ascii="Arial" w:eastAsia="Arial" w:hAnsi="Arial" w:cs="Arial"/>
        </w:rPr>
        <w:t>C</w:t>
      </w:r>
      <w:r w:rsidR="0066319C" w:rsidRPr="00265F28">
        <w:rPr>
          <w:rFonts w:ascii="Arial" w:eastAsia="Arial" w:hAnsi="Arial" w:cs="Arial"/>
        </w:rPr>
        <w:t xml:space="preserve">lubs, </w:t>
      </w:r>
      <w:r w:rsidR="00ED0C9E" w:rsidRPr="00265F28">
        <w:rPr>
          <w:rFonts w:ascii="Arial" w:eastAsia="Arial" w:hAnsi="Arial" w:cs="Arial"/>
        </w:rPr>
        <w:t>O</w:t>
      </w:r>
      <w:r w:rsidR="0066319C" w:rsidRPr="00265F28">
        <w:rPr>
          <w:rFonts w:ascii="Arial" w:eastAsia="Arial" w:hAnsi="Arial" w:cs="Arial"/>
        </w:rPr>
        <w:t xml:space="preserve">ral </w:t>
      </w:r>
      <w:r w:rsidR="00ED0C9E" w:rsidRPr="00265F28">
        <w:rPr>
          <w:rFonts w:ascii="Arial" w:eastAsia="Arial" w:hAnsi="Arial" w:cs="Arial"/>
        </w:rPr>
        <w:t>H</w:t>
      </w:r>
      <w:r w:rsidR="0066319C" w:rsidRPr="00265F28">
        <w:rPr>
          <w:rFonts w:ascii="Arial" w:eastAsia="Arial" w:hAnsi="Arial" w:cs="Arial"/>
        </w:rPr>
        <w:t>istories</w:t>
      </w:r>
      <w:r w:rsidR="003B3304" w:rsidRPr="00265F28">
        <w:rPr>
          <w:rFonts w:ascii="Arial" w:eastAsia="Arial" w:hAnsi="Arial" w:cs="Arial"/>
        </w:rPr>
        <w:t>,</w:t>
      </w:r>
      <w:r w:rsidR="00F04909" w:rsidRPr="00265F28">
        <w:rPr>
          <w:rFonts w:ascii="Arial" w:eastAsia="Arial" w:hAnsi="Arial" w:cs="Arial"/>
        </w:rPr>
        <w:t xml:space="preserve"> and</w:t>
      </w:r>
      <w:r w:rsidR="006729C7" w:rsidRPr="00265F28">
        <w:rPr>
          <w:rFonts w:ascii="Arial" w:eastAsia="Arial" w:hAnsi="Arial" w:cs="Arial"/>
        </w:rPr>
        <w:t xml:space="preserve"> Parliamentary Papers</w:t>
      </w:r>
      <w:r w:rsidR="00E440C5" w:rsidRPr="00265F28">
        <w:rPr>
          <w:rFonts w:ascii="Arial" w:eastAsia="Arial" w:hAnsi="Arial" w:cs="Arial"/>
        </w:rPr>
        <w:t xml:space="preserve"> in their parish of origin</w:t>
      </w:r>
      <w:r w:rsidR="00C142BC" w:rsidRPr="00265F28">
        <w:rPr>
          <w:rFonts w:ascii="Arial" w:eastAsia="Arial" w:hAnsi="Arial" w:cs="Arial"/>
        </w:rPr>
        <w:t xml:space="preserve">. </w:t>
      </w:r>
      <w:r w:rsidR="00C81787" w:rsidRPr="00265F28">
        <w:rPr>
          <w:rFonts w:ascii="Arial" w:eastAsia="Arial" w:hAnsi="Arial" w:cs="Arial"/>
        </w:rPr>
        <w:t>A</w:t>
      </w:r>
      <w:r w:rsidR="007D46DC" w:rsidRPr="00265F28">
        <w:rPr>
          <w:rFonts w:ascii="Arial" w:eastAsia="Arial" w:hAnsi="Arial" w:cs="Arial"/>
        </w:rPr>
        <w:t xml:space="preserve"> square bracket refer</w:t>
      </w:r>
      <w:r w:rsidR="00507FF0" w:rsidRPr="00265F28">
        <w:rPr>
          <w:rFonts w:ascii="Arial" w:eastAsia="Arial" w:hAnsi="Arial" w:cs="Arial"/>
        </w:rPr>
        <w:t>ence number</w:t>
      </w:r>
      <w:r w:rsidR="004A62CB" w:rsidRPr="00265F28">
        <w:rPr>
          <w:rFonts w:ascii="Arial" w:eastAsia="Arial" w:hAnsi="Arial" w:cs="Arial"/>
        </w:rPr>
        <w:t xml:space="preserve"> </w:t>
      </w:r>
      <w:r w:rsidR="003B3B13" w:rsidRPr="00265F28">
        <w:rPr>
          <w:rFonts w:ascii="Arial" w:eastAsia="Arial" w:hAnsi="Arial" w:cs="Arial"/>
        </w:rPr>
        <w:t>in the text</w:t>
      </w:r>
      <w:r w:rsidR="009F681F" w:rsidRPr="00265F28">
        <w:rPr>
          <w:rFonts w:ascii="Arial" w:eastAsia="Arial" w:hAnsi="Arial" w:cs="Arial"/>
        </w:rPr>
        <w:t xml:space="preserve"> will lead you </w:t>
      </w:r>
      <w:r w:rsidR="00055652" w:rsidRPr="00265F28">
        <w:rPr>
          <w:rFonts w:ascii="Arial" w:eastAsia="Arial" w:hAnsi="Arial" w:cs="Arial"/>
        </w:rPr>
        <w:t xml:space="preserve">from a source </w:t>
      </w:r>
      <w:r w:rsidR="009F681F" w:rsidRPr="00265F28">
        <w:rPr>
          <w:rFonts w:ascii="Arial" w:eastAsia="Arial" w:hAnsi="Arial" w:cs="Arial"/>
        </w:rPr>
        <w:t xml:space="preserve">to a </w:t>
      </w:r>
      <w:r w:rsidR="00333464" w:rsidRPr="00265F28">
        <w:rPr>
          <w:rFonts w:ascii="Arial" w:eastAsia="Arial" w:hAnsi="Arial" w:cs="Arial"/>
        </w:rPr>
        <w:t>parish on the map</w:t>
      </w:r>
      <w:r w:rsidR="00EE18CC" w:rsidRPr="00265F28">
        <w:rPr>
          <w:rFonts w:ascii="Arial" w:eastAsia="Arial" w:hAnsi="Arial" w:cs="Arial"/>
        </w:rPr>
        <w:t>,</w:t>
      </w:r>
      <w:r w:rsidR="003C46C6" w:rsidRPr="00265F28">
        <w:rPr>
          <w:rFonts w:ascii="Arial" w:eastAsia="Arial" w:hAnsi="Arial" w:cs="Arial"/>
        </w:rPr>
        <w:t xml:space="preserve"> or</w:t>
      </w:r>
      <w:r w:rsidR="00EE18CC" w:rsidRPr="00265F28">
        <w:rPr>
          <w:rFonts w:ascii="Arial" w:eastAsia="Arial" w:hAnsi="Arial" w:cs="Arial"/>
        </w:rPr>
        <w:t xml:space="preserve"> vice versa</w:t>
      </w:r>
      <w:r w:rsidR="001B234E" w:rsidRPr="00265F28">
        <w:rPr>
          <w:rFonts w:ascii="Arial" w:eastAsia="Arial" w:hAnsi="Arial" w:cs="Arial"/>
        </w:rPr>
        <w:t>.</w:t>
      </w:r>
      <w:r w:rsidR="004E0479" w:rsidRPr="00265F28">
        <w:rPr>
          <w:rFonts w:ascii="Arial" w:eastAsia="Arial" w:hAnsi="Arial" w:cs="Arial"/>
        </w:rPr>
        <w:t xml:space="preserve"> S</w:t>
      </w:r>
      <w:r w:rsidR="002A22EE" w:rsidRPr="00265F28">
        <w:rPr>
          <w:rFonts w:ascii="Arial" w:hAnsi="Arial" w:cs="Arial"/>
        </w:rPr>
        <w:t>pecific content</w:t>
      </w:r>
      <w:r w:rsidR="004E0479" w:rsidRPr="00265F28">
        <w:rPr>
          <w:rFonts w:ascii="Arial" w:hAnsi="Arial" w:cs="Arial"/>
        </w:rPr>
        <w:t xml:space="preserve"> may be </w:t>
      </w:r>
      <w:r w:rsidR="002B175C" w:rsidRPr="00265F28">
        <w:rPr>
          <w:rFonts w:ascii="Arial" w:hAnsi="Arial" w:cs="Arial"/>
        </w:rPr>
        <w:t>noted</w:t>
      </w:r>
      <w:r w:rsidR="00C332D9" w:rsidRPr="00265F28">
        <w:rPr>
          <w:rFonts w:ascii="Arial" w:hAnsi="Arial" w:cs="Arial"/>
        </w:rPr>
        <w:t xml:space="preserve"> if</w:t>
      </w:r>
      <w:r w:rsidR="002A22EE" w:rsidRPr="00265F28">
        <w:rPr>
          <w:rFonts w:ascii="Arial" w:hAnsi="Arial" w:cs="Arial"/>
        </w:rPr>
        <w:t>, for example</w:t>
      </w:r>
      <w:r w:rsidR="00BB0B8A" w:rsidRPr="00265F28">
        <w:rPr>
          <w:rFonts w:ascii="Arial" w:hAnsi="Arial" w:cs="Arial"/>
        </w:rPr>
        <w:t>,</w:t>
      </w:r>
      <w:r w:rsidR="00ED7702" w:rsidRPr="00265F28">
        <w:rPr>
          <w:rFonts w:ascii="Arial" w:hAnsi="Arial" w:cs="Arial"/>
        </w:rPr>
        <w:t xml:space="preserve"> </w:t>
      </w:r>
      <w:r w:rsidR="002A22EE" w:rsidRPr="00265F28">
        <w:rPr>
          <w:rFonts w:ascii="Arial" w:hAnsi="Arial" w:cs="Arial"/>
        </w:rPr>
        <w:t>a diar</w:t>
      </w:r>
      <w:r w:rsidR="00A96F0C" w:rsidRPr="00265F28">
        <w:rPr>
          <w:rFonts w:ascii="Arial" w:hAnsi="Arial" w:cs="Arial"/>
        </w:rPr>
        <w:t>ist</w:t>
      </w:r>
      <w:r w:rsidR="00A462A4" w:rsidRPr="00265F28">
        <w:rPr>
          <w:rFonts w:ascii="Arial" w:hAnsi="Arial" w:cs="Arial"/>
        </w:rPr>
        <w:t xml:space="preserve"> identif</w:t>
      </w:r>
      <w:r w:rsidR="00FD3655" w:rsidRPr="00265F28">
        <w:rPr>
          <w:rFonts w:ascii="Arial" w:hAnsi="Arial" w:cs="Arial"/>
        </w:rPr>
        <w:t>ies</w:t>
      </w:r>
      <w:r w:rsidR="006E12D5">
        <w:rPr>
          <w:rFonts w:ascii="Arial" w:hAnsi="Arial" w:cs="Arial"/>
        </w:rPr>
        <w:t xml:space="preserve"> </w:t>
      </w:r>
      <w:r w:rsidR="002A22EE" w:rsidRPr="00265F28">
        <w:rPr>
          <w:rFonts w:ascii="Arial" w:hAnsi="Arial" w:cs="Arial"/>
        </w:rPr>
        <w:t>agricultural labourers</w:t>
      </w:r>
      <w:r w:rsidR="006E12D5">
        <w:rPr>
          <w:rFonts w:ascii="Arial" w:hAnsi="Arial" w:cs="Arial"/>
        </w:rPr>
        <w:t xml:space="preserve"> by name</w:t>
      </w:r>
      <w:r w:rsidR="002A22EE" w:rsidRPr="00265F28">
        <w:rPr>
          <w:rFonts w:ascii="Arial" w:hAnsi="Arial" w:cs="Arial"/>
        </w:rPr>
        <w:t>.</w:t>
      </w:r>
      <w:r w:rsidR="00F72BD4" w:rsidRPr="00265F28">
        <w:rPr>
          <w:rFonts w:ascii="Arial" w:hAnsi="Arial" w:cs="Arial"/>
        </w:rPr>
        <w:t xml:space="preserve"> </w:t>
      </w:r>
      <w:r w:rsidR="0790DE70" w:rsidRPr="00265F28">
        <w:rPr>
          <w:rFonts w:ascii="Arial" w:eastAsia="Arial" w:hAnsi="Arial" w:cs="Arial"/>
        </w:rPr>
        <w:t>Archive references and academic citations are provided, plus notes on availability</w:t>
      </w:r>
      <w:r w:rsidR="001F25C3" w:rsidRPr="00265F28">
        <w:rPr>
          <w:rFonts w:ascii="Arial" w:eastAsia="Arial" w:hAnsi="Arial" w:cs="Arial"/>
        </w:rPr>
        <w:t xml:space="preserve"> at </w:t>
      </w:r>
      <w:r w:rsidR="006622A9" w:rsidRPr="00265F28">
        <w:rPr>
          <w:rFonts w:ascii="Arial" w:hAnsi="Arial" w:cs="Arial"/>
        </w:rPr>
        <w:t xml:space="preserve">Bury St. Edmunds, Lowestoft, Ipswich </w:t>
      </w:r>
      <w:r w:rsidR="001F25C3" w:rsidRPr="00265F28">
        <w:rPr>
          <w:rFonts w:ascii="Arial" w:hAnsi="Arial" w:cs="Arial"/>
        </w:rPr>
        <w:t>record offices</w:t>
      </w:r>
      <w:r w:rsidR="00B74040" w:rsidRPr="00265F28">
        <w:rPr>
          <w:rFonts w:ascii="Arial" w:hAnsi="Arial" w:cs="Arial"/>
        </w:rPr>
        <w:t xml:space="preserve"> </w:t>
      </w:r>
      <w:r w:rsidR="006622A9" w:rsidRPr="00265F28">
        <w:rPr>
          <w:rFonts w:ascii="Arial" w:hAnsi="Arial" w:cs="Arial"/>
        </w:rPr>
        <w:t>(SRO/B/L/I)</w:t>
      </w:r>
      <w:r w:rsidR="00077A69" w:rsidRPr="00265F28">
        <w:rPr>
          <w:rFonts w:ascii="Arial" w:hAnsi="Arial" w:cs="Arial"/>
        </w:rPr>
        <w:t xml:space="preserve"> or elsewhere</w:t>
      </w:r>
      <w:r w:rsidR="00B74040" w:rsidRPr="00265F28">
        <w:rPr>
          <w:rFonts w:ascii="Arial" w:hAnsi="Arial" w:cs="Arial"/>
        </w:rPr>
        <w:t>.</w:t>
      </w:r>
      <w:r w:rsidR="00F64990" w:rsidRPr="00265F28">
        <w:rPr>
          <w:rFonts w:ascii="Arial" w:eastAsia="Arial" w:hAnsi="Arial" w:cs="Arial"/>
        </w:rPr>
        <w:t xml:space="preserve"> </w:t>
      </w:r>
      <w:r w:rsidR="00C1317E" w:rsidRPr="00265F28">
        <w:rPr>
          <w:rFonts w:ascii="Arial" w:eastAsia="Arial" w:hAnsi="Arial" w:cs="Arial"/>
        </w:rPr>
        <w:t>I</w:t>
      </w:r>
      <w:r w:rsidR="00F64990" w:rsidRPr="00265F28">
        <w:rPr>
          <w:rFonts w:ascii="Arial" w:eastAsia="Arial" w:hAnsi="Arial" w:cs="Arial"/>
        </w:rPr>
        <w:t>t is hoped</w:t>
      </w:r>
      <w:r w:rsidR="00C1317E" w:rsidRPr="00265F28">
        <w:rPr>
          <w:rFonts w:ascii="Arial" w:eastAsia="Arial" w:hAnsi="Arial" w:cs="Arial"/>
        </w:rPr>
        <w:t xml:space="preserve"> this structure</w:t>
      </w:r>
      <w:r w:rsidR="0005751E" w:rsidRPr="00265F28">
        <w:rPr>
          <w:rFonts w:ascii="Arial" w:eastAsia="Arial" w:hAnsi="Arial" w:cs="Arial"/>
        </w:rPr>
        <w:t xml:space="preserve"> </w:t>
      </w:r>
      <w:r w:rsidR="00EC18D7" w:rsidRPr="00265F28">
        <w:rPr>
          <w:rFonts w:ascii="Arial" w:eastAsia="Arial" w:hAnsi="Arial" w:cs="Arial"/>
        </w:rPr>
        <w:t xml:space="preserve">will </w:t>
      </w:r>
      <w:r w:rsidR="0018033C" w:rsidRPr="00265F28">
        <w:rPr>
          <w:rFonts w:ascii="Arial" w:eastAsia="Arial" w:hAnsi="Arial" w:cs="Arial"/>
        </w:rPr>
        <w:t>meet</w:t>
      </w:r>
      <w:r w:rsidR="0005751E" w:rsidRPr="00265F28">
        <w:rPr>
          <w:rFonts w:ascii="Arial" w:eastAsia="Arial" w:hAnsi="Arial" w:cs="Arial"/>
        </w:rPr>
        <w:t xml:space="preserve"> </w:t>
      </w:r>
      <w:r w:rsidR="00D80360" w:rsidRPr="00265F28">
        <w:rPr>
          <w:rFonts w:ascii="Arial" w:eastAsia="Arial" w:hAnsi="Arial" w:cs="Arial"/>
        </w:rPr>
        <w:t>the</w:t>
      </w:r>
      <w:r w:rsidR="00255115" w:rsidRPr="00265F28">
        <w:rPr>
          <w:rFonts w:ascii="Arial" w:eastAsia="Arial" w:hAnsi="Arial" w:cs="Arial"/>
        </w:rPr>
        <w:t xml:space="preserve"> </w:t>
      </w:r>
      <w:r w:rsidR="0099637A" w:rsidRPr="00265F28">
        <w:rPr>
          <w:rFonts w:ascii="Arial" w:eastAsia="Arial" w:hAnsi="Arial" w:cs="Arial"/>
        </w:rPr>
        <w:t>requirements</w:t>
      </w:r>
      <w:r w:rsidR="00D80360" w:rsidRPr="00265F28">
        <w:rPr>
          <w:rFonts w:ascii="Arial" w:eastAsia="Arial" w:hAnsi="Arial" w:cs="Arial"/>
        </w:rPr>
        <w:t xml:space="preserve"> of historians</w:t>
      </w:r>
      <w:r w:rsidR="00A55234" w:rsidRPr="00265F28">
        <w:rPr>
          <w:rFonts w:ascii="Arial" w:eastAsia="Arial" w:hAnsi="Arial" w:cs="Arial"/>
        </w:rPr>
        <w:t xml:space="preserve"> involved</w:t>
      </w:r>
      <w:r w:rsidR="0099637A" w:rsidRPr="00265F28">
        <w:rPr>
          <w:rFonts w:ascii="Arial" w:eastAsia="Arial" w:hAnsi="Arial" w:cs="Arial"/>
        </w:rPr>
        <w:t xml:space="preserve"> in </w:t>
      </w:r>
      <w:r w:rsidR="008C0F18" w:rsidRPr="00265F28">
        <w:rPr>
          <w:rFonts w:ascii="Arial" w:eastAsia="Arial" w:hAnsi="Arial" w:cs="Arial"/>
        </w:rPr>
        <w:t>explorin</w:t>
      </w:r>
      <w:r w:rsidR="005E1AB5" w:rsidRPr="00265F28">
        <w:rPr>
          <w:rFonts w:ascii="Arial" w:eastAsia="Arial" w:hAnsi="Arial" w:cs="Arial"/>
        </w:rPr>
        <w:t>g</w:t>
      </w:r>
      <w:r w:rsidR="008C0F18" w:rsidRPr="00265F28">
        <w:rPr>
          <w:rFonts w:ascii="Arial" w:eastAsia="Arial" w:hAnsi="Arial" w:cs="Arial"/>
        </w:rPr>
        <w:t xml:space="preserve"> </w:t>
      </w:r>
      <w:r w:rsidR="00F068CE" w:rsidRPr="00265F28">
        <w:rPr>
          <w:rFonts w:ascii="Arial" w:eastAsia="Arial" w:hAnsi="Arial" w:cs="Arial"/>
        </w:rPr>
        <w:t xml:space="preserve">the location and chronology of </w:t>
      </w:r>
      <w:r w:rsidR="0059617B" w:rsidRPr="00265F28">
        <w:rPr>
          <w:rFonts w:ascii="Arial" w:eastAsia="Arial" w:hAnsi="Arial" w:cs="Arial"/>
        </w:rPr>
        <w:t xml:space="preserve">farming </w:t>
      </w:r>
      <w:r w:rsidR="009614BC" w:rsidRPr="00265F28">
        <w:rPr>
          <w:rFonts w:ascii="Arial" w:eastAsia="Arial" w:hAnsi="Arial" w:cs="Arial"/>
        </w:rPr>
        <w:t>phenomena</w:t>
      </w:r>
      <w:r w:rsidR="004F083B" w:rsidRPr="00265F28">
        <w:rPr>
          <w:rFonts w:ascii="Arial" w:eastAsia="Arial" w:hAnsi="Arial" w:cs="Arial"/>
        </w:rPr>
        <w:t>.</w:t>
      </w:r>
      <w:r w:rsidR="003F52D6" w:rsidRPr="00265F28">
        <w:rPr>
          <w:rFonts w:ascii="Arial" w:eastAsia="Arial" w:hAnsi="Arial" w:cs="Arial"/>
        </w:rPr>
        <w:t xml:space="preserve"> All</w:t>
      </w:r>
      <w:r w:rsidR="002D50C5" w:rsidRPr="00265F28">
        <w:rPr>
          <w:rFonts w:ascii="Arial" w:eastAsia="Arial" w:hAnsi="Arial" w:cs="Arial"/>
        </w:rPr>
        <w:t xml:space="preserve"> </w:t>
      </w:r>
      <w:r w:rsidR="003F52D6" w:rsidRPr="00265F28">
        <w:rPr>
          <w:rFonts w:ascii="Arial" w:eastAsia="Arial" w:hAnsi="Arial" w:cs="Arial"/>
        </w:rPr>
        <w:t>sources</w:t>
      </w:r>
      <w:r w:rsidR="0037265B" w:rsidRPr="00265F28">
        <w:rPr>
          <w:rFonts w:ascii="Arial" w:eastAsia="Arial" w:hAnsi="Arial" w:cs="Arial"/>
        </w:rPr>
        <w:t xml:space="preserve"> </w:t>
      </w:r>
      <w:r w:rsidR="00DE5B33" w:rsidRPr="00265F28">
        <w:rPr>
          <w:rFonts w:ascii="Arial" w:eastAsia="Arial" w:hAnsi="Arial" w:cs="Arial"/>
        </w:rPr>
        <w:t xml:space="preserve">have </w:t>
      </w:r>
      <w:r w:rsidR="003353B1" w:rsidRPr="00265F28">
        <w:rPr>
          <w:rFonts w:ascii="Arial" w:eastAsia="Arial" w:hAnsi="Arial" w:cs="Arial"/>
        </w:rPr>
        <w:t xml:space="preserve">been evaluated for their </w:t>
      </w:r>
      <w:r w:rsidR="00FD51AE" w:rsidRPr="00265F28">
        <w:rPr>
          <w:rFonts w:ascii="Arial" w:eastAsia="Arial" w:hAnsi="Arial" w:cs="Arial"/>
        </w:rPr>
        <w:t>relevance to</w:t>
      </w:r>
      <w:r w:rsidR="00B13235" w:rsidRPr="00265F28">
        <w:rPr>
          <w:rFonts w:ascii="Arial" w:eastAsia="Arial" w:hAnsi="Arial" w:cs="Arial"/>
        </w:rPr>
        <w:t xml:space="preserve"> local research</w:t>
      </w:r>
      <w:r w:rsidR="00B969E9" w:rsidRPr="00265F28">
        <w:rPr>
          <w:rFonts w:ascii="Arial" w:eastAsia="Arial" w:hAnsi="Arial" w:cs="Arial"/>
        </w:rPr>
        <w:t xml:space="preserve">, as have </w:t>
      </w:r>
      <w:r w:rsidR="0036699D" w:rsidRPr="00265F28">
        <w:rPr>
          <w:rFonts w:ascii="Arial" w:eastAsia="Arial" w:hAnsi="Arial" w:cs="Arial"/>
        </w:rPr>
        <w:t xml:space="preserve">the </w:t>
      </w:r>
      <w:r w:rsidR="007118BE" w:rsidRPr="00265F28">
        <w:rPr>
          <w:rFonts w:ascii="Arial" w:eastAsia="Arial" w:hAnsi="Arial" w:cs="Arial"/>
        </w:rPr>
        <w:t xml:space="preserve">bibliographies </w:t>
      </w:r>
      <w:r w:rsidR="004C3421" w:rsidRPr="00265F28">
        <w:rPr>
          <w:rFonts w:ascii="Arial" w:eastAsia="Arial" w:hAnsi="Arial" w:cs="Arial"/>
        </w:rPr>
        <w:t>of</w:t>
      </w:r>
      <w:r w:rsidR="002D50C5" w:rsidRPr="00265F28">
        <w:rPr>
          <w:rFonts w:ascii="Arial" w:eastAsia="Arial" w:hAnsi="Arial" w:cs="Arial"/>
        </w:rPr>
        <w:t xml:space="preserve"> </w:t>
      </w:r>
      <w:r w:rsidR="00B8643E" w:rsidRPr="00265F28">
        <w:rPr>
          <w:rFonts w:ascii="Arial" w:eastAsia="Arial" w:hAnsi="Arial" w:cs="Arial"/>
        </w:rPr>
        <w:t xml:space="preserve">suggested </w:t>
      </w:r>
      <w:r w:rsidR="00D5320A" w:rsidRPr="00265F28">
        <w:rPr>
          <w:rFonts w:ascii="Arial" w:eastAsia="Arial" w:hAnsi="Arial" w:cs="Arial"/>
        </w:rPr>
        <w:t xml:space="preserve">academic </w:t>
      </w:r>
      <w:r w:rsidR="00B8643E" w:rsidRPr="00265F28">
        <w:rPr>
          <w:rFonts w:ascii="Arial" w:eastAsia="Arial" w:hAnsi="Arial" w:cs="Arial"/>
        </w:rPr>
        <w:t>texts</w:t>
      </w:r>
      <w:r w:rsidR="00A920A4" w:rsidRPr="00265F28">
        <w:rPr>
          <w:rFonts w:ascii="Arial" w:eastAsia="Arial" w:hAnsi="Arial" w:cs="Arial"/>
        </w:rPr>
        <w:t xml:space="preserve">, such </w:t>
      </w:r>
      <w:r w:rsidR="00F52E1E" w:rsidRPr="00265F28">
        <w:rPr>
          <w:rFonts w:ascii="Arial" w:eastAsia="Arial" w:hAnsi="Arial" w:cs="Arial"/>
        </w:rPr>
        <w:t>as</w:t>
      </w:r>
      <w:r w:rsidR="007168B3" w:rsidRPr="00265F28">
        <w:rPr>
          <w:rFonts w:ascii="Arial" w:eastAsia="Arial" w:hAnsi="Arial" w:cs="Arial"/>
        </w:rPr>
        <w:t xml:space="preserve"> </w:t>
      </w:r>
      <w:r w:rsidR="00F52E1E" w:rsidRPr="19DC04ED">
        <w:rPr>
          <w:rFonts w:ascii="Arial" w:eastAsia="Arial" w:hAnsi="Arial" w:cs="Arial"/>
          <w:i/>
          <w:iCs/>
        </w:rPr>
        <w:t xml:space="preserve">The </w:t>
      </w:r>
      <w:r w:rsidR="00A920A4" w:rsidRPr="19DC04ED">
        <w:rPr>
          <w:rFonts w:ascii="Arial" w:eastAsia="Arial" w:hAnsi="Arial" w:cs="Arial"/>
          <w:i/>
          <w:iCs/>
        </w:rPr>
        <w:t>Victorian Countryside</w:t>
      </w:r>
      <w:r w:rsidR="00F52E1E" w:rsidRPr="00265F28">
        <w:rPr>
          <w:rFonts w:ascii="Arial" w:eastAsia="Arial" w:hAnsi="Arial" w:cs="Arial"/>
        </w:rPr>
        <w:t xml:space="preserve"> or </w:t>
      </w:r>
      <w:r w:rsidR="001A3654" w:rsidRPr="00265F28">
        <w:rPr>
          <w:rFonts w:ascii="Arial" w:eastAsia="Arial" w:hAnsi="Arial" w:cs="Arial"/>
        </w:rPr>
        <w:t xml:space="preserve">volumes six and seven of </w:t>
      </w:r>
      <w:r w:rsidR="00F52E1E" w:rsidRPr="00265F28">
        <w:rPr>
          <w:rFonts w:ascii="Arial" w:eastAsia="Arial" w:hAnsi="Arial" w:cs="Arial"/>
        </w:rPr>
        <w:t>the</w:t>
      </w:r>
      <w:r w:rsidR="0025095C" w:rsidRPr="00265F28">
        <w:rPr>
          <w:rFonts w:ascii="Arial" w:eastAsia="Arial" w:hAnsi="Arial" w:cs="Arial"/>
        </w:rPr>
        <w:t xml:space="preserve"> </w:t>
      </w:r>
      <w:r w:rsidR="005E0F60" w:rsidRPr="19DC04ED">
        <w:rPr>
          <w:rFonts w:ascii="Arial" w:eastAsia="Arial" w:hAnsi="Arial" w:cs="Arial"/>
          <w:i/>
          <w:iCs/>
        </w:rPr>
        <w:t>Agrarian History of England and Wales</w:t>
      </w:r>
      <w:r w:rsidR="003543B1" w:rsidRPr="00265F28">
        <w:rPr>
          <w:rFonts w:ascii="Arial" w:eastAsia="Arial" w:hAnsi="Arial" w:cs="Arial"/>
        </w:rPr>
        <w:t>,</w:t>
      </w:r>
      <w:r w:rsidR="00D41CCD" w:rsidRPr="00265F28">
        <w:rPr>
          <w:rFonts w:ascii="Arial" w:eastAsia="Arial" w:hAnsi="Arial" w:cs="Arial"/>
        </w:rPr>
        <w:t xml:space="preserve"> </w:t>
      </w:r>
      <w:r w:rsidR="00B969E9" w:rsidRPr="00265F28">
        <w:rPr>
          <w:rFonts w:ascii="Arial" w:eastAsia="Arial" w:hAnsi="Arial" w:cs="Arial"/>
        </w:rPr>
        <w:t>which</w:t>
      </w:r>
      <w:r w:rsidR="0073100C">
        <w:rPr>
          <w:rFonts w:ascii="Arial" w:eastAsia="Arial" w:hAnsi="Arial" w:cs="Arial"/>
        </w:rPr>
        <w:t xml:space="preserve"> all</w:t>
      </w:r>
      <w:r w:rsidR="00B969E9" w:rsidRPr="00265F28">
        <w:rPr>
          <w:rFonts w:ascii="Arial" w:eastAsia="Arial" w:hAnsi="Arial" w:cs="Arial"/>
        </w:rPr>
        <w:t xml:space="preserve"> </w:t>
      </w:r>
      <w:r w:rsidR="003543B1" w:rsidRPr="00265F28">
        <w:rPr>
          <w:rFonts w:ascii="Arial" w:eastAsia="Arial" w:hAnsi="Arial" w:cs="Arial"/>
        </w:rPr>
        <w:t xml:space="preserve">help </w:t>
      </w:r>
      <w:r w:rsidR="009C2749" w:rsidRPr="00265F28">
        <w:rPr>
          <w:rFonts w:ascii="Arial" w:eastAsia="Arial" w:hAnsi="Arial" w:cs="Arial"/>
        </w:rPr>
        <w:t xml:space="preserve">illuminate </w:t>
      </w:r>
      <w:r w:rsidR="003543B1" w:rsidRPr="00265F28">
        <w:rPr>
          <w:rFonts w:ascii="Arial" w:eastAsia="Arial" w:hAnsi="Arial" w:cs="Arial"/>
        </w:rPr>
        <w:t>the</w:t>
      </w:r>
      <w:r w:rsidR="009C2749" w:rsidRPr="00265F28">
        <w:rPr>
          <w:rFonts w:ascii="Arial" w:eastAsia="Arial" w:hAnsi="Arial" w:cs="Arial"/>
        </w:rPr>
        <w:t xml:space="preserve"> wider</w:t>
      </w:r>
      <w:r w:rsidR="003543B1" w:rsidRPr="00265F28">
        <w:rPr>
          <w:rFonts w:ascii="Arial" w:eastAsia="Arial" w:hAnsi="Arial" w:cs="Arial"/>
        </w:rPr>
        <w:t xml:space="preserve"> picture</w:t>
      </w:r>
      <w:r w:rsidR="005E0F60" w:rsidRPr="00265F28">
        <w:rPr>
          <w:rFonts w:ascii="Arial" w:eastAsia="Arial" w:hAnsi="Arial" w:cs="Arial"/>
        </w:rPr>
        <w:t>.</w:t>
      </w:r>
      <w:r w:rsidR="005E0F60" w:rsidRPr="00265F28">
        <w:rPr>
          <w:rStyle w:val="FootnoteReference"/>
          <w:rFonts w:ascii="Arial" w:eastAsia="Arial" w:hAnsi="Arial" w:cs="Arial"/>
        </w:rPr>
        <w:footnoteReference w:id="3"/>
      </w:r>
    </w:p>
    <w:p w14:paraId="082DEEB7" w14:textId="2529D7AA" w:rsidR="001B2F1B" w:rsidRPr="00265F28" w:rsidRDefault="00A86187" w:rsidP="004B6A89">
      <w:pPr>
        <w:jc w:val="both"/>
        <w:rPr>
          <w:rFonts w:ascii="Arial" w:hAnsi="Arial" w:cs="Arial"/>
        </w:rPr>
      </w:pPr>
      <w:r w:rsidRPr="00265F28">
        <w:rPr>
          <w:rFonts w:ascii="Arial" w:hAnsi="Arial" w:cs="Arial"/>
        </w:rPr>
        <w:t>Suffolk Archives</w:t>
      </w:r>
      <w:r w:rsidR="00DE77C3" w:rsidRPr="00265F28">
        <w:rPr>
          <w:rFonts w:ascii="Arial" w:hAnsi="Arial" w:cs="Arial"/>
        </w:rPr>
        <w:t xml:space="preserve"> booking system</w:t>
      </w:r>
      <w:r w:rsidR="00AC424A" w:rsidRPr="00265F28">
        <w:rPr>
          <w:rFonts w:ascii="Arial" w:hAnsi="Arial" w:cs="Arial"/>
        </w:rPr>
        <w:t xml:space="preserve"> </w:t>
      </w:r>
      <w:r w:rsidR="001C3F08" w:rsidRPr="00265F28">
        <w:rPr>
          <w:rFonts w:ascii="Arial" w:hAnsi="Arial" w:cs="Arial"/>
        </w:rPr>
        <w:t>enables</w:t>
      </w:r>
      <w:r w:rsidR="0097198E" w:rsidRPr="00265F28">
        <w:rPr>
          <w:rFonts w:ascii="Arial" w:hAnsi="Arial" w:cs="Arial"/>
        </w:rPr>
        <w:t xml:space="preserve"> </w:t>
      </w:r>
      <w:r w:rsidR="001C3F08" w:rsidRPr="00265F28">
        <w:rPr>
          <w:rFonts w:ascii="Arial" w:hAnsi="Arial" w:cs="Arial"/>
        </w:rPr>
        <w:t>discuss</w:t>
      </w:r>
      <w:r w:rsidR="0097198E" w:rsidRPr="00265F28">
        <w:rPr>
          <w:rFonts w:ascii="Arial" w:hAnsi="Arial" w:cs="Arial"/>
        </w:rPr>
        <w:t>ion</w:t>
      </w:r>
      <w:r w:rsidR="001C3F08" w:rsidRPr="00265F28">
        <w:rPr>
          <w:rFonts w:ascii="Arial" w:hAnsi="Arial" w:cs="Arial"/>
        </w:rPr>
        <w:t xml:space="preserve"> with </w:t>
      </w:r>
      <w:r w:rsidR="000B054A" w:rsidRPr="00265F28">
        <w:rPr>
          <w:rFonts w:ascii="Arial" w:hAnsi="Arial" w:cs="Arial"/>
        </w:rPr>
        <w:t xml:space="preserve">specialist </w:t>
      </w:r>
      <w:r w:rsidR="00F6404A" w:rsidRPr="00265F28">
        <w:rPr>
          <w:rFonts w:ascii="Arial" w:hAnsi="Arial" w:cs="Arial"/>
        </w:rPr>
        <w:t>staff</w:t>
      </w:r>
      <w:r w:rsidR="00931662">
        <w:rPr>
          <w:rFonts w:ascii="Arial" w:hAnsi="Arial" w:cs="Arial"/>
        </w:rPr>
        <w:t xml:space="preserve">, </w:t>
      </w:r>
      <w:r w:rsidR="0083608C" w:rsidRPr="00265F28">
        <w:rPr>
          <w:rFonts w:ascii="Arial" w:hAnsi="Arial" w:cs="Arial"/>
        </w:rPr>
        <w:t>guarantee</w:t>
      </w:r>
      <w:r w:rsidR="00036593" w:rsidRPr="00265F28">
        <w:rPr>
          <w:rFonts w:ascii="Arial" w:hAnsi="Arial" w:cs="Arial"/>
        </w:rPr>
        <w:t>s</w:t>
      </w:r>
      <w:r w:rsidR="002A77A8" w:rsidRPr="00265F28">
        <w:rPr>
          <w:rFonts w:ascii="Arial" w:hAnsi="Arial" w:cs="Arial"/>
        </w:rPr>
        <w:t xml:space="preserve"> </w:t>
      </w:r>
      <w:r w:rsidR="0083608C" w:rsidRPr="00265F28">
        <w:rPr>
          <w:rFonts w:ascii="Arial" w:hAnsi="Arial" w:cs="Arial"/>
        </w:rPr>
        <w:t xml:space="preserve">a </w:t>
      </w:r>
      <w:r w:rsidR="008448DF" w:rsidRPr="00265F28">
        <w:rPr>
          <w:rFonts w:ascii="Arial" w:hAnsi="Arial" w:cs="Arial"/>
        </w:rPr>
        <w:t>desk and internet access</w:t>
      </w:r>
      <w:r w:rsidR="00B35036" w:rsidRPr="00265F28">
        <w:rPr>
          <w:rFonts w:ascii="Arial" w:hAnsi="Arial" w:cs="Arial"/>
        </w:rPr>
        <w:t xml:space="preserve"> to specialist </w:t>
      </w:r>
      <w:r w:rsidR="00BF3C52" w:rsidRPr="00265F28">
        <w:rPr>
          <w:rFonts w:ascii="Arial" w:hAnsi="Arial" w:cs="Arial"/>
        </w:rPr>
        <w:t>subscriber services</w:t>
      </w:r>
      <w:r w:rsidR="00BD0812" w:rsidRPr="00265F28">
        <w:rPr>
          <w:rFonts w:ascii="Arial" w:hAnsi="Arial" w:cs="Arial"/>
        </w:rPr>
        <w:t>.</w:t>
      </w:r>
      <w:r w:rsidR="00872C07" w:rsidRPr="00265F28">
        <w:rPr>
          <w:rFonts w:ascii="Arial" w:hAnsi="Arial" w:cs="Arial"/>
        </w:rPr>
        <w:t xml:space="preserve"> </w:t>
      </w:r>
      <w:r w:rsidR="00BD0812" w:rsidRPr="00265F28">
        <w:rPr>
          <w:rFonts w:ascii="Arial" w:hAnsi="Arial" w:cs="Arial"/>
        </w:rPr>
        <w:t>I</w:t>
      </w:r>
      <w:r w:rsidR="003A2F78" w:rsidRPr="00265F28">
        <w:rPr>
          <w:rFonts w:ascii="Arial" w:hAnsi="Arial" w:cs="Arial"/>
        </w:rPr>
        <w:t>ncreasingly</w:t>
      </w:r>
      <w:r w:rsidR="004202AB" w:rsidRPr="00265F28">
        <w:rPr>
          <w:rFonts w:ascii="Arial" w:hAnsi="Arial" w:cs="Arial"/>
        </w:rPr>
        <w:t>,</w:t>
      </w:r>
      <w:r w:rsidR="00B43875" w:rsidRPr="00265F28">
        <w:rPr>
          <w:rFonts w:ascii="Arial" w:hAnsi="Arial" w:cs="Arial"/>
        </w:rPr>
        <w:t xml:space="preserve"> printed sources can </w:t>
      </w:r>
      <w:r w:rsidR="00931EB4" w:rsidRPr="00265F28">
        <w:rPr>
          <w:rFonts w:ascii="Arial" w:hAnsi="Arial" w:cs="Arial"/>
        </w:rPr>
        <w:t xml:space="preserve">also </w:t>
      </w:r>
      <w:r w:rsidR="00B43875" w:rsidRPr="00265F28">
        <w:rPr>
          <w:rFonts w:ascii="Arial" w:hAnsi="Arial" w:cs="Arial"/>
        </w:rPr>
        <w:t>be read online</w:t>
      </w:r>
      <w:r w:rsidR="003F4E5E" w:rsidRPr="00265F28">
        <w:rPr>
          <w:rFonts w:ascii="Arial" w:hAnsi="Arial" w:cs="Arial"/>
        </w:rPr>
        <w:t xml:space="preserve"> at home</w:t>
      </w:r>
      <w:r w:rsidR="000064B0" w:rsidRPr="00265F28">
        <w:rPr>
          <w:rFonts w:ascii="Arial" w:hAnsi="Arial" w:cs="Arial"/>
        </w:rPr>
        <w:t xml:space="preserve"> thanks to </w:t>
      </w:r>
      <w:r w:rsidR="00931EB4" w:rsidRPr="00265F28">
        <w:rPr>
          <w:rFonts w:ascii="Arial" w:hAnsi="Arial" w:cs="Arial"/>
        </w:rPr>
        <w:t xml:space="preserve">free </w:t>
      </w:r>
      <w:r w:rsidR="000064B0" w:rsidRPr="00265F28">
        <w:rPr>
          <w:rFonts w:ascii="Arial" w:hAnsi="Arial" w:cs="Arial"/>
        </w:rPr>
        <w:t>digital libraries such as the Internet Archive</w:t>
      </w:r>
      <w:r w:rsidR="00C539BA" w:rsidRPr="00265F28">
        <w:rPr>
          <w:rFonts w:ascii="Arial" w:hAnsi="Arial" w:cs="Arial"/>
        </w:rPr>
        <w:t>.</w:t>
      </w:r>
      <w:r w:rsidR="00C26F44" w:rsidRPr="00265F28">
        <w:rPr>
          <w:rFonts w:ascii="Arial" w:hAnsi="Arial" w:cs="Arial"/>
        </w:rPr>
        <w:t xml:space="preserve"> </w:t>
      </w:r>
      <w:r w:rsidR="00CD591B" w:rsidRPr="00265F28">
        <w:rPr>
          <w:rFonts w:ascii="Arial" w:hAnsi="Arial" w:cs="Arial"/>
        </w:rPr>
        <w:t>The A</w:t>
      </w:r>
      <w:r w:rsidR="005C7BF7" w:rsidRPr="00265F28">
        <w:rPr>
          <w:rFonts w:ascii="Arial" w:hAnsi="Arial" w:cs="Arial"/>
        </w:rPr>
        <w:t>rchives</w:t>
      </w:r>
      <w:r w:rsidR="00D70B1D" w:rsidRPr="00265F28">
        <w:rPr>
          <w:rFonts w:ascii="Arial" w:hAnsi="Arial" w:cs="Arial"/>
        </w:rPr>
        <w:t xml:space="preserve"> and Records Association provide a </w:t>
      </w:r>
      <w:r w:rsidR="00841A54" w:rsidRPr="00265F28">
        <w:rPr>
          <w:rFonts w:ascii="Arial" w:hAnsi="Arial" w:cs="Arial"/>
        </w:rPr>
        <w:t xml:space="preserve">single </w:t>
      </w:r>
      <w:r w:rsidR="00C458D4" w:rsidRPr="00265F28">
        <w:rPr>
          <w:rFonts w:ascii="Arial" w:hAnsi="Arial" w:cs="Arial"/>
        </w:rPr>
        <w:t xml:space="preserve">membership </w:t>
      </w:r>
      <w:r w:rsidR="00D70B1D" w:rsidRPr="00265F28">
        <w:rPr>
          <w:rFonts w:ascii="Arial" w:hAnsi="Arial" w:cs="Arial"/>
        </w:rPr>
        <w:t>card for</w:t>
      </w:r>
      <w:r w:rsidR="00841A54" w:rsidRPr="00265F28">
        <w:rPr>
          <w:rFonts w:ascii="Arial" w:hAnsi="Arial" w:cs="Arial"/>
        </w:rPr>
        <w:t xml:space="preserve"> </w:t>
      </w:r>
      <w:r w:rsidR="00D70B1D" w:rsidRPr="00265F28">
        <w:rPr>
          <w:rFonts w:ascii="Arial" w:hAnsi="Arial" w:cs="Arial"/>
        </w:rPr>
        <w:t xml:space="preserve">Norfolk, </w:t>
      </w:r>
      <w:r w:rsidR="00E56E07" w:rsidRPr="00265F28">
        <w:rPr>
          <w:rFonts w:ascii="Arial" w:hAnsi="Arial" w:cs="Arial"/>
        </w:rPr>
        <w:t>Essex</w:t>
      </w:r>
      <w:r w:rsidR="00D70B1D" w:rsidRPr="00265F28">
        <w:rPr>
          <w:rFonts w:ascii="Arial" w:hAnsi="Arial" w:cs="Arial"/>
        </w:rPr>
        <w:t>, and Cambridg</w:t>
      </w:r>
      <w:r w:rsidR="00E56E07" w:rsidRPr="00265F28">
        <w:rPr>
          <w:rFonts w:ascii="Arial" w:hAnsi="Arial" w:cs="Arial"/>
        </w:rPr>
        <w:t>e</w:t>
      </w:r>
      <w:r w:rsidR="00D70B1D" w:rsidRPr="00265F28">
        <w:rPr>
          <w:rFonts w:ascii="Arial" w:hAnsi="Arial" w:cs="Arial"/>
        </w:rPr>
        <w:t>shire</w:t>
      </w:r>
      <w:r w:rsidR="00E56E07" w:rsidRPr="00265F28">
        <w:rPr>
          <w:rFonts w:ascii="Arial" w:hAnsi="Arial" w:cs="Arial"/>
        </w:rPr>
        <w:t xml:space="preserve"> Record Offices</w:t>
      </w:r>
      <w:r w:rsidR="00F76C34" w:rsidRPr="00265F28">
        <w:rPr>
          <w:rFonts w:ascii="Arial" w:hAnsi="Arial" w:cs="Arial"/>
        </w:rPr>
        <w:t>.</w:t>
      </w:r>
      <w:r w:rsidR="00497FEB" w:rsidRPr="00265F28">
        <w:rPr>
          <w:rFonts w:ascii="Arial" w:hAnsi="Arial" w:cs="Arial"/>
        </w:rPr>
        <w:t xml:space="preserve"> Articles published by </w:t>
      </w:r>
      <w:r w:rsidR="00F11271" w:rsidRPr="00265F28">
        <w:rPr>
          <w:rFonts w:ascii="Arial" w:hAnsi="Arial" w:cs="Arial"/>
        </w:rPr>
        <w:t xml:space="preserve">the </w:t>
      </w:r>
      <w:r w:rsidR="00497FEB" w:rsidRPr="00265F28">
        <w:rPr>
          <w:rFonts w:ascii="Arial" w:hAnsi="Arial" w:cs="Arial"/>
        </w:rPr>
        <w:t xml:space="preserve">Suffolk Local History Council </w:t>
      </w:r>
      <w:r w:rsidR="00420D03" w:rsidRPr="00265F28">
        <w:rPr>
          <w:rFonts w:ascii="Arial" w:hAnsi="Arial" w:cs="Arial"/>
        </w:rPr>
        <w:t xml:space="preserve">(SLHC) </w:t>
      </w:r>
      <w:r w:rsidR="00497FEB" w:rsidRPr="00265F28">
        <w:rPr>
          <w:rFonts w:ascii="Arial" w:hAnsi="Arial" w:cs="Arial"/>
        </w:rPr>
        <w:t xml:space="preserve">and </w:t>
      </w:r>
      <w:r w:rsidR="00F11271" w:rsidRPr="00265F28">
        <w:rPr>
          <w:rFonts w:ascii="Arial" w:hAnsi="Arial" w:cs="Arial"/>
        </w:rPr>
        <w:t>the Suffolk Institute of Archaeology and History</w:t>
      </w:r>
      <w:r w:rsidR="00420D03" w:rsidRPr="00265F28">
        <w:rPr>
          <w:rFonts w:ascii="Arial" w:hAnsi="Arial" w:cs="Arial"/>
        </w:rPr>
        <w:t xml:space="preserve"> (SIAH) </w:t>
      </w:r>
      <w:r w:rsidR="00F11271" w:rsidRPr="00265F28">
        <w:rPr>
          <w:rFonts w:ascii="Arial" w:hAnsi="Arial" w:cs="Arial"/>
        </w:rPr>
        <w:t>are indispensable.</w:t>
      </w:r>
      <w:r w:rsidR="0087565A">
        <w:rPr>
          <w:rFonts w:ascii="Arial" w:hAnsi="Arial" w:cs="Arial"/>
        </w:rPr>
        <w:t xml:space="preserve"> </w:t>
      </w:r>
      <w:r w:rsidR="008403CE">
        <w:rPr>
          <w:rFonts w:ascii="Arial" w:hAnsi="Arial" w:cs="Arial"/>
        </w:rPr>
        <w:t>A</w:t>
      </w:r>
      <w:r w:rsidR="001262E9">
        <w:rPr>
          <w:rFonts w:ascii="Arial" w:hAnsi="Arial" w:cs="Arial"/>
        </w:rPr>
        <w:t>n attractive</w:t>
      </w:r>
      <w:r w:rsidR="00913473" w:rsidRPr="00265F28">
        <w:rPr>
          <w:rFonts w:ascii="Arial" w:hAnsi="Arial" w:cs="Arial"/>
        </w:rPr>
        <w:t xml:space="preserve"> paradox</w:t>
      </w:r>
      <w:r w:rsidR="00FF2AAE" w:rsidRPr="00265F28">
        <w:rPr>
          <w:rFonts w:ascii="Arial" w:hAnsi="Arial" w:cs="Arial"/>
        </w:rPr>
        <w:t xml:space="preserve"> of l</w:t>
      </w:r>
      <w:r w:rsidR="00AC0B78" w:rsidRPr="00265F28">
        <w:rPr>
          <w:rFonts w:ascii="Arial" w:hAnsi="Arial" w:cs="Arial"/>
        </w:rPr>
        <w:t>ocal history</w:t>
      </w:r>
      <w:r w:rsidR="00CB3852">
        <w:rPr>
          <w:rFonts w:ascii="Arial" w:hAnsi="Arial" w:cs="Arial"/>
        </w:rPr>
        <w:t xml:space="preserve"> is </w:t>
      </w:r>
      <w:r w:rsidR="00FF2AAE" w:rsidRPr="00265F28">
        <w:rPr>
          <w:rFonts w:ascii="Arial" w:hAnsi="Arial" w:cs="Arial"/>
        </w:rPr>
        <w:t>that</w:t>
      </w:r>
      <w:r w:rsidR="008403CE">
        <w:rPr>
          <w:rFonts w:ascii="Arial" w:hAnsi="Arial" w:cs="Arial"/>
        </w:rPr>
        <w:t xml:space="preserve"> </w:t>
      </w:r>
      <w:r w:rsidR="00032EB3" w:rsidRPr="00265F28">
        <w:rPr>
          <w:rFonts w:ascii="Arial" w:hAnsi="Arial" w:cs="Arial"/>
        </w:rPr>
        <w:t>strange</w:t>
      </w:r>
      <w:r w:rsidR="00031D80">
        <w:rPr>
          <w:rFonts w:ascii="Arial" w:hAnsi="Arial" w:cs="Arial"/>
        </w:rPr>
        <w:t xml:space="preserve"> distant</w:t>
      </w:r>
      <w:r w:rsidR="003766FD" w:rsidRPr="00265F28">
        <w:rPr>
          <w:rFonts w:ascii="Arial" w:hAnsi="Arial" w:cs="Arial"/>
        </w:rPr>
        <w:t xml:space="preserve"> </w:t>
      </w:r>
      <w:r w:rsidR="009B544E" w:rsidRPr="00265F28">
        <w:rPr>
          <w:rFonts w:ascii="Arial" w:hAnsi="Arial" w:cs="Arial"/>
        </w:rPr>
        <w:t>phenomena</w:t>
      </w:r>
      <w:r w:rsidR="00FE74FB" w:rsidRPr="00265F28">
        <w:rPr>
          <w:rFonts w:ascii="Arial" w:hAnsi="Arial" w:cs="Arial"/>
        </w:rPr>
        <w:t xml:space="preserve"> </w:t>
      </w:r>
      <w:r w:rsidR="00DA0ADC">
        <w:rPr>
          <w:rFonts w:ascii="Arial" w:hAnsi="Arial" w:cs="Arial"/>
        </w:rPr>
        <w:t xml:space="preserve">come to </w:t>
      </w:r>
      <w:r w:rsidR="00031D80">
        <w:rPr>
          <w:rFonts w:ascii="Arial" w:hAnsi="Arial" w:cs="Arial"/>
        </w:rPr>
        <w:t xml:space="preserve">resemble </w:t>
      </w:r>
      <w:r w:rsidR="007147A4" w:rsidRPr="00265F28">
        <w:rPr>
          <w:rFonts w:ascii="Arial" w:hAnsi="Arial" w:cs="Arial"/>
        </w:rPr>
        <w:t>familiar features</w:t>
      </w:r>
      <w:r w:rsidR="007E086A" w:rsidRPr="00265F28">
        <w:rPr>
          <w:rFonts w:ascii="Arial" w:hAnsi="Arial" w:cs="Arial"/>
        </w:rPr>
        <w:t>.</w:t>
      </w:r>
      <w:r w:rsidR="005F48A5" w:rsidRPr="00265F28">
        <w:rPr>
          <w:rFonts w:ascii="Arial" w:hAnsi="Arial" w:cs="Arial"/>
        </w:rPr>
        <w:t xml:space="preserve"> </w:t>
      </w:r>
      <w:r w:rsidR="001A17DE" w:rsidRPr="00265F28">
        <w:rPr>
          <w:rFonts w:ascii="Arial" w:hAnsi="Arial" w:cs="Arial"/>
        </w:rPr>
        <w:t>F</w:t>
      </w:r>
      <w:r w:rsidR="006F784D" w:rsidRPr="00265F28">
        <w:rPr>
          <w:rFonts w:ascii="Arial" w:hAnsi="Arial" w:cs="Arial"/>
        </w:rPr>
        <w:t>or example</w:t>
      </w:r>
      <w:r w:rsidR="0013054B" w:rsidRPr="00265F28">
        <w:rPr>
          <w:rFonts w:ascii="Arial" w:hAnsi="Arial" w:cs="Arial"/>
        </w:rPr>
        <w:t>,</w:t>
      </w:r>
      <w:r w:rsidR="001A17DE" w:rsidRPr="00265F28">
        <w:rPr>
          <w:rFonts w:ascii="Arial" w:hAnsi="Arial" w:cs="Arial"/>
        </w:rPr>
        <w:t xml:space="preserve"> </w:t>
      </w:r>
      <w:r w:rsidR="006F784D" w:rsidRPr="00265F28">
        <w:rPr>
          <w:rFonts w:ascii="Arial" w:hAnsi="Arial" w:cs="Arial"/>
        </w:rPr>
        <w:t xml:space="preserve">the </w:t>
      </w:r>
      <w:r w:rsidR="00275E59" w:rsidRPr="00265F28">
        <w:rPr>
          <w:rFonts w:ascii="Arial" w:hAnsi="Arial" w:cs="Arial"/>
        </w:rPr>
        <w:t>concerns</w:t>
      </w:r>
      <w:r w:rsidR="002A5660">
        <w:rPr>
          <w:rFonts w:ascii="Arial" w:hAnsi="Arial" w:cs="Arial"/>
        </w:rPr>
        <w:t xml:space="preserve"> and pressures </w:t>
      </w:r>
      <w:r w:rsidR="00712EFC">
        <w:rPr>
          <w:rFonts w:ascii="Arial" w:hAnsi="Arial" w:cs="Arial"/>
        </w:rPr>
        <w:t>which faced</w:t>
      </w:r>
      <w:r w:rsidR="00372D07">
        <w:rPr>
          <w:rFonts w:ascii="Arial" w:hAnsi="Arial" w:cs="Arial"/>
        </w:rPr>
        <w:t xml:space="preserve"> </w:t>
      </w:r>
      <w:r w:rsidR="00275E59" w:rsidRPr="00265F28">
        <w:rPr>
          <w:rFonts w:ascii="Arial" w:hAnsi="Arial" w:cs="Arial"/>
        </w:rPr>
        <w:t>previous generations of farmers</w:t>
      </w:r>
      <w:r w:rsidR="00AD479A">
        <w:rPr>
          <w:rFonts w:ascii="Arial" w:hAnsi="Arial" w:cs="Arial"/>
        </w:rPr>
        <w:t xml:space="preserve"> </w:t>
      </w:r>
      <w:r w:rsidR="00712EFC">
        <w:rPr>
          <w:rFonts w:ascii="Arial" w:hAnsi="Arial" w:cs="Arial"/>
        </w:rPr>
        <w:t xml:space="preserve">seem to have </w:t>
      </w:r>
      <w:r w:rsidR="00A4538F" w:rsidRPr="00265F28">
        <w:rPr>
          <w:rFonts w:ascii="Arial" w:hAnsi="Arial" w:cs="Arial"/>
        </w:rPr>
        <w:t>endured,</w:t>
      </w:r>
      <w:r w:rsidR="002B1450" w:rsidRPr="00265F28">
        <w:rPr>
          <w:rFonts w:ascii="Arial" w:hAnsi="Arial" w:cs="Arial"/>
        </w:rPr>
        <w:t xml:space="preserve"> evolved</w:t>
      </w:r>
      <w:r w:rsidR="00A4538F" w:rsidRPr="00265F28">
        <w:rPr>
          <w:rFonts w:ascii="Arial" w:hAnsi="Arial" w:cs="Arial"/>
        </w:rPr>
        <w:t xml:space="preserve"> or</w:t>
      </w:r>
      <w:r w:rsidR="003400E5" w:rsidRPr="00265F28">
        <w:rPr>
          <w:rFonts w:ascii="Arial" w:hAnsi="Arial" w:cs="Arial"/>
        </w:rPr>
        <w:t xml:space="preserve"> </w:t>
      </w:r>
      <w:r w:rsidR="00A4538F" w:rsidRPr="00265F28">
        <w:rPr>
          <w:rFonts w:ascii="Arial" w:hAnsi="Arial" w:cs="Arial"/>
        </w:rPr>
        <w:t>re</w:t>
      </w:r>
      <w:r w:rsidR="003400E5" w:rsidRPr="00265F28">
        <w:rPr>
          <w:rFonts w:ascii="Arial" w:hAnsi="Arial" w:cs="Arial"/>
        </w:rPr>
        <w:t>appear</w:t>
      </w:r>
      <w:r w:rsidR="00A4538F" w:rsidRPr="00265F28">
        <w:rPr>
          <w:rFonts w:ascii="Arial" w:hAnsi="Arial" w:cs="Arial"/>
        </w:rPr>
        <w:t>ed</w:t>
      </w:r>
      <w:r w:rsidR="00CA20D2" w:rsidRPr="00265F28">
        <w:rPr>
          <w:rFonts w:ascii="Arial" w:hAnsi="Arial" w:cs="Arial"/>
        </w:rPr>
        <w:t>, in the is</w:t>
      </w:r>
      <w:r w:rsidR="00E114B9" w:rsidRPr="00265F28">
        <w:rPr>
          <w:rFonts w:ascii="Arial" w:hAnsi="Arial" w:cs="Arial"/>
        </w:rPr>
        <w:t>sues facing food producers</w:t>
      </w:r>
      <w:r w:rsidR="00F620C9">
        <w:rPr>
          <w:rFonts w:ascii="Arial" w:hAnsi="Arial" w:cs="Arial"/>
        </w:rPr>
        <w:t>, custodians</w:t>
      </w:r>
      <w:r w:rsidR="00E114B9" w:rsidRPr="00265F28">
        <w:rPr>
          <w:rFonts w:ascii="Arial" w:hAnsi="Arial" w:cs="Arial"/>
        </w:rPr>
        <w:t xml:space="preserve"> and consumers</w:t>
      </w:r>
      <w:r w:rsidR="006D4F90" w:rsidRPr="00265F28">
        <w:rPr>
          <w:rFonts w:ascii="Arial" w:hAnsi="Arial" w:cs="Arial"/>
        </w:rPr>
        <w:t xml:space="preserve"> today</w:t>
      </w:r>
      <w:r w:rsidR="0087565A">
        <w:rPr>
          <w:rFonts w:ascii="Arial" w:hAnsi="Arial" w:cs="Arial"/>
        </w:rPr>
        <w:t>,</w:t>
      </w:r>
      <w:r w:rsidR="008E5448" w:rsidRPr="00265F28">
        <w:rPr>
          <w:rFonts w:ascii="Arial" w:hAnsi="Arial" w:cs="Arial"/>
        </w:rPr>
        <w:t xml:space="preserve"> across the </w:t>
      </w:r>
      <w:r w:rsidR="006A7DB7" w:rsidRPr="00265F28">
        <w:rPr>
          <w:rFonts w:ascii="Arial" w:hAnsi="Arial" w:cs="Arial"/>
        </w:rPr>
        <w:t>regions of Suffolk.</w:t>
      </w:r>
      <w:r w:rsidR="009436CB">
        <w:rPr>
          <w:rFonts w:ascii="Arial" w:hAnsi="Arial" w:cs="Arial"/>
        </w:rPr>
        <w:t xml:space="preserve"> </w:t>
      </w:r>
    </w:p>
    <w:p w14:paraId="699E3ED9" w14:textId="252D44B0" w:rsidR="00B258F5" w:rsidRPr="00265F28" w:rsidRDefault="009A4EAB" w:rsidP="004B6A89">
      <w:pPr>
        <w:jc w:val="both"/>
        <w:rPr>
          <w:rFonts w:ascii="Arial" w:hAnsi="Arial" w:cs="Arial"/>
        </w:rPr>
      </w:pPr>
      <w:r w:rsidRPr="00265F28">
        <w:rPr>
          <w:rFonts w:ascii="Arial" w:hAnsi="Arial" w:cs="Arial"/>
        </w:rPr>
        <w:t xml:space="preserve">The </w:t>
      </w:r>
      <w:r w:rsidR="00DB3491" w:rsidRPr="00265F28">
        <w:rPr>
          <w:rFonts w:ascii="Arial" w:hAnsi="Arial" w:cs="Arial"/>
        </w:rPr>
        <w:t>Suffolk</w:t>
      </w:r>
      <w:r w:rsidR="0080050B" w:rsidRPr="00265F28">
        <w:rPr>
          <w:rFonts w:ascii="Arial" w:hAnsi="Arial" w:cs="Arial"/>
        </w:rPr>
        <w:t xml:space="preserve"> </w:t>
      </w:r>
      <w:r w:rsidR="00132377" w:rsidRPr="00265F28">
        <w:rPr>
          <w:rFonts w:ascii="Arial" w:hAnsi="Arial" w:cs="Arial"/>
        </w:rPr>
        <w:t>landscape</w:t>
      </w:r>
      <w:r w:rsidR="00A100CB" w:rsidRPr="00265F28">
        <w:rPr>
          <w:rFonts w:ascii="Arial" w:hAnsi="Arial" w:cs="Arial"/>
        </w:rPr>
        <w:t>s</w:t>
      </w:r>
      <w:r w:rsidR="00A51EE5" w:rsidRPr="00265F28">
        <w:rPr>
          <w:rFonts w:ascii="Arial" w:hAnsi="Arial" w:cs="Arial"/>
        </w:rPr>
        <w:t xml:space="preserve"> of </w:t>
      </w:r>
      <w:r w:rsidR="007A6E93" w:rsidRPr="00265F28">
        <w:rPr>
          <w:rFonts w:ascii="Arial" w:hAnsi="Arial" w:cs="Arial"/>
        </w:rPr>
        <w:t>Breckland</w:t>
      </w:r>
      <w:r w:rsidR="00074CBC" w:rsidRPr="00265F28">
        <w:rPr>
          <w:rFonts w:ascii="Arial" w:hAnsi="Arial" w:cs="Arial"/>
        </w:rPr>
        <w:t xml:space="preserve">, </w:t>
      </w:r>
      <w:r w:rsidR="007A6E93" w:rsidRPr="00265F28">
        <w:rPr>
          <w:rFonts w:ascii="Arial" w:hAnsi="Arial" w:cs="Arial"/>
        </w:rPr>
        <w:t>F</w:t>
      </w:r>
      <w:r w:rsidR="00074CBC" w:rsidRPr="00265F28">
        <w:rPr>
          <w:rFonts w:ascii="Arial" w:hAnsi="Arial" w:cs="Arial"/>
        </w:rPr>
        <w:t xml:space="preserve">en, </w:t>
      </w:r>
      <w:r w:rsidR="007A6E93" w:rsidRPr="00265F28">
        <w:rPr>
          <w:rFonts w:ascii="Arial" w:hAnsi="Arial" w:cs="Arial"/>
        </w:rPr>
        <w:t>B</w:t>
      </w:r>
      <w:r w:rsidR="00074CBC" w:rsidRPr="00265F28">
        <w:rPr>
          <w:rFonts w:ascii="Arial" w:hAnsi="Arial" w:cs="Arial"/>
        </w:rPr>
        <w:t xml:space="preserve">road, </w:t>
      </w:r>
      <w:r w:rsidR="007A6E93" w:rsidRPr="00265F28">
        <w:rPr>
          <w:rFonts w:ascii="Arial" w:hAnsi="Arial" w:cs="Arial"/>
        </w:rPr>
        <w:t>C</w:t>
      </w:r>
      <w:r w:rsidR="00074CBC" w:rsidRPr="00265F28">
        <w:rPr>
          <w:rFonts w:ascii="Arial" w:hAnsi="Arial" w:cs="Arial"/>
        </w:rPr>
        <w:t xml:space="preserve">oast, </w:t>
      </w:r>
      <w:r w:rsidR="007A6E93" w:rsidRPr="00265F28">
        <w:rPr>
          <w:rFonts w:ascii="Arial" w:hAnsi="Arial" w:cs="Arial"/>
        </w:rPr>
        <w:t>S</w:t>
      </w:r>
      <w:r w:rsidR="00074CBC" w:rsidRPr="00265F28">
        <w:rPr>
          <w:rFonts w:ascii="Arial" w:hAnsi="Arial" w:cs="Arial"/>
        </w:rPr>
        <w:t>andling</w:t>
      </w:r>
      <w:r w:rsidR="00132377" w:rsidRPr="00265F28">
        <w:rPr>
          <w:rFonts w:ascii="Arial" w:hAnsi="Arial" w:cs="Arial"/>
        </w:rPr>
        <w:t xml:space="preserve">, </w:t>
      </w:r>
      <w:r w:rsidR="007A6E93" w:rsidRPr="00265F28">
        <w:rPr>
          <w:rFonts w:ascii="Arial" w:hAnsi="Arial" w:cs="Arial"/>
        </w:rPr>
        <w:t>C</w:t>
      </w:r>
      <w:r w:rsidR="00132377" w:rsidRPr="00265F28">
        <w:rPr>
          <w:rFonts w:ascii="Arial" w:hAnsi="Arial" w:cs="Arial"/>
        </w:rPr>
        <w:t xml:space="preserve">lay, and </w:t>
      </w:r>
      <w:r w:rsidR="007A6E93" w:rsidRPr="00265F28">
        <w:rPr>
          <w:rFonts w:ascii="Arial" w:hAnsi="Arial" w:cs="Arial"/>
        </w:rPr>
        <w:t>C</w:t>
      </w:r>
      <w:r w:rsidR="00132377" w:rsidRPr="00265F28">
        <w:rPr>
          <w:rFonts w:ascii="Arial" w:hAnsi="Arial" w:cs="Arial"/>
        </w:rPr>
        <w:t>halk</w:t>
      </w:r>
      <w:r w:rsidR="001167BF" w:rsidRPr="00265F28">
        <w:rPr>
          <w:rFonts w:ascii="Arial" w:hAnsi="Arial" w:cs="Arial"/>
        </w:rPr>
        <w:t>, place</w:t>
      </w:r>
      <w:r w:rsidR="003A44F5" w:rsidRPr="00265F28">
        <w:rPr>
          <w:rFonts w:ascii="Arial" w:hAnsi="Arial" w:cs="Arial"/>
        </w:rPr>
        <w:t>d</w:t>
      </w:r>
      <w:r w:rsidR="001167BF" w:rsidRPr="00265F28">
        <w:rPr>
          <w:rFonts w:ascii="Arial" w:hAnsi="Arial" w:cs="Arial"/>
        </w:rPr>
        <w:t xml:space="preserve"> specific demands upon the </w:t>
      </w:r>
      <w:r w:rsidR="003A44F5" w:rsidRPr="00265F28">
        <w:rPr>
          <w:rFonts w:ascii="Arial" w:hAnsi="Arial" w:cs="Arial"/>
        </w:rPr>
        <w:t xml:space="preserve">nineteenth century </w:t>
      </w:r>
      <w:r w:rsidR="001167BF" w:rsidRPr="00265F28">
        <w:rPr>
          <w:rFonts w:ascii="Arial" w:hAnsi="Arial" w:cs="Arial"/>
        </w:rPr>
        <w:t xml:space="preserve">farmer, </w:t>
      </w:r>
      <w:r w:rsidR="0093652F" w:rsidRPr="00265F28">
        <w:rPr>
          <w:rFonts w:ascii="Arial" w:hAnsi="Arial" w:cs="Arial"/>
        </w:rPr>
        <w:t>which led</w:t>
      </w:r>
      <w:r w:rsidR="001167BF" w:rsidRPr="00265F28">
        <w:rPr>
          <w:rFonts w:ascii="Arial" w:hAnsi="Arial" w:cs="Arial"/>
        </w:rPr>
        <w:t xml:space="preserve"> to</w:t>
      </w:r>
      <w:r w:rsidR="00897245" w:rsidRPr="00265F28">
        <w:rPr>
          <w:rFonts w:ascii="Arial" w:hAnsi="Arial" w:cs="Arial"/>
        </w:rPr>
        <w:t xml:space="preserve"> </w:t>
      </w:r>
      <w:r w:rsidR="00262B2C" w:rsidRPr="00265F28">
        <w:rPr>
          <w:rFonts w:ascii="Arial" w:hAnsi="Arial" w:cs="Arial"/>
        </w:rPr>
        <w:t xml:space="preserve">the development of </w:t>
      </w:r>
      <w:r w:rsidR="00DB67FE" w:rsidRPr="00265F28">
        <w:rPr>
          <w:rFonts w:ascii="Arial" w:hAnsi="Arial" w:cs="Arial"/>
        </w:rPr>
        <w:t xml:space="preserve">regional </w:t>
      </w:r>
      <w:r w:rsidR="006D527E" w:rsidRPr="00265F28">
        <w:rPr>
          <w:rFonts w:ascii="Arial" w:hAnsi="Arial" w:cs="Arial"/>
        </w:rPr>
        <w:t>specialisms.</w:t>
      </w:r>
      <w:r w:rsidR="009B7A1A" w:rsidRPr="00265F28">
        <w:rPr>
          <w:rFonts w:ascii="Arial" w:hAnsi="Arial" w:cs="Arial"/>
        </w:rPr>
        <w:t xml:space="preserve"> </w:t>
      </w:r>
      <w:r w:rsidR="00A906A9" w:rsidRPr="00265F28">
        <w:rPr>
          <w:rFonts w:ascii="Arial" w:hAnsi="Arial" w:cs="Arial"/>
        </w:rPr>
        <w:t xml:space="preserve">The imperative in </w:t>
      </w:r>
      <w:r w:rsidR="00AD2360" w:rsidRPr="00265F28">
        <w:rPr>
          <w:rFonts w:ascii="Arial" w:hAnsi="Arial" w:cs="Arial"/>
        </w:rPr>
        <w:t>B</w:t>
      </w:r>
      <w:r w:rsidR="003024E7" w:rsidRPr="00265F28">
        <w:rPr>
          <w:rFonts w:ascii="Arial" w:hAnsi="Arial" w:cs="Arial"/>
        </w:rPr>
        <w:t>reckland</w:t>
      </w:r>
      <w:r w:rsidR="00AD2360" w:rsidRPr="00265F28">
        <w:rPr>
          <w:rFonts w:ascii="Arial" w:hAnsi="Arial" w:cs="Arial"/>
        </w:rPr>
        <w:t xml:space="preserve"> </w:t>
      </w:r>
      <w:r w:rsidR="00A906A9" w:rsidRPr="00265F28">
        <w:rPr>
          <w:rFonts w:ascii="Arial" w:hAnsi="Arial" w:cs="Arial"/>
        </w:rPr>
        <w:t>was to i</w:t>
      </w:r>
      <w:r w:rsidR="00E9094A" w:rsidRPr="00265F28">
        <w:rPr>
          <w:rFonts w:ascii="Arial" w:hAnsi="Arial" w:cs="Arial"/>
        </w:rPr>
        <w:t xml:space="preserve">mprove soil stability </w:t>
      </w:r>
      <w:r w:rsidR="007D168A" w:rsidRPr="00265F28">
        <w:rPr>
          <w:rFonts w:ascii="Arial" w:hAnsi="Arial" w:cs="Arial"/>
        </w:rPr>
        <w:t xml:space="preserve">and </w:t>
      </w:r>
      <w:r w:rsidR="00E9094A" w:rsidRPr="00265F28">
        <w:rPr>
          <w:rFonts w:ascii="Arial" w:hAnsi="Arial" w:cs="Arial"/>
        </w:rPr>
        <w:t>fertility</w:t>
      </w:r>
      <w:r w:rsidR="00AD2360" w:rsidRPr="00265F28">
        <w:rPr>
          <w:rFonts w:ascii="Arial" w:hAnsi="Arial" w:cs="Arial"/>
        </w:rPr>
        <w:t>,</w:t>
      </w:r>
      <w:r w:rsidR="00E13F3D" w:rsidRPr="00265F28">
        <w:rPr>
          <w:rFonts w:ascii="Arial" w:hAnsi="Arial" w:cs="Arial"/>
        </w:rPr>
        <w:t xml:space="preserve"> and in the</w:t>
      </w:r>
      <w:r w:rsidR="00AD2360" w:rsidRPr="00265F28">
        <w:rPr>
          <w:rFonts w:ascii="Arial" w:hAnsi="Arial" w:cs="Arial"/>
        </w:rPr>
        <w:t xml:space="preserve"> F</w:t>
      </w:r>
      <w:r w:rsidR="003024E7" w:rsidRPr="00265F28">
        <w:rPr>
          <w:rFonts w:ascii="Arial" w:hAnsi="Arial" w:cs="Arial"/>
        </w:rPr>
        <w:t>en</w:t>
      </w:r>
      <w:r w:rsidR="00E13F3D" w:rsidRPr="00265F28">
        <w:rPr>
          <w:rFonts w:ascii="Arial" w:hAnsi="Arial" w:cs="Arial"/>
        </w:rPr>
        <w:t>s</w:t>
      </w:r>
      <w:r w:rsidR="00AD2360" w:rsidRPr="00265F28">
        <w:rPr>
          <w:rFonts w:ascii="Arial" w:hAnsi="Arial" w:cs="Arial"/>
        </w:rPr>
        <w:t xml:space="preserve"> </w:t>
      </w:r>
      <w:r w:rsidR="00E13F3D" w:rsidRPr="00265F28">
        <w:rPr>
          <w:rFonts w:ascii="Arial" w:hAnsi="Arial" w:cs="Arial"/>
        </w:rPr>
        <w:t>to manage</w:t>
      </w:r>
      <w:r w:rsidR="00DC1260" w:rsidRPr="00265F28">
        <w:rPr>
          <w:rFonts w:ascii="Arial" w:hAnsi="Arial" w:cs="Arial"/>
        </w:rPr>
        <w:t xml:space="preserve"> </w:t>
      </w:r>
      <w:r w:rsidR="00AD2360" w:rsidRPr="00265F28">
        <w:rPr>
          <w:rFonts w:ascii="Arial" w:hAnsi="Arial" w:cs="Arial"/>
        </w:rPr>
        <w:t>water</w:t>
      </w:r>
      <w:r w:rsidR="006E0672">
        <w:rPr>
          <w:rFonts w:ascii="Arial" w:hAnsi="Arial" w:cs="Arial"/>
        </w:rPr>
        <w:t xml:space="preserve"> levels</w:t>
      </w:r>
      <w:r w:rsidR="00E13F3D" w:rsidRPr="00265F28">
        <w:rPr>
          <w:rFonts w:ascii="Arial" w:hAnsi="Arial" w:cs="Arial"/>
        </w:rPr>
        <w:t>.</w:t>
      </w:r>
      <w:r w:rsidR="007E05F3" w:rsidRPr="00265F28">
        <w:rPr>
          <w:rFonts w:ascii="Arial" w:hAnsi="Arial" w:cs="Arial"/>
        </w:rPr>
        <w:t xml:space="preserve"> </w:t>
      </w:r>
      <w:r w:rsidR="008540A0" w:rsidRPr="00265F28">
        <w:rPr>
          <w:rFonts w:ascii="Arial" w:hAnsi="Arial" w:cs="Arial"/>
        </w:rPr>
        <w:t xml:space="preserve">The </w:t>
      </w:r>
      <w:r w:rsidR="007E05F3" w:rsidRPr="00265F28">
        <w:rPr>
          <w:rFonts w:ascii="Arial" w:hAnsi="Arial" w:cs="Arial"/>
        </w:rPr>
        <w:t>B</w:t>
      </w:r>
      <w:r w:rsidR="003024E7" w:rsidRPr="00265F28">
        <w:rPr>
          <w:rFonts w:ascii="Arial" w:hAnsi="Arial" w:cs="Arial"/>
        </w:rPr>
        <w:t>road</w:t>
      </w:r>
      <w:r w:rsidR="008540A0" w:rsidRPr="00265F28">
        <w:rPr>
          <w:rFonts w:ascii="Arial" w:hAnsi="Arial" w:cs="Arial"/>
        </w:rPr>
        <w:t>s require</w:t>
      </w:r>
      <w:r w:rsidR="00210AAD" w:rsidRPr="00265F28">
        <w:rPr>
          <w:rFonts w:ascii="Arial" w:hAnsi="Arial" w:cs="Arial"/>
        </w:rPr>
        <w:t>d</w:t>
      </w:r>
      <w:r w:rsidR="008540A0" w:rsidRPr="00265F28">
        <w:rPr>
          <w:rFonts w:ascii="Arial" w:hAnsi="Arial" w:cs="Arial"/>
        </w:rPr>
        <w:t xml:space="preserve"> expert</w:t>
      </w:r>
      <w:r w:rsidR="00DC1260" w:rsidRPr="00265F28">
        <w:rPr>
          <w:rFonts w:ascii="Arial" w:hAnsi="Arial" w:cs="Arial"/>
        </w:rPr>
        <w:t xml:space="preserve"> marsh grazing</w:t>
      </w:r>
      <w:r w:rsidR="00CB11EF" w:rsidRPr="00265F28">
        <w:rPr>
          <w:rFonts w:ascii="Arial" w:hAnsi="Arial" w:cs="Arial"/>
        </w:rPr>
        <w:t>,</w:t>
      </w:r>
      <w:r w:rsidR="008540A0" w:rsidRPr="00265F28">
        <w:rPr>
          <w:rFonts w:ascii="Arial" w:hAnsi="Arial" w:cs="Arial"/>
        </w:rPr>
        <w:t xml:space="preserve"> and </w:t>
      </w:r>
      <w:r w:rsidR="00CB11EF" w:rsidRPr="00265F28">
        <w:rPr>
          <w:rFonts w:ascii="Arial" w:hAnsi="Arial" w:cs="Arial"/>
        </w:rPr>
        <w:t>C</w:t>
      </w:r>
      <w:r w:rsidR="003024E7" w:rsidRPr="00265F28">
        <w:rPr>
          <w:rFonts w:ascii="Arial" w:hAnsi="Arial" w:cs="Arial"/>
        </w:rPr>
        <w:t>oast</w:t>
      </w:r>
      <w:r w:rsidR="008540A0" w:rsidRPr="00265F28">
        <w:rPr>
          <w:rFonts w:ascii="Arial" w:hAnsi="Arial" w:cs="Arial"/>
        </w:rPr>
        <w:t xml:space="preserve"> communities</w:t>
      </w:r>
      <w:r w:rsidR="00F93C2B" w:rsidRPr="00265F28">
        <w:rPr>
          <w:rFonts w:ascii="Arial" w:hAnsi="Arial" w:cs="Arial"/>
        </w:rPr>
        <w:t xml:space="preserve"> combined farming with </w:t>
      </w:r>
      <w:r w:rsidR="006C3D53" w:rsidRPr="00265F28">
        <w:rPr>
          <w:rFonts w:ascii="Arial" w:hAnsi="Arial" w:cs="Arial"/>
        </w:rPr>
        <w:t>maritime</w:t>
      </w:r>
      <w:r w:rsidR="00AC2E9A" w:rsidRPr="00265F28">
        <w:rPr>
          <w:rFonts w:ascii="Arial" w:hAnsi="Arial" w:cs="Arial"/>
        </w:rPr>
        <w:t xml:space="preserve"> </w:t>
      </w:r>
      <w:r w:rsidR="006C3D53" w:rsidRPr="00265F28">
        <w:rPr>
          <w:rFonts w:ascii="Arial" w:hAnsi="Arial" w:cs="Arial"/>
        </w:rPr>
        <w:t>transport</w:t>
      </w:r>
      <w:r w:rsidR="00F93C2B" w:rsidRPr="00265F28">
        <w:rPr>
          <w:rFonts w:ascii="Arial" w:hAnsi="Arial" w:cs="Arial"/>
        </w:rPr>
        <w:t xml:space="preserve"> and </w:t>
      </w:r>
      <w:r w:rsidR="007A4350" w:rsidRPr="00265F28">
        <w:rPr>
          <w:rFonts w:ascii="Arial" w:hAnsi="Arial" w:cs="Arial"/>
        </w:rPr>
        <w:t>fishing</w:t>
      </w:r>
      <w:r w:rsidR="00F93C2B" w:rsidRPr="00265F28">
        <w:rPr>
          <w:rFonts w:ascii="Arial" w:hAnsi="Arial" w:cs="Arial"/>
        </w:rPr>
        <w:t xml:space="preserve">. </w:t>
      </w:r>
      <w:r w:rsidR="00B46E04" w:rsidRPr="00265F28">
        <w:rPr>
          <w:rFonts w:ascii="Arial" w:hAnsi="Arial" w:cs="Arial"/>
        </w:rPr>
        <w:t>S</w:t>
      </w:r>
      <w:r w:rsidR="00075EFD" w:rsidRPr="00265F28">
        <w:rPr>
          <w:rFonts w:ascii="Arial" w:hAnsi="Arial" w:cs="Arial"/>
        </w:rPr>
        <w:t>oil</w:t>
      </w:r>
      <w:r w:rsidR="007B4C44" w:rsidRPr="00265F28">
        <w:rPr>
          <w:rFonts w:ascii="Arial" w:hAnsi="Arial" w:cs="Arial"/>
        </w:rPr>
        <w:t xml:space="preserve"> </w:t>
      </w:r>
      <w:r w:rsidR="00075EFD" w:rsidRPr="00265F28">
        <w:rPr>
          <w:rFonts w:ascii="Arial" w:hAnsi="Arial" w:cs="Arial"/>
        </w:rPr>
        <w:t>structure</w:t>
      </w:r>
      <w:r w:rsidR="00EB063A" w:rsidRPr="00265F28">
        <w:rPr>
          <w:rFonts w:ascii="Arial" w:hAnsi="Arial" w:cs="Arial"/>
        </w:rPr>
        <w:t xml:space="preserve"> </w:t>
      </w:r>
      <w:r w:rsidR="007B4C44" w:rsidRPr="00265F28">
        <w:rPr>
          <w:rFonts w:ascii="Arial" w:hAnsi="Arial" w:cs="Arial"/>
        </w:rPr>
        <w:t xml:space="preserve">and </w:t>
      </w:r>
      <w:r w:rsidR="00075EFD" w:rsidRPr="00265F28">
        <w:rPr>
          <w:rFonts w:ascii="Arial" w:hAnsi="Arial" w:cs="Arial"/>
        </w:rPr>
        <w:t>fertility</w:t>
      </w:r>
      <w:r w:rsidR="00B46E04" w:rsidRPr="00265F28">
        <w:rPr>
          <w:rFonts w:ascii="Arial" w:hAnsi="Arial" w:cs="Arial"/>
        </w:rPr>
        <w:t xml:space="preserve"> on the Sandling</w:t>
      </w:r>
      <w:r w:rsidR="00671F67" w:rsidRPr="00265F28">
        <w:rPr>
          <w:rFonts w:ascii="Arial" w:hAnsi="Arial" w:cs="Arial"/>
        </w:rPr>
        <w:t xml:space="preserve"> </w:t>
      </w:r>
      <w:r w:rsidR="007B4C44" w:rsidRPr="00265F28">
        <w:rPr>
          <w:rFonts w:ascii="Arial" w:hAnsi="Arial" w:cs="Arial"/>
        </w:rPr>
        <w:t>required</w:t>
      </w:r>
      <w:r w:rsidR="00075EFD" w:rsidRPr="00265F28">
        <w:rPr>
          <w:rFonts w:ascii="Arial" w:hAnsi="Arial" w:cs="Arial"/>
        </w:rPr>
        <w:t xml:space="preserve"> </w:t>
      </w:r>
      <w:r w:rsidR="00042E1D" w:rsidRPr="00265F28">
        <w:rPr>
          <w:rFonts w:ascii="Arial" w:hAnsi="Arial" w:cs="Arial"/>
        </w:rPr>
        <w:t xml:space="preserve">ongoing </w:t>
      </w:r>
      <w:r w:rsidR="00075EFD" w:rsidRPr="00265F28">
        <w:rPr>
          <w:rFonts w:ascii="Arial" w:hAnsi="Arial" w:cs="Arial"/>
        </w:rPr>
        <w:t>improvement,</w:t>
      </w:r>
      <w:r w:rsidR="00C101F6" w:rsidRPr="00265F28">
        <w:rPr>
          <w:rFonts w:ascii="Arial" w:hAnsi="Arial" w:cs="Arial"/>
        </w:rPr>
        <w:t xml:space="preserve"> </w:t>
      </w:r>
      <w:r w:rsidR="002C7804" w:rsidRPr="00265F28">
        <w:rPr>
          <w:rFonts w:ascii="Arial" w:hAnsi="Arial" w:cs="Arial"/>
        </w:rPr>
        <w:t>on the</w:t>
      </w:r>
      <w:r w:rsidR="00A8444B" w:rsidRPr="00265F28">
        <w:rPr>
          <w:rFonts w:ascii="Arial" w:hAnsi="Arial" w:cs="Arial"/>
        </w:rPr>
        <w:t xml:space="preserve"> C</w:t>
      </w:r>
      <w:r w:rsidR="003024E7" w:rsidRPr="00265F28">
        <w:rPr>
          <w:rFonts w:ascii="Arial" w:hAnsi="Arial" w:cs="Arial"/>
        </w:rPr>
        <w:t>lay</w:t>
      </w:r>
      <w:r w:rsidR="00A8444B" w:rsidRPr="00265F28">
        <w:rPr>
          <w:rFonts w:ascii="Arial" w:hAnsi="Arial" w:cs="Arial"/>
        </w:rPr>
        <w:t xml:space="preserve"> subsoil drainage</w:t>
      </w:r>
      <w:r w:rsidR="002C7804" w:rsidRPr="00265F28">
        <w:rPr>
          <w:rFonts w:ascii="Arial" w:hAnsi="Arial" w:cs="Arial"/>
        </w:rPr>
        <w:t xml:space="preserve"> was </w:t>
      </w:r>
      <w:r w:rsidR="0034227E" w:rsidRPr="00265F28">
        <w:rPr>
          <w:rFonts w:ascii="Arial" w:hAnsi="Arial" w:cs="Arial"/>
        </w:rPr>
        <w:t xml:space="preserve">a </w:t>
      </w:r>
      <w:r w:rsidR="002C7804" w:rsidRPr="00265F28">
        <w:rPr>
          <w:rFonts w:ascii="Arial" w:hAnsi="Arial" w:cs="Arial"/>
        </w:rPr>
        <w:t>necess</w:t>
      </w:r>
      <w:r w:rsidR="0034227E" w:rsidRPr="00265F28">
        <w:rPr>
          <w:rFonts w:ascii="Arial" w:hAnsi="Arial" w:cs="Arial"/>
        </w:rPr>
        <w:t>it</w:t>
      </w:r>
      <w:r w:rsidR="002C7804" w:rsidRPr="00265F28">
        <w:rPr>
          <w:rFonts w:ascii="Arial" w:hAnsi="Arial" w:cs="Arial"/>
        </w:rPr>
        <w:t>y</w:t>
      </w:r>
      <w:r w:rsidR="00CD20D7" w:rsidRPr="00265F28">
        <w:rPr>
          <w:rFonts w:ascii="Arial" w:hAnsi="Arial" w:cs="Arial"/>
        </w:rPr>
        <w:t xml:space="preserve">, </w:t>
      </w:r>
      <w:r w:rsidR="00B266CF" w:rsidRPr="00265F28">
        <w:rPr>
          <w:rFonts w:ascii="Arial" w:hAnsi="Arial" w:cs="Arial"/>
        </w:rPr>
        <w:t>w</w:t>
      </w:r>
      <w:r w:rsidR="00C101F6" w:rsidRPr="00265F28">
        <w:rPr>
          <w:rFonts w:ascii="Arial" w:hAnsi="Arial" w:cs="Arial"/>
        </w:rPr>
        <w:t>hilst</w:t>
      </w:r>
      <w:r w:rsidR="00623534" w:rsidRPr="00265F28">
        <w:rPr>
          <w:rFonts w:ascii="Arial" w:hAnsi="Arial" w:cs="Arial"/>
        </w:rPr>
        <w:t xml:space="preserve"> farmers on </w:t>
      </w:r>
      <w:r w:rsidR="00CD20D7" w:rsidRPr="00265F28">
        <w:rPr>
          <w:rFonts w:ascii="Arial" w:hAnsi="Arial" w:cs="Arial"/>
        </w:rPr>
        <w:t>Chalk</w:t>
      </w:r>
      <w:r w:rsidR="00623534" w:rsidRPr="00265F28">
        <w:rPr>
          <w:rFonts w:ascii="Arial" w:hAnsi="Arial" w:cs="Arial"/>
        </w:rPr>
        <w:t xml:space="preserve"> constantly worked to regulate </w:t>
      </w:r>
      <w:r w:rsidR="00DC4416" w:rsidRPr="00265F28">
        <w:rPr>
          <w:rFonts w:ascii="Arial" w:hAnsi="Arial" w:cs="Arial"/>
        </w:rPr>
        <w:t xml:space="preserve">soil </w:t>
      </w:r>
      <w:r w:rsidR="006A19C3" w:rsidRPr="00265F28">
        <w:rPr>
          <w:rFonts w:ascii="Arial" w:hAnsi="Arial" w:cs="Arial"/>
        </w:rPr>
        <w:t>alkalin</w:t>
      </w:r>
      <w:r w:rsidR="00DC4416" w:rsidRPr="00265F28">
        <w:rPr>
          <w:rFonts w:ascii="Arial" w:hAnsi="Arial" w:cs="Arial"/>
        </w:rPr>
        <w:t>ity/</w:t>
      </w:r>
      <w:r w:rsidR="006A19C3" w:rsidRPr="00265F28">
        <w:rPr>
          <w:rFonts w:ascii="Arial" w:hAnsi="Arial" w:cs="Arial"/>
        </w:rPr>
        <w:t>acidity.</w:t>
      </w:r>
      <w:r w:rsidR="00A8444B" w:rsidRPr="00265F28">
        <w:rPr>
          <w:rFonts w:ascii="Arial" w:hAnsi="Arial" w:cs="Arial"/>
        </w:rPr>
        <w:t xml:space="preserve"> </w:t>
      </w:r>
      <w:r w:rsidR="00BC66E6" w:rsidRPr="00265F28">
        <w:rPr>
          <w:rFonts w:ascii="Arial" w:hAnsi="Arial" w:cs="Arial"/>
        </w:rPr>
        <w:t>E</w:t>
      </w:r>
      <w:r w:rsidR="002D5B79" w:rsidRPr="00265F28">
        <w:rPr>
          <w:rFonts w:ascii="Arial" w:hAnsi="Arial" w:cs="Arial"/>
        </w:rPr>
        <w:t xml:space="preserve">asy </w:t>
      </w:r>
      <w:r w:rsidR="00BC66E6" w:rsidRPr="00265F28">
        <w:rPr>
          <w:rFonts w:ascii="Arial" w:hAnsi="Arial" w:cs="Arial"/>
        </w:rPr>
        <w:t xml:space="preserve">though it is </w:t>
      </w:r>
      <w:r w:rsidR="002D5B79" w:rsidRPr="00265F28">
        <w:rPr>
          <w:rFonts w:ascii="Arial" w:hAnsi="Arial" w:cs="Arial"/>
        </w:rPr>
        <w:t xml:space="preserve">to </w:t>
      </w:r>
      <w:r w:rsidR="005422B9" w:rsidRPr="00265F28">
        <w:rPr>
          <w:rFonts w:ascii="Arial" w:hAnsi="Arial" w:cs="Arial"/>
        </w:rPr>
        <w:t xml:space="preserve">become </w:t>
      </w:r>
      <w:r w:rsidR="003B70D8" w:rsidRPr="00265F28">
        <w:rPr>
          <w:rFonts w:ascii="Arial" w:hAnsi="Arial" w:cs="Arial"/>
        </w:rPr>
        <w:t>immerse</w:t>
      </w:r>
      <w:r w:rsidR="005422B9" w:rsidRPr="00265F28">
        <w:rPr>
          <w:rFonts w:ascii="Arial" w:hAnsi="Arial" w:cs="Arial"/>
        </w:rPr>
        <w:t>d</w:t>
      </w:r>
      <w:r w:rsidR="002D5B79" w:rsidRPr="00265F28">
        <w:rPr>
          <w:rFonts w:ascii="Arial" w:hAnsi="Arial" w:cs="Arial"/>
        </w:rPr>
        <w:t xml:space="preserve"> in</w:t>
      </w:r>
      <w:r w:rsidR="003034EA">
        <w:rPr>
          <w:rFonts w:ascii="Arial" w:hAnsi="Arial" w:cs="Arial"/>
        </w:rPr>
        <w:t xml:space="preserve"> </w:t>
      </w:r>
      <w:r w:rsidR="00B32570">
        <w:rPr>
          <w:rFonts w:ascii="Arial" w:hAnsi="Arial" w:cs="Arial"/>
        </w:rPr>
        <w:t xml:space="preserve">the </w:t>
      </w:r>
      <w:r w:rsidR="003034EA">
        <w:rPr>
          <w:rFonts w:ascii="Arial" w:hAnsi="Arial" w:cs="Arial"/>
        </w:rPr>
        <w:t>accumulated</w:t>
      </w:r>
      <w:r w:rsidR="00715ED0">
        <w:rPr>
          <w:rFonts w:ascii="Arial" w:hAnsi="Arial" w:cs="Arial"/>
        </w:rPr>
        <w:t>,</w:t>
      </w:r>
      <w:r w:rsidR="00AD2AB8">
        <w:rPr>
          <w:rFonts w:ascii="Arial" w:hAnsi="Arial" w:cs="Arial"/>
        </w:rPr>
        <w:t xml:space="preserve"> </w:t>
      </w:r>
      <w:r w:rsidR="00C42811" w:rsidRPr="00265F28">
        <w:rPr>
          <w:rFonts w:ascii="Arial" w:hAnsi="Arial" w:cs="Arial"/>
        </w:rPr>
        <w:t>time</w:t>
      </w:r>
      <w:r w:rsidR="00C42811">
        <w:rPr>
          <w:rFonts w:ascii="Arial" w:hAnsi="Arial" w:cs="Arial"/>
        </w:rPr>
        <w:t>-</w:t>
      </w:r>
      <w:r w:rsidR="00C42811" w:rsidRPr="00265F28">
        <w:rPr>
          <w:rFonts w:ascii="Arial" w:hAnsi="Arial" w:cs="Arial"/>
        </w:rPr>
        <w:t>place</w:t>
      </w:r>
      <w:r w:rsidR="00AD2AB8">
        <w:rPr>
          <w:rFonts w:ascii="Arial" w:hAnsi="Arial" w:cs="Arial"/>
        </w:rPr>
        <w:t xml:space="preserve"> specific</w:t>
      </w:r>
      <w:r w:rsidR="00715ED0">
        <w:rPr>
          <w:rFonts w:ascii="Arial" w:hAnsi="Arial" w:cs="Arial"/>
        </w:rPr>
        <w:t>,</w:t>
      </w:r>
      <w:r w:rsidR="00AD2AB8">
        <w:rPr>
          <w:rFonts w:ascii="Arial" w:hAnsi="Arial" w:cs="Arial"/>
        </w:rPr>
        <w:t xml:space="preserve"> </w:t>
      </w:r>
      <w:r w:rsidR="00BA04BD" w:rsidRPr="00265F28">
        <w:rPr>
          <w:rFonts w:ascii="Arial" w:hAnsi="Arial" w:cs="Arial"/>
        </w:rPr>
        <w:t>historic ma</w:t>
      </w:r>
      <w:r w:rsidR="00C42811">
        <w:rPr>
          <w:rFonts w:ascii="Arial" w:hAnsi="Arial" w:cs="Arial"/>
        </w:rPr>
        <w:t>terial</w:t>
      </w:r>
      <w:r w:rsidR="0069250A">
        <w:rPr>
          <w:rFonts w:ascii="Arial" w:hAnsi="Arial" w:cs="Arial"/>
        </w:rPr>
        <w:t xml:space="preserve"> </w:t>
      </w:r>
      <w:r w:rsidR="00F72381">
        <w:rPr>
          <w:rFonts w:ascii="Arial" w:hAnsi="Arial" w:cs="Arial"/>
        </w:rPr>
        <w:t>in</w:t>
      </w:r>
      <w:r w:rsidR="00B438A3">
        <w:rPr>
          <w:rFonts w:ascii="Arial" w:hAnsi="Arial" w:cs="Arial"/>
        </w:rPr>
        <w:t xml:space="preserve"> </w:t>
      </w:r>
      <w:r w:rsidR="00E335EC">
        <w:rPr>
          <w:rFonts w:ascii="Arial" w:hAnsi="Arial" w:cs="Arial"/>
        </w:rPr>
        <w:t>document</w:t>
      </w:r>
      <w:r w:rsidR="00F72381">
        <w:rPr>
          <w:rFonts w:ascii="Arial" w:hAnsi="Arial" w:cs="Arial"/>
        </w:rPr>
        <w:t>ing</w:t>
      </w:r>
      <w:r w:rsidR="00C74464" w:rsidRPr="00265F28">
        <w:rPr>
          <w:rFonts w:ascii="Arial" w:hAnsi="Arial" w:cs="Arial"/>
        </w:rPr>
        <w:t xml:space="preserve"> the exertions</w:t>
      </w:r>
      <w:r w:rsidR="00A43C24" w:rsidRPr="00265F28">
        <w:rPr>
          <w:rFonts w:ascii="Arial" w:hAnsi="Arial" w:cs="Arial"/>
        </w:rPr>
        <w:t xml:space="preserve"> of our </w:t>
      </w:r>
      <w:r w:rsidR="00B3129B" w:rsidRPr="00265F28">
        <w:rPr>
          <w:rFonts w:ascii="Arial" w:hAnsi="Arial" w:cs="Arial"/>
        </w:rPr>
        <w:t xml:space="preserve">agrarian </w:t>
      </w:r>
      <w:r w:rsidR="004F706F" w:rsidRPr="00265F28">
        <w:rPr>
          <w:rFonts w:ascii="Arial" w:hAnsi="Arial" w:cs="Arial"/>
        </w:rPr>
        <w:t>predecessors</w:t>
      </w:r>
      <w:r w:rsidR="004E108E" w:rsidRPr="00265F28">
        <w:rPr>
          <w:rFonts w:ascii="Arial" w:hAnsi="Arial" w:cs="Arial"/>
        </w:rPr>
        <w:t>,</w:t>
      </w:r>
      <w:r w:rsidR="003C5057" w:rsidRPr="00265F28">
        <w:rPr>
          <w:rFonts w:ascii="Arial" w:hAnsi="Arial" w:cs="Arial"/>
        </w:rPr>
        <w:t xml:space="preserve"> </w:t>
      </w:r>
      <w:r w:rsidR="0070444D" w:rsidRPr="00265F28">
        <w:rPr>
          <w:rFonts w:ascii="Arial" w:hAnsi="Arial" w:cs="Arial"/>
        </w:rPr>
        <w:t>the</w:t>
      </w:r>
      <w:r w:rsidR="00CE4966" w:rsidRPr="00265F28">
        <w:rPr>
          <w:rFonts w:ascii="Arial" w:hAnsi="Arial" w:cs="Arial"/>
        </w:rPr>
        <w:t xml:space="preserve"> wid</w:t>
      </w:r>
      <w:r w:rsidR="00982FE3" w:rsidRPr="00265F28">
        <w:rPr>
          <w:rFonts w:ascii="Arial" w:hAnsi="Arial" w:cs="Arial"/>
        </w:rPr>
        <w:t xml:space="preserve">er </w:t>
      </w:r>
      <w:r w:rsidR="00A46DCE" w:rsidRPr="00265F28">
        <w:rPr>
          <w:rFonts w:ascii="Arial" w:hAnsi="Arial" w:cs="Arial"/>
        </w:rPr>
        <w:t>region</w:t>
      </w:r>
      <w:r w:rsidR="00A45BC2">
        <w:rPr>
          <w:rFonts w:ascii="Arial" w:hAnsi="Arial" w:cs="Arial"/>
        </w:rPr>
        <w:t xml:space="preserve"> or era</w:t>
      </w:r>
      <w:r w:rsidR="00A27C93" w:rsidRPr="00265F28">
        <w:rPr>
          <w:rFonts w:ascii="Arial" w:hAnsi="Arial" w:cs="Arial"/>
        </w:rPr>
        <w:t xml:space="preserve"> </w:t>
      </w:r>
      <w:r w:rsidR="0070444D" w:rsidRPr="00265F28">
        <w:rPr>
          <w:rFonts w:ascii="Arial" w:hAnsi="Arial" w:cs="Arial"/>
        </w:rPr>
        <w:t>is</w:t>
      </w:r>
      <w:r w:rsidR="0081795A" w:rsidRPr="00265F28">
        <w:rPr>
          <w:rFonts w:ascii="Arial" w:hAnsi="Arial" w:cs="Arial"/>
        </w:rPr>
        <w:t xml:space="preserve"> </w:t>
      </w:r>
      <w:r w:rsidR="0050550C" w:rsidRPr="00265F28">
        <w:rPr>
          <w:rFonts w:ascii="Arial" w:hAnsi="Arial" w:cs="Arial"/>
        </w:rPr>
        <w:t>also address</w:t>
      </w:r>
      <w:r w:rsidR="00DF510F" w:rsidRPr="00265F28">
        <w:rPr>
          <w:rFonts w:ascii="Arial" w:hAnsi="Arial" w:cs="Arial"/>
        </w:rPr>
        <w:t xml:space="preserve">ed, </w:t>
      </w:r>
      <w:r w:rsidR="38C4C9F2" w:rsidRPr="00265F28">
        <w:rPr>
          <w:rFonts w:ascii="Arial" w:hAnsi="Arial" w:cs="Arial"/>
        </w:rPr>
        <w:t xml:space="preserve">in </w:t>
      </w:r>
      <w:r w:rsidR="00010E85" w:rsidRPr="00265F28">
        <w:rPr>
          <w:rFonts w:ascii="Arial" w:hAnsi="Arial" w:cs="Arial"/>
        </w:rPr>
        <w:t>the form of crop and livestock</w:t>
      </w:r>
      <w:r w:rsidR="001E7982" w:rsidRPr="00265F28">
        <w:rPr>
          <w:rFonts w:ascii="Arial" w:hAnsi="Arial" w:cs="Arial"/>
        </w:rPr>
        <w:t xml:space="preserve"> </w:t>
      </w:r>
      <w:r w:rsidR="00FE6F44" w:rsidRPr="00265F28">
        <w:rPr>
          <w:rFonts w:ascii="Arial" w:hAnsi="Arial" w:cs="Arial"/>
        </w:rPr>
        <w:t>disease</w:t>
      </w:r>
      <w:r w:rsidR="001E7982" w:rsidRPr="00265F28">
        <w:rPr>
          <w:rFonts w:ascii="Arial" w:hAnsi="Arial" w:cs="Arial"/>
        </w:rPr>
        <w:t>s, insect</w:t>
      </w:r>
      <w:r w:rsidR="74D178E0" w:rsidRPr="00265F28">
        <w:rPr>
          <w:rFonts w:ascii="Arial" w:hAnsi="Arial" w:cs="Arial"/>
        </w:rPr>
        <w:t xml:space="preserve"> damage</w:t>
      </w:r>
      <w:r w:rsidR="009F39C1" w:rsidRPr="00265F28">
        <w:rPr>
          <w:rFonts w:ascii="Arial" w:hAnsi="Arial" w:cs="Arial"/>
        </w:rPr>
        <w:t xml:space="preserve">, </w:t>
      </w:r>
      <w:r w:rsidR="00182DCE" w:rsidRPr="00265F28">
        <w:rPr>
          <w:rFonts w:ascii="Arial" w:hAnsi="Arial" w:cs="Arial"/>
        </w:rPr>
        <w:t>water quality</w:t>
      </w:r>
      <w:r w:rsidR="009F39C1" w:rsidRPr="00265F28">
        <w:rPr>
          <w:rFonts w:ascii="Arial" w:hAnsi="Arial" w:cs="Arial"/>
        </w:rPr>
        <w:t xml:space="preserve">, </w:t>
      </w:r>
      <w:r w:rsidR="006E5CCD" w:rsidRPr="00265F28">
        <w:rPr>
          <w:rFonts w:ascii="Arial" w:hAnsi="Arial" w:cs="Arial"/>
        </w:rPr>
        <w:t xml:space="preserve">and </w:t>
      </w:r>
      <w:r w:rsidR="000C5314" w:rsidRPr="00265F28">
        <w:rPr>
          <w:rFonts w:ascii="Arial" w:hAnsi="Arial" w:cs="Arial"/>
        </w:rPr>
        <w:t xml:space="preserve">soil fertility, </w:t>
      </w:r>
      <w:r w:rsidR="00BB2850" w:rsidRPr="00265F28">
        <w:rPr>
          <w:rFonts w:ascii="Arial" w:hAnsi="Arial" w:cs="Arial"/>
        </w:rPr>
        <w:t xml:space="preserve">mechanisation, </w:t>
      </w:r>
      <w:r w:rsidR="00957F96" w:rsidRPr="00265F28">
        <w:rPr>
          <w:rFonts w:ascii="Arial" w:hAnsi="Arial" w:cs="Arial"/>
        </w:rPr>
        <w:t>wages, taxation,</w:t>
      </w:r>
      <w:r w:rsidR="00F44395" w:rsidRPr="00265F28">
        <w:rPr>
          <w:rFonts w:ascii="Arial" w:hAnsi="Arial" w:cs="Arial"/>
        </w:rPr>
        <w:t xml:space="preserve"> </w:t>
      </w:r>
      <w:r w:rsidR="006E5CCD" w:rsidRPr="00265F28">
        <w:rPr>
          <w:rFonts w:ascii="Arial" w:hAnsi="Arial" w:cs="Arial"/>
        </w:rPr>
        <w:t xml:space="preserve">and </w:t>
      </w:r>
      <w:r w:rsidR="00A93A3B" w:rsidRPr="00265F28">
        <w:rPr>
          <w:rFonts w:ascii="Arial" w:hAnsi="Arial" w:cs="Arial"/>
        </w:rPr>
        <w:t>party politics.</w:t>
      </w:r>
      <w:r w:rsidR="00262B2C" w:rsidRPr="00265F28">
        <w:rPr>
          <w:rFonts w:ascii="Arial" w:hAnsi="Arial" w:cs="Arial"/>
        </w:rPr>
        <w:t xml:space="preserve"> </w:t>
      </w:r>
    </w:p>
    <w:p w14:paraId="5F204294" w14:textId="77777777" w:rsidR="00A87755" w:rsidRPr="00265F28" w:rsidRDefault="00350437" w:rsidP="00D07920">
      <w:pPr>
        <w:jc w:val="both"/>
        <w:rPr>
          <w:rFonts w:ascii="Arial" w:hAnsi="Arial" w:cs="Arial"/>
        </w:rPr>
      </w:pPr>
      <w:r w:rsidRPr="00265F28">
        <w:rPr>
          <w:rFonts w:ascii="Arial" w:hAnsi="Arial" w:cs="Arial"/>
        </w:rPr>
        <w:t>U</w:t>
      </w:r>
      <w:r w:rsidR="0006338E" w:rsidRPr="00265F28">
        <w:rPr>
          <w:rFonts w:ascii="Arial" w:hAnsi="Arial" w:cs="Arial"/>
        </w:rPr>
        <w:t>seful</w:t>
      </w:r>
      <w:r w:rsidR="006647C3" w:rsidRPr="00265F28">
        <w:rPr>
          <w:rFonts w:ascii="Arial" w:hAnsi="Arial" w:cs="Arial"/>
        </w:rPr>
        <w:t xml:space="preserve"> </w:t>
      </w:r>
      <w:r w:rsidR="00D919F7" w:rsidRPr="00265F28">
        <w:rPr>
          <w:rFonts w:ascii="Arial" w:hAnsi="Arial" w:cs="Arial"/>
        </w:rPr>
        <w:t xml:space="preserve">reference </w:t>
      </w:r>
      <w:r w:rsidRPr="00265F28">
        <w:rPr>
          <w:rFonts w:ascii="Arial" w:hAnsi="Arial" w:cs="Arial"/>
        </w:rPr>
        <w:t xml:space="preserve">works </w:t>
      </w:r>
      <w:r w:rsidR="0036509C" w:rsidRPr="00265F28">
        <w:rPr>
          <w:rFonts w:ascii="Arial" w:hAnsi="Arial" w:cs="Arial"/>
        </w:rPr>
        <w:t>might be</w:t>
      </w:r>
      <w:r w:rsidR="00684E2A" w:rsidRPr="00265F28">
        <w:rPr>
          <w:rFonts w:ascii="Arial" w:hAnsi="Arial" w:cs="Arial"/>
        </w:rPr>
        <w:t>,</w:t>
      </w:r>
      <w:r w:rsidR="00A00729" w:rsidRPr="00265F28">
        <w:rPr>
          <w:rFonts w:ascii="Arial" w:hAnsi="Arial" w:cs="Arial"/>
        </w:rPr>
        <w:t xml:space="preserve"> </w:t>
      </w:r>
      <w:r w:rsidR="005962D6" w:rsidRPr="00265F28">
        <w:rPr>
          <w:rFonts w:ascii="Arial" w:hAnsi="Arial" w:cs="Arial"/>
        </w:rPr>
        <w:t xml:space="preserve">Thirsk’s </w:t>
      </w:r>
      <w:r w:rsidR="005962D6" w:rsidRPr="00265F28">
        <w:rPr>
          <w:rFonts w:ascii="Arial" w:hAnsi="Arial" w:cs="Arial"/>
          <w:i/>
          <w:iCs/>
        </w:rPr>
        <w:t>Suffolk Farming</w:t>
      </w:r>
      <w:r w:rsidR="005962D6" w:rsidRPr="00265F28">
        <w:rPr>
          <w:rFonts w:ascii="Arial" w:hAnsi="Arial" w:cs="Arial"/>
        </w:rPr>
        <w:t xml:space="preserve">, Steward’s </w:t>
      </w:r>
      <w:r w:rsidR="005962D6" w:rsidRPr="00265F28">
        <w:rPr>
          <w:rFonts w:ascii="Arial" w:hAnsi="Arial" w:cs="Arial"/>
          <w:i/>
          <w:iCs/>
        </w:rPr>
        <w:t>Suffolk Bibliography</w:t>
      </w:r>
      <w:r w:rsidR="005962D6" w:rsidRPr="00265F28">
        <w:rPr>
          <w:rFonts w:ascii="Arial" w:hAnsi="Arial" w:cs="Arial"/>
        </w:rPr>
        <w:t xml:space="preserve">, and Martin’s </w:t>
      </w:r>
      <w:r w:rsidR="005962D6" w:rsidRPr="00265F28">
        <w:rPr>
          <w:rFonts w:ascii="Arial" w:hAnsi="Arial" w:cs="Arial"/>
          <w:i/>
          <w:iCs/>
        </w:rPr>
        <w:t>Atlas of Suffolk</w:t>
      </w:r>
      <w:r w:rsidR="005962D6" w:rsidRPr="00265F28">
        <w:rPr>
          <w:rFonts w:ascii="Arial" w:hAnsi="Arial" w:cs="Arial"/>
        </w:rPr>
        <w:t>, along with</w:t>
      </w:r>
      <w:r w:rsidR="00DB05B9" w:rsidRPr="00265F28">
        <w:rPr>
          <w:rFonts w:ascii="Arial" w:hAnsi="Arial" w:cs="Arial"/>
        </w:rPr>
        <w:t xml:space="preserve"> </w:t>
      </w:r>
      <w:r w:rsidR="00EA4A51" w:rsidRPr="00265F28">
        <w:rPr>
          <w:rFonts w:ascii="Arial" w:hAnsi="Arial" w:cs="Arial"/>
        </w:rPr>
        <w:t xml:space="preserve">Young’s </w:t>
      </w:r>
      <w:r w:rsidR="00EA4A51" w:rsidRPr="00265F28">
        <w:rPr>
          <w:rFonts w:ascii="Arial" w:hAnsi="Arial" w:cs="Arial"/>
          <w:i/>
          <w:iCs/>
        </w:rPr>
        <w:t xml:space="preserve">Suffolk 1813, </w:t>
      </w:r>
      <w:r w:rsidR="005962D6" w:rsidRPr="00265F28">
        <w:rPr>
          <w:rFonts w:ascii="Arial" w:hAnsi="Arial" w:cs="Arial"/>
          <w:i/>
          <w:iCs/>
        </w:rPr>
        <w:t>White’s</w:t>
      </w:r>
      <w:r w:rsidR="00D217F9" w:rsidRPr="00265F28">
        <w:rPr>
          <w:rFonts w:ascii="Arial" w:hAnsi="Arial" w:cs="Arial"/>
          <w:i/>
          <w:iCs/>
        </w:rPr>
        <w:t xml:space="preserve"> </w:t>
      </w:r>
      <w:r w:rsidR="00982ADA" w:rsidRPr="00265F28">
        <w:rPr>
          <w:rFonts w:ascii="Arial" w:hAnsi="Arial" w:cs="Arial"/>
          <w:i/>
          <w:iCs/>
        </w:rPr>
        <w:t xml:space="preserve">Suffolk </w:t>
      </w:r>
      <w:r w:rsidR="005962D6" w:rsidRPr="00265F28">
        <w:rPr>
          <w:rFonts w:ascii="Arial" w:hAnsi="Arial" w:cs="Arial"/>
          <w:i/>
          <w:iCs/>
        </w:rPr>
        <w:t>1844</w:t>
      </w:r>
      <w:r w:rsidR="005962D6" w:rsidRPr="00265F28">
        <w:rPr>
          <w:rFonts w:ascii="Arial" w:hAnsi="Arial" w:cs="Arial"/>
        </w:rPr>
        <w:t xml:space="preserve">, </w:t>
      </w:r>
      <w:bookmarkStart w:id="0" w:name="_Int_tlVr4nEW"/>
      <w:r w:rsidR="00A00729" w:rsidRPr="00265F28">
        <w:rPr>
          <w:rFonts w:ascii="Arial" w:hAnsi="Arial" w:cs="Arial"/>
        </w:rPr>
        <w:lastRenderedPageBreak/>
        <w:t>Raynbird’s</w:t>
      </w:r>
      <w:bookmarkEnd w:id="0"/>
      <w:r w:rsidR="00A00729" w:rsidRPr="00265F28">
        <w:rPr>
          <w:rFonts w:ascii="Arial" w:hAnsi="Arial" w:cs="Arial"/>
        </w:rPr>
        <w:t xml:space="preserve"> </w:t>
      </w:r>
      <w:r w:rsidR="00A00729" w:rsidRPr="00265F28">
        <w:rPr>
          <w:rFonts w:ascii="Arial" w:hAnsi="Arial" w:cs="Arial"/>
          <w:i/>
          <w:iCs/>
        </w:rPr>
        <w:t xml:space="preserve">Suffolk 1849 and </w:t>
      </w:r>
      <w:r w:rsidR="00EF32B6" w:rsidRPr="00265F28">
        <w:rPr>
          <w:rFonts w:ascii="Arial" w:hAnsi="Arial" w:cs="Arial"/>
          <w:i/>
          <w:iCs/>
        </w:rPr>
        <w:t>Owners of Land in Suffolk</w:t>
      </w:r>
      <w:r w:rsidR="002C4E39" w:rsidRPr="00265F28">
        <w:rPr>
          <w:rFonts w:ascii="Arial" w:hAnsi="Arial" w:cs="Arial"/>
          <w:i/>
          <w:iCs/>
        </w:rPr>
        <w:t xml:space="preserve"> 1873</w:t>
      </w:r>
      <w:r w:rsidR="009B742F" w:rsidRPr="00265F28">
        <w:rPr>
          <w:rFonts w:ascii="Arial" w:hAnsi="Arial" w:cs="Arial"/>
          <w:i/>
          <w:iCs/>
        </w:rPr>
        <w:t>.</w:t>
      </w:r>
      <w:r w:rsidR="003A794C" w:rsidRPr="00265F28">
        <w:rPr>
          <w:rStyle w:val="FootnoteReference"/>
          <w:rFonts w:ascii="Arial" w:hAnsi="Arial" w:cs="Arial"/>
        </w:rPr>
        <w:footnoteReference w:id="4"/>
      </w:r>
      <w:r w:rsidR="007343D4" w:rsidRPr="00265F28">
        <w:rPr>
          <w:rFonts w:ascii="Arial" w:hAnsi="Arial" w:cs="Arial"/>
          <w:i/>
          <w:iCs/>
        </w:rPr>
        <w:t xml:space="preserve"> </w:t>
      </w:r>
      <w:r w:rsidR="00FD47A5" w:rsidRPr="00265F28">
        <w:rPr>
          <w:rFonts w:ascii="Arial" w:hAnsi="Arial" w:cs="Arial"/>
        </w:rPr>
        <w:t>A</w:t>
      </w:r>
      <w:r w:rsidR="00B80697" w:rsidRPr="00265F28">
        <w:rPr>
          <w:rFonts w:ascii="Arial" w:hAnsi="Arial" w:cs="Arial"/>
        </w:rPr>
        <w:t>ll available at Suffolk Archives</w:t>
      </w:r>
      <w:r w:rsidR="00B77FD7" w:rsidRPr="00265F28">
        <w:rPr>
          <w:rFonts w:ascii="Arial" w:hAnsi="Arial" w:cs="Arial"/>
        </w:rPr>
        <w:t xml:space="preserve"> and</w:t>
      </w:r>
      <w:r w:rsidR="005A1DEC" w:rsidRPr="00265F28">
        <w:rPr>
          <w:rFonts w:ascii="Arial" w:hAnsi="Arial" w:cs="Arial"/>
        </w:rPr>
        <w:t xml:space="preserve"> (apart from the atlas) </w:t>
      </w:r>
      <w:r w:rsidR="00141AB6" w:rsidRPr="00265F28">
        <w:rPr>
          <w:rFonts w:ascii="Arial" w:hAnsi="Arial" w:cs="Arial"/>
        </w:rPr>
        <w:t>free to view and search at Internet Archive or Google Books</w:t>
      </w:r>
      <w:r w:rsidR="00A87755" w:rsidRPr="00265F28">
        <w:rPr>
          <w:rFonts w:ascii="Arial" w:hAnsi="Arial" w:cs="Arial"/>
        </w:rPr>
        <w:t>.</w:t>
      </w:r>
    </w:p>
    <w:p w14:paraId="2B3DBEB4" w14:textId="5AF77BCB" w:rsidR="00A87755" w:rsidRPr="00265F28" w:rsidRDefault="00D878A3" w:rsidP="004B6A89">
      <w:pPr>
        <w:jc w:val="both"/>
        <w:rPr>
          <w:rFonts w:ascii="Arial" w:hAnsi="Arial" w:cs="Arial"/>
        </w:rPr>
      </w:pPr>
      <w:r w:rsidRPr="00265F28">
        <w:rPr>
          <w:rFonts w:ascii="Arial" w:hAnsi="Arial" w:cs="Arial"/>
          <w:b/>
          <w:bCs/>
        </w:rPr>
        <w:t xml:space="preserve">Topical </w:t>
      </w:r>
      <w:r w:rsidR="006015BD">
        <w:rPr>
          <w:rFonts w:ascii="Arial" w:hAnsi="Arial" w:cs="Arial"/>
          <w:b/>
          <w:bCs/>
        </w:rPr>
        <w:t xml:space="preserve">and </w:t>
      </w:r>
      <w:r w:rsidRPr="00265F28">
        <w:rPr>
          <w:rFonts w:ascii="Arial" w:hAnsi="Arial" w:cs="Arial"/>
          <w:b/>
          <w:bCs/>
        </w:rPr>
        <w:t>Regional Websites</w:t>
      </w:r>
      <w:r w:rsidRPr="00265F28">
        <w:rPr>
          <w:rFonts w:ascii="Arial" w:hAnsi="Arial" w:cs="Arial"/>
        </w:rPr>
        <w:t xml:space="preserve"> </w:t>
      </w:r>
    </w:p>
    <w:p w14:paraId="148F377B" w14:textId="43C6587E" w:rsidR="0013144C" w:rsidRPr="00265F28" w:rsidRDefault="0013144C" w:rsidP="004B6A89">
      <w:pPr>
        <w:jc w:val="both"/>
        <w:rPr>
          <w:rFonts w:ascii="Arial" w:hAnsi="Arial" w:cs="Arial"/>
        </w:rPr>
      </w:pPr>
      <w:r w:rsidRPr="00265F28">
        <w:rPr>
          <w:rFonts w:ascii="Arial" w:hAnsi="Arial" w:cs="Arial"/>
        </w:rPr>
        <w:t>Suffolk Resources.</w:t>
      </w:r>
    </w:p>
    <w:p w14:paraId="538CD3D5" w14:textId="3A243454" w:rsidR="000732EC" w:rsidRPr="00265F28" w:rsidRDefault="007365EF" w:rsidP="004B6A89">
      <w:pPr>
        <w:jc w:val="both"/>
        <w:rPr>
          <w:rStyle w:val="HTMLCite"/>
          <w:rFonts w:ascii="Arial" w:hAnsi="Arial" w:cs="Arial"/>
          <w:i w:val="0"/>
          <w:iCs w:val="0"/>
        </w:rPr>
      </w:pPr>
      <w:hyperlink r:id="rId11" w:history="1">
        <w:r w:rsidR="00422A11" w:rsidRPr="00265F28">
          <w:rPr>
            <w:rStyle w:val="Hyperlink"/>
            <w:rFonts w:ascii="Arial" w:hAnsi="Arial" w:cs="Arial"/>
            <w:shd w:val="clear" w:color="auto" w:fill="FFFFFF"/>
          </w:rPr>
          <w:t>https://heritage.suffolk.gov.uk/parish-survey-introduction</w:t>
        </w:r>
      </w:hyperlink>
    </w:p>
    <w:p w14:paraId="5CA765EC" w14:textId="19F84945" w:rsidR="000732EC" w:rsidRPr="00265F28" w:rsidRDefault="007365EF" w:rsidP="004B6A89">
      <w:pPr>
        <w:jc w:val="both"/>
        <w:rPr>
          <w:rFonts w:ascii="Arial" w:hAnsi="Arial" w:cs="Arial"/>
        </w:rPr>
      </w:pPr>
      <w:hyperlink r:id="rId12" w:history="1">
        <w:r w:rsidR="000732EC" w:rsidRPr="00265F28">
          <w:rPr>
            <w:rStyle w:val="Hyperlink"/>
            <w:rFonts w:ascii="Arial" w:hAnsi="Arial" w:cs="Arial"/>
          </w:rPr>
          <w:t>www.suffolkinstitute.org.uk</w:t>
        </w:r>
      </w:hyperlink>
    </w:p>
    <w:p w14:paraId="1CFDFCE2" w14:textId="651F8BDE" w:rsidR="000732EC" w:rsidRPr="00265F28" w:rsidRDefault="007365EF" w:rsidP="004B6A89">
      <w:pPr>
        <w:jc w:val="both"/>
        <w:rPr>
          <w:rFonts w:ascii="Arial" w:hAnsi="Arial" w:cs="Arial"/>
        </w:rPr>
      </w:pPr>
      <w:hyperlink r:id="rId13" w:history="1">
        <w:r w:rsidR="00586D8F" w:rsidRPr="00265F28">
          <w:rPr>
            <w:rStyle w:val="Hyperlink"/>
            <w:rFonts w:ascii="Arial" w:hAnsi="Arial" w:cs="Arial"/>
          </w:rPr>
          <w:t>Articles - slhc.org.uk</w:t>
        </w:r>
      </w:hyperlink>
    </w:p>
    <w:p w14:paraId="56DB1E07" w14:textId="0645BF82" w:rsidR="000732EC" w:rsidRPr="00265F28" w:rsidRDefault="007365EF" w:rsidP="004B6A89">
      <w:pPr>
        <w:jc w:val="both"/>
        <w:rPr>
          <w:rFonts w:ascii="Arial" w:hAnsi="Arial" w:cs="Arial"/>
        </w:rPr>
      </w:pPr>
      <w:hyperlink r:id="rId14" w:history="1">
        <w:r w:rsidR="00175266" w:rsidRPr="00265F28">
          <w:rPr>
            <w:rStyle w:val="Hyperlink"/>
            <w:rFonts w:ascii="Arial" w:hAnsi="Arial" w:cs="Arial"/>
          </w:rPr>
          <w:t>Suffolk Records Society | Committed to producing books that bring Suffolk’s rich historical literature to a wider audience</w:t>
        </w:r>
      </w:hyperlink>
    </w:p>
    <w:p w14:paraId="2B84BB16" w14:textId="3CD09B5E" w:rsidR="00D40F78" w:rsidRPr="00265F28" w:rsidRDefault="007365EF" w:rsidP="004B6A89">
      <w:pPr>
        <w:jc w:val="both"/>
        <w:rPr>
          <w:rStyle w:val="Hyperlink"/>
          <w:rFonts w:ascii="Arial" w:hAnsi="Arial" w:cs="Arial"/>
          <w:color w:val="auto"/>
          <w:u w:val="none"/>
        </w:rPr>
      </w:pPr>
      <w:hyperlink r:id="rId15" w:history="1">
        <w:r w:rsidR="005969D3" w:rsidRPr="00265F28">
          <w:rPr>
            <w:rStyle w:val="Hyperlink"/>
            <w:rFonts w:ascii="Arial" w:hAnsi="Arial" w:cs="Arial"/>
          </w:rPr>
          <w:t>Welcome to Suffolk Archives</w:t>
        </w:r>
      </w:hyperlink>
    </w:p>
    <w:p w14:paraId="1FA2E66A" w14:textId="29E54762" w:rsidR="00950C96" w:rsidRPr="00265F28" w:rsidRDefault="007365EF" w:rsidP="004B6A89">
      <w:pPr>
        <w:jc w:val="both"/>
        <w:rPr>
          <w:rStyle w:val="Hyperlink"/>
          <w:rFonts w:ascii="Arial" w:hAnsi="Arial" w:cs="Arial"/>
        </w:rPr>
      </w:pPr>
      <w:hyperlink r:id="rId16" w:history="1">
        <w:r w:rsidR="005F155A" w:rsidRPr="00265F28">
          <w:rPr>
            <w:rStyle w:val="Hyperlink"/>
            <w:rFonts w:ascii="Arial" w:hAnsi="Arial" w:cs="Arial"/>
          </w:rPr>
          <w:t>Suffolk Artists - Home</w:t>
        </w:r>
      </w:hyperlink>
    </w:p>
    <w:p w14:paraId="4DECDCA5" w14:textId="77777777" w:rsidR="006A3896" w:rsidRPr="00265F28" w:rsidRDefault="007365EF" w:rsidP="004B6A89">
      <w:pPr>
        <w:jc w:val="both"/>
        <w:rPr>
          <w:rFonts w:ascii="Arial" w:hAnsi="Arial" w:cs="Arial"/>
        </w:rPr>
      </w:pPr>
      <w:hyperlink r:id="rId17" w:history="1">
        <w:r w:rsidR="00DA18CA" w:rsidRPr="00265F28">
          <w:rPr>
            <w:rStyle w:val="Hyperlink"/>
            <w:rFonts w:ascii="Arial" w:hAnsi="Arial" w:cs="Arial"/>
          </w:rPr>
          <w:t>Visit The UK's Only Food Museum For A Great Day Out</w:t>
        </w:r>
      </w:hyperlink>
    </w:p>
    <w:p w14:paraId="6D846D13" w14:textId="7BAC9F86" w:rsidR="004615C5" w:rsidRPr="00265F28" w:rsidRDefault="008945E8" w:rsidP="004B6A89">
      <w:pPr>
        <w:jc w:val="both"/>
        <w:rPr>
          <w:rFonts w:ascii="Arial" w:hAnsi="Arial" w:cs="Arial"/>
        </w:rPr>
      </w:pPr>
      <w:r w:rsidRPr="00265F28">
        <w:rPr>
          <w:rFonts w:ascii="Arial" w:hAnsi="Arial" w:cs="Arial"/>
        </w:rPr>
        <w:t>East Anglia</w:t>
      </w:r>
      <w:r w:rsidR="001944B0" w:rsidRPr="00265F28">
        <w:rPr>
          <w:rFonts w:ascii="Arial" w:hAnsi="Arial" w:cs="Arial"/>
        </w:rPr>
        <w:t>n</w:t>
      </w:r>
      <w:r w:rsidR="005B2C16" w:rsidRPr="00265F28">
        <w:rPr>
          <w:rFonts w:ascii="Arial" w:hAnsi="Arial" w:cs="Arial"/>
        </w:rPr>
        <w:t xml:space="preserve"> </w:t>
      </w:r>
      <w:r w:rsidR="00B73644" w:rsidRPr="00265F28">
        <w:rPr>
          <w:rFonts w:ascii="Arial" w:hAnsi="Arial" w:cs="Arial"/>
        </w:rPr>
        <w:t xml:space="preserve">Landscape </w:t>
      </w:r>
      <w:r w:rsidR="002972BB" w:rsidRPr="00265F28">
        <w:rPr>
          <w:rFonts w:ascii="Arial" w:hAnsi="Arial" w:cs="Arial"/>
        </w:rPr>
        <w:t>Resources</w:t>
      </w:r>
      <w:r w:rsidR="00D3021C" w:rsidRPr="00265F28">
        <w:rPr>
          <w:rFonts w:ascii="Arial" w:hAnsi="Arial" w:cs="Arial"/>
        </w:rPr>
        <w:t>.</w:t>
      </w:r>
    </w:p>
    <w:p w14:paraId="1C7C8287" w14:textId="65725C13" w:rsidR="005F6771" w:rsidRPr="00265F28" w:rsidRDefault="007365EF" w:rsidP="004B6A89">
      <w:pPr>
        <w:jc w:val="both"/>
        <w:rPr>
          <w:rStyle w:val="Hyperlink"/>
          <w:rFonts w:ascii="Arial" w:hAnsi="Arial" w:cs="Arial"/>
          <w:color w:val="auto"/>
          <w:u w:val="none"/>
        </w:rPr>
      </w:pPr>
      <w:hyperlink r:id="rId18" w:history="1">
        <w:r w:rsidR="00B25416" w:rsidRPr="00265F28">
          <w:rPr>
            <w:rStyle w:val="Hyperlink"/>
            <w:rFonts w:ascii="Arial" w:hAnsi="Arial" w:cs="Arial"/>
          </w:rPr>
          <w:t>www.brecsoc.org.uk</w:t>
        </w:r>
      </w:hyperlink>
      <w:r w:rsidR="00277DB1" w:rsidRPr="00265F28">
        <w:rPr>
          <w:rStyle w:val="Hyperlink"/>
          <w:rFonts w:ascii="Arial" w:hAnsi="Arial" w:cs="Arial"/>
        </w:rPr>
        <w:t xml:space="preserve"> </w:t>
      </w:r>
      <w:r w:rsidR="00277DB1" w:rsidRPr="00265F28">
        <w:rPr>
          <w:rFonts w:ascii="Arial" w:hAnsi="Arial" w:cs="Arial"/>
        </w:rPr>
        <w:t>Breckland Project.</w:t>
      </w:r>
    </w:p>
    <w:p w14:paraId="5CD639C0" w14:textId="041B1761" w:rsidR="006C1859" w:rsidRPr="00265F28" w:rsidRDefault="007365EF" w:rsidP="004B6A89">
      <w:pPr>
        <w:jc w:val="both"/>
        <w:rPr>
          <w:rStyle w:val="Hyperlink"/>
          <w:rFonts w:ascii="Arial" w:hAnsi="Arial" w:cs="Arial"/>
          <w:color w:val="auto"/>
          <w:u w:val="none"/>
        </w:rPr>
      </w:pPr>
      <w:hyperlink r:id="rId19" w:history="1">
        <w:r w:rsidR="006C1859" w:rsidRPr="00265F28">
          <w:rPr>
            <w:rStyle w:val="Hyperlink"/>
            <w:rFonts w:ascii="Arial" w:hAnsi="Arial" w:cs="Arial"/>
          </w:rPr>
          <w:t>The Brecks from Above (breakingnewground.org.uk)</w:t>
        </w:r>
      </w:hyperlink>
      <w:r w:rsidR="00277DB1" w:rsidRPr="00265F28">
        <w:rPr>
          <w:rStyle w:val="Hyperlink"/>
          <w:rFonts w:ascii="Arial" w:hAnsi="Arial" w:cs="Arial"/>
        </w:rPr>
        <w:t xml:space="preserve"> </w:t>
      </w:r>
      <w:r w:rsidR="00277DB1" w:rsidRPr="00265F28">
        <w:rPr>
          <w:rFonts w:ascii="Arial" w:hAnsi="Arial" w:cs="Arial"/>
        </w:rPr>
        <w:t>Breckland History and Archaeology.</w:t>
      </w:r>
    </w:p>
    <w:p w14:paraId="0034EDFF" w14:textId="77777777" w:rsidR="006A33A9" w:rsidRPr="00265F28" w:rsidRDefault="007365EF" w:rsidP="004B6A89">
      <w:pPr>
        <w:jc w:val="both"/>
        <w:rPr>
          <w:rFonts w:ascii="Arial" w:hAnsi="Arial" w:cs="Arial"/>
        </w:rPr>
      </w:pPr>
      <w:hyperlink r:id="rId20" w:history="1">
        <w:r w:rsidR="00531295" w:rsidRPr="00265F28">
          <w:rPr>
            <w:rStyle w:val="Hyperlink"/>
            <w:rFonts w:ascii="Arial" w:hAnsi="Arial" w:cs="Arial"/>
          </w:rPr>
          <w:t>About - The Suffolk Project</w:t>
        </w:r>
      </w:hyperlink>
      <w:r w:rsidR="00277DB1" w:rsidRPr="00265F28">
        <w:rPr>
          <w:rStyle w:val="Hyperlink"/>
          <w:rFonts w:ascii="Arial" w:hAnsi="Arial" w:cs="Arial"/>
        </w:rPr>
        <w:t xml:space="preserve"> </w:t>
      </w:r>
      <w:r w:rsidR="00277DB1" w:rsidRPr="00265F28">
        <w:rPr>
          <w:rFonts w:ascii="Arial" w:hAnsi="Arial" w:cs="Arial"/>
        </w:rPr>
        <w:t>by Richard Allenby-Pratt.</w:t>
      </w:r>
    </w:p>
    <w:p w14:paraId="3F7904BA" w14:textId="2E8F0273" w:rsidR="00010995" w:rsidRPr="00265F28" w:rsidRDefault="007365EF" w:rsidP="004B6A89">
      <w:pPr>
        <w:jc w:val="both"/>
        <w:rPr>
          <w:rStyle w:val="Hyperlink"/>
          <w:rFonts w:ascii="Arial" w:hAnsi="Arial" w:cs="Arial"/>
          <w:color w:val="auto"/>
          <w:u w:val="none"/>
        </w:rPr>
      </w:pPr>
      <w:hyperlink r:id="rId21" w:history="1">
        <w:r w:rsidR="00344EEF" w:rsidRPr="00265F28">
          <w:rPr>
            <w:rStyle w:val="Hyperlink"/>
            <w:rFonts w:ascii="Arial" w:hAnsi="Arial" w:cs="Arial"/>
          </w:rPr>
          <w:t>User Guide | Landscape East (landscape-east.org.uk)</w:t>
        </w:r>
      </w:hyperlink>
      <w:r w:rsidR="006A33A9" w:rsidRPr="00265F28">
        <w:rPr>
          <w:rFonts w:ascii="Arial" w:hAnsi="Arial" w:cs="Arial"/>
        </w:rPr>
        <w:t xml:space="preserve"> East Anglia Landscape </w:t>
      </w:r>
      <w:r w:rsidR="0048174E" w:rsidRPr="00265F28">
        <w:rPr>
          <w:rFonts w:ascii="Arial" w:hAnsi="Arial" w:cs="Arial"/>
        </w:rPr>
        <w:t>Types.</w:t>
      </w:r>
    </w:p>
    <w:p w14:paraId="4CCD2482" w14:textId="777FE155" w:rsidR="00045579" w:rsidRPr="00265F28" w:rsidRDefault="007365EF" w:rsidP="004B6A89">
      <w:pPr>
        <w:jc w:val="both"/>
        <w:rPr>
          <w:rStyle w:val="Hyperlink"/>
          <w:rFonts w:ascii="Arial" w:hAnsi="Arial" w:cs="Arial"/>
        </w:rPr>
      </w:pPr>
      <w:hyperlink r:id="rId22" w:history="1">
        <w:r w:rsidR="00F40053" w:rsidRPr="00265F28">
          <w:rPr>
            <w:rStyle w:val="Hyperlink"/>
            <w:rFonts w:ascii="Arial" w:hAnsi="Arial" w:cs="Arial"/>
          </w:rPr>
          <w:t>Historic Landscape Characterisation: a Tool for Understanding and Managing Whole Areas | Historic England</w:t>
        </w:r>
      </w:hyperlink>
    </w:p>
    <w:p w14:paraId="14091160" w14:textId="6DB17B1E" w:rsidR="008945E8" w:rsidRPr="00265F28" w:rsidRDefault="008945E8" w:rsidP="004B6A89">
      <w:pPr>
        <w:jc w:val="both"/>
        <w:rPr>
          <w:rFonts w:ascii="Arial" w:hAnsi="Arial" w:cs="Arial"/>
        </w:rPr>
      </w:pPr>
      <w:r w:rsidRPr="00265F28">
        <w:rPr>
          <w:rFonts w:ascii="Arial" w:hAnsi="Arial" w:cs="Arial"/>
        </w:rPr>
        <w:t>Academic Resources</w:t>
      </w:r>
      <w:r w:rsidR="007066EC" w:rsidRPr="00265F28">
        <w:rPr>
          <w:rFonts w:ascii="Arial" w:hAnsi="Arial" w:cs="Arial"/>
        </w:rPr>
        <w:t xml:space="preserve">. </w:t>
      </w:r>
    </w:p>
    <w:p w14:paraId="66783F87" w14:textId="29A89DEF" w:rsidR="0029422E" w:rsidRPr="00265F28" w:rsidRDefault="007365EF" w:rsidP="004B6A89">
      <w:pPr>
        <w:jc w:val="both"/>
        <w:rPr>
          <w:rFonts w:ascii="Arial" w:hAnsi="Arial" w:cs="Arial"/>
        </w:rPr>
      </w:pPr>
      <w:hyperlink r:id="rId23" w:history="1">
        <w:r w:rsidR="0098394C" w:rsidRPr="00265F28">
          <w:rPr>
            <w:rStyle w:val="Hyperlink"/>
            <w:rFonts w:ascii="Arial" w:hAnsi="Arial" w:cs="Arial"/>
          </w:rPr>
          <w:t>British Agricultural History Society - for the study of rural history, countryside history and landscape history (bahs.org.uk)</w:t>
        </w:r>
      </w:hyperlink>
    </w:p>
    <w:p w14:paraId="7A760422" w14:textId="748EBFE1" w:rsidR="00C73FDE" w:rsidRPr="00265F28" w:rsidRDefault="007365EF" w:rsidP="004B6A89">
      <w:pPr>
        <w:jc w:val="both"/>
        <w:rPr>
          <w:rFonts w:ascii="Arial" w:hAnsi="Arial" w:cs="Arial"/>
        </w:rPr>
      </w:pPr>
      <w:hyperlink r:id="rId24" w:history="1">
        <w:r w:rsidR="00C11558" w:rsidRPr="00265F28">
          <w:rPr>
            <w:rStyle w:val="Hyperlink"/>
            <w:rFonts w:ascii="Arial" w:hAnsi="Arial" w:cs="Arial"/>
          </w:rPr>
          <w:t>Historical Geography Research Group | A study group of the Royal Geographical Society with the Institute of British Geographers (hgrg.org.uk)</w:t>
        </w:r>
      </w:hyperlink>
    </w:p>
    <w:p w14:paraId="3199C46C" w14:textId="77777777" w:rsidR="00A120AF" w:rsidRDefault="007365EF" w:rsidP="00A120AF">
      <w:pPr>
        <w:jc w:val="both"/>
        <w:rPr>
          <w:rStyle w:val="Hyperlink"/>
          <w:rFonts w:ascii="Arial" w:hAnsi="Arial" w:cs="Arial"/>
        </w:rPr>
      </w:pPr>
      <w:hyperlink r:id="rId25" w:history="1">
        <w:r w:rsidR="003F5F86" w:rsidRPr="00265F28">
          <w:rPr>
            <w:rStyle w:val="Hyperlink"/>
            <w:rFonts w:ascii="Arial" w:hAnsi="Arial" w:cs="Arial"/>
          </w:rPr>
          <w:t>Historic Farmsteads: Preliminary Character Statement - East of England region | Historic England</w:t>
        </w:r>
      </w:hyperlink>
    </w:p>
    <w:p w14:paraId="08306303" w14:textId="712EF5D4" w:rsidR="00F824B0" w:rsidRPr="00A120AF" w:rsidRDefault="00F824B0" w:rsidP="00A120AF">
      <w:pPr>
        <w:jc w:val="both"/>
        <w:rPr>
          <w:rFonts w:ascii="Arial" w:hAnsi="Arial" w:cs="Arial"/>
          <w:color w:val="0563C1" w:themeColor="hyperlink"/>
          <w:u w:val="single"/>
        </w:rPr>
      </w:pPr>
      <w:r w:rsidRPr="00265F28">
        <w:rPr>
          <w:rFonts w:ascii="Arial" w:hAnsi="Arial" w:cs="Arial"/>
        </w:rPr>
        <w:t>UK Resources</w:t>
      </w:r>
    </w:p>
    <w:p w14:paraId="7BA09838" w14:textId="658BE968" w:rsidR="00F824B0" w:rsidRPr="00265F28" w:rsidRDefault="007365EF" w:rsidP="004B6A89">
      <w:pPr>
        <w:rPr>
          <w:rFonts w:ascii="Arial" w:hAnsi="Arial" w:cs="Arial"/>
        </w:rPr>
      </w:pPr>
      <w:hyperlink r:id="rId26" w:history="1">
        <w:r w:rsidR="00EF53A3" w:rsidRPr="00265F28">
          <w:rPr>
            <w:rStyle w:val="Hyperlink"/>
            <w:rFonts w:ascii="Arial" w:hAnsi="Arial" w:cs="Arial"/>
          </w:rPr>
          <w:t>Map images - National Library of Scotland (nls.uk)</w:t>
        </w:r>
      </w:hyperlink>
      <w:r w:rsidR="002C0E5D" w:rsidRPr="00265F28">
        <w:rPr>
          <w:rStyle w:val="Hyperlink"/>
          <w:rFonts w:ascii="Arial" w:hAnsi="Arial" w:cs="Arial"/>
        </w:rPr>
        <w:t xml:space="preserve"> Georeferenced Historic Maps</w:t>
      </w:r>
    </w:p>
    <w:p w14:paraId="12BAC91B" w14:textId="1D268790" w:rsidR="0048211D" w:rsidRPr="00265F28" w:rsidRDefault="007365EF" w:rsidP="004B6A89">
      <w:pPr>
        <w:rPr>
          <w:rStyle w:val="Hyperlink"/>
          <w:rFonts w:ascii="Arial" w:hAnsi="Arial" w:cs="Arial"/>
          <w:color w:val="auto"/>
          <w:u w:val="none"/>
        </w:rPr>
      </w:pPr>
      <w:hyperlink r:id="rId27" w:history="1">
        <w:r w:rsidR="00F824B0" w:rsidRPr="00265F28">
          <w:rPr>
            <w:rStyle w:val="Hyperlink"/>
            <w:rFonts w:ascii="Arial" w:hAnsi="Arial" w:cs="Arial"/>
          </w:rPr>
          <w:t>www.gracesguide.co.uk</w:t>
        </w:r>
      </w:hyperlink>
      <w:r w:rsidR="00CB4065" w:rsidRPr="00265F28">
        <w:rPr>
          <w:rFonts w:ascii="Arial" w:hAnsi="Arial" w:cs="Arial"/>
        </w:rPr>
        <w:t xml:space="preserve"> </w:t>
      </w:r>
      <w:r w:rsidR="00C81086" w:rsidRPr="00265F28">
        <w:rPr>
          <w:rFonts w:ascii="Arial" w:hAnsi="Arial" w:cs="Arial"/>
        </w:rPr>
        <w:t xml:space="preserve">Historic </w:t>
      </w:r>
      <w:r w:rsidR="00E72B04" w:rsidRPr="00265F28">
        <w:rPr>
          <w:rFonts w:ascii="Arial" w:hAnsi="Arial" w:cs="Arial"/>
        </w:rPr>
        <w:t>r</w:t>
      </w:r>
      <w:r w:rsidR="00C81086" w:rsidRPr="00265F28">
        <w:rPr>
          <w:rFonts w:ascii="Arial" w:hAnsi="Arial" w:cs="Arial"/>
        </w:rPr>
        <w:t xml:space="preserve">ecords of </w:t>
      </w:r>
      <w:r w:rsidR="00E72B04" w:rsidRPr="00265F28">
        <w:rPr>
          <w:rFonts w:ascii="Arial" w:hAnsi="Arial" w:cs="Arial"/>
        </w:rPr>
        <w:t>UK e</w:t>
      </w:r>
      <w:r w:rsidR="00C81086" w:rsidRPr="00265F28">
        <w:rPr>
          <w:rFonts w:ascii="Arial" w:hAnsi="Arial" w:cs="Arial"/>
        </w:rPr>
        <w:t xml:space="preserve">ngineering </w:t>
      </w:r>
      <w:r w:rsidR="00E72B04" w:rsidRPr="00265F28">
        <w:rPr>
          <w:rFonts w:ascii="Arial" w:hAnsi="Arial" w:cs="Arial"/>
        </w:rPr>
        <w:t>c</w:t>
      </w:r>
      <w:r w:rsidR="00C81086" w:rsidRPr="00265F28">
        <w:rPr>
          <w:rFonts w:ascii="Arial" w:hAnsi="Arial" w:cs="Arial"/>
        </w:rPr>
        <w:t>ompanies.</w:t>
      </w:r>
    </w:p>
    <w:p w14:paraId="61CA89B1" w14:textId="19804310" w:rsidR="00B42DC5" w:rsidRPr="00265F28" w:rsidRDefault="007365EF" w:rsidP="004B6A89">
      <w:pPr>
        <w:rPr>
          <w:rStyle w:val="Hyperlink"/>
          <w:rFonts w:ascii="Arial" w:hAnsi="Arial" w:cs="Arial"/>
          <w:color w:val="auto"/>
          <w:u w:val="none"/>
        </w:rPr>
      </w:pPr>
      <w:hyperlink r:id="rId28" w:history="1">
        <w:r w:rsidR="00866969" w:rsidRPr="00265F28">
          <w:rPr>
            <w:rStyle w:val="Hyperlink"/>
            <w:rFonts w:ascii="Arial" w:hAnsi="Arial" w:cs="Arial"/>
          </w:rPr>
          <w:t>Discovery | The National Archives</w:t>
        </w:r>
      </w:hyperlink>
    </w:p>
    <w:p w14:paraId="03DC1672" w14:textId="2B7DBED8" w:rsidR="00C762D3" w:rsidRPr="00265F28" w:rsidRDefault="007365EF" w:rsidP="004B6A89">
      <w:pPr>
        <w:rPr>
          <w:rStyle w:val="Hyperlink"/>
          <w:rFonts w:ascii="Arial" w:hAnsi="Arial" w:cs="Arial"/>
          <w:color w:val="auto"/>
          <w:u w:val="none"/>
        </w:rPr>
      </w:pPr>
      <w:hyperlink r:id="rId29" w:history="1">
        <w:r w:rsidR="00BA7708" w:rsidRPr="00265F28">
          <w:rPr>
            <w:rStyle w:val="Hyperlink"/>
            <w:rFonts w:ascii="Arial" w:hAnsi="Arial" w:cs="Arial"/>
          </w:rPr>
          <w:t>Visit us in London or Yorkshire and discover more - The British Library (bl.uk)</w:t>
        </w:r>
      </w:hyperlink>
    </w:p>
    <w:p w14:paraId="686DFB2F" w14:textId="1B2EE334" w:rsidR="008054CF" w:rsidRPr="00265F28" w:rsidRDefault="007365EF" w:rsidP="004B6A89">
      <w:pPr>
        <w:spacing w:line="240" w:lineRule="auto"/>
        <w:rPr>
          <w:rFonts w:ascii="Arial" w:hAnsi="Arial" w:cs="Arial"/>
          <w:color w:val="0563C1" w:themeColor="hyperlink"/>
          <w:u w:val="single"/>
        </w:rPr>
      </w:pPr>
      <w:hyperlink r:id="rId30" w:history="1">
        <w:r w:rsidR="007D0A87" w:rsidRPr="00265F28">
          <w:rPr>
            <w:rStyle w:val="Hyperlink"/>
            <w:rFonts w:ascii="Arial" w:hAnsi="Arial" w:cs="Arial"/>
          </w:rPr>
          <w:t>Parliamentary Papers - Parliament Archives</w:t>
        </w:r>
      </w:hyperlink>
    </w:p>
    <w:p w14:paraId="754427C0" w14:textId="67B0252A" w:rsidR="0023340D" w:rsidRDefault="002C7745" w:rsidP="008054CF">
      <w:pPr>
        <w:jc w:val="both"/>
        <w:rPr>
          <w:rFonts w:ascii="Arial" w:hAnsi="Arial" w:cs="Arial"/>
          <w:b/>
          <w:bCs/>
        </w:rPr>
      </w:pPr>
      <w:r w:rsidRPr="00265F28">
        <w:rPr>
          <w:rFonts w:ascii="Arial" w:hAnsi="Arial" w:cs="Arial"/>
          <w:b/>
          <w:bCs/>
        </w:rPr>
        <w:t>Digitised Texts</w:t>
      </w:r>
    </w:p>
    <w:p w14:paraId="0E9264B4" w14:textId="7E1DFD02" w:rsidR="00DD4B2D" w:rsidRPr="00D76C65" w:rsidRDefault="00D76C65" w:rsidP="008054CF">
      <w:pPr>
        <w:jc w:val="both"/>
        <w:rPr>
          <w:rFonts w:ascii="Arial" w:hAnsi="Arial" w:cs="Arial"/>
          <w:i/>
          <w:iCs/>
        </w:rPr>
      </w:pPr>
      <w:r w:rsidRPr="00D76C65">
        <w:rPr>
          <w:rFonts w:ascii="Arial" w:hAnsi="Arial" w:cs="Arial"/>
          <w:i/>
          <w:iCs/>
        </w:rPr>
        <w:t xml:space="preserve">British Newspaper </w:t>
      </w:r>
      <w:r w:rsidR="00EF04AB">
        <w:rPr>
          <w:rFonts w:ascii="Arial" w:hAnsi="Arial" w:cs="Arial"/>
          <w:i/>
          <w:iCs/>
        </w:rPr>
        <w:t xml:space="preserve">Archive </w:t>
      </w:r>
      <w:r w:rsidR="00D9734C">
        <w:rPr>
          <w:rFonts w:ascii="Arial" w:hAnsi="Arial" w:cs="Arial"/>
          <w:i/>
          <w:iCs/>
        </w:rPr>
        <w:t xml:space="preserve">(BNA) </w:t>
      </w:r>
      <w:r w:rsidR="00EF04AB" w:rsidRPr="00954F44">
        <w:rPr>
          <w:rFonts w:ascii="Arial" w:hAnsi="Arial" w:cs="Arial"/>
        </w:rPr>
        <w:t xml:space="preserve">is a tremendous storehouse of </w:t>
      </w:r>
      <w:r w:rsidR="003861E5" w:rsidRPr="00954F44">
        <w:rPr>
          <w:rFonts w:ascii="Arial" w:hAnsi="Arial" w:cs="Arial"/>
        </w:rPr>
        <w:t>historic newspapers, local and national</w:t>
      </w:r>
      <w:r w:rsidR="00954F44" w:rsidRPr="00954F44">
        <w:rPr>
          <w:rFonts w:ascii="Arial" w:hAnsi="Arial" w:cs="Arial"/>
        </w:rPr>
        <w:t>, which is free to use at Suffolk Archives.</w:t>
      </w:r>
    </w:p>
    <w:p w14:paraId="74296307" w14:textId="31787598" w:rsidR="00145722" w:rsidRPr="00265F28" w:rsidRDefault="003F3A5E" w:rsidP="004B6A89">
      <w:pPr>
        <w:jc w:val="both"/>
        <w:rPr>
          <w:rFonts w:ascii="Arial" w:hAnsi="Arial" w:cs="Arial"/>
          <w:b/>
          <w:bCs/>
        </w:rPr>
      </w:pPr>
      <w:r w:rsidRPr="00265F28">
        <w:rPr>
          <w:rFonts w:ascii="Arial" w:hAnsi="Arial" w:cs="Arial"/>
          <w:i/>
          <w:iCs/>
        </w:rPr>
        <w:t>LIBRAL</w:t>
      </w:r>
      <w:r w:rsidR="00277ADC" w:rsidRPr="00265F28">
        <w:rPr>
          <w:rFonts w:ascii="Arial" w:hAnsi="Arial" w:cs="Arial"/>
        </w:rPr>
        <w:t xml:space="preserve"> </w:t>
      </w:r>
      <w:r w:rsidR="00D262BC" w:rsidRPr="00265F28">
        <w:rPr>
          <w:rFonts w:ascii="Arial" w:hAnsi="Arial" w:cs="Arial"/>
        </w:rPr>
        <w:t>at The British Agricultural History Society</w:t>
      </w:r>
      <w:r w:rsidR="00ED1513" w:rsidRPr="00265F28">
        <w:rPr>
          <w:rFonts w:ascii="Arial" w:hAnsi="Arial" w:cs="Arial"/>
        </w:rPr>
        <w:t xml:space="preserve"> offers free access to </w:t>
      </w:r>
      <w:r w:rsidR="009D1186" w:rsidRPr="00265F28">
        <w:rPr>
          <w:rFonts w:ascii="Arial" w:hAnsi="Arial" w:cs="Arial"/>
        </w:rPr>
        <w:t xml:space="preserve">digitised </w:t>
      </w:r>
      <w:r w:rsidR="00ED1513" w:rsidRPr="00265F28">
        <w:rPr>
          <w:rFonts w:ascii="Arial" w:hAnsi="Arial" w:cs="Arial"/>
        </w:rPr>
        <w:t>periodicals</w:t>
      </w:r>
      <w:r w:rsidR="003A31FD" w:rsidRPr="00265F28">
        <w:rPr>
          <w:rFonts w:ascii="Arial" w:hAnsi="Arial" w:cs="Arial"/>
        </w:rPr>
        <w:t xml:space="preserve"> </w:t>
      </w:r>
      <w:r w:rsidR="00ED1513" w:rsidRPr="00265F28">
        <w:rPr>
          <w:rFonts w:ascii="Arial" w:hAnsi="Arial" w:cs="Arial"/>
        </w:rPr>
        <w:t>and books</w:t>
      </w:r>
      <w:r w:rsidR="00E03DAB" w:rsidRPr="00265F28">
        <w:rPr>
          <w:rFonts w:ascii="Arial" w:hAnsi="Arial" w:cs="Arial"/>
        </w:rPr>
        <w:t>,</w:t>
      </w:r>
      <w:r w:rsidR="00145722" w:rsidRPr="00265F28">
        <w:rPr>
          <w:rFonts w:ascii="Arial" w:hAnsi="Arial" w:cs="Arial"/>
        </w:rPr>
        <w:t xml:space="preserve"> including</w:t>
      </w:r>
      <w:r w:rsidR="00EE0CE8" w:rsidRPr="00265F28">
        <w:rPr>
          <w:rFonts w:ascii="Arial" w:hAnsi="Arial" w:cs="Arial"/>
        </w:rPr>
        <w:t xml:space="preserve"> </w:t>
      </w:r>
      <w:r w:rsidR="00925675" w:rsidRPr="00265F28">
        <w:rPr>
          <w:rFonts w:ascii="Arial" w:hAnsi="Arial" w:cs="Arial"/>
        </w:rPr>
        <w:t xml:space="preserve">authors of Suffolk interest such as </w:t>
      </w:r>
      <w:r w:rsidR="007C6337" w:rsidRPr="00265F28">
        <w:rPr>
          <w:rFonts w:ascii="Arial" w:hAnsi="Arial" w:cs="Arial"/>
        </w:rPr>
        <w:t xml:space="preserve">Arthur Young, William Rainbird, </w:t>
      </w:r>
      <w:r w:rsidR="00F23D11" w:rsidRPr="00265F28">
        <w:rPr>
          <w:rFonts w:ascii="Arial" w:hAnsi="Arial" w:cs="Arial"/>
        </w:rPr>
        <w:t>Rider Haggard</w:t>
      </w:r>
      <w:r w:rsidR="00104745" w:rsidRPr="00265F28">
        <w:rPr>
          <w:rFonts w:ascii="Arial" w:hAnsi="Arial" w:cs="Arial"/>
        </w:rPr>
        <w:t>.</w:t>
      </w:r>
    </w:p>
    <w:p w14:paraId="1E78FF01" w14:textId="7F0BB653" w:rsidR="00732C74" w:rsidRPr="00265F28" w:rsidRDefault="00E21C64" w:rsidP="004B6A89">
      <w:pPr>
        <w:jc w:val="both"/>
        <w:rPr>
          <w:rFonts w:ascii="Arial" w:hAnsi="Arial" w:cs="Arial"/>
        </w:rPr>
      </w:pPr>
      <w:r w:rsidRPr="00265F28">
        <w:rPr>
          <w:rFonts w:ascii="Arial" w:hAnsi="Arial" w:cs="Arial"/>
          <w:i/>
          <w:iCs/>
        </w:rPr>
        <w:t>JSTOR</w:t>
      </w:r>
      <w:r w:rsidRPr="00265F28">
        <w:rPr>
          <w:rFonts w:ascii="Arial" w:hAnsi="Arial" w:cs="Arial"/>
        </w:rPr>
        <w:t xml:space="preserve"> offer</w:t>
      </w:r>
      <w:r w:rsidR="00B215F0" w:rsidRPr="00265F28">
        <w:rPr>
          <w:rFonts w:ascii="Arial" w:hAnsi="Arial" w:cs="Arial"/>
        </w:rPr>
        <w:t>s</w:t>
      </w:r>
      <w:r w:rsidRPr="00265F28">
        <w:rPr>
          <w:rFonts w:ascii="Arial" w:hAnsi="Arial" w:cs="Arial"/>
        </w:rPr>
        <w:t xml:space="preserve"> free</w:t>
      </w:r>
      <w:r w:rsidR="005A32F8" w:rsidRPr="00265F28">
        <w:rPr>
          <w:rFonts w:ascii="Arial" w:hAnsi="Arial" w:cs="Arial"/>
        </w:rPr>
        <w:t xml:space="preserve"> access</w:t>
      </w:r>
      <w:r w:rsidR="00120A2F" w:rsidRPr="00265F28">
        <w:rPr>
          <w:rFonts w:ascii="Arial" w:hAnsi="Arial" w:cs="Arial"/>
        </w:rPr>
        <w:t xml:space="preserve"> </w:t>
      </w:r>
      <w:r w:rsidR="005A32F8" w:rsidRPr="00265F28">
        <w:rPr>
          <w:rFonts w:ascii="Arial" w:hAnsi="Arial" w:cs="Arial"/>
        </w:rPr>
        <w:t xml:space="preserve">to </w:t>
      </w:r>
      <w:r w:rsidR="00BB78CE" w:rsidRPr="00265F28">
        <w:rPr>
          <w:rFonts w:ascii="Arial" w:hAnsi="Arial" w:cs="Arial"/>
        </w:rPr>
        <w:t>one hundred</w:t>
      </w:r>
      <w:r w:rsidR="00553243" w:rsidRPr="00265F28">
        <w:rPr>
          <w:rFonts w:ascii="Arial" w:hAnsi="Arial" w:cs="Arial"/>
        </w:rPr>
        <w:t xml:space="preserve"> </w:t>
      </w:r>
      <w:r w:rsidR="005A32F8" w:rsidRPr="00265F28">
        <w:rPr>
          <w:rFonts w:ascii="Arial" w:hAnsi="Arial" w:cs="Arial"/>
        </w:rPr>
        <w:t>articles per month</w:t>
      </w:r>
      <w:r w:rsidR="00493363" w:rsidRPr="00265F28">
        <w:rPr>
          <w:rFonts w:ascii="Arial" w:hAnsi="Arial" w:cs="Arial"/>
        </w:rPr>
        <w:t xml:space="preserve"> (register as an </w:t>
      </w:r>
      <w:r w:rsidR="00493363" w:rsidRPr="00265F28">
        <w:rPr>
          <w:rFonts w:ascii="Arial" w:hAnsi="Arial" w:cs="Arial"/>
          <w:i/>
          <w:iCs/>
        </w:rPr>
        <w:t>independent researcher</w:t>
      </w:r>
      <w:r w:rsidR="00493363" w:rsidRPr="00265F28">
        <w:rPr>
          <w:rFonts w:ascii="Arial" w:hAnsi="Arial" w:cs="Arial"/>
        </w:rPr>
        <w:t>)</w:t>
      </w:r>
      <w:r w:rsidR="00553243" w:rsidRPr="00265F28">
        <w:rPr>
          <w:rFonts w:ascii="Arial" w:hAnsi="Arial" w:cs="Arial"/>
        </w:rPr>
        <w:t xml:space="preserve"> from a </w:t>
      </w:r>
      <w:r w:rsidR="007D17C6" w:rsidRPr="00265F28">
        <w:rPr>
          <w:rFonts w:ascii="Arial" w:hAnsi="Arial" w:cs="Arial"/>
        </w:rPr>
        <w:t>wide</w:t>
      </w:r>
      <w:r w:rsidR="00553243" w:rsidRPr="00265F28">
        <w:rPr>
          <w:rFonts w:ascii="Arial" w:hAnsi="Arial" w:cs="Arial"/>
        </w:rPr>
        <w:t xml:space="preserve"> range of</w:t>
      </w:r>
      <w:r w:rsidR="00016A5D" w:rsidRPr="00265F28">
        <w:rPr>
          <w:rFonts w:ascii="Arial" w:hAnsi="Arial" w:cs="Arial"/>
        </w:rPr>
        <w:t xml:space="preserve"> </w:t>
      </w:r>
      <w:r w:rsidR="00553243" w:rsidRPr="00265F28">
        <w:rPr>
          <w:rFonts w:ascii="Arial" w:hAnsi="Arial" w:cs="Arial"/>
        </w:rPr>
        <w:t>sources.</w:t>
      </w:r>
    </w:p>
    <w:p w14:paraId="5D1E6C88" w14:textId="2F50F62E" w:rsidR="008D3741" w:rsidRPr="00265F28" w:rsidRDefault="008D3741" w:rsidP="004B6A89">
      <w:pPr>
        <w:jc w:val="both"/>
        <w:rPr>
          <w:rFonts w:ascii="Arial" w:hAnsi="Arial" w:cs="Arial"/>
        </w:rPr>
      </w:pPr>
      <w:r w:rsidRPr="00265F28">
        <w:rPr>
          <w:rFonts w:ascii="Arial" w:hAnsi="Arial" w:cs="Arial"/>
          <w:i/>
          <w:iCs/>
        </w:rPr>
        <w:t>Biodiversity Heritage Library</w:t>
      </w:r>
      <w:r w:rsidR="006F57FF" w:rsidRPr="00265F28">
        <w:rPr>
          <w:rFonts w:ascii="Arial" w:hAnsi="Arial" w:cs="Arial"/>
        </w:rPr>
        <w:t xml:space="preserve"> (BHL) provides</w:t>
      </w:r>
      <w:r w:rsidR="00CB2D70" w:rsidRPr="00265F28">
        <w:rPr>
          <w:rFonts w:ascii="Arial" w:hAnsi="Arial" w:cs="Arial"/>
        </w:rPr>
        <w:t xml:space="preserve"> free</w:t>
      </w:r>
      <w:r w:rsidR="006F57FF" w:rsidRPr="00265F28">
        <w:rPr>
          <w:rFonts w:ascii="Arial" w:hAnsi="Arial" w:cs="Arial"/>
        </w:rPr>
        <w:t xml:space="preserve"> </w:t>
      </w:r>
      <w:r w:rsidR="00C703F7" w:rsidRPr="00265F28">
        <w:rPr>
          <w:rFonts w:ascii="Arial" w:hAnsi="Arial" w:cs="Arial"/>
        </w:rPr>
        <w:t>access to</w:t>
      </w:r>
      <w:r w:rsidR="006F57FF" w:rsidRPr="00265F28">
        <w:rPr>
          <w:rFonts w:ascii="Arial" w:hAnsi="Arial" w:cs="Arial"/>
        </w:rPr>
        <w:t xml:space="preserve"> works in Agriculture includin</w:t>
      </w:r>
      <w:r w:rsidR="00B3633A" w:rsidRPr="00265F28">
        <w:rPr>
          <w:rFonts w:ascii="Arial" w:hAnsi="Arial" w:cs="Arial"/>
        </w:rPr>
        <w:t>g</w:t>
      </w:r>
      <w:r w:rsidR="006F57FF" w:rsidRPr="00265F28">
        <w:rPr>
          <w:rFonts w:ascii="Arial" w:hAnsi="Arial" w:cs="Arial"/>
        </w:rPr>
        <w:t xml:space="preserve"> </w:t>
      </w:r>
      <w:r w:rsidR="006F57FF" w:rsidRPr="00265F28">
        <w:rPr>
          <w:rFonts w:ascii="Arial" w:hAnsi="Arial" w:cs="Arial"/>
          <w:i/>
          <w:iCs/>
        </w:rPr>
        <w:t>The Farmer</w:t>
      </w:r>
      <w:r w:rsidR="006C2BA7" w:rsidRPr="00265F28">
        <w:rPr>
          <w:rFonts w:ascii="Arial" w:hAnsi="Arial" w:cs="Arial"/>
          <w:i/>
          <w:iCs/>
        </w:rPr>
        <w:t>’s Magazine</w:t>
      </w:r>
      <w:r w:rsidR="00BF013D" w:rsidRPr="00265F28">
        <w:rPr>
          <w:rFonts w:ascii="Arial" w:hAnsi="Arial" w:cs="Arial"/>
        </w:rPr>
        <w:t xml:space="preserve"> </w:t>
      </w:r>
      <w:r w:rsidR="006C2BA7" w:rsidRPr="00265F28">
        <w:rPr>
          <w:rFonts w:ascii="Arial" w:hAnsi="Arial" w:cs="Arial"/>
        </w:rPr>
        <w:t>18</w:t>
      </w:r>
      <w:r w:rsidR="00AE308F" w:rsidRPr="00265F28">
        <w:rPr>
          <w:rFonts w:ascii="Arial" w:hAnsi="Arial" w:cs="Arial"/>
        </w:rPr>
        <w:t>37</w:t>
      </w:r>
      <w:r w:rsidR="00BF013D" w:rsidRPr="00265F28">
        <w:rPr>
          <w:rFonts w:ascii="Arial" w:hAnsi="Arial" w:cs="Arial"/>
        </w:rPr>
        <w:t xml:space="preserve"> to</w:t>
      </w:r>
      <w:r w:rsidR="00AE308F" w:rsidRPr="00265F28">
        <w:rPr>
          <w:rFonts w:ascii="Arial" w:hAnsi="Arial" w:cs="Arial"/>
        </w:rPr>
        <w:t xml:space="preserve"> 1880</w:t>
      </w:r>
      <w:r w:rsidR="00BF013D" w:rsidRPr="00265F28">
        <w:rPr>
          <w:rFonts w:ascii="Arial" w:hAnsi="Arial" w:cs="Arial"/>
        </w:rPr>
        <w:t>,</w:t>
      </w:r>
      <w:r w:rsidR="00534CA4" w:rsidRPr="00265F28">
        <w:rPr>
          <w:rFonts w:ascii="Arial" w:hAnsi="Arial" w:cs="Arial"/>
        </w:rPr>
        <w:t xml:space="preserve"> which contains reports of farming activities in Suffolk</w:t>
      </w:r>
      <w:r w:rsidR="00583853" w:rsidRPr="00265F28">
        <w:rPr>
          <w:rFonts w:ascii="Arial" w:hAnsi="Arial" w:cs="Arial"/>
        </w:rPr>
        <w:t xml:space="preserve"> market towns.</w:t>
      </w:r>
    </w:p>
    <w:p w14:paraId="58C92800" w14:textId="67C9AF52" w:rsidR="00533B43" w:rsidRPr="00265F28" w:rsidRDefault="00533B43" w:rsidP="004B6A89">
      <w:pPr>
        <w:jc w:val="both"/>
        <w:rPr>
          <w:rFonts w:ascii="Arial" w:hAnsi="Arial" w:cs="Arial"/>
        </w:rPr>
      </w:pPr>
      <w:r w:rsidRPr="00265F28">
        <w:rPr>
          <w:rFonts w:ascii="Arial" w:hAnsi="Arial" w:cs="Arial"/>
          <w:i/>
          <w:iCs/>
        </w:rPr>
        <w:t xml:space="preserve">The Internet Archive </w:t>
      </w:r>
      <w:r w:rsidR="00030D61" w:rsidRPr="00265F28">
        <w:rPr>
          <w:rFonts w:ascii="Arial" w:hAnsi="Arial" w:cs="Arial"/>
        </w:rPr>
        <w:t xml:space="preserve">contains a huge amount of digital text, including nineteenth century works </w:t>
      </w:r>
      <w:r w:rsidR="0080007A" w:rsidRPr="00265F28">
        <w:rPr>
          <w:rFonts w:ascii="Arial" w:hAnsi="Arial" w:cs="Arial"/>
        </w:rPr>
        <w:t xml:space="preserve">of British agriculture and </w:t>
      </w:r>
      <w:r w:rsidR="00D85910" w:rsidRPr="00265F28">
        <w:rPr>
          <w:rFonts w:ascii="Arial" w:hAnsi="Arial" w:cs="Arial"/>
        </w:rPr>
        <w:t xml:space="preserve">some </w:t>
      </w:r>
      <w:r w:rsidR="0080007A" w:rsidRPr="00265F28">
        <w:rPr>
          <w:rFonts w:ascii="Arial" w:hAnsi="Arial" w:cs="Arial"/>
        </w:rPr>
        <w:t>recent academic texts</w:t>
      </w:r>
      <w:r w:rsidR="00D85910" w:rsidRPr="00265F28">
        <w:rPr>
          <w:rFonts w:ascii="Arial" w:hAnsi="Arial" w:cs="Arial"/>
        </w:rPr>
        <w:t>.</w:t>
      </w:r>
    </w:p>
    <w:p w14:paraId="30011944" w14:textId="77777777" w:rsidR="000C51A2" w:rsidRDefault="00857F64" w:rsidP="004B6A89">
      <w:pPr>
        <w:jc w:val="both"/>
        <w:rPr>
          <w:rFonts w:ascii="Arial" w:hAnsi="Arial" w:cs="Arial"/>
        </w:rPr>
      </w:pPr>
      <w:r w:rsidRPr="00265F28">
        <w:rPr>
          <w:rFonts w:ascii="Arial" w:hAnsi="Arial" w:cs="Arial"/>
          <w:i/>
          <w:iCs/>
        </w:rPr>
        <w:t>Google Books</w:t>
      </w:r>
      <w:r w:rsidR="00933538" w:rsidRPr="00265F28">
        <w:rPr>
          <w:rFonts w:ascii="Arial" w:hAnsi="Arial" w:cs="Arial"/>
        </w:rPr>
        <w:t xml:space="preserve"> </w:t>
      </w:r>
      <w:r w:rsidR="002606CB" w:rsidRPr="00265F28">
        <w:rPr>
          <w:rFonts w:ascii="Arial" w:hAnsi="Arial" w:cs="Arial"/>
        </w:rPr>
        <w:t>provide</w:t>
      </w:r>
      <w:r w:rsidR="00757717" w:rsidRPr="00265F28">
        <w:rPr>
          <w:rFonts w:ascii="Arial" w:hAnsi="Arial" w:cs="Arial"/>
        </w:rPr>
        <w:t xml:space="preserve">s </w:t>
      </w:r>
      <w:r w:rsidR="005245CD" w:rsidRPr="00265F28">
        <w:rPr>
          <w:rFonts w:ascii="Arial" w:hAnsi="Arial" w:cs="Arial"/>
        </w:rPr>
        <w:t>access to</w:t>
      </w:r>
      <w:r w:rsidR="00A76C88" w:rsidRPr="00265F28">
        <w:rPr>
          <w:rFonts w:ascii="Arial" w:hAnsi="Arial" w:cs="Arial"/>
        </w:rPr>
        <w:t xml:space="preserve"> leaflets </w:t>
      </w:r>
      <w:r w:rsidR="00B12EBD">
        <w:rPr>
          <w:rFonts w:ascii="Arial" w:hAnsi="Arial" w:cs="Arial"/>
        </w:rPr>
        <w:t xml:space="preserve">and </w:t>
      </w:r>
      <w:r w:rsidR="005245CD" w:rsidRPr="00265F28">
        <w:rPr>
          <w:rFonts w:ascii="Arial" w:hAnsi="Arial" w:cs="Arial"/>
        </w:rPr>
        <w:t>pamp</w:t>
      </w:r>
      <w:r w:rsidR="00A76C88" w:rsidRPr="00265F28">
        <w:rPr>
          <w:rFonts w:ascii="Arial" w:hAnsi="Arial" w:cs="Arial"/>
        </w:rPr>
        <w:t>h</w:t>
      </w:r>
      <w:r w:rsidR="005245CD" w:rsidRPr="00265F28">
        <w:rPr>
          <w:rFonts w:ascii="Arial" w:hAnsi="Arial" w:cs="Arial"/>
        </w:rPr>
        <w:t>lets</w:t>
      </w:r>
      <w:r w:rsidR="007746C9" w:rsidRPr="00265F28">
        <w:rPr>
          <w:rFonts w:ascii="Arial" w:hAnsi="Arial" w:cs="Arial"/>
        </w:rPr>
        <w:t xml:space="preserve"> </w:t>
      </w:r>
      <w:r w:rsidR="00160A69" w:rsidRPr="00265F28">
        <w:rPr>
          <w:rFonts w:ascii="Arial" w:hAnsi="Arial" w:cs="Arial"/>
        </w:rPr>
        <w:t xml:space="preserve">not available </w:t>
      </w:r>
      <w:r w:rsidR="005B43A0">
        <w:rPr>
          <w:rFonts w:ascii="Arial" w:hAnsi="Arial" w:cs="Arial"/>
        </w:rPr>
        <w:t>elsewhere</w:t>
      </w:r>
      <w:r w:rsidR="00572AA0" w:rsidRPr="00265F28">
        <w:rPr>
          <w:rFonts w:ascii="Arial" w:hAnsi="Arial" w:cs="Arial"/>
        </w:rPr>
        <w:t xml:space="preserve">. </w:t>
      </w:r>
    </w:p>
    <w:p w14:paraId="35CFDC0C" w14:textId="7A552889" w:rsidR="00900759" w:rsidRPr="00265F28" w:rsidRDefault="004C1BA7" w:rsidP="004B6A89">
      <w:pPr>
        <w:jc w:val="both"/>
        <w:rPr>
          <w:rFonts w:ascii="Arial" w:hAnsi="Arial" w:cs="Arial"/>
        </w:rPr>
      </w:pPr>
      <w:r w:rsidRPr="00265F28">
        <w:rPr>
          <w:rFonts w:ascii="Arial" w:hAnsi="Arial" w:cs="Arial"/>
        </w:rPr>
        <w:t>D</w:t>
      </w:r>
      <w:r w:rsidR="009C73CF" w:rsidRPr="00265F28">
        <w:rPr>
          <w:rFonts w:ascii="Arial" w:hAnsi="Arial" w:cs="Arial"/>
        </w:rPr>
        <w:t>igitised services</w:t>
      </w:r>
      <w:r w:rsidR="00D42EF6" w:rsidRPr="00265F28">
        <w:rPr>
          <w:rFonts w:ascii="Arial" w:hAnsi="Arial" w:cs="Arial"/>
        </w:rPr>
        <w:t xml:space="preserve"> can be sear</w:t>
      </w:r>
      <w:r w:rsidRPr="00265F28">
        <w:rPr>
          <w:rFonts w:ascii="Arial" w:hAnsi="Arial" w:cs="Arial"/>
        </w:rPr>
        <w:t>ched by title</w:t>
      </w:r>
      <w:r w:rsidR="001B043F" w:rsidRPr="00265F28">
        <w:rPr>
          <w:rFonts w:ascii="Arial" w:hAnsi="Arial" w:cs="Arial"/>
        </w:rPr>
        <w:t xml:space="preserve"> or</w:t>
      </w:r>
      <w:r w:rsidR="007301CA" w:rsidRPr="00265F28">
        <w:rPr>
          <w:rFonts w:ascii="Arial" w:hAnsi="Arial" w:cs="Arial"/>
        </w:rPr>
        <w:t xml:space="preserve"> keyword</w:t>
      </w:r>
      <w:r w:rsidRPr="00265F28">
        <w:rPr>
          <w:rFonts w:ascii="Arial" w:hAnsi="Arial" w:cs="Arial"/>
        </w:rPr>
        <w:t>.</w:t>
      </w:r>
    </w:p>
    <w:p w14:paraId="5DF11AE0" w14:textId="2D431864" w:rsidR="00333061" w:rsidRPr="00265F28" w:rsidRDefault="00333061" w:rsidP="004B6A89">
      <w:pPr>
        <w:jc w:val="both"/>
        <w:rPr>
          <w:rStyle w:val="Heading1Char"/>
          <w:rFonts w:ascii="Arial" w:eastAsiaTheme="minorHAnsi" w:hAnsi="Arial" w:cs="Arial"/>
          <w:color w:val="auto"/>
          <w:sz w:val="22"/>
          <w:szCs w:val="22"/>
        </w:rPr>
      </w:pPr>
      <w:r w:rsidRPr="00265F28">
        <w:rPr>
          <w:rStyle w:val="Heading1Char"/>
          <w:rFonts w:ascii="Arial" w:hAnsi="Arial" w:cs="Arial"/>
          <w:b/>
          <w:bCs/>
          <w:color w:val="auto"/>
          <w:sz w:val="22"/>
          <w:szCs w:val="22"/>
        </w:rPr>
        <w:t>Bibliographies, Atlases, and Source Books</w:t>
      </w:r>
    </w:p>
    <w:p w14:paraId="459574FF" w14:textId="455313B3" w:rsidR="008A38B2" w:rsidRPr="00265F28" w:rsidRDefault="00214664" w:rsidP="004B6A89">
      <w:pPr>
        <w:jc w:val="both"/>
        <w:rPr>
          <w:rFonts w:ascii="Arial" w:eastAsiaTheme="majorEastAsia" w:hAnsi="Arial" w:cs="Arial"/>
          <w:color w:val="2F5496" w:themeColor="accent1" w:themeShade="BF"/>
        </w:rPr>
      </w:pPr>
      <w:r w:rsidRPr="00265F28">
        <w:rPr>
          <w:rFonts w:ascii="Arial" w:hAnsi="Arial" w:cs="Arial"/>
        </w:rPr>
        <w:t>V</w:t>
      </w:r>
      <w:r w:rsidR="00240CF1" w:rsidRPr="00265F28">
        <w:rPr>
          <w:rFonts w:ascii="Arial" w:hAnsi="Arial" w:cs="Arial"/>
        </w:rPr>
        <w:t>aluable tool</w:t>
      </w:r>
      <w:r w:rsidR="00183BD1" w:rsidRPr="00265F28">
        <w:rPr>
          <w:rFonts w:ascii="Arial" w:hAnsi="Arial" w:cs="Arial"/>
        </w:rPr>
        <w:t>s</w:t>
      </w:r>
      <w:r w:rsidR="00F33ADD" w:rsidRPr="00265F28">
        <w:rPr>
          <w:rFonts w:ascii="Arial" w:hAnsi="Arial" w:cs="Arial"/>
        </w:rPr>
        <w:t xml:space="preserve">, </w:t>
      </w:r>
      <w:r w:rsidR="00161E34" w:rsidRPr="00265F28">
        <w:rPr>
          <w:rFonts w:ascii="Arial" w:hAnsi="Arial" w:cs="Arial"/>
        </w:rPr>
        <w:t xml:space="preserve">most </w:t>
      </w:r>
      <w:r w:rsidR="009935DA" w:rsidRPr="00265F28">
        <w:rPr>
          <w:rFonts w:ascii="Arial" w:hAnsi="Arial" w:cs="Arial"/>
        </w:rPr>
        <w:t>available at county archives and/or The Internet Archive.</w:t>
      </w:r>
      <w:r w:rsidR="00296469" w:rsidRPr="00265F28">
        <w:rPr>
          <w:rFonts w:ascii="Arial" w:hAnsi="Arial" w:cs="Arial"/>
        </w:rPr>
        <w:t xml:space="preserve"> </w:t>
      </w:r>
    </w:p>
    <w:p w14:paraId="2EADE6AC" w14:textId="6F036763" w:rsidR="00433885" w:rsidRPr="00265F28" w:rsidRDefault="00433885" w:rsidP="004B6A89">
      <w:pPr>
        <w:jc w:val="both"/>
        <w:rPr>
          <w:rFonts w:ascii="Arial" w:hAnsi="Arial" w:cs="Arial"/>
        </w:rPr>
      </w:pPr>
      <w:r w:rsidRPr="00265F28">
        <w:rPr>
          <w:rFonts w:ascii="Arial" w:hAnsi="Arial" w:cs="Arial"/>
        </w:rPr>
        <w:t>Bibliographies</w:t>
      </w:r>
      <w:r w:rsidR="00240FB7" w:rsidRPr="00265F28">
        <w:rPr>
          <w:rFonts w:ascii="Arial" w:hAnsi="Arial" w:cs="Arial"/>
        </w:rPr>
        <w:t xml:space="preserve"> and Atlases.</w:t>
      </w:r>
    </w:p>
    <w:p w14:paraId="1A1CC0FE" w14:textId="620845FB" w:rsidR="00964E6D" w:rsidRPr="00265F28" w:rsidRDefault="00E502F9" w:rsidP="004B6A89">
      <w:pPr>
        <w:jc w:val="both"/>
        <w:rPr>
          <w:rFonts w:ascii="Arial" w:hAnsi="Arial" w:cs="Arial"/>
        </w:rPr>
      </w:pPr>
      <w:r w:rsidRPr="00265F28">
        <w:rPr>
          <w:rFonts w:ascii="Arial" w:hAnsi="Arial" w:cs="Arial"/>
        </w:rPr>
        <w:t xml:space="preserve">A.V. </w:t>
      </w:r>
      <w:r w:rsidR="00DE2077" w:rsidRPr="00265F28">
        <w:rPr>
          <w:rFonts w:ascii="Arial" w:hAnsi="Arial" w:cs="Arial"/>
        </w:rPr>
        <w:t xml:space="preserve">Steward. </w:t>
      </w:r>
      <w:r w:rsidR="00621657" w:rsidRPr="00265F28">
        <w:rPr>
          <w:rFonts w:ascii="Arial" w:hAnsi="Arial" w:cs="Arial"/>
          <w:i/>
          <w:iCs/>
        </w:rPr>
        <w:t xml:space="preserve">A Suffolk </w:t>
      </w:r>
      <w:r w:rsidR="00964E6D" w:rsidRPr="00265F28">
        <w:rPr>
          <w:rFonts w:ascii="Arial" w:hAnsi="Arial" w:cs="Arial"/>
          <w:i/>
          <w:iCs/>
        </w:rPr>
        <w:t>Bibliography</w:t>
      </w:r>
      <w:r w:rsidR="003C0163" w:rsidRPr="00265F28">
        <w:rPr>
          <w:rFonts w:ascii="Arial" w:hAnsi="Arial" w:cs="Arial"/>
          <w:i/>
          <w:iCs/>
        </w:rPr>
        <w:t>.</w:t>
      </w:r>
      <w:r w:rsidR="00AA0249" w:rsidRPr="00265F28">
        <w:rPr>
          <w:rStyle w:val="FootnoteReference"/>
          <w:rFonts w:ascii="Arial" w:hAnsi="Arial" w:cs="Arial"/>
        </w:rPr>
        <w:footnoteReference w:id="5"/>
      </w:r>
      <w:r w:rsidR="0071192B" w:rsidRPr="00265F28">
        <w:rPr>
          <w:rFonts w:ascii="Arial" w:hAnsi="Arial" w:cs="Arial"/>
        </w:rPr>
        <w:t xml:space="preserve"> </w:t>
      </w:r>
      <w:r w:rsidR="002E39CE" w:rsidRPr="00265F28">
        <w:rPr>
          <w:rFonts w:ascii="Arial" w:hAnsi="Arial" w:cs="Arial"/>
        </w:rPr>
        <w:t xml:space="preserve">Free to view on Internet </w:t>
      </w:r>
      <w:r w:rsidR="008C0739" w:rsidRPr="00265F28">
        <w:rPr>
          <w:rFonts w:ascii="Arial" w:hAnsi="Arial" w:cs="Arial"/>
        </w:rPr>
        <w:t>Archive</w:t>
      </w:r>
      <w:r w:rsidR="00BE7C76" w:rsidRPr="00265F28">
        <w:rPr>
          <w:rFonts w:ascii="Arial" w:hAnsi="Arial" w:cs="Arial"/>
        </w:rPr>
        <w:t xml:space="preserve">. </w:t>
      </w:r>
      <w:r w:rsidR="007E43B1" w:rsidRPr="00265F28">
        <w:rPr>
          <w:rFonts w:ascii="Arial" w:hAnsi="Arial" w:cs="Arial"/>
        </w:rPr>
        <w:t>Buy</w:t>
      </w:r>
      <w:r w:rsidR="000A021F" w:rsidRPr="00265F28">
        <w:rPr>
          <w:rFonts w:ascii="Arial" w:hAnsi="Arial" w:cs="Arial"/>
        </w:rPr>
        <w:t xml:space="preserve"> </w:t>
      </w:r>
      <w:r w:rsidR="0071192B" w:rsidRPr="00265F28">
        <w:rPr>
          <w:rFonts w:ascii="Arial" w:hAnsi="Arial" w:cs="Arial"/>
        </w:rPr>
        <w:t>from S</w:t>
      </w:r>
      <w:r w:rsidR="00BE7C76" w:rsidRPr="00265F28">
        <w:rPr>
          <w:rFonts w:ascii="Arial" w:hAnsi="Arial" w:cs="Arial"/>
        </w:rPr>
        <w:t xml:space="preserve">uffolk </w:t>
      </w:r>
      <w:r w:rsidR="0071192B" w:rsidRPr="00265F28">
        <w:rPr>
          <w:rFonts w:ascii="Arial" w:hAnsi="Arial" w:cs="Arial"/>
        </w:rPr>
        <w:t>R</w:t>
      </w:r>
      <w:r w:rsidR="00BE7C76" w:rsidRPr="00265F28">
        <w:rPr>
          <w:rFonts w:ascii="Arial" w:hAnsi="Arial" w:cs="Arial"/>
        </w:rPr>
        <w:t>ecor</w:t>
      </w:r>
      <w:r w:rsidR="008A46C2" w:rsidRPr="00265F28">
        <w:rPr>
          <w:rFonts w:ascii="Arial" w:hAnsi="Arial" w:cs="Arial"/>
        </w:rPr>
        <w:t xml:space="preserve">d </w:t>
      </w:r>
      <w:r w:rsidR="0071192B" w:rsidRPr="00265F28">
        <w:rPr>
          <w:rFonts w:ascii="Arial" w:hAnsi="Arial" w:cs="Arial"/>
        </w:rPr>
        <w:t>S</w:t>
      </w:r>
      <w:r w:rsidR="008A46C2" w:rsidRPr="00265F28">
        <w:rPr>
          <w:rFonts w:ascii="Arial" w:hAnsi="Arial" w:cs="Arial"/>
        </w:rPr>
        <w:t>ociety</w:t>
      </w:r>
      <w:r w:rsidR="00B71BA7" w:rsidRPr="00265F28">
        <w:rPr>
          <w:rFonts w:ascii="Arial" w:hAnsi="Arial" w:cs="Arial"/>
        </w:rPr>
        <w:t xml:space="preserve"> or Boydell Press</w:t>
      </w:r>
      <w:r w:rsidR="00CA5318" w:rsidRPr="00265F28">
        <w:rPr>
          <w:rFonts w:ascii="Arial" w:hAnsi="Arial" w:cs="Arial"/>
        </w:rPr>
        <w:t>.</w:t>
      </w:r>
      <w:r w:rsidR="00653D83" w:rsidRPr="00265F28">
        <w:rPr>
          <w:rFonts w:ascii="Arial" w:hAnsi="Arial" w:cs="Arial"/>
        </w:rPr>
        <w:t xml:space="preserve"> </w:t>
      </w:r>
      <w:r w:rsidR="005340A4" w:rsidRPr="00265F28">
        <w:rPr>
          <w:rFonts w:ascii="Arial" w:hAnsi="Arial" w:cs="Arial"/>
        </w:rPr>
        <w:t>Indexed by place name, family name, trade.</w:t>
      </w:r>
    </w:p>
    <w:p w14:paraId="506D5DF1" w14:textId="099A1DE6" w:rsidR="00714884" w:rsidRPr="00265F28" w:rsidRDefault="00714884" w:rsidP="004B6A89">
      <w:pPr>
        <w:jc w:val="both"/>
        <w:rPr>
          <w:rFonts w:ascii="Arial" w:hAnsi="Arial" w:cs="Arial"/>
        </w:rPr>
      </w:pPr>
      <w:r w:rsidRPr="00265F28">
        <w:rPr>
          <w:rFonts w:ascii="Arial" w:hAnsi="Arial" w:cs="Arial"/>
        </w:rPr>
        <w:t>S</w:t>
      </w:r>
      <w:r w:rsidR="00035235" w:rsidRPr="00265F28">
        <w:rPr>
          <w:rFonts w:ascii="Arial" w:hAnsi="Arial" w:cs="Arial"/>
        </w:rPr>
        <w:t>tuart</w:t>
      </w:r>
      <w:r w:rsidR="00E502F9" w:rsidRPr="00265F28">
        <w:rPr>
          <w:rFonts w:ascii="Arial" w:hAnsi="Arial" w:cs="Arial"/>
        </w:rPr>
        <w:t xml:space="preserve"> </w:t>
      </w:r>
      <w:r w:rsidRPr="00265F28">
        <w:rPr>
          <w:rFonts w:ascii="Arial" w:hAnsi="Arial" w:cs="Arial"/>
        </w:rPr>
        <w:t xml:space="preserve">Raymond. </w:t>
      </w:r>
      <w:r w:rsidRPr="00265F28">
        <w:rPr>
          <w:rFonts w:ascii="Arial" w:hAnsi="Arial" w:cs="Arial"/>
          <w:i/>
          <w:iCs/>
        </w:rPr>
        <w:t>Suffolk A Gene</w:t>
      </w:r>
      <w:r w:rsidR="00AB608C" w:rsidRPr="00265F28">
        <w:rPr>
          <w:rFonts w:ascii="Arial" w:hAnsi="Arial" w:cs="Arial"/>
          <w:i/>
          <w:iCs/>
        </w:rPr>
        <w:t>alogical Bibliography</w:t>
      </w:r>
      <w:r w:rsidR="00AB608C" w:rsidRPr="00265F28">
        <w:rPr>
          <w:rFonts w:ascii="Arial" w:hAnsi="Arial" w:cs="Arial"/>
        </w:rPr>
        <w:t>.</w:t>
      </w:r>
      <w:r w:rsidR="00852C43" w:rsidRPr="00265F28">
        <w:rPr>
          <w:rStyle w:val="FootnoteReference"/>
          <w:rFonts w:ascii="Arial" w:hAnsi="Arial" w:cs="Arial"/>
        </w:rPr>
        <w:footnoteReference w:id="6"/>
      </w:r>
      <w:r w:rsidR="00852C43" w:rsidRPr="00265F28">
        <w:rPr>
          <w:rFonts w:ascii="Arial" w:hAnsi="Arial" w:cs="Arial"/>
        </w:rPr>
        <w:t xml:space="preserve"> Internet Archive.</w:t>
      </w:r>
    </w:p>
    <w:p w14:paraId="50660901" w14:textId="28B5DBC9" w:rsidR="008C4B37" w:rsidRPr="00265F28" w:rsidRDefault="00A572D6" w:rsidP="004B6A89">
      <w:pPr>
        <w:jc w:val="both"/>
        <w:rPr>
          <w:rFonts w:ascii="Arial" w:hAnsi="Arial" w:cs="Arial"/>
          <w:i/>
          <w:iCs/>
        </w:rPr>
      </w:pPr>
      <w:r w:rsidRPr="00265F28">
        <w:rPr>
          <w:rFonts w:ascii="Arial" w:hAnsi="Arial" w:cs="Arial"/>
        </w:rPr>
        <w:t>D</w:t>
      </w:r>
      <w:r w:rsidR="002B7EB1" w:rsidRPr="00265F28">
        <w:rPr>
          <w:rFonts w:ascii="Arial" w:hAnsi="Arial" w:cs="Arial"/>
        </w:rPr>
        <w:t>avid</w:t>
      </w:r>
      <w:r w:rsidRPr="00265F28">
        <w:rPr>
          <w:rFonts w:ascii="Arial" w:hAnsi="Arial" w:cs="Arial"/>
        </w:rPr>
        <w:t xml:space="preserve"> </w:t>
      </w:r>
      <w:r w:rsidR="002B161B" w:rsidRPr="00265F28">
        <w:rPr>
          <w:rFonts w:ascii="Arial" w:hAnsi="Arial" w:cs="Arial"/>
        </w:rPr>
        <w:t xml:space="preserve">Dymond and </w:t>
      </w:r>
      <w:r w:rsidRPr="00265F28">
        <w:rPr>
          <w:rFonts w:ascii="Arial" w:hAnsi="Arial" w:cs="Arial"/>
        </w:rPr>
        <w:t>E</w:t>
      </w:r>
      <w:r w:rsidR="002B7EB1" w:rsidRPr="00265F28">
        <w:rPr>
          <w:rFonts w:ascii="Arial" w:hAnsi="Arial" w:cs="Arial"/>
        </w:rPr>
        <w:t>dward</w:t>
      </w:r>
      <w:r w:rsidRPr="00265F28">
        <w:rPr>
          <w:rFonts w:ascii="Arial" w:hAnsi="Arial" w:cs="Arial"/>
        </w:rPr>
        <w:t xml:space="preserve"> </w:t>
      </w:r>
      <w:r w:rsidR="008C4B37" w:rsidRPr="00265F28">
        <w:rPr>
          <w:rFonts w:ascii="Arial" w:hAnsi="Arial" w:cs="Arial"/>
        </w:rPr>
        <w:t xml:space="preserve">Martin. </w:t>
      </w:r>
      <w:r w:rsidR="008C4B37" w:rsidRPr="00265F28">
        <w:rPr>
          <w:rFonts w:ascii="Arial" w:hAnsi="Arial" w:cs="Arial"/>
          <w:i/>
          <w:iCs/>
        </w:rPr>
        <w:t xml:space="preserve">An </w:t>
      </w:r>
      <w:r w:rsidR="008C4B37" w:rsidRPr="00265F28">
        <w:rPr>
          <w:rFonts w:ascii="Arial" w:hAnsi="Arial" w:cs="Arial"/>
          <w:i/>
          <w:iCs/>
        </w:rPr>
        <w:fldChar w:fldCharType="begin"/>
      </w:r>
      <w:r w:rsidR="008C4B37" w:rsidRPr="00265F28">
        <w:rPr>
          <w:rFonts w:ascii="Arial" w:hAnsi="Arial" w:cs="Arial"/>
          <w:i/>
          <w:iCs/>
        </w:rPr>
        <w:instrText xml:space="preserve"> ADDIN EN.CITE &lt;EndNote&gt;&lt;Cite&gt;&lt;Author&gt;Martin&lt;/Author&gt;&lt;Year&gt;1988&lt;/Year&gt;&lt;RecNum&gt;408&lt;/RecNum&gt;&lt;record&gt;&lt;rec-number&gt;408&lt;/rec-number&gt;&lt;foreign-keys&gt;&lt;key app="EN" db-id="2px20pt5e0ea5herw28pea9h555razzfdvpa" timestamp="1674120663" guid="5405ea4b-4f10-439e-b238-e2b87a1b3d6e"&gt;408&lt;/key&gt;&lt;/foreign-keys&gt;&lt;ref-type name="Book"&gt;6&lt;/ref-type&gt;&lt;contributors&gt;&lt;authors&gt;&lt;author&gt;Dymond &amp;amp; Martin&lt;/author&gt;&lt;/authors&gt;&lt;/contributors&gt;&lt;titles&gt;&lt;title&gt;An Historical Atlas of Suffolk.&lt;/title&gt;&lt;short-title&gt;Suffolk Historical Atlas&lt;/short-title&gt;&lt;/titles&gt;&lt;dates&gt;&lt;year&gt;1988&lt;/year&gt;&lt;/dates&gt;&lt;pub-location&gt;Ipswich&lt;/pub-location&gt;&lt;publisher&gt;Suffolk County Council&lt;/publisher&gt;&lt;urls&gt;&lt;/urls&gt;&lt;/record&gt;&lt;/Cite&gt;&lt;/EndNote&gt;</w:instrText>
      </w:r>
      <w:r w:rsidR="007365EF">
        <w:rPr>
          <w:rFonts w:ascii="Arial" w:hAnsi="Arial" w:cs="Arial"/>
          <w:i/>
          <w:iCs/>
        </w:rPr>
        <w:fldChar w:fldCharType="separate"/>
      </w:r>
      <w:r w:rsidR="008C4B37" w:rsidRPr="00265F28">
        <w:rPr>
          <w:rFonts w:ascii="Arial" w:hAnsi="Arial" w:cs="Arial"/>
          <w:i/>
          <w:iCs/>
        </w:rPr>
        <w:fldChar w:fldCharType="end"/>
      </w:r>
      <w:r w:rsidR="008C4B37" w:rsidRPr="00265F28">
        <w:rPr>
          <w:rFonts w:ascii="Arial" w:hAnsi="Arial" w:cs="Arial"/>
          <w:i/>
          <w:iCs/>
        </w:rPr>
        <w:t>Historical Atlas of Suffolk</w:t>
      </w:r>
      <w:r w:rsidR="00842567" w:rsidRPr="00265F28">
        <w:rPr>
          <w:rFonts w:ascii="Arial" w:hAnsi="Arial" w:cs="Arial"/>
          <w:i/>
          <w:iCs/>
        </w:rPr>
        <w:t>.</w:t>
      </w:r>
      <w:r w:rsidR="008C4B37" w:rsidRPr="00265F28">
        <w:rPr>
          <w:rStyle w:val="FootnoteReference"/>
          <w:rFonts w:ascii="Arial" w:hAnsi="Arial" w:cs="Arial"/>
        </w:rPr>
        <w:footnoteReference w:id="7"/>
      </w:r>
      <w:r w:rsidR="00842567" w:rsidRPr="00265F28">
        <w:rPr>
          <w:rFonts w:ascii="Arial" w:hAnsi="Arial" w:cs="Arial"/>
          <w:i/>
          <w:iCs/>
        </w:rPr>
        <w:t xml:space="preserve"> </w:t>
      </w:r>
    </w:p>
    <w:p w14:paraId="1C38E904" w14:textId="74C93812" w:rsidR="000D4F08" w:rsidRPr="00265F28" w:rsidRDefault="00EB5FC2" w:rsidP="004B6A89">
      <w:pPr>
        <w:jc w:val="both"/>
        <w:rPr>
          <w:rFonts w:ascii="Arial" w:hAnsi="Arial" w:cs="Arial"/>
        </w:rPr>
      </w:pPr>
      <w:r w:rsidRPr="00265F28">
        <w:rPr>
          <w:rFonts w:ascii="Arial" w:hAnsi="Arial" w:cs="Arial"/>
        </w:rPr>
        <w:t xml:space="preserve">Elizabeth </w:t>
      </w:r>
      <w:r w:rsidR="00DE2077" w:rsidRPr="00265F28">
        <w:rPr>
          <w:rFonts w:ascii="Arial" w:hAnsi="Arial" w:cs="Arial"/>
        </w:rPr>
        <w:t xml:space="preserve">Darroch and </w:t>
      </w:r>
      <w:r w:rsidRPr="00265F28">
        <w:rPr>
          <w:rFonts w:ascii="Arial" w:hAnsi="Arial" w:cs="Arial"/>
        </w:rPr>
        <w:t xml:space="preserve">Barry </w:t>
      </w:r>
      <w:r w:rsidR="00DE2077" w:rsidRPr="00265F28">
        <w:rPr>
          <w:rFonts w:ascii="Arial" w:hAnsi="Arial" w:cs="Arial"/>
        </w:rPr>
        <w:t xml:space="preserve">Taylor. </w:t>
      </w:r>
      <w:r w:rsidR="00621657" w:rsidRPr="00265F28">
        <w:rPr>
          <w:rFonts w:ascii="Arial" w:hAnsi="Arial" w:cs="Arial"/>
          <w:i/>
          <w:iCs/>
        </w:rPr>
        <w:t>A Bibliography of Norfolk History</w:t>
      </w:r>
      <w:r w:rsidR="007E7531" w:rsidRPr="00265F28">
        <w:rPr>
          <w:rFonts w:ascii="Arial" w:hAnsi="Arial" w:cs="Arial"/>
        </w:rPr>
        <w:t>.</w:t>
      </w:r>
      <w:r w:rsidR="00D80CAE" w:rsidRPr="00265F28">
        <w:rPr>
          <w:rStyle w:val="FootnoteReference"/>
          <w:rFonts w:ascii="Arial" w:hAnsi="Arial" w:cs="Arial"/>
        </w:rPr>
        <w:footnoteReference w:id="8"/>
      </w:r>
    </w:p>
    <w:p w14:paraId="71126FD0" w14:textId="7BC48494" w:rsidR="008C4B37" w:rsidRPr="00265F28" w:rsidRDefault="00CA6814" w:rsidP="004B6A89">
      <w:pPr>
        <w:jc w:val="both"/>
        <w:rPr>
          <w:rFonts w:ascii="Arial" w:hAnsi="Arial" w:cs="Arial"/>
          <w:i/>
          <w:iCs/>
        </w:rPr>
      </w:pPr>
      <w:r>
        <w:rPr>
          <w:rFonts w:ascii="Arial" w:hAnsi="Arial" w:cs="Arial"/>
        </w:rPr>
        <w:t xml:space="preserve">Peter </w:t>
      </w:r>
      <w:r w:rsidR="008C4B37" w:rsidRPr="00265F28">
        <w:rPr>
          <w:rFonts w:ascii="Arial" w:hAnsi="Arial" w:cs="Arial"/>
        </w:rPr>
        <w:t xml:space="preserve">Wade Martins, </w:t>
      </w:r>
      <w:r>
        <w:rPr>
          <w:rFonts w:ascii="Arial" w:hAnsi="Arial" w:cs="Arial"/>
        </w:rPr>
        <w:t xml:space="preserve">Jane </w:t>
      </w:r>
      <w:r w:rsidR="008C4B37" w:rsidRPr="00265F28">
        <w:rPr>
          <w:rFonts w:ascii="Arial" w:hAnsi="Arial" w:cs="Arial"/>
        </w:rPr>
        <w:t>Everett,</w:t>
      </w:r>
      <w:r>
        <w:rPr>
          <w:rFonts w:ascii="Arial" w:hAnsi="Arial" w:cs="Arial"/>
        </w:rPr>
        <w:t xml:space="preserve"> Philip</w:t>
      </w:r>
      <w:r w:rsidR="008C4B37" w:rsidRPr="00265F28">
        <w:rPr>
          <w:rFonts w:ascii="Arial" w:hAnsi="Arial" w:cs="Arial"/>
        </w:rPr>
        <w:t xml:space="preserve"> Judge. </w:t>
      </w:r>
      <w:r w:rsidR="008C4B37" w:rsidRPr="00265F28">
        <w:rPr>
          <w:rFonts w:ascii="Arial" w:hAnsi="Arial" w:cs="Arial"/>
          <w:i/>
          <w:iCs/>
        </w:rPr>
        <w:t>An Historical Atlas of Norfolk</w:t>
      </w:r>
      <w:r w:rsidR="00B64BDF">
        <w:rPr>
          <w:rFonts w:ascii="Arial" w:hAnsi="Arial" w:cs="Arial"/>
          <w:i/>
          <w:iCs/>
        </w:rPr>
        <w:t>.</w:t>
      </w:r>
      <w:r w:rsidR="008C4B37" w:rsidRPr="00265F28">
        <w:rPr>
          <w:rStyle w:val="FootnoteReference"/>
          <w:rFonts w:ascii="Arial" w:hAnsi="Arial" w:cs="Arial"/>
        </w:rPr>
        <w:footnoteReference w:id="9"/>
      </w:r>
    </w:p>
    <w:p w14:paraId="11FF6A37" w14:textId="35E70130" w:rsidR="00886C85" w:rsidRPr="00265F28" w:rsidRDefault="00EE43BB" w:rsidP="00210D3E">
      <w:pPr>
        <w:jc w:val="both"/>
        <w:rPr>
          <w:rFonts w:ascii="Arial" w:hAnsi="Arial" w:cs="Arial"/>
          <w:i/>
          <w:iCs/>
        </w:rPr>
      </w:pPr>
      <w:r w:rsidRPr="00265F28">
        <w:rPr>
          <w:rFonts w:ascii="Arial" w:hAnsi="Arial" w:cs="Arial"/>
        </w:rPr>
        <w:t>F</w:t>
      </w:r>
      <w:r w:rsidR="002B7EB1" w:rsidRPr="00265F28">
        <w:rPr>
          <w:rFonts w:ascii="Arial" w:hAnsi="Arial" w:cs="Arial"/>
        </w:rPr>
        <w:t>rank</w:t>
      </w:r>
      <w:r w:rsidRPr="00265F28">
        <w:rPr>
          <w:rFonts w:ascii="Arial" w:hAnsi="Arial" w:cs="Arial"/>
        </w:rPr>
        <w:t xml:space="preserve"> Salisbury</w:t>
      </w:r>
      <w:r w:rsidR="00A95FFA" w:rsidRPr="00265F28">
        <w:rPr>
          <w:rFonts w:ascii="Arial" w:hAnsi="Arial" w:cs="Arial"/>
        </w:rPr>
        <w:t>,</w:t>
      </w:r>
      <w:r w:rsidR="00A95FFA" w:rsidRPr="00265F28">
        <w:rPr>
          <w:rFonts w:ascii="Arial" w:hAnsi="Arial" w:cs="Arial"/>
          <w:i/>
          <w:iCs/>
        </w:rPr>
        <w:t xml:space="preserve"> </w:t>
      </w:r>
      <w:r w:rsidR="007A5575" w:rsidRPr="00265F28">
        <w:rPr>
          <w:rFonts w:ascii="Arial" w:hAnsi="Arial" w:cs="Arial"/>
          <w:i/>
          <w:iCs/>
        </w:rPr>
        <w:t>The Victoria History of the History of Essex</w:t>
      </w:r>
      <w:r w:rsidR="007A5F37" w:rsidRPr="00265F28">
        <w:rPr>
          <w:rFonts w:ascii="Arial" w:hAnsi="Arial" w:cs="Arial"/>
          <w:i/>
          <w:iCs/>
        </w:rPr>
        <w:t>; Bibliography: Supplement.</w:t>
      </w:r>
      <w:r w:rsidR="007A5F37" w:rsidRPr="00265F28">
        <w:rPr>
          <w:rStyle w:val="FootnoteReference"/>
          <w:rFonts w:ascii="Arial" w:hAnsi="Arial" w:cs="Arial"/>
          <w:i/>
          <w:iCs/>
        </w:rPr>
        <w:footnoteReference w:id="10"/>
      </w:r>
    </w:p>
    <w:p w14:paraId="04A16898" w14:textId="5C755F6D" w:rsidR="00EA002B" w:rsidRPr="00265F28" w:rsidRDefault="002B7EB1" w:rsidP="00210D3E">
      <w:pPr>
        <w:jc w:val="both"/>
        <w:rPr>
          <w:rFonts w:ascii="Arial" w:hAnsi="Arial" w:cs="Arial"/>
          <w:i/>
          <w:iCs/>
        </w:rPr>
      </w:pPr>
      <w:r w:rsidRPr="00265F28">
        <w:rPr>
          <w:rFonts w:ascii="Arial" w:hAnsi="Arial" w:cs="Arial"/>
        </w:rPr>
        <w:t xml:space="preserve">Tont </w:t>
      </w:r>
      <w:r w:rsidR="00EA002B" w:rsidRPr="00265F28">
        <w:rPr>
          <w:rFonts w:ascii="Arial" w:hAnsi="Arial" w:cs="Arial"/>
        </w:rPr>
        <w:t xml:space="preserve">Kirby and </w:t>
      </w:r>
      <w:r w:rsidR="00CF5F7A" w:rsidRPr="00265F28">
        <w:rPr>
          <w:rFonts w:ascii="Arial" w:hAnsi="Arial" w:cs="Arial"/>
        </w:rPr>
        <w:t>S</w:t>
      </w:r>
      <w:r w:rsidRPr="00265F28">
        <w:rPr>
          <w:rFonts w:ascii="Arial" w:hAnsi="Arial" w:cs="Arial"/>
        </w:rPr>
        <w:t>ue</w:t>
      </w:r>
      <w:r w:rsidR="00CF5F7A" w:rsidRPr="00265F28">
        <w:rPr>
          <w:rFonts w:ascii="Arial" w:hAnsi="Arial" w:cs="Arial"/>
        </w:rPr>
        <w:t xml:space="preserve"> </w:t>
      </w:r>
      <w:r w:rsidR="00EA002B" w:rsidRPr="00265F28">
        <w:rPr>
          <w:rFonts w:ascii="Arial" w:hAnsi="Arial" w:cs="Arial"/>
        </w:rPr>
        <w:t>Oosthuizen</w:t>
      </w:r>
      <w:r w:rsidR="00EA002B" w:rsidRPr="00265F28">
        <w:rPr>
          <w:rFonts w:ascii="Arial" w:hAnsi="Arial" w:cs="Arial"/>
          <w:i/>
          <w:iCs/>
        </w:rPr>
        <w:t>. An Historical Atlas of Cambridgeshire and Huntingdonshire.</w:t>
      </w:r>
      <w:r w:rsidR="00EA002B" w:rsidRPr="00265F28">
        <w:rPr>
          <w:rStyle w:val="FootnoteReference"/>
          <w:rFonts w:ascii="Arial" w:hAnsi="Arial" w:cs="Arial"/>
          <w:i/>
          <w:iCs/>
        </w:rPr>
        <w:footnoteReference w:id="11"/>
      </w:r>
    </w:p>
    <w:p w14:paraId="67E5E96C" w14:textId="5C1296AA" w:rsidR="000D4F08" w:rsidRPr="00265F28" w:rsidRDefault="00886C85" w:rsidP="004B6A89">
      <w:pPr>
        <w:jc w:val="both"/>
        <w:rPr>
          <w:rFonts w:ascii="Arial" w:hAnsi="Arial" w:cs="Arial"/>
        </w:rPr>
      </w:pPr>
      <w:r w:rsidRPr="00265F28">
        <w:rPr>
          <w:rFonts w:ascii="Arial" w:hAnsi="Arial" w:cs="Arial"/>
        </w:rPr>
        <w:lastRenderedPageBreak/>
        <w:t>G</w:t>
      </w:r>
      <w:r w:rsidR="00140833" w:rsidRPr="00265F28">
        <w:rPr>
          <w:rFonts w:ascii="Arial" w:hAnsi="Arial" w:cs="Arial"/>
        </w:rPr>
        <w:t>eorge</w:t>
      </w:r>
      <w:r w:rsidRPr="00265F28">
        <w:rPr>
          <w:rFonts w:ascii="Arial" w:hAnsi="Arial" w:cs="Arial"/>
        </w:rPr>
        <w:t xml:space="preserve"> </w:t>
      </w:r>
      <w:r w:rsidR="00227577" w:rsidRPr="00265F28">
        <w:rPr>
          <w:rFonts w:ascii="Arial" w:hAnsi="Arial" w:cs="Arial"/>
        </w:rPr>
        <w:t>Fussell</w:t>
      </w:r>
      <w:r w:rsidR="00FF43BB" w:rsidRPr="00265F28">
        <w:rPr>
          <w:rFonts w:ascii="Arial" w:hAnsi="Arial" w:cs="Arial"/>
        </w:rPr>
        <w:t xml:space="preserve">. </w:t>
      </w:r>
      <w:r w:rsidR="00516015" w:rsidRPr="00265F28">
        <w:rPr>
          <w:rFonts w:ascii="Arial" w:hAnsi="Arial" w:cs="Arial"/>
          <w:i/>
          <w:iCs/>
        </w:rPr>
        <w:t>Agricultural Bibliography</w:t>
      </w:r>
      <w:r w:rsidR="008C2D9D">
        <w:rPr>
          <w:rFonts w:ascii="Arial" w:hAnsi="Arial" w:cs="Arial"/>
          <w:i/>
          <w:iCs/>
        </w:rPr>
        <w:t>.</w:t>
      </w:r>
      <w:r w:rsidR="00BC0034" w:rsidRPr="00265F28">
        <w:rPr>
          <w:rStyle w:val="FootnoteReference"/>
          <w:rFonts w:ascii="Arial" w:hAnsi="Arial" w:cs="Arial"/>
        </w:rPr>
        <w:footnoteReference w:id="12"/>
      </w:r>
      <w:r w:rsidR="008C2D9D">
        <w:rPr>
          <w:rFonts w:ascii="Arial" w:hAnsi="Arial" w:cs="Arial"/>
          <w:i/>
          <w:iCs/>
        </w:rPr>
        <w:t xml:space="preserve"> </w:t>
      </w:r>
      <w:r w:rsidR="008C2D9D">
        <w:rPr>
          <w:rFonts w:ascii="Arial" w:hAnsi="Arial" w:cs="Arial"/>
        </w:rPr>
        <w:t>I</w:t>
      </w:r>
      <w:r w:rsidR="008C2D9D" w:rsidRPr="00265F28">
        <w:rPr>
          <w:rFonts w:ascii="Arial" w:hAnsi="Arial" w:cs="Arial"/>
        </w:rPr>
        <w:t>ndexed by topic, title, author, year.</w:t>
      </w:r>
    </w:p>
    <w:p w14:paraId="61E8BD74" w14:textId="0962BD61" w:rsidR="00162B03" w:rsidRPr="00265F28" w:rsidRDefault="00140833" w:rsidP="004B6A89">
      <w:pPr>
        <w:jc w:val="both"/>
        <w:rPr>
          <w:rFonts w:ascii="Arial" w:hAnsi="Arial" w:cs="Arial"/>
        </w:rPr>
      </w:pPr>
      <w:r w:rsidRPr="00265F28">
        <w:rPr>
          <w:rFonts w:ascii="Arial" w:hAnsi="Arial" w:cs="Arial"/>
        </w:rPr>
        <w:t>Tony</w:t>
      </w:r>
      <w:r w:rsidR="00886C85" w:rsidRPr="00265F28">
        <w:rPr>
          <w:rFonts w:ascii="Arial" w:hAnsi="Arial" w:cs="Arial"/>
        </w:rPr>
        <w:t xml:space="preserve"> </w:t>
      </w:r>
      <w:r w:rsidR="00B103A2" w:rsidRPr="00265F28">
        <w:rPr>
          <w:rFonts w:ascii="Arial" w:hAnsi="Arial" w:cs="Arial"/>
        </w:rPr>
        <w:t xml:space="preserve">Copsey, </w:t>
      </w:r>
      <w:r w:rsidR="00B103A2" w:rsidRPr="00265F28">
        <w:rPr>
          <w:rFonts w:ascii="Arial" w:hAnsi="Arial" w:cs="Arial"/>
          <w:i/>
          <w:iCs/>
        </w:rPr>
        <w:t>Suffolk Writers</w:t>
      </w:r>
      <w:r w:rsidR="00537E14">
        <w:rPr>
          <w:rFonts w:ascii="Arial" w:hAnsi="Arial" w:cs="Arial"/>
          <w:i/>
          <w:iCs/>
        </w:rPr>
        <w:t>,</w:t>
      </w:r>
      <w:r w:rsidR="00002BDC">
        <w:rPr>
          <w:rFonts w:ascii="Arial" w:hAnsi="Arial" w:cs="Arial"/>
          <w:i/>
          <w:iCs/>
        </w:rPr>
        <w:t xml:space="preserve"> </w:t>
      </w:r>
      <w:r w:rsidR="00AE6EF8" w:rsidRPr="00265F28">
        <w:rPr>
          <w:rFonts w:ascii="Arial" w:hAnsi="Arial" w:cs="Arial"/>
        </w:rPr>
        <w:t>author</w:t>
      </w:r>
      <w:r w:rsidR="00002BDC">
        <w:rPr>
          <w:rFonts w:ascii="Arial" w:hAnsi="Arial" w:cs="Arial"/>
        </w:rPr>
        <w:t xml:space="preserve"> index, </w:t>
      </w:r>
      <w:r w:rsidR="009450A1" w:rsidRPr="00265F28">
        <w:rPr>
          <w:rFonts w:ascii="Arial" w:hAnsi="Arial" w:cs="Arial"/>
          <w:i/>
          <w:iCs/>
        </w:rPr>
        <w:t xml:space="preserve">Suffolk </w:t>
      </w:r>
      <w:r w:rsidR="00B103A2" w:rsidRPr="00265F28">
        <w:rPr>
          <w:rFonts w:ascii="Arial" w:hAnsi="Arial" w:cs="Arial"/>
          <w:i/>
          <w:iCs/>
        </w:rPr>
        <w:t>Booktr</w:t>
      </w:r>
      <w:r w:rsidR="003F310E" w:rsidRPr="00265F28">
        <w:rPr>
          <w:rFonts w:ascii="Arial" w:hAnsi="Arial" w:cs="Arial"/>
          <w:i/>
          <w:iCs/>
        </w:rPr>
        <w:t>ades</w:t>
      </w:r>
      <w:r w:rsidR="00C60498" w:rsidRPr="00265F28">
        <w:rPr>
          <w:rFonts w:ascii="Arial" w:hAnsi="Arial" w:cs="Arial"/>
          <w:i/>
          <w:iCs/>
        </w:rPr>
        <w:t>,</w:t>
      </w:r>
      <w:r w:rsidR="00002BDC">
        <w:rPr>
          <w:rFonts w:ascii="Arial" w:hAnsi="Arial" w:cs="Arial"/>
        </w:rPr>
        <w:t xml:space="preserve"> </w:t>
      </w:r>
      <w:r w:rsidR="00B020F8" w:rsidRPr="00265F28">
        <w:rPr>
          <w:rFonts w:ascii="Arial" w:hAnsi="Arial" w:cs="Arial"/>
        </w:rPr>
        <w:t>location</w:t>
      </w:r>
      <w:r w:rsidR="00AE6EF8" w:rsidRPr="00265F28">
        <w:rPr>
          <w:rFonts w:ascii="Arial" w:hAnsi="Arial" w:cs="Arial"/>
        </w:rPr>
        <w:t xml:space="preserve"> and name</w:t>
      </w:r>
      <w:r w:rsidR="00002BDC">
        <w:rPr>
          <w:rFonts w:ascii="Arial" w:hAnsi="Arial" w:cs="Arial"/>
        </w:rPr>
        <w:t xml:space="preserve"> index</w:t>
      </w:r>
      <w:r w:rsidR="00B020F8" w:rsidRPr="00265F28">
        <w:rPr>
          <w:rFonts w:ascii="Arial" w:hAnsi="Arial" w:cs="Arial"/>
        </w:rPr>
        <w:t>.</w:t>
      </w:r>
      <w:r w:rsidR="00537E14" w:rsidRPr="00537E14">
        <w:rPr>
          <w:rStyle w:val="FootnoteReference"/>
          <w:rFonts w:ascii="Arial" w:hAnsi="Arial" w:cs="Arial"/>
        </w:rPr>
        <w:t xml:space="preserve"> </w:t>
      </w:r>
      <w:r w:rsidR="00537E14" w:rsidRPr="00265F28">
        <w:rPr>
          <w:rStyle w:val="FootnoteReference"/>
          <w:rFonts w:ascii="Arial" w:hAnsi="Arial" w:cs="Arial"/>
        </w:rPr>
        <w:footnoteReference w:id="13"/>
      </w:r>
    </w:p>
    <w:p w14:paraId="13768B71" w14:textId="1A265553" w:rsidR="0087160F" w:rsidRPr="00265F28" w:rsidRDefault="00DC0895" w:rsidP="004B6A89">
      <w:pPr>
        <w:jc w:val="both"/>
        <w:rPr>
          <w:rFonts w:ascii="Arial" w:hAnsi="Arial" w:cs="Arial"/>
        </w:rPr>
      </w:pPr>
      <w:r w:rsidRPr="00265F28">
        <w:rPr>
          <w:rFonts w:ascii="Arial" w:hAnsi="Arial" w:cs="Arial"/>
        </w:rPr>
        <w:t>J</w:t>
      </w:r>
      <w:r w:rsidR="00140833" w:rsidRPr="00265F28">
        <w:rPr>
          <w:rFonts w:ascii="Arial" w:hAnsi="Arial" w:cs="Arial"/>
        </w:rPr>
        <w:t>oan</w:t>
      </w:r>
      <w:r w:rsidRPr="00265F28">
        <w:rPr>
          <w:rFonts w:ascii="Arial" w:hAnsi="Arial" w:cs="Arial"/>
        </w:rPr>
        <w:t xml:space="preserve"> </w:t>
      </w:r>
      <w:r w:rsidR="0087160F" w:rsidRPr="00265F28">
        <w:rPr>
          <w:rFonts w:ascii="Arial" w:hAnsi="Arial" w:cs="Arial"/>
        </w:rPr>
        <w:t xml:space="preserve">Thirsk and </w:t>
      </w:r>
      <w:r w:rsidR="00F4688C" w:rsidRPr="00265F28">
        <w:rPr>
          <w:rFonts w:ascii="Arial" w:hAnsi="Arial" w:cs="Arial"/>
        </w:rPr>
        <w:t>J</w:t>
      </w:r>
      <w:r w:rsidR="00140833" w:rsidRPr="00265F28">
        <w:rPr>
          <w:rFonts w:ascii="Arial" w:hAnsi="Arial" w:cs="Arial"/>
        </w:rPr>
        <w:t>oan</w:t>
      </w:r>
      <w:r w:rsidR="00F4688C" w:rsidRPr="00265F28">
        <w:rPr>
          <w:rFonts w:ascii="Arial" w:hAnsi="Arial" w:cs="Arial"/>
        </w:rPr>
        <w:t xml:space="preserve"> </w:t>
      </w:r>
      <w:r w:rsidR="0087160F" w:rsidRPr="00265F28">
        <w:rPr>
          <w:rFonts w:ascii="Arial" w:hAnsi="Arial" w:cs="Arial"/>
        </w:rPr>
        <w:t>Imr</w:t>
      </w:r>
      <w:r w:rsidR="00F4688C" w:rsidRPr="00265F28">
        <w:rPr>
          <w:rFonts w:ascii="Arial" w:hAnsi="Arial" w:cs="Arial"/>
        </w:rPr>
        <w:t>ay</w:t>
      </w:r>
      <w:r w:rsidR="0087160F" w:rsidRPr="00265F28">
        <w:rPr>
          <w:rFonts w:ascii="Arial" w:hAnsi="Arial" w:cs="Arial"/>
        </w:rPr>
        <w:t xml:space="preserve">. </w:t>
      </w:r>
      <w:r w:rsidR="0087160F" w:rsidRPr="00265F28">
        <w:rPr>
          <w:rFonts w:ascii="Arial" w:hAnsi="Arial" w:cs="Arial"/>
          <w:i/>
          <w:iCs/>
        </w:rPr>
        <w:t>Suffolk Farming in the Nineteenth Century</w:t>
      </w:r>
      <w:r w:rsidR="00281858" w:rsidRPr="00265F28">
        <w:rPr>
          <w:rFonts w:ascii="Arial" w:hAnsi="Arial" w:cs="Arial"/>
          <w:i/>
          <w:iCs/>
        </w:rPr>
        <w:t>.</w:t>
      </w:r>
      <w:r w:rsidR="0087160F" w:rsidRPr="00265F28">
        <w:rPr>
          <w:rStyle w:val="FootnoteReference"/>
          <w:rFonts w:ascii="Arial" w:hAnsi="Arial" w:cs="Arial"/>
        </w:rPr>
        <w:footnoteReference w:id="14"/>
      </w:r>
      <w:r w:rsidR="0087160F" w:rsidRPr="00265F28">
        <w:rPr>
          <w:rFonts w:ascii="Arial" w:hAnsi="Arial" w:cs="Arial"/>
        </w:rPr>
        <w:t xml:space="preserve"> Free to view online at S</w:t>
      </w:r>
      <w:r w:rsidR="002E09B0" w:rsidRPr="00265F28">
        <w:rPr>
          <w:rFonts w:ascii="Arial" w:hAnsi="Arial" w:cs="Arial"/>
        </w:rPr>
        <w:t xml:space="preserve">uffolk </w:t>
      </w:r>
      <w:r w:rsidR="0087160F" w:rsidRPr="00265F28">
        <w:rPr>
          <w:rFonts w:ascii="Arial" w:hAnsi="Arial" w:cs="Arial"/>
        </w:rPr>
        <w:t>R</w:t>
      </w:r>
      <w:r w:rsidR="002E09B0" w:rsidRPr="00265F28">
        <w:rPr>
          <w:rFonts w:ascii="Arial" w:hAnsi="Arial" w:cs="Arial"/>
        </w:rPr>
        <w:t xml:space="preserve">ecord </w:t>
      </w:r>
      <w:r w:rsidR="0087160F" w:rsidRPr="00265F28">
        <w:rPr>
          <w:rFonts w:ascii="Arial" w:hAnsi="Arial" w:cs="Arial"/>
        </w:rPr>
        <w:t>S</w:t>
      </w:r>
      <w:r w:rsidR="002E09B0" w:rsidRPr="00265F28">
        <w:rPr>
          <w:rFonts w:ascii="Arial" w:hAnsi="Arial" w:cs="Arial"/>
        </w:rPr>
        <w:t>ociety</w:t>
      </w:r>
      <w:r w:rsidR="00F22517" w:rsidRPr="00265F28">
        <w:rPr>
          <w:rFonts w:ascii="Arial" w:hAnsi="Arial" w:cs="Arial"/>
        </w:rPr>
        <w:t xml:space="preserve"> &amp; Internet Archive.</w:t>
      </w:r>
    </w:p>
    <w:p w14:paraId="5CE01BB5" w14:textId="1AF1A5E6" w:rsidR="00D34054" w:rsidRPr="00265F28" w:rsidRDefault="00D34054" w:rsidP="004B6A89">
      <w:pPr>
        <w:jc w:val="both"/>
        <w:rPr>
          <w:rFonts w:ascii="Arial" w:hAnsi="Arial" w:cs="Arial"/>
        </w:rPr>
      </w:pPr>
      <w:r w:rsidRPr="00265F28">
        <w:rPr>
          <w:rFonts w:ascii="Arial" w:hAnsi="Arial" w:cs="Arial"/>
        </w:rPr>
        <w:t>P</w:t>
      </w:r>
      <w:r w:rsidR="0012152B" w:rsidRPr="00265F28">
        <w:rPr>
          <w:rFonts w:ascii="Arial" w:hAnsi="Arial" w:cs="Arial"/>
        </w:rPr>
        <w:t>eter</w:t>
      </w:r>
      <w:r w:rsidRPr="00265F28">
        <w:rPr>
          <w:rFonts w:ascii="Arial" w:hAnsi="Arial" w:cs="Arial"/>
        </w:rPr>
        <w:t xml:space="preserve"> Hopper.</w:t>
      </w:r>
      <w:r w:rsidRPr="00265F28">
        <w:rPr>
          <w:rFonts w:ascii="Arial" w:hAnsi="Arial" w:cs="Arial"/>
          <w:i/>
          <w:iCs/>
        </w:rPr>
        <w:t xml:space="preserve"> Suffolk’s Historic Farms.</w:t>
      </w:r>
      <w:r w:rsidRPr="00265F28">
        <w:rPr>
          <w:rStyle w:val="FootnoteReference"/>
          <w:rFonts w:ascii="Arial" w:hAnsi="Arial" w:cs="Arial"/>
        </w:rPr>
        <w:footnoteReference w:id="15"/>
      </w:r>
      <w:r w:rsidRPr="00265F28">
        <w:rPr>
          <w:rFonts w:ascii="Arial" w:hAnsi="Arial" w:cs="Arial"/>
          <w:i/>
          <w:iCs/>
        </w:rPr>
        <w:t xml:space="preserve"> </w:t>
      </w:r>
      <w:r w:rsidRPr="00265F28">
        <w:rPr>
          <w:rFonts w:ascii="Arial" w:hAnsi="Arial" w:cs="Arial"/>
        </w:rPr>
        <w:fldChar w:fldCharType="begin"/>
      </w:r>
      <w:r w:rsidRPr="00265F28">
        <w:rPr>
          <w:rFonts w:ascii="Arial" w:hAnsi="Arial" w:cs="Arial"/>
        </w:rPr>
        <w:instrText xml:space="preserve"> ADDIN EN.CITE &lt;EndNote&gt;&lt;Cite&gt;&lt;Year&gt;2004&lt;/Year&gt;&lt;RecNum&gt;555&lt;/RecNum&gt;&lt;record&gt;&lt;rec-number&gt;555&lt;/rec-number&gt;&lt;foreign-keys&gt;&lt;key app="EN" db-id="2px20pt5e0ea5herw28pea9h555razzfdvpa" timestamp="1688120564" guid="8278e0f5-afb7-435d-938c-6b1105c26f62"&gt;555&lt;/key&gt;&lt;/foreign-keys&gt;&lt;ref-type name="Book"&gt;6&lt;/ref-type&gt;&lt;contributors&gt;&lt;authors&gt;&lt;author&gt;Peter Hopper&lt;/author&gt;&lt;/authors&gt;&lt;/contributors&gt;&lt;titles&gt;&lt;title&gt;Suffolk&amp;apos;s Historic Farms&lt;/title&gt;&lt;/titles&gt;&lt;dates&gt;&lt;year&gt;2004&lt;/year&gt;&lt;/dates&gt;&lt;pub-location&gt;Derby&lt;/pub-location&gt;&lt;publisher&gt;Breedon&lt;/publisher&gt;&lt;urls&gt;&lt;/urls&gt;&lt;/record&gt;&lt;/Cite&gt;&lt;/EndNote&gt;</w:instrText>
      </w:r>
      <w:r w:rsidR="007365EF">
        <w:rPr>
          <w:rFonts w:ascii="Arial" w:hAnsi="Arial" w:cs="Arial"/>
        </w:rPr>
        <w:fldChar w:fldCharType="separate"/>
      </w:r>
      <w:r w:rsidRPr="00265F28">
        <w:rPr>
          <w:rFonts w:ascii="Arial" w:hAnsi="Arial" w:cs="Arial"/>
        </w:rPr>
        <w:fldChar w:fldCharType="end"/>
      </w:r>
    </w:p>
    <w:p w14:paraId="4E42AED4" w14:textId="7B857762" w:rsidR="00516015" w:rsidRPr="00265F28" w:rsidRDefault="00DC0895" w:rsidP="004B6A89">
      <w:pPr>
        <w:jc w:val="both"/>
        <w:rPr>
          <w:rFonts w:ascii="Arial" w:hAnsi="Arial" w:cs="Arial"/>
          <w:i/>
          <w:iCs/>
        </w:rPr>
      </w:pPr>
      <w:r w:rsidRPr="00265F28">
        <w:rPr>
          <w:rFonts w:ascii="Arial" w:hAnsi="Arial" w:cs="Arial"/>
        </w:rPr>
        <w:t>P</w:t>
      </w:r>
      <w:r w:rsidR="003370DC" w:rsidRPr="00265F28">
        <w:rPr>
          <w:rFonts w:ascii="Arial" w:hAnsi="Arial" w:cs="Arial"/>
        </w:rPr>
        <w:t>eter</w:t>
      </w:r>
      <w:r w:rsidRPr="00265F28">
        <w:rPr>
          <w:rFonts w:ascii="Arial" w:hAnsi="Arial" w:cs="Arial"/>
        </w:rPr>
        <w:t xml:space="preserve"> </w:t>
      </w:r>
      <w:r w:rsidR="00227577" w:rsidRPr="00265F28">
        <w:rPr>
          <w:rFonts w:ascii="Arial" w:hAnsi="Arial" w:cs="Arial"/>
        </w:rPr>
        <w:t>Edwards</w:t>
      </w:r>
      <w:r w:rsidR="00F414ED" w:rsidRPr="00265F28">
        <w:rPr>
          <w:rFonts w:ascii="Arial" w:hAnsi="Arial" w:cs="Arial"/>
        </w:rPr>
        <w:t xml:space="preserve">. </w:t>
      </w:r>
      <w:r w:rsidR="00831382" w:rsidRPr="00265F28">
        <w:rPr>
          <w:rFonts w:ascii="Arial" w:hAnsi="Arial" w:cs="Arial"/>
          <w:i/>
          <w:iCs/>
        </w:rPr>
        <w:t>Farming Sources</w:t>
      </w:r>
      <w:r w:rsidR="00227577" w:rsidRPr="00265F28">
        <w:rPr>
          <w:rFonts w:ascii="Arial" w:hAnsi="Arial" w:cs="Arial"/>
          <w:i/>
          <w:iCs/>
        </w:rPr>
        <w:t xml:space="preserve"> for Local Historians</w:t>
      </w:r>
      <w:r w:rsidR="00B52F71" w:rsidRPr="00265F28">
        <w:rPr>
          <w:rFonts w:ascii="Arial" w:hAnsi="Arial" w:cs="Arial"/>
          <w:i/>
          <w:iCs/>
        </w:rPr>
        <w:t>.</w:t>
      </w:r>
      <w:r w:rsidR="00D80CAE" w:rsidRPr="00265F28">
        <w:rPr>
          <w:rStyle w:val="FootnoteReference"/>
          <w:rFonts w:ascii="Arial" w:hAnsi="Arial" w:cs="Arial"/>
        </w:rPr>
        <w:footnoteReference w:id="16"/>
      </w:r>
      <w:r w:rsidR="00B862EB" w:rsidRPr="00265F28">
        <w:rPr>
          <w:rFonts w:ascii="Arial" w:hAnsi="Arial" w:cs="Arial"/>
          <w:i/>
          <w:iCs/>
        </w:rPr>
        <w:t xml:space="preserve"> </w:t>
      </w:r>
    </w:p>
    <w:p w14:paraId="3A245F9E" w14:textId="06124509" w:rsidR="00B52F71" w:rsidRPr="00265F28" w:rsidRDefault="00B52F71" w:rsidP="004B6A89">
      <w:pPr>
        <w:jc w:val="both"/>
        <w:rPr>
          <w:rFonts w:ascii="Arial" w:hAnsi="Arial" w:cs="Arial"/>
        </w:rPr>
      </w:pPr>
      <w:r w:rsidRPr="00265F28">
        <w:rPr>
          <w:rFonts w:ascii="Arial" w:hAnsi="Arial" w:cs="Arial"/>
        </w:rPr>
        <w:t>P</w:t>
      </w:r>
      <w:r w:rsidR="00A92F52" w:rsidRPr="00265F28">
        <w:rPr>
          <w:rFonts w:ascii="Arial" w:hAnsi="Arial" w:cs="Arial"/>
        </w:rPr>
        <w:t xml:space="preserve">eter </w:t>
      </w:r>
      <w:r w:rsidRPr="00265F28">
        <w:rPr>
          <w:rFonts w:ascii="Arial" w:hAnsi="Arial" w:cs="Arial"/>
        </w:rPr>
        <w:t>Edwards</w:t>
      </w:r>
      <w:r w:rsidR="000153ED" w:rsidRPr="00265F28">
        <w:rPr>
          <w:rFonts w:ascii="Arial" w:hAnsi="Arial" w:cs="Arial"/>
          <w:i/>
          <w:iCs/>
        </w:rPr>
        <w:t xml:space="preserve">. </w:t>
      </w:r>
      <w:r w:rsidR="00B772E0" w:rsidRPr="00265F28">
        <w:rPr>
          <w:rFonts w:ascii="Arial" w:hAnsi="Arial" w:cs="Arial"/>
          <w:i/>
          <w:iCs/>
        </w:rPr>
        <w:fldChar w:fldCharType="begin"/>
      </w:r>
      <w:r w:rsidR="008E029A" w:rsidRPr="00265F28">
        <w:rPr>
          <w:rFonts w:ascii="Arial" w:hAnsi="Arial" w:cs="Arial"/>
          <w:i/>
          <w:iCs/>
        </w:rPr>
        <w:instrText xml:space="preserve"> ADDIN EN.CITE &lt;EndNote&gt;&lt;Cite&gt;&lt;Author&gt;Edwards&lt;/Author&gt;&lt;Year&gt;1993&lt;/Year&gt;&lt;RecNum&gt;616&lt;/RecNum&gt;&lt;record&gt;&lt;rec-number&gt;616&lt;/rec-number&gt;&lt;foreign-keys&gt;&lt;key app="EN" db-id="2px20pt5e0ea5herw28pea9h555razzfdvpa" timestamp="1698071398" guid="bd96cfbc-f6ac-474e-979e-7ecebaf6a899"&gt;616&lt;/key&gt;&lt;/foreign-keys&gt;&lt;ref-type name="Book"&gt;6&lt;/ref-type&gt;&lt;contributors&gt;&lt;authors&gt;&lt;author&gt;Peter Edwards&lt;/author&gt;&lt;/authors&gt;&lt;/contributors&gt;&lt;titles&gt;&lt;title&gt;Rural Life: Guide to Local Records.&lt;/title&gt;&lt;/titles&gt;&lt;dates&gt;&lt;year&gt;1993&lt;/year&gt;&lt;/dates&gt;&lt;pub-location&gt;London&lt;/pub-location&gt;&lt;publisher&gt;Batsford&lt;/publisher&gt;&lt;urls&gt;&lt;/urls&gt;&lt;/record&gt;&lt;/Cite&gt;&lt;/EndNote&gt;</w:instrText>
      </w:r>
      <w:r w:rsidR="007365EF">
        <w:rPr>
          <w:rFonts w:ascii="Arial" w:hAnsi="Arial" w:cs="Arial"/>
          <w:i/>
          <w:iCs/>
        </w:rPr>
        <w:fldChar w:fldCharType="separate"/>
      </w:r>
      <w:r w:rsidR="00B772E0" w:rsidRPr="00265F28">
        <w:rPr>
          <w:rFonts w:ascii="Arial" w:hAnsi="Arial" w:cs="Arial"/>
          <w:i/>
          <w:iCs/>
        </w:rPr>
        <w:fldChar w:fldCharType="end"/>
      </w:r>
      <w:r w:rsidRPr="00265F28">
        <w:rPr>
          <w:rFonts w:ascii="Arial" w:hAnsi="Arial" w:cs="Arial"/>
          <w:i/>
          <w:iCs/>
        </w:rPr>
        <w:t xml:space="preserve">Rural Life: </w:t>
      </w:r>
      <w:r w:rsidR="002926CF" w:rsidRPr="00265F28">
        <w:rPr>
          <w:rFonts w:ascii="Arial" w:hAnsi="Arial" w:cs="Arial"/>
          <w:i/>
          <w:iCs/>
        </w:rPr>
        <w:t>Guide to Local Records.</w:t>
      </w:r>
      <w:r w:rsidR="002926CF" w:rsidRPr="00265F28">
        <w:rPr>
          <w:rStyle w:val="FootnoteReference"/>
          <w:rFonts w:ascii="Arial" w:hAnsi="Arial" w:cs="Arial"/>
          <w:i/>
          <w:iCs/>
        </w:rPr>
        <w:footnoteReference w:id="17"/>
      </w:r>
      <w:r w:rsidR="00644A3B" w:rsidRPr="00265F28">
        <w:rPr>
          <w:rFonts w:ascii="Arial" w:hAnsi="Arial" w:cs="Arial"/>
          <w:i/>
          <w:iCs/>
        </w:rPr>
        <w:t xml:space="preserve"> </w:t>
      </w:r>
      <w:r w:rsidR="00644A3B" w:rsidRPr="00265F28">
        <w:rPr>
          <w:rFonts w:ascii="Arial" w:hAnsi="Arial" w:cs="Arial"/>
        </w:rPr>
        <w:t>Internet Archive.</w:t>
      </w:r>
    </w:p>
    <w:p w14:paraId="5FB68223" w14:textId="4295D92B" w:rsidR="005E197A" w:rsidRPr="00265F28" w:rsidRDefault="00135566" w:rsidP="004B6A89">
      <w:pPr>
        <w:jc w:val="both"/>
        <w:rPr>
          <w:rFonts w:ascii="Arial" w:hAnsi="Arial" w:cs="Arial"/>
        </w:rPr>
      </w:pPr>
      <w:r w:rsidRPr="00265F28">
        <w:rPr>
          <w:rFonts w:ascii="Arial" w:hAnsi="Arial" w:cs="Arial"/>
        </w:rPr>
        <w:t>C</w:t>
      </w:r>
      <w:r w:rsidR="004D1A2A" w:rsidRPr="00265F28">
        <w:rPr>
          <w:rFonts w:ascii="Arial" w:hAnsi="Arial" w:cs="Arial"/>
        </w:rPr>
        <w:t xml:space="preserve">harles </w:t>
      </w:r>
      <w:r w:rsidRPr="00265F28">
        <w:rPr>
          <w:rFonts w:ascii="Arial" w:hAnsi="Arial" w:cs="Arial"/>
        </w:rPr>
        <w:t>Jewell</w:t>
      </w:r>
      <w:r w:rsidR="008D6CA3" w:rsidRPr="00265F28">
        <w:rPr>
          <w:rFonts w:ascii="Arial" w:hAnsi="Arial" w:cs="Arial"/>
        </w:rPr>
        <w:t xml:space="preserve"> </w:t>
      </w:r>
      <w:r w:rsidR="00BA45C7" w:rsidRPr="00265F28">
        <w:rPr>
          <w:rFonts w:ascii="Arial" w:hAnsi="Arial" w:cs="Arial"/>
        </w:rPr>
        <w:t>&amp; H</w:t>
      </w:r>
      <w:r w:rsidR="006C22C0" w:rsidRPr="00265F28">
        <w:rPr>
          <w:rFonts w:ascii="Arial" w:hAnsi="Arial" w:cs="Arial"/>
        </w:rPr>
        <w:t>enry</w:t>
      </w:r>
      <w:r w:rsidR="00BA45C7" w:rsidRPr="00265F28">
        <w:rPr>
          <w:rFonts w:ascii="Arial" w:hAnsi="Arial" w:cs="Arial"/>
        </w:rPr>
        <w:t xml:space="preserve"> Stevens</w:t>
      </w:r>
      <w:r w:rsidRPr="00265F28">
        <w:rPr>
          <w:rFonts w:ascii="Arial" w:hAnsi="Arial" w:cs="Arial"/>
        </w:rPr>
        <w:t xml:space="preserve">. </w:t>
      </w:r>
      <w:r w:rsidR="00F80B6B" w:rsidRPr="00265F28">
        <w:rPr>
          <w:rFonts w:ascii="Arial" w:hAnsi="Arial" w:cs="Arial"/>
          <w:i/>
          <w:iCs/>
        </w:rPr>
        <w:t>Victorian Farming. A Sourcebook</w:t>
      </w:r>
      <w:r w:rsidR="00F80B6B" w:rsidRPr="00265F28">
        <w:rPr>
          <w:rFonts w:ascii="Arial" w:hAnsi="Arial" w:cs="Arial"/>
        </w:rPr>
        <w:t>.</w:t>
      </w:r>
      <w:r w:rsidRPr="00265F28">
        <w:rPr>
          <w:rStyle w:val="FootnoteReference"/>
          <w:rFonts w:ascii="Arial" w:hAnsi="Arial" w:cs="Arial"/>
        </w:rPr>
        <w:footnoteReference w:id="18"/>
      </w:r>
      <w:r w:rsidR="00BA45C7" w:rsidRPr="00265F28">
        <w:rPr>
          <w:rFonts w:ascii="Arial" w:hAnsi="Arial" w:cs="Arial"/>
        </w:rPr>
        <w:t xml:space="preserve"> </w:t>
      </w:r>
    </w:p>
    <w:p w14:paraId="3F2E1317" w14:textId="63BC314E" w:rsidR="009F35CB" w:rsidRPr="00265F28" w:rsidRDefault="000875C0" w:rsidP="004B6A89">
      <w:pPr>
        <w:jc w:val="both"/>
        <w:rPr>
          <w:rFonts w:ascii="Arial" w:hAnsi="Arial" w:cs="Arial"/>
        </w:rPr>
      </w:pPr>
      <w:r w:rsidRPr="00265F28">
        <w:rPr>
          <w:rFonts w:ascii="Arial" w:hAnsi="Arial" w:cs="Arial"/>
        </w:rPr>
        <w:t>Elspeth</w:t>
      </w:r>
      <w:r w:rsidR="00750208" w:rsidRPr="00265F28">
        <w:rPr>
          <w:rFonts w:ascii="Arial" w:hAnsi="Arial" w:cs="Arial"/>
        </w:rPr>
        <w:t xml:space="preserve"> </w:t>
      </w:r>
      <w:r w:rsidR="00EC61BF" w:rsidRPr="00265F28">
        <w:rPr>
          <w:rFonts w:ascii="Arial" w:hAnsi="Arial" w:cs="Arial"/>
        </w:rPr>
        <w:t>Moncrieff</w:t>
      </w:r>
      <w:r w:rsidR="0059232E" w:rsidRPr="00265F28">
        <w:rPr>
          <w:rFonts w:ascii="Arial" w:hAnsi="Arial" w:cs="Arial"/>
        </w:rPr>
        <w:t xml:space="preserve">, </w:t>
      </w:r>
      <w:r w:rsidR="00750208" w:rsidRPr="00265F28">
        <w:rPr>
          <w:rFonts w:ascii="Arial" w:hAnsi="Arial" w:cs="Arial"/>
        </w:rPr>
        <w:t>Iona</w:t>
      </w:r>
      <w:r w:rsidR="0059232E" w:rsidRPr="00265F28">
        <w:rPr>
          <w:rFonts w:ascii="Arial" w:hAnsi="Arial" w:cs="Arial"/>
        </w:rPr>
        <w:t xml:space="preserve"> Joseph</w:t>
      </w:r>
      <w:r w:rsidR="00750208" w:rsidRPr="00265F28">
        <w:rPr>
          <w:rFonts w:ascii="Arial" w:hAnsi="Arial" w:cs="Arial"/>
        </w:rPr>
        <w:t xml:space="preserve"> &amp; Stephen </w:t>
      </w:r>
      <w:r w:rsidR="00EC61BF" w:rsidRPr="00265F28">
        <w:rPr>
          <w:rFonts w:ascii="Arial" w:hAnsi="Arial" w:cs="Arial"/>
        </w:rPr>
        <w:t>Joseph</w:t>
      </w:r>
      <w:r w:rsidR="00EC61BF" w:rsidRPr="00265F28">
        <w:rPr>
          <w:rFonts w:ascii="Arial" w:hAnsi="Arial" w:cs="Arial"/>
          <w:i/>
          <w:iCs/>
        </w:rPr>
        <w:t xml:space="preserve">. </w:t>
      </w:r>
      <w:r w:rsidR="002E5AD9" w:rsidRPr="00265F28">
        <w:rPr>
          <w:rFonts w:ascii="Arial" w:hAnsi="Arial" w:cs="Arial"/>
          <w:i/>
          <w:iCs/>
        </w:rPr>
        <w:t>Animal Portraits</w:t>
      </w:r>
      <w:r w:rsidR="001118A6" w:rsidRPr="00265F28">
        <w:rPr>
          <w:rFonts w:ascii="Arial" w:hAnsi="Arial" w:cs="Arial"/>
          <w:i/>
          <w:iCs/>
        </w:rPr>
        <w:t>.</w:t>
      </w:r>
      <w:r w:rsidR="00724D27" w:rsidRPr="00265F28">
        <w:rPr>
          <w:rStyle w:val="FootnoteReference"/>
          <w:rFonts w:ascii="Arial" w:hAnsi="Arial" w:cs="Arial"/>
        </w:rPr>
        <w:footnoteReference w:id="19"/>
      </w:r>
    </w:p>
    <w:p w14:paraId="2024B2BD" w14:textId="7F6461D5" w:rsidR="00591940" w:rsidRPr="00265F28" w:rsidRDefault="00537A20" w:rsidP="004B6A89">
      <w:pPr>
        <w:jc w:val="both"/>
        <w:rPr>
          <w:rFonts w:ascii="Arial" w:hAnsi="Arial" w:cs="Arial"/>
          <w:i/>
          <w:iCs/>
        </w:rPr>
      </w:pPr>
      <w:r w:rsidRPr="00265F28">
        <w:rPr>
          <w:rFonts w:ascii="Arial" w:hAnsi="Arial" w:cs="Arial"/>
        </w:rPr>
        <w:t>C</w:t>
      </w:r>
      <w:r w:rsidR="00A95FFA" w:rsidRPr="00265F28">
        <w:rPr>
          <w:rFonts w:ascii="Arial" w:hAnsi="Arial" w:cs="Arial"/>
        </w:rPr>
        <w:t>hristiana</w:t>
      </w:r>
      <w:r w:rsidR="00A27CD1" w:rsidRPr="00265F28">
        <w:rPr>
          <w:rFonts w:ascii="Arial" w:hAnsi="Arial" w:cs="Arial"/>
        </w:rPr>
        <w:t xml:space="preserve"> </w:t>
      </w:r>
      <w:r w:rsidR="00DD3F3C" w:rsidRPr="00265F28">
        <w:rPr>
          <w:rFonts w:ascii="Arial" w:hAnsi="Arial" w:cs="Arial"/>
        </w:rPr>
        <w:t>Payne</w:t>
      </w:r>
      <w:r w:rsidR="00DD3F3C" w:rsidRPr="00265F28">
        <w:rPr>
          <w:rFonts w:ascii="Arial" w:hAnsi="Arial" w:cs="Arial"/>
          <w:i/>
          <w:iCs/>
        </w:rPr>
        <w:t xml:space="preserve">. </w:t>
      </w:r>
      <w:r w:rsidR="0041024F" w:rsidRPr="00265F28">
        <w:rPr>
          <w:rFonts w:ascii="Arial" w:hAnsi="Arial" w:cs="Arial"/>
          <w:i/>
          <w:iCs/>
        </w:rPr>
        <w:t>Images of the agricultural landscape</w:t>
      </w:r>
      <w:r w:rsidR="004A48AA" w:rsidRPr="00265F28">
        <w:rPr>
          <w:rFonts w:ascii="Arial" w:hAnsi="Arial" w:cs="Arial"/>
          <w:i/>
          <w:iCs/>
        </w:rPr>
        <w:t>.</w:t>
      </w:r>
      <w:r w:rsidR="00D86540" w:rsidRPr="00265F28">
        <w:rPr>
          <w:rStyle w:val="FootnoteReference"/>
          <w:rFonts w:ascii="Arial" w:hAnsi="Arial" w:cs="Arial"/>
        </w:rPr>
        <w:footnoteReference w:id="20"/>
      </w:r>
      <w:r w:rsidR="00D06D69" w:rsidRPr="00265F28">
        <w:rPr>
          <w:rFonts w:ascii="Arial" w:hAnsi="Arial" w:cs="Arial"/>
          <w:i/>
          <w:iCs/>
        </w:rPr>
        <w:t xml:space="preserve"> Internet Archive</w:t>
      </w:r>
    </w:p>
    <w:p w14:paraId="1EE781FE" w14:textId="24E2AE78" w:rsidR="00DC0895" w:rsidRPr="00265F28" w:rsidRDefault="00DC0895" w:rsidP="004B6A89">
      <w:pPr>
        <w:jc w:val="both"/>
        <w:rPr>
          <w:rFonts w:ascii="Arial" w:hAnsi="Arial" w:cs="Arial"/>
        </w:rPr>
      </w:pPr>
      <w:r w:rsidRPr="00265F28">
        <w:rPr>
          <w:rFonts w:ascii="Arial" w:hAnsi="Arial" w:cs="Arial"/>
        </w:rPr>
        <w:t>C</w:t>
      </w:r>
      <w:r w:rsidR="00A95FFA" w:rsidRPr="00265F28">
        <w:rPr>
          <w:rFonts w:ascii="Arial" w:hAnsi="Arial" w:cs="Arial"/>
        </w:rPr>
        <w:t>hristiana</w:t>
      </w:r>
      <w:r w:rsidRPr="00265F28">
        <w:rPr>
          <w:rFonts w:ascii="Arial" w:hAnsi="Arial" w:cs="Arial"/>
        </w:rPr>
        <w:t xml:space="preserve"> Payne</w:t>
      </w:r>
      <w:r w:rsidRPr="00265F28">
        <w:rPr>
          <w:rFonts w:ascii="Arial" w:hAnsi="Arial" w:cs="Arial"/>
          <w:i/>
          <w:iCs/>
        </w:rPr>
        <w:t>. Rural Simplicity: Scenes from Cottage Life in Nineteenth</w:t>
      </w:r>
      <w:r w:rsidR="00005ED5" w:rsidRPr="00265F28">
        <w:rPr>
          <w:rFonts w:ascii="Arial" w:hAnsi="Arial" w:cs="Arial"/>
          <w:i/>
          <w:iCs/>
        </w:rPr>
        <w:t>-</w:t>
      </w:r>
      <w:r w:rsidRPr="00265F28">
        <w:rPr>
          <w:rFonts w:ascii="Arial" w:hAnsi="Arial" w:cs="Arial"/>
          <w:i/>
          <w:iCs/>
        </w:rPr>
        <w:t>Century Brit</w:t>
      </w:r>
      <w:r w:rsidR="00005ED5" w:rsidRPr="00265F28">
        <w:rPr>
          <w:rFonts w:ascii="Arial" w:hAnsi="Arial" w:cs="Arial"/>
          <w:i/>
          <w:iCs/>
        </w:rPr>
        <w:t>ain.</w:t>
      </w:r>
      <w:r w:rsidR="00FF5968" w:rsidRPr="00265F28">
        <w:rPr>
          <w:rStyle w:val="FootnoteReference"/>
          <w:rFonts w:ascii="Arial" w:hAnsi="Arial" w:cs="Arial"/>
          <w:i/>
          <w:iCs/>
        </w:rPr>
        <w:footnoteReference w:id="21"/>
      </w:r>
      <w:r w:rsidR="00FF5968" w:rsidRPr="00265F28">
        <w:rPr>
          <w:rFonts w:ascii="Arial" w:hAnsi="Arial" w:cs="Arial"/>
          <w:i/>
          <w:iCs/>
        </w:rPr>
        <w:t xml:space="preserve"> </w:t>
      </w:r>
    </w:p>
    <w:p w14:paraId="2C74B2ED" w14:textId="020B76A5" w:rsidR="009E4AED" w:rsidRPr="00265F28" w:rsidRDefault="009C5105" w:rsidP="004B6A89">
      <w:pPr>
        <w:jc w:val="both"/>
        <w:rPr>
          <w:rFonts w:ascii="Arial" w:hAnsi="Arial" w:cs="Arial"/>
          <w:b/>
          <w:bCs/>
        </w:rPr>
      </w:pPr>
      <w:r w:rsidRPr="00265F28">
        <w:rPr>
          <w:rFonts w:ascii="Arial" w:hAnsi="Arial" w:cs="Arial"/>
          <w:b/>
          <w:bCs/>
        </w:rPr>
        <w:t>Farm Records</w:t>
      </w:r>
      <w:r w:rsidR="00E24538" w:rsidRPr="00265F28">
        <w:rPr>
          <w:rFonts w:ascii="Arial" w:hAnsi="Arial" w:cs="Arial"/>
          <w:b/>
          <w:bCs/>
        </w:rPr>
        <w:t xml:space="preserve"> and Diaries</w:t>
      </w:r>
    </w:p>
    <w:p w14:paraId="176B1964" w14:textId="447FD611" w:rsidR="0055611A" w:rsidRPr="00265F28" w:rsidRDefault="0055611A" w:rsidP="004B6A89">
      <w:pPr>
        <w:jc w:val="both"/>
        <w:rPr>
          <w:rFonts w:ascii="Arial" w:hAnsi="Arial" w:cs="Arial"/>
        </w:rPr>
      </w:pPr>
      <w:r w:rsidRPr="00265F28">
        <w:rPr>
          <w:rFonts w:ascii="Arial" w:hAnsi="Arial" w:cs="Arial"/>
        </w:rPr>
        <w:t>Diaries</w:t>
      </w:r>
      <w:r w:rsidR="008056E4" w:rsidRPr="00265F28">
        <w:rPr>
          <w:rFonts w:ascii="Arial" w:hAnsi="Arial" w:cs="Arial"/>
        </w:rPr>
        <w:t xml:space="preserve"> </w:t>
      </w:r>
      <w:r w:rsidRPr="00265F28">
        <w:rPr>
          <w:rFonts w:ascii="Arial" w:hAnsi="Arial" w:cs="Arial"/>
        </w:rPr>
        <w:t>provid</w:t>
      </w:r>
      <w:r w:rsidR="00FD6555" w:rsidRPr="00265F28">
        <w:rPr>
          <w:rFonts w:ascii="Arial" w:hAnsi="Arial" w:cs="Arial"/>
        </w:rPr>
        <w:t>e</w:t>
      </w:r>
      <w:r w:rsidRPr="00265F28">
        <w:rPr>
          <w:rFonts w:ascii="Arial" w:hAnsi="Arial" w:cs="Arial"/>
        </w:rPr>
        <w:t xml:space="preserve"> </w:t>
      </w:r>
      <w:r w:rsidR="006D0B3D" w:rsidRPr="00265F28">
        <w:rPr>
          <w:rFonts w:ascii="Arial" w:hAnsi="Arial" w:cs="Arial"/>
        </w:rPr>
        <w:t>a</w:t>
      </w:r>
      <w:r w:rsidR="008915F4" w:rsidRPr="00265F28">
        <w:rPr>
          <w:rFonts w:ascii="Arial" w:hAnsi="Arial" w:cs="Arial"/>
        </w:rPr>
        <w:t xml:space="preserve"> </w:t>
      </w:r>
      <w:r w:rsidR="00A07B11">
        <w:rPr>
          <w:rFonts w:ascii="Arial" w:hAnsi="Arial" w:cs="Arial"/>
        </w:rPr>
        <w:t>unique</w:t>
      </w:r>
      <w:r w:rsidR="00053C3E" w:rsidRPr="00265F28">
        <w:rPr>
          <w:rFonts w:ascii="Arial" w:hAnsi="Arial" w:cs="Arial"/>
        </w:rPr>
        <w:t xml:space="preserve">, </w:t>
      </w:r>
      <w:r w:rsidR="008915F4" w:rsidRPr="00265F28">
        <w:rPr>
          <w:rFonts w:ascii="Arial" w:hAnsi="Arial" w:cs="Arial"/>
        </w:rPr>
        <w:t>subjective</w:t>
      </w:r>
      <w:r w:rsidR="006D0B3D" w:rsidRPr="00265F28">
        <w:rPr>
          <w:rFonts w:ascii="Arial" w:hAnsi="Arial" w:cs="Arial"/>
        </w:rPr>
        <w:t xml:space="preserve"> perspective</w:t>
      </w:r>
      <w:r w:rsidR="00AA5D07" w:rsidRPr="00265F28">
        <w:rPr>
          <w:rFonts w:ascii="Arial" w:hAnsi="Arial" w:cs="Arial"/>
        </w:rPr>
        <w:t>,</w:t>
      </w:r>
      <w:r w:rsidR="006D0B3D" w:rsidRPr="00265F28">
        <w:rPr>
          <w:rFonts w:ascii="Arial" w:hAnsi="Arial" w:cs="Arial"/>
        </w:rPr>
        <w:t xml:space="preserve"> </w:t>
      </w:r>
      <w:r w:rsidR="00AF30AC" w:rsidRPr="00265F28">
        <w:rPr>
          <w:rFonts w:ascii="Arial" w:hAnsi="Arial" w:cs="Arial"/>
        </w:rPr>
        <w:t>which if</w:t>
      </w:r>
      <w:r w:rsidR="00AA5D07" w:rsidRPr="00265F28">
        <w:rPr>
          <w:rFonts w:ascii="Arial" w:hAnsi="Arial" w:cs="Arial"/>
        </w:rPr>
        <w:t xml:space="preserve"> combined</w:t>
      </w:r>
      <w:r w:rsidRPr="00265F28">
        <w:rPr>
          <w:rFonts w:ascii="Arial" w:hAnsi="Arial" w:cs="Arial"/>
        </w:rPr>
        <w:t xml:space="preserve"> with macro</w:t>
      </w:r>
      <w:r w:rsidR="00A16254" w:rsidRPr="00265F28">
        <w:rPr>
          <w:rFonts w:ascii="Arial" w:hAnsi="Arial" w:cs="Arial"/>
        </w:rPr>
        <w:t xml:space="preserve"> </w:t>
      </w:r>
      <w:r w:rsidRPr="00265F28">
        <w:rPr>
          <w:rFonts w:ascii="Arial" w:hAnsi="Arial" w:cs="Arial"/>
        </w:rPr>
        <w:t>data</w:t>
      </w:r>
      <w:r w:rsidR="00A16254" w:rsidRPr="00265F28">
        <w:rPr>
          <w:rFonts w:ascii="Arial" w:hAnsi="Arial" w:cs="Arial"/>
        </w:rPr>
        <w:t>,</w:t>
      </w:r>
      <w:r w:rsidRPr="00265F28">
        <w:rPr>
          <w:rFonts w:ascii="Arial" w:hAnsi="Arial" w:cs="Arial"/>
        </w:rPr>
        <w:t xml:space="preserve"> </w:t>
      </w:r>
      <w:r w:rsidR="006D0B3D" w:rsidRPr="00265F28">
        <w:rPr>
          <w:rFonts w:ascii="Arial" w:hAnsi="Arial" w:cs="Arial"/>
        </w:rPr>
        <w:t>such as</w:t>
      </w:r>
      <w:r w:rsidRPr="00265F28">
        <w:rPr>
          <w:rFonts w:ascii="Arial" w:hAnsi="Arial" w:cs="Arial"/>
        </w:rPr>
        <w:t xml:space="preserve"> Census records</w:t>
      </w:r>
      <w:r w:rsidR="00A16254" w:rsidRPr="00265F28">
        <w:rPr>
          <w:rFonts w:ascii="Arial" w:hAnsi="Arial" w:cs="Arial"/>
        </w:rPr>
        <w:t>,</w:t>
      </w:r>
      <w:r w:rsidRPr="00265F28">
        <w:rPr>
          <w:rFonts w:ascii="Arial" w:hAnsi="Arial" w:cs="Arial"/>
        </w:rPr>
        <w:t xml:space="preserve"> </w:t>
      </w:r>
      <w:r w:rsidR="000741A8" w:rsidRPr="00265F28">
        <w:rPr>
          <w:rFonts w:ascii="Arial" w:hAnsi="Arial" w:cs="Arial"/>
        </w:rPr>
        <w:t xml:space="preserve">can </w:t>
      </w:r>
      <w:r w:rsidR="00D561F9" w:rsidRPr="00265F28">
        <w:rPr>
          <w:rFonts w:ascii="Arial" w:hAnsi="Arial" w:cs="Arial"/>
        </w:rPr>
        <w:t>raise</w:t>
      </w:r>
      <w:r w:rsidRPr="00265F28">
        <w:rPr>
          <w:rFonts w:ascii="Arial" w:hAnsi="Arial" w:cs="Arial"/>
        </w:rPr>
        <w:t xml:space="preserve"> the </w:t>
      </w:r>
      <w:r w:rsidR="008111F2" w:rsidRPr="00265F28">
        <w:rPr>
          <w:rFonts w:ascii="Arial" w:hAnsi="Arial" w:cs="Arial"/>
        </w:rPr>
        <w:t>strength</w:t>
      </w:r>
      <w:r w:rsidR="00D566EA" w:rsidRPr="00265F28">
        <w:rPr>
          <w:rFonts w:ascii="Arial" w:hAnsi="Arial" w:cs="Arial"/>
        </w:rPr>
        <w:t xml:space="preserve"> </w:t>
      </w:r>
      <w:r w:rsidRPr="00265F28">
        <w:rPr>
          <w:rFonts w:ascii="Arial" w:hAnsi="Arial" w:cs="Arial"/>
        </w:rPr>
        <w:t xml:space="preserve">of </w:t>
      </w:r>
      <w:r w:rsidR="006E225F" w:rsidRPr="00265F28">
        <w:rPr>
          <w:rFonts w:ascii="Arial" w:hAnsi="Arial" w:cs="Arial"/>
        </w:rPr>
        <w:t>a</w:t>
      </w:r>
      <w:r w:rsidRPr="00265F28">
        <w:rPr>
          <w:rFonts w:ascii="Arial" w:hAnsi="Arial" w:cs="Arial"/>
        </w:rPr>
        <w:t xml:space="preserve"> project.</w:t>
      </w:r>
      <w:r w:rsidR="00372F9F" w:rsidRPr="00265F28">
        <w:rPr>
          <w:rFonts w:ascii="Arial" w:hAnsi="Arial" w:cs="Arial"/>
        </w:rPr>
        <w:t xml:space="preserve"> All texts listed under this hea</w:t>
      </w:r>
      <w:r w:rsidR="00C572DE" w:rsidRPr="00265F28">
        <w:rPr>
          <w:rFonts w:ascii="Arial" w:hAnsi="Arial" w:cs="Arial"/>
        </w:rPr>
        <w:t>ding are available at Suffolk Archives, by arrangement.</w:t>
      </w:r>
      <w:r w:rsidR="00942220" w:rsidRPr="00265F28">
        <w:rPr>
          <w:rFonts w:ascii="Arial" w:hAnsi="Arial" w:cs="Arial"/>
        </w:rPr>
        <w:t xml:space="preserve"> </w:t>
      </w:r>
      <w:r w:rsidR="00820E46" w:rsidRPr="00265F28">
        <w:rPr>
          <w:rFonts w:ascii="Arial" w:hAnsi="Arial" w:cs="Arial"/>
        </w:rPr>
        <w:t xml:space="preserve">Numbers in square brackets </w:t>
      </w:r>
      <w:r w:rsidR="00AC6177" w:rsidRPr="00265F28">
        <w:rPr>
          <w:rFonts w:ascii="Arial" w:hAnsi="Arial" w:cs="Arial"/>
        </w:rPr>
        <w:t xml:space="preserve">[1] </w:t>
      </w:r>
      <w:r w:rsidR="00820E46" w:rsidRPr="00265F28">
        <w:rPr>
          <w:rFonts w:ascii="Arial" w:hAnsi="Arial" w:cs="Arial"/>
        </w:rPr>
        <w:t>refer to the source map</w:t>
      </w:r>
      <w:r w:rsidR="00AC6177" w:rsidRPr="00265F28">
        <w:rPr>
          <w:rFonts w:ascii="Arial" w:hAnsi="Arial" w:cs="Arial"/>
        </w:rPr>
        <w:t>.</w:t>
      </w:r>
      <w:r w:rsidR="00973501" w:rsidRPr="00265F28">
        <w:rPr>
          <w:rFonts w:ascii="Arial" w:hAnsi="Arial" w:cs="Arial"/>
        </w:rPr>
        <w:t xml:space="preserve"> </w:t>
      </w:r>
    </w:p>
    <w:p w14:paraId="7D6068B5" w14:textId="79086D0B" w:rsidR="00A864E3" w:rsidRPr="00265F28" w:rsidRDefault="00AD489C" w:rsidP="004B6A89">
      <w:pPr>
        <w:jc w:val="both"/>
        <w:rPr>
          <w:rFonts w:ascii="Arial" w:hAnsi="Arial" w:cs="Arial"/>
        </w:rPr>
      </w:pPr>
      <w:r w:rsidRPr="00265F28">
        <w:rPr>
          <w:rFonts w:ascii="Arial" w:hAnsi="Arial" w:cs="Arial"/>
          <w:noProof/>
        </w:rPr>
        <w:t>SRO/I/HC423</w:t>
      </w:r>
      <w:r w:rsidR="003077FA" w:rsidRPr="00265F28">
        <w:rPr>
          <w:rFonts w:ascii="Arial" w:hAnsi="Arial" w:cs="Arial"/>
          <w:noProof/>
        </w:rPr>
        <w:t xml:space="preserve">, </w:t>
      </w:r>
      <w:r w:rsidR="00580679" w:rsidRPr="00265F28">
        <w:rPr>
          <w:rFonts w:ascii="Arial" w:hAnsi="Arial" w:cs="Arial"/>
          <w:i/>
          <w:iCs/>
        </w:rPr>
        <w:t>Newstead family diaries and accounts</w:t>
      </w:r>
      <w:r w:rsidR="00580679" w:rsidRPr="00265F28">
        <w:rPr>
          <w:rFonts w:ascii="Arial" w:hAnsi="Arial" w:cs="Arial"/>
        </w:rPr>
        <w:t xml:space="preserve">, 1860s, 1890s, </w:t>
      </w:r>
      <w:r w:rsidR="00A67514" w:rsidRPr="00265F28">
        <w:rPr>
          <w:rFonts w:ascii="Arial" w:hAnsi="Arial" w:cs="Arial"/>
        </w:rPr>
        <w:t xml:space="preserve">1900s. Laxfield and </w:t>
      </w:r>
      <w:r w:rsidR="003B6ABE" w:rsidRPr="00265F28">
        <w:rPr>
          <w:rFonts w:ascii="Arial" w:hAnsi="Arial" w:cs="Arial"/>
        </w:rPr>
        <w:t>Rickinghall area</w:t>
      </w:r>
      <w:r w:rsidR="00075902" w:rsidRPr="00265F28">
        <w:rPr>
          <w:rFonts w:ascii="Arial" w:hAnsi="Arial" w:cs="Arial"/>
        </w:rPr>
        <w:t>,</w:t>
      </w:r>
      <w:r w:rsidR="0002068F" w:rsidRPr="00265F28">
        <w:rPr>
          <w:rFonts w:ascii="Arial" w:hAnsi="Arial" w:cs="Arial"/>
        </w:rPr>
        <w:t xml:space="preserve"> various </w:t>
      </w:r>
      <w:r w:rsidR="00C8589B" w:rsidRPr="00265F28">
        <w:rPr>
          <w:rFonts w:ascii="Arial" w:hAnsi="Arial" w:cs="Arial"/>
        </w:rPr>
        <w:t>farms named,</w:t>
      </w:r>
      <w:r w:rsidR="00075902" w:rsidRPr="00265F28">
        <w:rPr>
          <w:rFonts w:ascii="Arial" w:hAnsi="Arial" w:cs="Arial"/>
        </w:rPr>
        <w:t xml:space="preserve"> Newton Hall, Manor, Waters</w:t>
      </w:r>
      <w:r w:rsidR="0002068F" w:rsidRPr="00265F28">
        <w:rPr>
          <w:rFonts w:ascii="Arial" w:hAnsi="Arial" w:cs="Arial"/>
        </w:rPr>
        <w:t>.</w:t>
      </w:r>
      <w:r w:rsidR="00A67514" w:rsidRPr="00265F28">
        <w:rPr>
          <w:rFonts w:ascii="Arial" w:hAnsi="Arial" w:cs="Arial"/>
        </w:rPr>
        <w:t xml:space="preserve"> </w:t>
      </w:r>
      <w:r w:rsidR="005B51D1" w:rsidRPr="00265F28">
        <w:rPr>
          <w:rFonts w:ascii="Arial" w:hAnsi="Arial" w:cs="Arial"/>
        </w:rPr>
        <w:t>Diary</w:t>
      </w:r>
      <w:r w:rsidR="00C8589B" w:rsidRPr="00265F28">
        <w:rPr>
          <w:rFonts w:ascii="Arial" w:hAnsi="Arial" w:cs="Arial"/>
        </w:rPr>
        <w:t xml:space="preserve"> of </w:t>
      </w:r>
      <w:r w:rsidR="005B51D1" w:rsidRPr="00265F28">
        <w:rPr>
          <w:rFonts w:ascii="Arial" w:hAnsi="Arial" w:cs="Arial"/>
        </w:rPr>
        <w:t xml:space="preserve">a </w:t>
      </w:r>
      <w:r w:rsidR="00C8589B" w:rsidRPr="00265F28">
        <w:rPr>
          <w:rFonts w:ascii="Arial" w:hAnsi="Arial" w:cs="Arial"/>
        </w:rPr>
        <w:t xml:space="preserve">farm </w:t>
      </w:r>
      <w:r w:rsidR="00062046" w:rsidRPr="00265F28">
        <w:rPr>
          <w:rFonts w:ascii="Arial" w:hAnsi="Arial" w:cs="Arial"/>
        </w:rPr>
        <w:t>pupil</w:t>
      </w:r>
      <w:r w:rsidR="00C8589B" w:rsidRPr="00265F28">
        <w:rPr>
          <w:rFonts w:ascii="Arial" w:hAnsi="Arial" w:cs="Arial"/>
        </w:rPr>
        <w:t xml:space="preserve">, </w:t>
      </w:r>
      <w:r w:rsidR="00A864E3" w:rsidRPr="00265F28">
        <w:rPr>
          <w:rFonts w:ascii="Arial" w:hAnsi="Arial" w:cs="Arial"/>
        </w:rPr>
        <w:t>labour accounts, crop records, livestock movements</w:t>
      </w:r>
      <w:r w:rsidR="005B51D1" w:rsidRPr="00265F28">
        <w:rPr>
          <w:rFonts w:ascii="Arial" w:hAnsi="Arial" w:cs="Arial"/>
        </w:rPr>
        <w:t>.</w:t>
      </w:r>
      <w:r w:rsidR="00267942" w:rsidRPr="00265F28">
        <w:rPr>
          <w:rFonts w:ascii="Arial" w:hAnsi="Arial" w:cs="Arial"/>
        </w:rPr>
        <w:t xml:space="preserve"> [</w:t>
      </w:r>
      <w:r w:rsidR="00387939" w:rsidRPr="00265F28">
        <w:rPr>
          <w:rFonts w:ascii="Arial" w:hAnsi="Arial" w:cs="Arial"/>
        </w:rPr>
        <w:t>46]</w:t>
      </w:r>
    </w:p>
    <w:p w14:paraId="638F19D5" w14:textId="7D0430FF" w:rsidR="00ED5AC6" w:rsidRPr="00265F28" w:rsidRDefault="00B032F6" w:rsidP="004B6A89">
      <w:pPr>
        <w:jc w:val="both"/>
        <w:rPr>
          <w:rFonts w:ascii="Arial" w:hAnsi="Arial" w:cs="Arial"/>
        </w:rPr>
      </w:pPr>
      <w:r w:rsidRPr="00265F28">
        <w:rPr>
          <w:rFonts w:ascii="Arial" w:hAnsi="Arial" w:cs="Arial"/>
          <w:noProof/>
        </w:rPr>
        <w:t xml:space="preserve">SRO/I/HD1841/3/1, </w:t>
      </w:r>
      <w:r w:rsidR="00986146" w:rsidRPr="00265F28">
        <w:rPr>
          <w:rFonts w:ascii="Arial" w:hAnsi="Arial" w:cs="Arial"/>
          <w:i/>
          <w:iCs/>
        </w:rPr>
        <w:fldChar w:fldCharType="begin"/>
      </w:r>
      <w:r w:rsidR="00986146" w:rsidRPr="00265F28">
        <w:rPr>
          <w:rFonts w:ascii="Arial" w:hAnsi="Arial" w:cs="Arial"/>
          <w:i/>
          <w:iCs/>
        </w:rPr>
        <w:instrText xml:space="preserve"> ADDIN EN.CITE &lt;EndNote&gt;&lt;Cite ExcludeYear="1"&gt;&lt;Author&gt;Gooderham&lt;/Author&gt;&lt;RecNum&gt;592&lt;/RecNum&gt;&lt;record&gt;&lt;rec-number&gt;592&lt;/rec-number&gt;&lt;foreign-keys&gt;&lt;key app="EN" db-id="2px20pt5e0ea5herw28pea9h555razzfdvpa" timestamp="1695940557" guid="dafb52d8-82fa-4a63-988b-d8d674b7237e"&gt;592&lt;/key&gt;&lt;/foreign-keys&gt;&lt;ref-type name="Book"&gt;6&lt;/ref-type&gt;&lt;contributors&gt;&lt;authors&gt;&lt;author&gt;Gooderham&lt;/author&gt;&lt;/authors&gt;&lt;/contributors&gt;&lt;titles&gt;&lt;title&gt;Diary&lt;/title&gt;&lt;/titles&gt;&lt;dates&gt;&lt;/dates&gt;&lt;pub-location&gt;SRO/I/HD1841/3/1&lt;/pub-location&gt;&lt;urls&gt;&lt;/urls&gt;&lt;/record&gt;&lt;/Cite&gt;&lt;/EndNote&gt;</w:instrText>
      </w:r>
      <w:r w:rsidR="007365EF">
        <w:rPr>
          <w:rFonts w:ascii="Arial" w:hAnsi="Arial" w:cs="Arial"/>
          <w:i/>
          <w:iCs/>
        </w:rPr>
        <w:fldChar w:fldCharType="separate"/>
      </w:r>
      <w:r w:rsidR="00986146" w:rsidRPr="00265F28">
        <w:rPr>
          <w:rFonts w:ascii="Arial" w:hAnsi="Arial" w:cs="Arial"/>
          <w:i/>
          <w:iCs/>
        </w:rPr>
        <w:fldChar w:fldCharType="end"/>
      </w:r>
      <w:r w:rsidR="00F02B93" w:rsidRPr="00265F28">
        <w:rPr>
          <w:rFonts w:ascii="Arial" w:hAnsi="Arial" w:cs="Arial"/>
          <w:i/>
          <w:iCs/>
        </w:rPr>
        <w:t xml:space="preserve">Diary of </w:t>
      </w:r>
      <w:r w:rsidR="00ED5AC6" w:rsidRPr="00265F28">
        <w:rPr>
          <w:rFonts w:ascii="Arial" w:hAnsi="Arial" w:cs="Arial"/>
          <w:i/>
          <w:iCs/>
        </w:rPr>
        <w:t>Gooderham</w:t>
      </w:r>
      <w:r w:rsidR="00F02B93" w:rsidRPr="00265F28">
        <w:rPr>
          <w:rFonts w:ascii="Arial" w:hAnsi="Arial" w:cs="Arial"/>
          <w:i/>
          <w:iCs/>
        </w:rPr>
        <w:t xml:space="preserve"> of </w:t>
      </w:r>
      <w:r w:rsidR="0049179E" w:rsidRPr="00265F28">
        <w:rPr>
          <w:rFonts w:ascii="Arial" w:hAnsi="Arial" w:cs="Arial"/>
          <w:i/>
          <w:iCs/>
        </w:rPr>
        <w:t>Monewdon</w:t>
      </w:r>
      <w:r w:rsidR="0049179E" w:rsidRPr="00265F28">
        <w:rPr>
          <w:rFonts w:ascii="Arial" w:hAnsi="Arial" w:cs="Arial"/>
        </w:rPr>
        <w:t>, 1869-1871.</w:t>
      </w:r>
      <w:r w:rsidR="00D76CDE" w:rsidRPr="00265F28">
        <w:rPr>
          <w:rStyle w:val="FootnoteReference"/>
          <w:rFonts w:ascii="Arial" w:hAnsi="Arial" w:cs="Arial"/>
        </w:rPr>
        <w:footnoteReference w:id="22"/>
      </w:r>
      <w:r w:rsidR="0049179E" w:rsidRPr="00265F28">
        <w:rPr>
          <w:rFonts w:ascii="Arial" w:hAnsi="Arial" w:cs="Arial"/>
        </w:rPr>
        <w:t xml:space="preserve"> </w:t>
      </w:r>
      <w:r w:rsidR="005439A2" w:rsidRPr="00265F28">
        <w:rPr>
          <w:rFonts w:ascii="Arial" w:hAnsi="Arial" w:cs="Arial"/>
        </w:rPr>
        <w:t>Details of malt, barley, wheat, customers, threshing, yields,</w:t>
      </w:r>
      <w:r w:rsidR="00FD1BDE" w:rsidRPr="00265F28">
        <w:rPr>
          <w:rFonts w:ascii="Arial" w:hAnsi="Arial" w:cs="Arial"/>
        </w:rPr>
        <w:t xml:space="preserve"> stacks/cartloads,</w:t>
      </w:r>
      <w:r w:rsidR="0041588D" w:rsidRPr="00265F28">
        <w:rPr>
          <w:rFonts w:ascii="Arial" w:hAnsi="Arial" w:cs="Arial"/>
        </w:rPr>
        <w:t xml:space="preserve"> Lists </w:t>
      </w:r>
      <w:r w:rsidR="00FC05FA" w:rsidRPr="00265F28">
        <w:rPr>
          <w:rFonts w:ascii="Arial" w:hAnsi="Arial" w:cs="Arial"/>
        </w:rPr>
        <w:t xml:space="preserve">22 </w:t>
      </w:r>
      <w:r w:rsidR="00010E8E" w:rsidRPr="00265F28">
        <w:rPr>
          <w:rFonts w:ascii="Arial" w:hAnsi="Arial" w:cs="Arial"/>
        </w:rPr>
        <w:t>customers by name</w:t>
      </w:r>
      <w:r w:rsidR="00BB47E7" w:rsidRPr="00265F28">
        <w:rPr>
          <w:rFonts w:ascii="Arial" w:hAnsi="Arial" w:cs="Arial"/>
        </w:rPr>
        <w:t>.</w:t>
      </w:r>
      <w:r w:rsidR="00716B93" w:rsidRPr="00265F28">
        <w:rPr>
          <w:rFonts w:ascii="Arial" w:hAnsi="Arial" w:cs="Arial"/>
        </w:rPr>
        <w:t xml:space="preserve"> </w:t>
      </w:r>
      <w:r w:rsidR="00F27772" w:rsidRPr="00265F28">
        <w:rPr>
          <w:rFonts w:ascii="Arial" w:hAnsi="Arial" w:cs="Arial"/>
        </w:rPr>
        <w:t>[1]</w:t>
      </w:r>
    </w:p>
    <w:p w14:paraId="1B310771" w14:textId="25EF0F90" w:rsidR="009A7792" w:rsidRPr="00265F28" w:rsidRDefault="00AE29C9" w:rsidP="004B6A89">
      <w:pPr>
        <w:jc w:val="both"/>
        <w:rPr>
          <w:rFonts w:ascii="Arial" w:hAnsi="Arial" w:cs="Arial"/>
        </w:rPr>
      </w:pPr>
      <w:r w:rsidRPr="00265F28">
        <w:rPr>
          <w:rFonts w:ascii="Arial" w:hAnsi="Arial" w:cs="Arial"/>
          <w:noProof/>
        </w:rPr>
        <w:t>SRO/I/P644/7</w:t>
      </w:r>
      <w:r w:rsidR="008A26F5" w:rsidRPr="00265F28">
        <w:rPr>
          <w:rFonts w:ascii="Arial" w:hAnsi="Arial" w:cs="Arial"/>
          <w:noProof/>
        </w:rPr>
        <w:t xml:space="preserve">, </w:t>
      </w:r>
      <w:r w:rsidR="009A7792" w:rsidRPr="00265F28">
        <w:rPr>
          <w:rFonts w:ascii="Arial" w:hAnsi="Arial" w:cs="Arial"/>
          <w:i/>
          <w:iCs/>
        </w:rPr>
        <w:t xml:space="preserve">Diary of James </w:t>
      </w:r>
      <w:r w:rsidR="00264DC1" w:rsidRPr="00265F28">
        <w:rPr>
          <w:rFonts w:ascii="Arial" w:hAnsi="Arial" w:cs="Arial"/>
          <w:i/>
          <w:iCs/>
        </w:rPr>
        <w:t>Barber</w:t>
      </w:r>
      <w:r w:rsidR="009A7792" w:rsidRPr="00265F28">
        <w:rPr>
          <w:rFonts w:ascii="Arial" w:hAnsi="Arial" w:cs="Arial"/>
          <w:i/>
          <w:iCs/>
        </w:rPr>
        <w:t xml:space="preserve"> of Fressingfield</w:t>
      </w:r>
      <w:r w:rsidR="00033194">
        <w:rPr>
          <w:rFonts w:ascii="Arial" w:hAnsi="Arial" w:cs="Arial"/>
          <w:i/>
          <w:iCs/>
        </w:rPr>
        <w:t>,</w:t>
      </w:r>
      <w:r w:rsidR="00D51C6D">
        <w:rPr>
          <w:rFonts w:ascii="Arial" w:hAnsi="Arial" w:cs="Arial"/>
          <w:i/>
          <w:iCs/>
        </w:rPr>
        <w:t xml:space="preserve"> </w:t>
      </w:r>
      <w:r w:rsidR="00033194">
        <w:rPr>
          <w:rFonts w:ascii="Arial" w:hAnsi="Arial" w:cs="Arial"/>
          <w:i/>
          <w:iCs/>
        </w:rPr>
        <w:t>1801</w:t>
      </w:r>
      <w:r w:rsidR="009A7792" w:rsidRPr="00265F28">
        <w:rPr>
          <w:rFonts w:ascii="Arial" w:hAnsi="Arial" w:cs="Arial"/>
        </w:rPr>
        <w:t>.</w:t>
      </w:r>
      <w:r w:rsidR="00D00C9F" w:rsidRPr="00265F28">
        <w:rPr>
          <w:rStyle w:val="FootnoteReference"/>
          <w:rFonts w:ascii="Arial" w:hAnsi="Arial" w:cs="Arial"/>
        </w:rPr>
        <w:footnoteReference w:id="23"/>
      </w:r>
      <w:r w:rsidR="009A7792" w:rsidRPr="00265F28">
        <w:rPr>
          <w:rFonts w:ascii="Arial" w:hAnsi="Arial" w:cs="Arial"/>
        </w:rPr>
        <w:t xml:space="preserve"> </w:t>
      </w:r>
      <w:r w:rsidR="0037196E" w:rsidRPr="00265F28">
        <w:rPr>
          <w:rFonts w:ascii="Arial" w:hAnsi="Arial" w:cs="Arial"/>
        </w:rPr>
        <w:t xml:space="preserve">Goes to markets and </w:t>
      </w:r>
      <w:r w:rsidR="00A96695" w:rsidRPr="00265F28">
        <w:rPr>
          <w:rFonts w:ascii="Arial" w:hAnsi="Arial" w:cs="Arial"/>
        </w:rPr>
        <w:t>appointments in Harleston and Halesworth, buys a threshing machine</w:t>
      </w:r>
      <w:r w:rsidR="00D74227" w:rsidRPr="00265F28">
        <w:rPr>
          <w:rFonts w:ascii="Arial" w:hAnsi="Arial" w:cs="Arial"/>
        </w:rPr>
        <w:t xml:space="preserve"> from J.</w:t>
      </w:r>
      <w:r w:rsidR="00B20CE2" w:rsidRPr="00265F28">
        <w:rPr>
          <w:rFonts w:ascii="Arial" w:hAnsi="Arial" w:cs="Arial"/>
        </w:rPr>
        <w:t xml:space="preserve"> </w:t>
      </w:r>
      <w:r w:rsidR="00D74227" w:rsidRPr="00265F28">
        <w:rPr>
          <w:rFonts w:ascii="Arial" w:hAnsi="Arial" w:cs="Arial"/>
        </w:rPr>
        <w:t xml:space="preserve">Thurston, </w:t>
      </w:r>
      <w:r w:rsidR="006665C1" w:rsidRPr="00265F28">
        <w:rPr>
          <w:rFonts w:ascii="Arial" w:hAnsi="Arial" w:cs="Arial"/>
        </w:rPr>
        <w:t>performs contract threshing locally,</w:t>
      </w:r>
      <w:r w:rsidR="0006653C" w:rsidRPr="00265F28">
        <w:rPr>
          <w:rFonts w:ascii="Arial" w:hAnsi="Arial" w:cs="Arial"/>
        </w:rPr>
        <w:t xml:space="preserve"> belongs to </w:t>
      </w:r>
      <w:r w:rsidR="00DC2A4F" w:rsidRPr="00265F28">
        <w:rPr>
          <w:rFonts w:ascii="Arial" w:hAnsi="Arial" w:cs="Arial"/>
        </w:rPr>
        <w:t xml:space="preserve">a </w:t>
      </w:r>
      <w:r w:rsidR="0006653C" w:rsidRPr="00265F28">
        <w:rPr>
          <w:rFonts w:ascii="Arial" w:hAnsi="Arial" w:cs="Arial"/>
        </w:rPr>
        <w:t xml:space="preserve">book club and an association of some sort, </w:t>
      </w:r>
      <w:r w:rsidR="007E34B8" w:rsidRPr="00265F28">
        <w:rPr>
          <w:rFonts w:ascii="Arial" w:hAnsi="Arial" w:cs="Arial"/>
        </w:rPr>
        <w:t xml:space="preserve"> pays Mrs. Motts for </w:t>
      </w:r>
      <w:r w:rsidR="0093198F" w:rsidRPr="00265F28">
        <w:rPr>
          <w:rFonts w:ascii="Arial" w:hAnsi="Arial" w:cs="Arial"/>
        </w:rPr>
        <w:t xml:space="preserve">club </w:t>
      </w:r>
      <w:r w:rsidR="007E34B8" w:rsidRPr="00265F28">
        <w:rPr>
          <w:rFonts w:ascii="Arial" w:hAnsi="Arial" w:cs="Arial"/>
        </w:rPr>
        <w:t>expenses</w:t>
      </w:r>
      <w:r w:rsidR="0093198F" w:rsidRPr="00265F28">
        <w:rPr>
          <w:rFonts w:ascii="Arial" w:hAnsi="Arial" w:cs="Arial"/>
        </w:rPr>
        <w:t>, has a social visit with the Girling</w:t>
      </w:r>
      <w:r w:rsidR="00CE357F" w:rsidRPr="00265F28">
        <w:rPr>
          <w:rFonts w:ascii="Arial" w:hAnsi="Arial" w:cs="Arial"/>
        </w:rPr>
        <w:t xml:space="preserve"> family</w:t>
      </w:r>
      <w:r w:rsidR="0093198F" w:rsidRPr="00265F28">
        <w:rPr>
          <w:rFonts w:ascii="Arial" w:hAnsi="Arial" w:cs="Arial"/>
        </w:rPr>
        <w:t>.</w:t>
      </w:r>
      <w:r w:rsidR="000C51C1">
        <w:rPr>
          <w:rFonts w:ascii="Arial" w:hAnsi="Arial" w:cs="Arial"/>
        </w:rPr>
        <w:t xml:space="preserve"> </w:t>
      </w:r>
      <w:r w:rsidR="00F27772" w:rsidRPr="00265F28">
        <w:rPr>
          <w:rFonts w:ascii="Arial" w:hAnsi="Arial" w:cs="Arial"/>
        </w:rPr>
        <w:t>[2]</w:t>
      </w:r>
    </w:p>
    <w:p w14:paraId="67D7F9BB" w14:textId="7196BE7C" w:rsidR="00264DC1" w:rsidRPr="00265F28" w:rsidRDefault="00070D1E" w:rsidP="004B6A89">
      <w:pPr>
        <w:jc w:val="both"/>
        <w:rPr>
          <w:rFonts w:ascii="Arial" w:hAnsi="Arial" w:cs="Arial"/>
        </w:rPr>
      </w:pPr>
      <w:r w:rsidRPr="00265F28">
        <w:rPr>
          <w:rFonts w:ascii="Arial" w:hAnsi="Arial" w:cs="Arial"/>
        </w:rPr>
        <w:lastRenderedPageBreak/>
        <w:t xml:space="preserve">SRO/I/JA1/59, </w:t>
      </w:r>
      <w:r w:rsidR="00FA4F24" w:rsidRPr="00265F28">
        <w:rPr>
          <w:rFonts w:ascii="Arial" w:hAnsi="Arial" w:cs="Arial"/>
          <w:i/>
          <w:iCs/>
        </w:rPr>
        <w:t>Diary o</w:t>
      </w:r>
      <w:r w:rsidR="006D207C" w:rsidRPr="00265F28">
        <w:rPr>
          <w:rFonts w:ascii="Arial" w:hAnsi="Arial" w:cs="Arial"/>
          <w:i/>
          <w:iCs/>
        </w:rPr>
        <w:t xml:space="preserve">f </w:t>
      </w:r>
      <w:r w:rsidR="00C62114" w:rsidRPr="00265F28">
        <w:rPr>
          <w:rFonts w:ascii="Arial" w:hAnsi="Arial" w:cs="Arial"/>
          <w:i/>
          <w:iCs/>
        </w:rPr>
        <w:t xml:space="preserve">Richard </w:t>
      </w:r>
      <w:r w:rsidR="00264DC1" w:rsidRPr="00265F28">
        <w:rPr>
          <w:rFonts w:ascii="Arial" w:hAnsi="Arial" w:cs="Arial"/>
          <w:i/>
          <w:iCs/>
        </w:rPr>
        <w:t>Girling</w:t>
      </w:r>
      <w:r w:rsidR="00C62114" w:rsidRPr="00265F28">
        <w:rPr>
          <w:rFonts w:ascii="Arial" w:hAnsi="Arial" w:cs="Arial"/>
          <w:i/>
          <w:iCs/>
        </w:rPr>
        <w:t xml:space="preserve"> of Henham</w:t>
      </w:r>
      <w:r w:rsidR="006D207C" w:rsidRPr="00265F28">
        <w:rPr>
          <w:rFonts w:ascii="Arial" w:hAnsi="Arial" w:cs="Arial"/>
        </w:rPr>
        <w:t xml:space="preserve"> 1837-1855.</w:t>
      </w:r>
      <w:r w:rsidR="00D00C9F" w:rsidRPr="00265F28">
        <w:rPr>
          <w:rStyle w:val="FootnoteReference"/>
          <w:rFonts w:ascii="Arial" w:hAnsi="Arial" w:cs="Arial"/>
        </w:rPr>
        <w:footnoteReference w:id="24"/>
      </w:r>
      <w:r w:rsidR="006D207C" w:rsidRPr="00265F28">
        <w:rPr>
          <w:rFonts w:ascii="Arial" w:hAnsi="Arial" w:cs="Arial"/>
        </w:rPr>
        <w:t xml:space="preserve"> Details </w:t>
      </w:r>
      <w:r w:rsidR="0012353B" w:rsidRPr="00265F28">
        <w:rPr>
          <w:rFonts w:ascii="Arial" w:hAnsi="Arial" w:cs="Arial"/>
        </w:rPr>
        <w:t xml:space="preserve">the </w:t>
      </w:r>
      <w:r w:rsidR="006D207C" w:rsidRPr="00265F28">
        <w:rPr>
          <w:rFonts w:ascii="Arial" w:hAnsi="Arial" w:cs="Arial"/>
        </w:rPr>
        <w:t xml:space="preserve">buying and </w:t>
      </w:r>
      <w:r w:rsidR="0035735C" w:rsidRPr="00265F28">
        <w:rPr>
          <w:rFonts w:ascii="Arial" w:hAnsi="Arial" w:cs="Arial"/>
        </w:rPr>
        <w:t>s</w:t>
      </w:r>
      <w:r w:rsidR="006D207C" w:rsidRPr="00265F28">
        <w:rPr>
          <w:rFonts w:ascii="Arial" w:hAnsi="Arial" w:cs="Arial"/>
        </w:rPr>
        <w:t xml:space="preserve">elling </w:t>
      </w:r>
      <w:r w:rsidR="0012353B" w:rsidRPr="00265F28">
        <w:rPr>
          <w:rFonts w:ascii="Arial" w:hAnsi="Arial" w:cs="Arial"/>
        </w:rPr>
        <w:t xml:space="preserve">of </w:t>
      </w:r>
      <w:r w:rsidR="006D207C" w:rsidRPr="00265F28">
        <w:rPr>
          <w:rFonts w:ascii="Arial" w:hAnsi="Arial" w:cs="Arial"/>
        </w:rPr>
        <w:t>sheep and cattle</w:t>
      </w:r>
      <w:r w:rsidR="0035735C" w:rsidRPr="00265F28">
        <w:rPr>
          <w:rFonts w:ascii="Arial" w:hAnsi="Arial" w:cs="Arial"/>
        </w:rPr>
        <w:t xml:space="preserve">, </w:t>
      </w:r>
      <w:r w:rsidR="00DE3C85" w:rsidRPr="00265F28">
        <w:rPr>
          <w:rFonts w:ascii="Arial" w:hAnsi="Arial" w:cs="Arial"/>
        </w:rPr>
        <w:t xml:space="preserve">turnips infested with </w:t>
      </w:r>
      <w:r w:rsidR="0035735C" w:rsidRPr="00265F28">
        <w:rPr>
          <w:rFonts w:ascii="Arial" w:hAnsi="Arial" w:cs="Arial"/>
        </w:rPr>
        <w:t>insect</w:t>
      </w:r>
      <w:r w:rsidR="00DE3C85" w:rsidRPr="00265F28">
        <w:rPr>
          <w:rFonts w:ascii="Arial" w:hAnsi="Arial" w:cs="Arial"/>
        </w:rPr>
        <w:t>s</w:t>
      </w:r>
      <w:r w:rsidR="0035735C" w:rsidRPr="00265F28">
        <w:rPr>
          <w:rFonts w:ascii="Arial" w:hAnsi="Arial" w:cs="Arial"/>
        </w:rPr>
        <w:t>,</w:t>
      </w:r>
      <w:r w:rsidR="00962B9D" w:rsidRPr="00265F28">
        <w:rPr>
          <w:rFonts w:ascii="Arial" w:hAnsi="Arial" w:cs="Arial"/>
        </w:rPr>
        <w:t xml:space="preserve"> </w:t>
      </w:r>
      <w:r w:rsidR="0012353B" w:rsidRPr="00265F28">
        <w:rPr>
          <w:rFonts w:ascii="Arial" w:hAnsi="Arial" w:cs="Arial"/>
        </w:rPr>
        <w:t xml:space="preserve">cattle plague, </w:t>
      </w:r>
      <w:r w:rsidR="00962B9D" w:rsidRPr="00265F28">
        <w:rPr>
          <w:rFonts w:ascii="Arial" w:hAnsi="Arial" w:cs="Arial"/>
        </w:rPr>
        <w:t>experiments with hay, manure, drainage</w:t>
      </w:r>
      <w:r w:rsidR="00FE19D7" w:rsidRPr="00265F28">
        <w:rPr>
          <w:rFonts w:ascii="Arial" w:hAnsi="Arial" w:cs="Arial"/>
        </w:rPr>
        <w:t xml:space="preserve">, </w:t>
      </w:r>
      <w:r w:rsidR="00E93745" w:rsidRPr="00265F28">
        <w:rPr>
          <w:rFonts w:ascii="Arial" w:hAnsi="Arial" w:cs="Arial"/>
        </w:rPr>
        <w:t xml:space="preserve">benefits of sowing wheat </w:t>
      </w:r>
      <w:r w:rsidR="009F2C91" w:rsidRPr="00265F28">
        <w:rPr>
          <w:rFonts w:ascii="Arial" w:hAnsi="Arial" w:cs="Arial"/>
        </w:rPr>
        <w:t>after</w:t>
      </w:r>
      <w:r w:rsidR="00E93745" w:rsidRPr="00265F28">
        <w:rPr>
          <w:rFonts w:ascii="Arial" w:hAnsi="Arial" w:cs="Arial"/>
        </w:rPr>
        <w:t xml:space="preserve"> peas</w:t>
      </w:r>
      <w:r w:rsidR="00FE19D7" w:rsidRPr="00265F28">
        <w:rPr>
          <w:rFonts w:ascii="Arial" w:hAnsi="Arial" w:cs="Arial"/>
        </w:rPr>
        <w:t xml:space="preserve">. Mentions </w:t>
      </w:r>
      <w:r w:rsidR="00380C8A" w:rsidRPr="00265F28">
        <w:rPr>
          <w:rFonts w:ascii="Arial" w:hAnsi="Arial" w:cs="Arial"/>
        </w:rPr>
        <w:t xml:space="preserve">Lord </w:t>
      </w:r>
      <w:r w:rsidR="00310AAF" w:rsidRPr="00265F28">
        <w:rPr>
          <w:rFonts w:ascii="Arial" w:hAnsi="Arial" w:cs="Arial"/>
        </w:rPr>
        <w:t>Stradbroke’s</w:t>
      </w:r>
      <w:r w:rsidR="00380C8A" w:rsidRPr="00265F28">
        <w:rPr>
          <w:rFonts w:ascii="Arial" w:hAnsi="Arial" w:cs="Arial"/>
        </w:rPr>
        <w:t xml:space="preserve"> shooting</w:t>
      </w:r>
      <w:r w:rsidR="00310AAF" w:rsidRPr="00265F28">
        <w:rPr>
          <w:rFonts w:ascii="Arial" w:hAnsi="Arial" w:cs="Arial"/>
        </w:rPr>
        <w:t xml:space="preserve"> </w:t>
      </w:r>
      <w:r w:rsidR="00380C8A" w:rsidRPr="00265F28">
        <w:rPr>
          <w:rFonts w:ascii="Arial" w:hAnsi="Arial" w:cs="Arial"/>
        </w:rPr>
        <w:t>party,</w:t>
      </w:r>
      <w:r w:rsidR="00310AAF" w:rsidRPr="00265F28">
        <w:rPr>
          <w:rFonts w:ascii="Arial" w:hAnsi="Arial" w:cs="Arial"/>
        </w:rPr>
        <w:t xml:space="preserve"> Norwich and Halesworth cattle markets</w:t>
      </w:r>
      <w:r w:rsidR="00FE19D7" w:rsidRPr="00265F28">
        <w:rPr>
          <w:rFonts w:ascii="Arial" w:hAnsi="Arial" w:cs="Arial"/>
        </w:rPr>
        <w:t xml:space="preserve">, </w:t>
      </w:r>
      <w:r w:rsidR="00FA14E2" w:rsidRPr="00265F28">
        <w:rPr>
          <w:rFonts w:ascii="Arial" w:hAnsi="Arial" w:cs="Arial"/>
        </w:rPr>
        <w:t>wheat prices and import tariffs.</w:t>
      </w:r>
      <w:r w:rsidR="00065F5E">
        <w:rPr>
          <w:rFonts w:ascii="Arial" w:hAnsi="Arial" w:cs="Arial"/>
        </w:rPr>
        <w:t xml:space="preserve"> </w:t>
      </w:r>
      <w:r w:rsidR="00F27772" w:rsidRPr="00265F28">
        <w:rPr>
          <w:rFonts w:ascii="Arial" w:hAnsi="Arial" w:cs="Arial"/>
        </w:rPr>
        <w:t>[3]</w:t>
      </w:r>
      <w:r w:rsidR="00FA14E2" w:rsidRPr="00265F28">
        <w:rPr>
          <w:rFonts w:ascii="Arial" w:hAnsi="Arial" w:cs="Arial"/>
        </w:rPr>
        <w:t xml:space="preserve"> </w:t>
      </w:r>
    </w:p>
    <w:p w14:paraId="04F53B52" w14:textId="3F168FEF" w:rsidR="00CD76E7" w:rsidRPr="00265F28" w:rsidRDefault="001125B5" w:rsidP="004B6A89">
      <w:pPr>
        <w:jc w:val="both"/>
        <w:rPr>
          <w:rFonts w:ascii="Arial" w:hAnsi="Arial" w:cs="Arial"/>
        </w:rPr>
      </w:pPr>
      <w:r w:rsidRPr="00265F28">
        <w:rPr>
          <w:rFonts w:ascii="Arial" w:hAnsi="Arial" w:cs="Arial"/>
        </w:rPr>
        <w:t xml:space="preserve">SRO/B/HD1720/22, </w:t>
      </w:r>
      <w:r w:rsidR="002D4301" w:rsidRPr="00265F28">
        <w:rPr>
          <w:rFonts w:ascii="Arial" w:hAnsi="Arial" w:cs="Arial"/>
          <w:i/>
          <w:iCs/>
        </w:rPr>
        <w:t xml:space="preserve">Diary of </w:t>
      </w:r>
      <w:r w:rsidR="00CD76E7" w:rsidRPr="00265F28">
        <w:rPr>
          <w:rFonts w:ascii="Arial" w:hAnsi="Arial" w:cs="Arial"/>
          <w:i/>
          <w:iCs/>
        </w:rPr>
        <w:t>G.H. Nayler of Icklingham</w:t>
      </w:r>
      <w:r w:rsidR="00AE4624" w:rsidRPr="00265F28">
        <w:rPr>
          <w:rFonts w:ascii="Arial" w:hAnsi="Arial" w:cs="Arial"/>
        </w:rPr>
        <w:t xml:space="preserve"> 1881-1899.</w:t>
      </w:r>
      <w:r w:rsidR="00D00C9F" w:rsidRPr="00265F28">
        <w:rPr>
          <w:rStyle w:val="FootnoteReference"/>
          <w:rFonts w:ascii="Arial" w:hAnsi="Arial" w:cs="Arial"/>
        </w:rPr>
        <w:footnoteReference w:id="25"/>
      </w:r>
      <w:r w:rsidR="00AE4624" w:rsidRPr="00265F28">
        <w:rPr>
          <w:rFonts w:ascii="Arial" w:hAnsi="Arial" w:cs="Arial"/>
        </w:rPr>
        <w:t xml:space="preserve"> </w:t>
      </w:r>
      <w:r w:rsidR="00012B5B" w:rsidRPr="00265F28">
        <w:rPr>
          <w:rFonts w:ascii="Arial" w:hAnsi="Arial" w:cs="Arial"/>
        </w:rPr>
        <w:t xml:space="preserve">Gives </w:t>
      </w:r>
      <w:r w:rsidR="00515BB4" w:rsidRPr="00265F28">
        <w:rPr>
          <w:rFonts w:ascii="Arial" w:hAnsi="Arial" w:cs="Arial"/>
        </w:rPr>
        <w:t>carting</w:t>
      </w:r>
      <w:r w:rsidR="166D7214" w:rsidRPr="00265F28">
        <w:rPr>
          <w:rFonts w:ascii="Arial" w:hAnsi="Arial" w:cs="Arial"/>
        </w:rPr>
        <w:t xml:space="preserve"> costs </w:t>
      </w:r>
      <w:r w:rsidR="003F7F89" w:rsidRPr="00265F28">
        <w:rPr>
          <w:rFonts w:ascii="Arial" w:hAnsi="Arial" w:cs="Arial"/>
        </w:rPr>
        <w:t>of,</w:t>
      </w:r>
      <w:r w:rsidR="00515BB4" w:rsidRPr="00265F28">
        <w:rPr>
          <w:rFonts w:ascii="Arial" w:hAnsi="Arial" w:cs="Arial"/>
        </w:rPr>
        <w:t xml:space="preserve"> </w:t>
      </w:r>
      <w:r w:rsidR="001D0898" w:rsidRPr="00265F28">
        <w:rPr>
          <w:rFonts w:ascii="Arial" w:hAnsi="Arial" w:cs="Arial"/>
        </w:rPr>
        <w:t xml:space="preserve">turnips, </w:t>
      </w:r>
      <w:r w:rsidR="00515BB4" w:rsidRPr="00265F28">
        <w:rPr>
          <w:rFonts w:ascii="Arial" w:hAnsi="Arial" w:cs="Arial"/>
        </w:rPr>
        <w:t>chalk, hay, sand, stones</w:t>
      </w:r>
      <w:r w:rsidR="002805C8" w:rsidRPr="00265F28">
        <w:rPr>
          <w:rFonts w:ascii="Arial" w:hAnsi="Arial" w:cs="Arial"/>
        </w:rPr>
        <w:t>. Records crop rotation</w:t>
      </w:r>
      <w:r w:rsidR="002102E0" w:rsidRPr="00265F28">
        <w:rPr>
          <w:rFonts w:ascii="Arial" w:hAnsi="Arial" w:cs="Arial"/>
        </w:rPr>
        <w:t>s and farming techniques</w:t>
      </w:r>
      <w:r w:rsidR="0055611A" w:rsidRPr="00265F28">
        <w:rPr>
          <w:rFonts w:ascii="Arial" w:hAnsi="Arial" w:cs="Arial"/>
        </w:rPr>
        <w:t>. Nayler travels to Mildenhall and Newmarket for business.</w:t>
      </w:r>
      <w:r w:rsidR="00065F5E">
        <w:rPr>
          <w:rFonts w:ascii="Arial" w:hAnsi="Arial" w:cs="Arial"/>
        </w:rPr>
        <w:t xml:space="preserve"> </w:t>
      </w:r>
      <w:r w:rsidR="006A05CD" w:rsidRPr="00265F28">
        <w:rPr>
          <w:rFonts w:ascii="Arial" w:hAnsi="Arial" w:cs="Arial"/>
        </w:rPr>
        <w:t>[4]</w:t>
      </w:r>
    </w:p>
    <w:p w14:paraId="72ECFC93" w14:textId="5F9CAB73" w:rsidR="00CD76E7" w:rsidRPr="00265F28" w:rsidRDefault="00881497" w:rsidP="004B6A89">
      <w:pPr>
        <w:jc w:val="both"/>
        <w:rPr>
          <w:rFonts w:ascii="Arial" w:hAnsi="Arial" w:cs="Arial"/>
        </w:rPr>
      </w:pPr>
      <w:r w:rsidRPr="00265F28">
        <w:rPr>
          <w:rFonts w:ascii="Arial" w:hAnsi="Arial" w:cs="Arial"/>
        </w:rPr>
        <w:t xml:space="preserve">SRO/I/HD1375/2, </w:t>
      </w:r>
      <w:r w:rsidR="58BF952F" w:rsidRPr="00265F28">
        <w:rPr>
          <w:rFonts w:ascii="Arial" w:hAnsi="Arial" w:cs="Arial"/>
          <w:i/>
          <w:iCs/>
        </w:rPr>
        <w:t xml:space="preserve">Diary of </w:t>
      </w:r>
      <w:r w:rsidR="00892D35" w:rsidRPr="00265F28">
        <w:rPr>
          <w:rFonts w:ascii="Arial" w:hAnsi="Arial" w:cs="Arial"/>
          <w:i/>
          <w:iCs/>
        </w:rPr>
        <w:t>S. Ray</w:t>
      </w:r>
      <w:r w:rsidR="6698B473" w:rsidRPr="00265F28">
        <w:rPr>
          <w:rFonts w:ascii="Arial" w:hAnsi="Arial" w:cs="Arial"/>
          <w:i/>
          <w:iCs/>
        </w:rPr>
        <w:t xml:space="preserve"> of Clare</w:t>
      </w:r>
      <w:r w:rsidR="004503D8" w:rsidRPr="00265F28">
        <w:rPr>
          <w:rFonts w:ascii="Arial" w:hAnsi="Arial" w:cs="Arial"/>
        </w:rPr>
        <w:t>, 1855-1857</w:t>
      </w:r>
      <w:r w:rsidR="006130EB" w:rsidRPr="00265F28">
        <w:rPr>
          <w:rFonts w:ascii="Arial" w:hAnsi="Arial" w:cs="Arial"/>
        </w:rPr>
        <w:t>.</w:t>
      </w:r>
      <w:r w:rsidR="1414E504" w:rsidRPr="00265F28">
        <w:rPr>
          <w:rFonts w:ascii="Arial" w:hAnsi="Arial" w:cs="Arial"/>
        </w:rPr>
        <w:t xml:space="preserve"> </w:t>
      </w:r>
      <w:r w:rsidR="00AC5E90" w:rsidRPr="00265F28">
        <w:rPr>
          <w:rStyle w:val="FootnoteReference"/>
          <w:rFonts w:ascii="Arial" w:hAnsi="Arial" w:cs="Arial"/>
        </w:rPr>
        <w:footnoteReference w:id="26"/>
      </w:r>
      <w:r w:rsidR="00AC5E90" w:rsidRPr="00265F28">
        <w:rPr>
          <w:rFonts w:ascii="Arial" w:hAnsi="Arial" w:cs="Arial"/>
        </w:rPr>
        <w:t xml:space="preserve"> </w:t>
      </w:r>
      <w:r w:rsidR="009A7721" w:rsidRPr="00265F28">
        <w:rPr>
          <w:rFonts w:ascii="Arial" w:hAnsi="Arial" w:cs="Arial"/>
        </w:rPr>
        <w:t xml:space="preserve">A </w:t>
      </w:r>
      <w:r w:rsidR="3C391990" w:rsidRPr="00265F28">
        <w:rPr>
          <w:rFonts w:ascii="Arial" w:hAnsi="Arial" w:cs="Arial"/>
        </w:rPr>
        <w:t xml:space="preserve">devout Anglican’s </w:t>
      </w:r>
      <w:r w:rsidR="009A7721" w:rsidRPr="00265F28">
        <w:rPr>
          <w:rFonts w:ascii="Arial" w:hAnsi="Arial" w:cs="Arial"/>
        </w:rPr>
        <w:t xml:space="preserve">record of </w:t>
      </w:r>
      <w:r w:rsidR="000C667C" w:rsidRPr="00265F28">
        <w:rPr>
          <w:rFonts w:ascii="Arial" w:hAnsi="Arial" w:cs="Arial"/>
        </w:rPr>
        <w:t>religious thoughts</w:t>
      </w:r>
      <w:r w:rsidR="7BF04200" w:rsidRPr="00265F28">
        <w:rPr>
          <w:rFonts w:ascii="Arial" w:hAnsi="Arial" w:cs="Arial"/>
        </w:rPr>
        <w:t>, social visits,</w:t>
      </w:r>
      <w:r w:rsidR="000C667C" w:rsidRPr="00265F28">
        <w:rPr>
          <w:rFonts w:ascii="Arial" w:hAnsi="Arial" w:cs="Arial"/>
        </w:rPr>
        <w:t xml:space="preserve"> with a few comments regarding agriculture such as the problem</w:t>
      </w:r>
      <w:r w:rsidR="008D4864" w:rsidRPr="00265F28">
        <w:rPr>
          <w:rFonts w:ascii="Arial" w:hAnsi="Arial" w:cs="Arial"/>
        </w:rPr>
        <w:t xml:space="preserve">s </w:t>
      </w:r>
      <w:r w:rsidR="000C667C" w:rsidRPr="00265F28">
        <w:rPr>
          <w:rFonts w:ascii="Arial" w:hAnsi="Arial" w:cs="Arial"/>
        </w:rPr>
        <w:t>of straying livestock</w:t>
      </w:r>
      <w:r w:rsidR="008D4864" w:rsidRPr="00265F28">
        <w:rPr>
          <w:rFonts w:ascii="Arial" w:hAnsi="Arial" w:cs="Arial"/>
        </w:rPr>
        <w:t>, and sowing field</w:t>
      </w:r>
      <w:r w:rsidR="000A09C9" w:rsidRPr="00265F28">
        <w:rPr>
          <w:rFonts w:ascii="Arial" w:hAnsi="Arial" w:cs="Arial"/>
        </w:rPr>
        <w:t>s</w:t>
      </w:r>
      <w:r w:rsidR="008D4864" w:rsidRPr="00265F28">
        <w:rPr>
          <w:rFonts w:ascii="Arial" w:hAnsi="Arial" w:cs="Arial"/>
        </w:rPr>
        <w:t>.</w:t>
      </w:r>
      <w:r w:rsidR="00065F5E">
        <w:rPr>
          <w:rFonts w:ascii="Arial" w:hAnsi="Arial" w:cs="Arial"/>
        </w:rPr>
        <w:t xml:space="preserve"> </w:t>
      </w:r>
      <w:r w:rsidR="006A05CD" w:rsidRPr="00265F28">
        <w:rPr>
          <w:rFonts w:ascii="Arial" w:hAnsi="Arial" w:cs="Arial"/>
        </w:rPr>
        <w:t>[5]</w:t>
      </w:r>
    </w:p>
    <w:p w14:paraId="3CA25C4C" w14:textId="186A3CA3" w:rsidR="00974091" w:rsidRPr="00265F28" w:rsidRDefault="000C3421" w:rsidP="004B6A89">
      <w:pPr>
        <w:jc w:val="both"/>
        <w:rPr>
          <w:rFonts w:ascii="Arial" w:hAnsi="Arial" w:cs="Arial"/>
        </w:rPr>
      </w:pPr>
      <w:r w:rsidRPr="00265F28">
        <w:rPr>
          <w:rFonts w:ascii="Arial" w:hAnsi="Arial" w:cs="Arial"/>
        </w:rPr>
        <w:t xml:space="preserve">SRO/B/HD1322/2, </w:t>
      </w:r>
      <w:r w:rsidR="0019760D" w:rsidRPr="00265F28">
        <w:rPr>
          <w:rFonts w:ascii="Arial" w:hAnsi="Arial" w:cs="Arial"/>
          <w:i/>
          <w:iCs/>
        </w:rPr>
        <w:t xml:space="preserve">Diary of </w:t>
      </w:r>
      <w:r w:rsidR="00974091" w:rsidRPr="00265F28">
        <w:rPr>
          <w:rFonts w:ascii="Arial" w:hAnsi="Arial" w:cs="Arial"/>
          <w:i/>
          <w:iCs/>
        </w:rPr>
        <w:t>William Biddell</w:t>
      </w:r>
      <w:r w:rsidR="0019760D" w:rsidRPr="00265F28">
        <w:rPr>
          <w:rFonts w:ascii="Arial" w:hAnsi="Arial" w:cs="Arial"/>
          <w:i/>
          <w:iCs/>
        </w:rPr>
        <w:t xml:space="preserve"> </w:t>
      </w:r>
      <w:r w:rsidR="56E2AFBA" w:rsidRPr="00265F28">
        <w:rPr>
          <w:rFonts w:ascii="Arial" w:hAnsi="Arial" w:cs="Arial"/>
          <w:i/>
          <w:iCs/>
        </w:rPr>
        <w:t>of Lavenham</w:t>
      </w:r>
      <w:r w:rsidR="56E2AFBA" w:rsidRPr="00265F28">
        <w:rPr>
          <w:rFonts w:ascii="Arial" w:hAnsi="Arial" w:cs="Arial"/>
        </w:rPr>
        <w:t xml:space="preserve">, </w:t>
      </w:r>
      <w:r w:rsidR="0019760D" w:rsidRPr="00265F28">
        <w:rPr>
          <w:rFonts w:ascii="Arial" w:hAnsi="Arial" w:cs="Arial"/>
        </w:rPr>
        <w:t>18</w:t>
      </w:r>
      <w:r w:rsidR="0007372A">
        <w:rPr>
          <w:rFonts w:ascii="Arial" w:hAnsi="Arial" w:cs="Arial"/>
        </w:rPr>
        <w:t>44</w:t>
      </w:r>
      <w:r w:rsidR="0019760D" w:rsidRPr="00265F28">
        <w:rPr>
          <w:rFonts w:ascii="Arial" w:hAnsi="Arial" w:cs="Arial"/>
        </w:rPr>
        <w:t>-</w:t>
      </w:r>
      <w:r w:rsidR="00055A95" w:rsidRPr="00265F28">
        <w:rPr>
          <w:rFonts w:ascii="Arial" w:hAnsi="Arial" w:cs="Arial"/>
        </w:rPr>
        <w:t>1</w:t>
      </w:r>
      <w:r w:rsidR="0019760D" w:rsidRPr="00265F28">
        <w:rPr>
          <w:rFonts w:ascii="Arial" w:hAnsi="Arial" w:cs="Arial"/>
        </w:rPr>
        <w:t>8</w:t>
      </w:r>
      <w:r w:rsidR="005561E8">
        <w:rPr>
          <w:rFonts w:ascii="Arial" w:hAnsi="Arial" w:cs="Arial"/>
        </w:rPr>
        <w:t>4</w:t>
      </w:r>
      <w:r w:rsidR="0019760D" w:rsidRPr="00265F28">
        <w:rPr>
          <w:rFonts w:ascii="Arial" w:hAnsi="Arial" w:cs="Arial"/>
        </w:rPr>
        <w:t xml:space="preserve">7. </w:t>
      </w:r>
      <w:r w:rsidR="00D503BF" w:rsidRPr="00265F28">
        <w:rPr>
          <w:rFonts w:ascii="Arial" w:hAnsi="Arial" w:cs="Arial"/>
        </w:rPr>
        <w:t>William</w:t>
      </w:r>
      <w:r w:rsidR="1CAB0C68" w:rsidRPr="00265F28">
        <w:rPr>
          <w:rFonts w:ascii="Arial" w:hAnsi="Arial" w:cs="Arial"/>
        </w:rPr>
        <w:t xml:space="preserve"> (farmer, land agent, MP)</w:t>
      </w:r>
      <w:r w:rsidR="00D503BF" w:rsidRPr="00265F28">
        <w:rPr>
          <w:rFonts w:ascii="Arial" w:hAnsi="Arial" w:cs="Arial"/>
        </w:rPr>
        <w:t xml:space="preserve"> records d</w:t>
      </w:r>
      <w:r w:rsidR="00163311" w:rsidRPr="00265F28">
        <w:rPr>
          <w:rFonts w:ascii="Arial" w:hAnsi="Arial" w:cs="Arial"/>
        </w:rPr>
        <w:t xml:space="preserve">etails of </w:t>
      </w:r>
      <w:r w:rsidR="00FA4495" w:rsidRPr="00265F28">
        <w:rPr>
          <w:rFonts w:ascii="Arial" w:hAnsi="Arial" w:cs="Arial"/>
        </w:rPr>
        <w:t xml:space="preserve">agriculture and related </w:t>
      </w:r>
      <w:r w:rsidR="00163311" w:rsidRPr="00265F28">
        <w:rPr>
          <w:rFonts w:ascii="Arial" w:hAnsi="Arial" w:cs="Arial"/>
        </w:rPr>
        <w:t>current affairs topics</w:t>
      </w:r>
      <w:r w:rsidR="00FA4495" w:rsidRPr="00265F28">
        <w:rPr>
          <w:rFonts w:ascii="Arial" w:hAnsi="Arial" w:cs="Arial"/>
        </w:rPr>
        <w:t>, Westminster speeches, problems of food supply, famine,</w:t>
      </w:r>
      <w:r w:rsidR="007018CF" w:rsidRPr="00265F28">
        <w:rPr>
          <w:rFonts w:ascii="Arial" w:hAnsi="Arial" w:cs="Arial"/>
        </w:rPr>
        <w:t xml:space="preserve"> </w:t>
      </w:r>
      <w:r w:rsidR="00FA4495" w:rsidRPr="00265F28">
        <w:rPr>
          <w:rFonts w:ascii="Arial" w:hAnsi="Arial" w:cs="Arial"/>
        </w:rPr>
        <w:t>transport costs, crop yields</w:t>
      </w:r>
      <w:r w:rsidR="00004CD3" w:rsidRPr="00265F28">
        <w:rPr>
          <w:rFonts w:ascii="Arial" w:hAnsi="Arial" w:cs="Arial"/>
        </w:rPr>
        <w:t>, sugar cultivation</w:t>
      </w:r>
      <w:r w:rsidR="00D503BF" w:rsidRPr="00265F28">
        <w:rPr>
          <w:rFonts w:ascii="Arial" w:hAnsi="Arial" w:cs="Arial"/>
        </w:rPr>
        <w:t xml:space="preserve">. </w:t>
      </w:r>
      <w:r w:rsidR="0055611A" w:rsidRPr="00265F28">
        <w:rPr>
          <w:rFonts w:ascii="Arial" w:hAnsi="Arial" w:cs="Arial"/>
        </w:rPr>
        <w:t>Includes p</w:t>
      </w:r>
      <w:r w:rsidR="00D503BF" w:rsidRPr="00265F28">
        <w:rPr>
          <w:rFonts w:ascii="Arial" w:hAnsi="Arial" w:cs="Arial"/>
        </w:rPr>
        <w:t>ress cuttings from The Mark Lane Express, Morning Chronicle, and The Times.</w:t>
      </w:r>
      <w:r w:rsidR="00065F5E">
        <w:rPr>
          <w:rFonts w:ascii="Arial" w:hAnsi="Arial" w:cs="Arial"/>
        </w:rPr>
        <w:t xml:space="preserve"> </w:t>
      </w:r>
      <w:r w:rsidR="0061462E" w:rsidRPr="00265F28">
        <w:rPr>
          <w:rFonts w:ascii="Arial" w:hAnsi="Arial" w:cs="Arial"/>
        </w:rPr>
        <w:t>[6]</w:t>
      </w:r>
      <w:r w:rsidR="00FA4495" w:rsidRPr="00265F28">
        <w:rPr>
          <w:rFonts w:ascii="Arial" w:hAnsi="Arial" w:cs="Arial"/>
        </w:rPr>
        <w:t xml:space="preserve">  </w:t>
      </w:r>
    </w:p>
    <w:p w14:paraId="394C312F" w14:textId="3EA4F53C" w:rsidR="00E04D4B" w:rsidRPr="00265F28" w:rsidRDefault="00205431" w:rsidP="004B6A89">
      <w:pPr>
        <w:jc w:val="both"/>
        <w:rPr>
          <w:rFonts w:ascii="Arial" w:hAnsi="Arial" w:cs="Arial"/>
        </w:rPr>
      </w:pPr>
      <w:r w:rsidRPr="00265F28">
        <w:rPr>
          <w:rFonts w:ascii="Arial" w:hAnsi="Arial" w:cs="Arial"/>
        </w:rPr>
        <w:t xml:space="preserve">SRO/I/HD824/1, </w:t>
      </w:r>
      <w:r w:rsidR="0055611A" w:rsidRPr="00265F28">
        <w:rPr>
          <w:rFonts w:ascii="Arial" w:hAnsi="Arial" w:cs="Arial"/>
          <w:i/>
          <w:iCs/>
        </w:rPr>
        <w:t xml:space="preserve">Diary of </w:t>
      </w:r>
      <w:r w:rsidR="00E04D4B" w:rsidRPr="00265F28">
        <w:rPr>
          <w:rFonts w:ascii="Arial" w:hAnsi="Arial" w:cs="Arial"/>
          <w:i/>
          <w:iCs/>
        </w:rPr>
        <w:t>Robert Hammond</w:t>
      </w:r>
      <w:r w:rsidR="003F2069" w:rsidRPr="00265F28">
        <w:rPr>
          <w:rFonts w:ascii="Arial" w:hAnsi="Arial" w:cs="Arial"/>
          <w:i/>
          <w:iCs/>
        </w:rPr>
        <w:t xml:space="preserve"> of </w:t>
      </w:r>
      <w:r w:rsidR="0055611A" w:rsidRPr="00265F28">
        <w:rPr>
          <w:rFonts w:ascii="Arial" w:hAnsi="Arial" w:cs="Arial"/>
          <w:i/>
          <w:iCs/>
        </w:rPr>
        <w:t>Brockford Green</w:t>
      </w:r>
      <w:r w:rsidR="0055611A" w:rsidRPr="00265F28">
        <w:rPr>
          <w:rFonts w:ascii="Arial" w:hAnsi="Arial" w:cs="Arial"/>
        </w:rPr>
        <w:t>,</w:t>
      </w:r>
      <w:r w:rsidR="00FE6FFE" w:rsidRPr="00265F28">
        <w:rPr>
          <w:rFonts w:ascii="Arial" w:hAnsi="Arial" w:cs="Arial"/>
        </w:rPr>
        <w:t xml:space="preserve"> </w:t>
      </w:r>
      <w:r w:rsidR="001E6189" w:rsidRPr="00265F28">
        <w:rPr>
          <w:rFonts w:ascii="Arial" w:hAnsi="Arial" w:cs="Arial"/>
        </w:rPr>
        <w:t>Wetheringsett</w:t>
      </w:r>
      <w:r w:rsidR="0055611A" w:rsidRPr="00265F28">
        <w:rPr>
          <w:rFonts w:ascii="Arial" w:hAnsi="Arial" w:cs="Arial"/>
        </w:rPr>
        <w:t>, 1853-1856</w:t>
      </w:r>
      <w:r w:rsidR="00FE6FFE" w:rsidRPr="00265F28">
        <w:rPr>
          <w:rFonts w:ascii="Arial" w:hAnsi="Arial" w:cs="Arial"/>
        </w:rPr>
        <w:t>.</w:t>
      </w:r>
      <w:r w:rsidR="00D00C9F" w:rsidRPr="00265F28">
        <w:rPr>
          <w:rStyle w:val="FootnoteReference"/>
          <w:rFonts w:ascii="Arial" w:hAnsi="Arial" w:cs="Arial"/>
        </w:rPr>
        <w:footnoteReference w:id="27"/>
      </w:r>
      <w:r w:rsidR="0055611A" w:rsidRPr="00265F28">
        <w:rPr>
          <w:rFonts w:ascii="Arial" w:hAnsi="Arial" w:cs="Arial"/>
        </w:rPr>
        <w:t xml:space="preserve"> Details of weather, payments, names of a dozen workers, social and family events. List of bills</w:t>
      </w:r>
      <w:r w:rsidR="003200F8" w:rsidRPr="00265F28">
        <w:rPr>
          <w:rFonts w:ascii="Arial" w:hAnsi="Arial" w:cs="Arial"/>
        </w:rPr>
        <w:t>;</w:t>
      </w:r>
      <w:r w:rsidR="0055611A" w:rsidRPr="00265F28">
        <w:rPr>
          <w:rFonts w:ascii="Arial" w:hAnsi="Arial" w:cs="Arial"/>
        </w:rPr>
        <w:t xml:space="preserve"> drapers, shopkeepers, merchants, traders, taxes, rates, threshing, patriot fund, bridle, seeds, interest, loans, butter, horse expenses.</w:t>
      </w:r>
      <w:r w:rsidR="00065F5E">
        <w:rPr>
          <w:rFonts w:ascii="Arial" w:hAnsi="Arial" w:cs="Arial"/>
        </w:rPr>
        <w:t xml:space="preserve"> </w:t>
      </w:r>
      <w:r w:rsidR="0061462E" w:rsidRPr="00265F28">
        <w:rPr>
          <w:rFonts w:ascii="Arial" w:hAnsi="Arial" w:cs="Arial"/>
        </w:rPr>
        <w:t>[7]</w:t>
      </w:r>
    </w:p>
    <w:p w14:paraId="0046DC4A" w14:textId="5960C53A" w:rsidR="00E23F02" w:rsidRPr="00265F28" w:rsidRDefault="002E1674" w:rsidP="004B6A89">
      <w:pPr>
        <w:jc w:val="both"/>
        <w:rPr>
          <w:rFonts w:ascii="Arial" w:hAnsi="Arial" w:cs="Arial"/>
        </w:rPr>
      </w:pPr>
      <w:r w:rsidRPr="00265F28">
        <w:rPr>
          <w:rFonts w:ascii="Arial" w:hAnsi="Arial" w:cs="Arial"/>
        </w:rPr>
        <w:t xml:space="preserve">SRO/I/HA193/A3/1, </w:t>
      </w:r>
      <w:r w:rsidR="0055611A" w:rsidRPr="00265F28">
        <w:rPr>
          <w:rFonts w:ascii="Arial" w:hAnsi="Arial" w:cs="Arial"/>
          <w:i/>
          <w:iCs/>
        </w:rPr>
        <w:t xml:space="preserve">Farmer’s Diary, </w:t>
      </w:r>
      <w:r w:rsidR="00652E3F" w:rsidRPr="00265F28">
        <w:rPr>
          <w:rFonts w:ascii="Arial" w:hAnsi="Arial" w:cs="Arial"/>
          <w:i/>
          <w:iCs/>
        </w:rPr>
        <w:t>Middlewood Green</w:t>
      </w:r>
      <w:r w:rsidR="00652E3F" w:rsidRPr="00265F28">
        <w:rPr>
          <w:rFonts w:ascii="Arial" w:hAnsi="Arial" w:cs="Arial"/>
        </w:rPr>
        <w:t>,</w:t>
      </w:r>
      <w:r w:rsidR="003200F8" w:rsidRPr="00265F28">
        <w:rPr>
          <w:rFonts w:ascii="Arial" w:hAnsi="Arial" w:cs="Arial"/>
        </w:rPr>
        <w:t xml:space="preserve"> </w:t>
      </w:r>
      <w:r w:rsidR="00652E3F" w:rsidRPr="00265F28">
        <w:rPr>
          <w:rFonts w:ascii="Arial" w:hAnsi="Arial" w:cs="Arial"/>
        </w:rPr>
        <w:t xml:space="preserve">Earl Stonham </w:t>
      </w:r>
      <w:r w:rsidR="00BE2C0D" w:rsidRPr="00265F28">
        <w:rPr>
          <w:rFonts w:ascii="Arial" w:hAnsi="Arial" w:cs="Arial"/>
        </w:rPr>
        <w:t>(possibly Moat Farm)</w:t>
      </w:r>
      <w:r w:rsidR="0055611A" w:rsidRPr="00265F28">
        <w:rPr>
          <w:rFonts w:ascii="Arial" w:hAnsi="Arial" w:cs="Arial"/>
        </w:rPr>
        <w:t>.</w:t>
      </w:r>
      <w:r w:rsidR="00D00C9F" w:rsidRPr="00265F28">
        <w:rPr>
          <w:rStyle w:val="FootnoteReference"/>
          <w:rFonts w:ascii="Arial" w:hAnsi="Arial" w:cs="Arial"/>
        </w:rPr>
        <w:footnoteReference w:id="28"/>
      </w:r>
      <w:r w:rsidR="0055611A" w:rsidRPr="00265F28">
        <w:rPr>
          <w:rFonts w:ascii="Arial" w:hAnsi="Arial" w:cs="Arial"/>
        </w:rPr>
        <w:t xml:space="preserve"> 1906, rotations, varieties, cost of crops and livestock.</w:t>
      </w:r>
      <w:r w:rsidR="00F4338E" w:rsidRPr="00265F28">
        <w:rPr>
          <w:rFonts w:ascii="Arial" w:hAnsi="Arial" w:cs="Arial"/>
        </w:rPr>
        <w:t xml:space="preserve"> </w:t>
      </w:r>
      <w:r w:rsidR="0055611A" w:rsidRPr="00265F28">
        <w:rPr>
          <w:rFonts w:ascii="Arial" w:hAnsi="Arial" w:cs="Arial"/>
        </w:rPr>
        <w:t>Detailed accounts of drainage costs, itemised invoice from William Buckle and Sons. 1926, ploughing and draining using a traction engine owned by Mr. Chappell, and a tractor.</w:t>
      </w:r>
      <w:r w:rsidR="00065F5E">
        <w:rPr>
          <w:rFonts w:ascii="Arial" w:hAnsi="Arial" w:cs="Arial"/>
        </w:rPr>
        <w:t xml:space="preserve"> </w:t>
      </w:r>
      <w:r w:rsidR="006F6200" w:rsidRPr="00265F28">
        <w:rPr>
          <w:rFonts w:ascii="Arial" w:hAnsi="Arial" w:cs="Arial"/>
        </w:rPr>
        <w:t>[8]</w:t>
      </w:r>
    </w:p>
    <w:p w14:paraId="340A4290" w14:textId="707B3861" w:rsidR="0055611A" w:rsidRPr="00265F28" w:rsidRDefault="00382DF0" w:rsidP="004B6A89">
      <w:pPr>
        <w:jc w:val="both"/>
        <w:rPr>
          <w:rFonts w:ascii="Arial" w:hAnsi="Arial" w:cs="Arial"/>
        </w:rPr>
      </w:pPr>
      <w:r w:rsidRPr="00265F28">
        <w:rPr>
          <w:rFonts w:ascii="Arial" w:hAnsi="Arial" w:cs="Arial"/>
        </w:rPr>
        <w:t xml:space="preserve">SRO/I/HA28/50/23/1/8/12, </w:t>
      </w:r>
      <w:r w:rsidR="0055611A" w:rsidRPr="00265F28">
        <w:rPr>
          <w:rFonts w:ascii="Arial" w:hAnsi="Arial" w:cs="Arial"/>
          <w:i/>
          <w:iCs/>
        </w:rPr>
        <w:t xml:space="preserve">Account Book for </w:t>
      </w:r>
      <w:r w:rsidR="004857D2" w:rsidRPr="00265F28">
        <w:rPr>
          <w:rFonts w:ascii="Arial" w:hAnsi="Arial" w:cs="Arial"/>
          <w:i/>
          <w:iCs/>
        </w:rPr>
        <w:t xml:space="preserve">New </w:t>
      </w:r>
      <w:r w:rsidR="00724811" w:rsidRPr="00265F28">
        <w:rPr>
          <w:rFonts w:ascii="Arial" w:hAnsi="Arial" w:cs="Arial"/>
          <w:i/>
          <w:iCs/>
        </w:rPr>
        <w:t>Granary</w:t>
      </w:r>
      <w:r w:rsidR="0055611A" w:rsidRPr="00265F28">
        <w:rPr>
          <w:rFonts w:ascii="Arial" w:hAnsi="Arial" w:cs="Arial"/>
        </w:rPr>
        <w:t xml:space="preserve"> 1836-1874.</w:t>
      </w:r>
      <w:r w:rsidR="007D720B" w:rsidRPr="00265F28">
        <w:rPr>
          <w:rFonts w:ascii="Arial" w:hAnsi="Arial" w:cs="Arial"/>
        </w:rPr>
        <w:t xml:space="preserve"> </w:t>
      </w:r>
      <w:r w:rsidR="0055611A" w:rsidRPr="00265F28">
        <w:rPr>
          <w:rFonts w:ascii="Arial" w:hAnsi="Arial" w:cs="Arial"/>
        </w:rPr>
        <w:t xml:space="preserve">Includes records of grain </w:t>
      </w:r>
      <w:r w:rsidR="00CD1BA0" w:rsidRPr="00265F28">
        <w:rPr>
          <w:rFonts w:ascii="Arial" w:hAnsi="Arial" w:cs="Arial"/>
        </w:rPr>
        <w:t>trade</w:t>
      </w:r>
      <w:r w:rsidR="000F5389" w:rsidRPr="00265F28">
        <w:rPr>
          <w:rFonts w:ascii="Arial" w:hAnsi="Arial" w:cs="Arial"/>
        </w:rPr>
        <w:t>;</w:t>
      </w:r>
      <w:r w:rsidR="0055611A" w:rsidRPr="00265F28">
        <w:rPr>
          <w:rFonts w:ascii="Arial" w:hAnsi="Arial" w:cs="Arial"/>
        </w:rPr>
        <w:t xml:space="preserve"> </w:t>
      </w:r>
      <w:r w:rsidR="008D6E2F" w:rsidRPr="00265F28">
        <w:rPr>
          <w:rFonts w:ascii="Arial" w:hAnsi="Arial" w:cs="Arial"/>
        </w:rPr>
        <w:t>custome</w:t>
      </w:r>
      <w:r w:rsidR="0055611A" w:rsidRPr="00265F28">
        <w:rPr>
          <w:rFonts w:ascii="Arial" w:hAnsi="Arial" w:cs="Arial"/>
        </w:rPr>
        <w:t>r, price, quantity, date</w:t>
      </w:r>
      <w:r w:rsidR="008D6E2F" w:rsidRPr="00265F28">
        <w:rPr>
          <w:rFonts w:ascii="Arial" w:hAnsi="Arial" w:cs="Arial"/>
        </w:rPr>
        <w:t xml:space="preserve">, </w:t>
      </w:r>
      <w:r w:rsidR="0055611A" w:rsidRPr="00265F28">
        <w:rPr>
          <w:rFonts w:ascii="Arial" w:hAnsi="Arial" w:cs="Arial"/>
        </w:rPr>
        <w:t xml:space="preserve">profits calculated. Names of fields, acreages, crops for each year. Names of the </w:t>
      </w:r>
      <w:r w:rsidR="00BB78CE" w:rsidRPr="00265F28">
        <w:rPr>
          <w:rFonts w:ascii="Arial" w:hAnsi="Arial" w:cs="Arial"/>
        </w:rPr>
        <w:t>thirty</w:t>
      </w:r>
      <w:r w:rsidR="0055611A" w:rsidRPr="00265F28">
        <w:rPr>
          <w:rFonts w:ascii="Arial" w:hAnsi="Arial" w:cs="Arial"/>
        </w:rPr>
        <w:t xml:space="preserve"> men and boys employed, wages, perks, terms of employment, tasks. Similar levels of details for Knight’s Granary, Quay Granary, Chaise, and the barn, Sudbourne Farm, Ludham Marshes, Blaxhall House harvest. Costs of seeds, auction results corn and flour, Tare sales. Harvest details for period 1854-1877, wholesale/retail details for period 1836-1843. </w:t>
      </w:r>
      <w:r w:rsidR="0072504B" w:rsidRPr="00265F28">
        <w:rPr>
          <w:rFonts w:ascii="Arial" w:hAnsi="Arial" w:cs="Arial"/>
        </w:rPr>
        <w:t>Includes a</w:t>
      </w:r>
      <w:r w:rsidR="0055611A" w:rsidRPr="00265F28">
        <w:rPr>
          <w:rFonts w:ascii="Arial" w:hAnsi="Arial" w:cs="Arial"/>
        </w:rPr>
        <w:t xml:space="preserve"> list of the forty-five customers who bought or sold grain</w:t>
      </w:r>
      <w:r w:rsidR="007F3186" w:rsidRPr="00265F28">
        <w:rPr>
          <w:rFonts w:ascii="Arial" w:hAnsi="Arial" w:cs="Arial"/>
        </w:rPr>
        <w:t>, and</w:t>
      </w:r>
      <w:r w:rsidR="0055611A" w:rsidRPr="00265F28">
        <w:rPr>
          <w:rFonts w:ascii="Arial" w:hAnsi="Arial" w:cs="Arial"/>
        </w:rPr>
        <w:t xml:space="preserve"> accounts</w:t>
      </w:r>
      <w:r w:rsidR="007F3186" w:rsidRPr="00265F28">
        <w:rPr>
          <w:rFonts w:ascii="Arial" w:hAnsi="Arial" w:cs="Arial"/>
        </w:rPr>
        <w:t xml:space="preserve"> for</w:t>
      </w:r>
      <w:r w:rsidR="00E9190C" w:rsidRPr="00265F28">
        <w:rPr>
          <w:rFonts w:ascii="Arial" w:hAnsi="Arial" w:cs="Arial"/>
        </w:rPr>
        <w:t xml:space="preserve"> </w:t>
      </w:r>
      <w:r w:rsidR="0055611A" w:rsidRPr="00265F28">
        <w:rPr>
          <w:rFonts w:ascii="Arial" w:hAnsi="Arial" w:cs="Arial"/>
        </w:rPr>
        <w:t xml:space="preserve">lodgings for a ship’s boy, and </w:t>
      </w:r>
      <w:r w:rsidR="00CA2FE7" w:rsidRPr="00265F28">
        <w:rPr>
          <w:rFonts w:ascii="Arial" w:hAnsi="Arial" w:cs="Arial"/>
        </w:rPr>
        <w:t xml:space="preserve">labour to </w:t>
      </w:r>
      <w:r w:rsidR="0055611A" w:rsidRPr="00265F28">
        <w:rPr>
          <w:rFonts w:ascii="Arial" w:hAnsi="Arial" w:cs="Arial"/>
        </w:rPr>
        <w:t>transpor</w:t>
      </w:r>
      <w:r w:rsidR="00CA2FE7" w:rsidRPr="00265F28">
        <w:rPr>
          <w:rFonts w:ascii="Arial" w:hAnsi="Arial" w:cs="Arial"/>
        </w:rPr>
        <w:t>t</w:t>
      </w:r>
      <w:r w:rsidR="0055611A" w:rsidRPr="00265F28">
        <w:rPr>
          <w:rFonts w:ascii="Arial" w:hAnsi="Arial" w:cs="Arial"/>
        </w:rPr>
        <w:t xml:space="preserve"> goods across </w:t>
      </w:r>
      <w:r w:rsidR="00CA2FE7" w:rsidRPr="00265F28">
        <w:rPr>
          <w:rFonts w:ascii="Arial" w:hAnsi="Arial" w:cs="Arial"/>
        </w:rPr>
        <w:t>“</w:t>
      </w:r>
      <w:r w:rsidR="0055611A" w:rsidRPr="00265F28">
        <w:rPr>
          <w:rFonts w:ascii="Arial" w:hAnsi="Arial" w:cs="Arial"/>
        </w:rPr>
        <w:t>the beach</w:t>
      </w:r>
      <w:r w:rsidR="00CA2FE7" w:rsidRPr="00265F28">
        <w:rPr>
          <w:rFonts w:ascii="Arial" w:hAnsi="Arial" w:cs="Arial"/>
        </w:rPr>
        <w:t>”</w:t>
      </w:r>
      <w:r w:rsidR="00CD51ED" w:rsidRPr="00265F28">
        <w:rPr>
          <w:rFonts w:ascii="Arial" w:hAnsi="Arial" w:cs="Arial"/>
        </w:rPr>
        <w:t xml:space="preserve">. </w:t>
      </w:r>
      <w:r w:rsidR="00301C2C" w:rsidRPr="00265F28">
        <w:rPr>
          <w:rFonts w:ascii="Arial" w:hAnsi="Arial" w:cs="Arial"/>
        </w:rPr>
        <w:t xml:space="preserve">Diarist may be </w:t>
      </w:r>
      <w:r w:rsidR="004026EF" w:rsidRPr="00265F28">
        <w:rPr>
          <w:rFonts w:ascii="Arial" w:hAnsi="Arial" w:cs="Arial"/>
        </w:rPr>
        <w:t xml:space="preserve">Robert </w:t>
      </w:r>
      <w:r w:rsidR="00CD51ED" w:rsidRPr="00265F28">
        <w:rPr>
          <w:rFonts w:ascii="Arial" w:hAnsi="Arial" w:cs="Arial"/>
        </w:rPr>
        <w:t>Burleigh of Melton</w:t>
      </w:r>
      <w:r w:rsidR="009C228D" w:rsidRPr="00265F28">
        <w:rPr>
          <w:rFonts w:ascii="Arial" w:hAnsi="Arial" w:cs="Arial"/>
        </w:rPr>
        <w:t>/Woodbridge</w:t>
      </w:r>
      <w:r w:rsidR="00270B78" w:rsidRPr="00265F28">
        <w:rPr>
          <w:rFonts w:ascii="Arial" w:hAnsi="Arial" w:cs="Arial"/>
        </w:rPr>
        <w:t>, see White</w:t>
      </w:r>
      <w:r w:rsidR="00AD6E7E" w:rsidRPr="00265F28">
        <w:rPr>
          <w:rFonts w:ascii="Arial" w:hAnsi="Arial" w:cs="Arial"/>
        </w:rPr>
        <w:t>’</w:t>
      </w:r>
      <w:r w:rsidR="00270B78" w:rsidRPr="00265F28">
        <w:rPr>
          <w:rFonts w:ascii="Arial" w:hAnsi="Arial" w:cs="Arial"/>
        </w:rPr>
        <w:t>s 1844 p</w:t>
      </w:r>
      <w:r w:rsidR="002B68C4" w:rsidRPr="00265F28">
        <w:rPr>
          <w:rFonts w:ascii="Arial" w:hAnsi="Arial" w:cs="Arial"/>
        </w:rPr>
        <w:t>ages 14</w:t>
      </w:r>
      <w:r w:rsidR="008206C7" w:rsidRPr="00265F28">
        <w:rPr>
          <w:rFonts w:ascii="Arial" w:hAnsi="Arial" w:cs="Arial"/>
        </w:rPr>
        <w:t>5 &amp; 1</w:t>
      </w:r>
      <w:r w:rsidR="002B68C4" w:rsidRPr="00265F28">
        <w:rPr>
          <w:rFonts w:ascii="Arial" w:hAnsi="Arial" w:cs="Arial"/>
        </w:rPr>
        <w:t>47</w:t>
      </w:r>
      <w:r w:rsidR="0055611A" w:rsidRPr="00265F28">
        <w:rPr>
          <w:rFonts w:ascii="Arial" w:hAnsi="Arial" w:cs="Arial"/>
        </w:rPr>
        <w:t>.</w:t>
      </w:r>
      <w:r w:rsidR="00065F5E">
        <w:rPr>
          <w:rFonts w:ascii="Arial" w:hAnsi="Arial" w:cs="Arial"/>
        </w:rPr>
        <w:t xml:space="preserve"> </w:t>
      </w:r>
      <w:r w:rsidR="006F6200" w:rsidRPr="00265F28">
        <w:rPr>
          <w:rFonts w:ascii="Arial" w:hAnsi="Arial" w:cs="Arial"/>
        </w:rPr>
        <w:t>[9]</w:t>
      </w:r>
    </w:p>
    <w:p w14:paraId="2B6AC63D" w14:textId="422EDA2C" w:rsidR="00F47D6D" w:rsidRPr="00265F28" w:rsidRDefault="004A3343" w:rsidP="004B6A89">
      <w:pPr>
        <w:jc w:val="both"/>
        <w:rPr>
          <w:rFonts w:ascii="Arial" w:hAnsi="Arial" w:cs="Arial"/>
        </w:rPr>
      </w:pPr>
      <w:r w:rsidRPr="00265F28">
        <w:rPr>
          <w:rFonts w:ascii="Arial" w:hAnsi="Arial" w:cs="Arial"/>
        </w:rPr>
        <w:t xml:space="preserve">SRO/I/HD/2021, </w:t>
      </w:r>
      <w:r w:rsidR="00F42DF4" w:rsidRPr="00265F28">
        <w:rPr>
          <w:rFonts w:ascii="Arial" w:hAnsi="Arial" w:cs="Arial"/>
          <w:i/>
          <w:iCs/>
        </w:rPr>
        <w:t>Diary of</w:t>
      </w:r>
      <w:r w:rsidR="00335C84" w:rsidRPr="00265F28">
        <w:rPr>
          <w:rFonts w:ascii="Arial" w:hAnsi="Arial" w:cs="Arial"/>
          <w:i/>
          <w:iCs/>
        </w:rPr>
        <w:t xml:space="preserve"> A Lady of </w:t>
      </w:r>
      <w:r w:rsidR="00F42DF4" w:rsidRPr="00265F28">
        <w:rPr>
          <w:rFonts w:ascii="Arial" w:hAnsi="Arial" w:cs="Arial"/>
          <w:i/>
          <w:iCs/>
        </w:rPr>
        <w:t xml:space="preserve"> </w:t>
      </w:r>
      <w:r w:rsidR="00F47D6D" w:rsidRPr="00265F28">
        <w:rPr>
          <w:rFonts w:ascii="Arial" w:hAnsi="Arial" w:cs="Arial"/>
          <w:i/>
          <w:iCs/>
        </w:rPr>
        <w:t>Wickham Skeith</w:t>
      </w:r>
      <w:r w:rsidR="0055611A" w:rsidRPr="00265F28">
        <w:rPr>
          <w:rFonts w:ascii="Arial" w:hAnsi="Arial" w:cs="Arial"/>
        </w:rPr>
        <w:t>.</w:t>
      </w:r>
      <w:r w:rsidR="00104A65" w:rsidRPr="00265F28">
        <w:rPr>
          <w:rFonts w:ascii="Arial" w:hAnsi="Arial" w:cs="Arial"/>
        </w:rPr>
        <w:t xml:space="preserve"> </w:t>
      </w:r>
      <w:r w:rsidR="0055611A" w:rsidRPr="00265F28">
        <w:rPr>
          <w:rFonts w:ascii="Arial" w:hAnsi="Arial" w:cs="Arial"/>
        </w:rPr>
        <w:t xml:space="preserve">Household accounts, family news, visits, weather, illnesses, information from </w:t>
      </w:r>
      <w:r w:rsidR="006F71B6" w:rsidRPr="00265F28">
        <w:rPr>
          <w:rFonts w:ascii="Arial" w:hAnsi="Arial" w:cs="Arial"/>
        </w:rPr>
        <w:t>newspapers</w:t>
      </w:r>
      <w:r w:rsidR="0055611A" w:rsidRPr="00265F28">
        <w:rPr>
          <w:rFonts w:ascii="Arial" w:hAnsi="Arial" w:cs="Arial"/>
        </w:rPr>
        <w:t>.</w:t>
      </w:r>
      <w:r w:rsidR="00065F5E">
        <w:rPr>
          <w:rFonts w:ascii="Arial" w:hAnsi="Arial" w:cs="Arial"/>
        </w:rPr>
        <w:t xml:space="preserve"> </w:t>
      </w:r>
      <w:r w:rsidR="006F6200" w:rsidRPr="00265F28">
        <w:rPr>
          <w:rFonts w:ascii="Arial" w:hAnsi="Arial" w:cs="Arial"/>
        </w:rPr>
        <w:t>[10]</w:t>
      </w:r>
    </w:p>
    <w:p w14:paraId="3909CC7B" w14:textId="1A74AA6B" w:rsidR="00132F7D" w:rsidRPr="00265F28" w:rsidRDefault="00035B4E" w:rsidP="004B6A89">
      <w:pPr>
        <w:jc w:val="both"/>
        <w:rPr>
          <w:rFonts w:ascii="Arial" w:hAnsi="Arial" w:cs="Arial"/>
        </w:rPr>
      </w:pPr>
      <w:r w:rsidRPr="00265F28">
        <w:rPr>
          <w:rFonts w:ascii="Arial" w:hAnsi="Arial" w:cs="Arial"/>
        </w:rPr>
        <w:t xml:space="preserve">SRO/I/S/92/KIN, </w:t>
      </w:r>
      <w:r w:rsidR="00981763" w:rsidRPr="00265F28">
        <w:rPr>
          <w:rFonts w:ascii="Arial" w:hAnsi="Arial" w:cs="Arial"/>
          <w:i/>
          <w:iCs/>
        </w:rPr>
        <w:t xml:space="preserve">Diary of </w:t>
      </w:r>
      <w:r w:rsidR="00132F7D" w:rsidRPr="00265F28">
        <w:rPr>
          <w:rFonts w:ascii="Arial" w:hAnsi="Arial" w:cs="Arial"/>
          <w:i/>
          <w:iCs/>
        </w:rPr>
        <w:t xml:space="preserve">Thomas King of </w:t>
      </w:r>
      <w:r w:rsidR="00F97EFF" w:rsidRPr="00265F28">
        <w:rPr>
          <w:rFonts w:ascii="Arial" w:hAnsi="Arial" w:cs="Arial"/>
          <w:i/>
          <w:iCs/>
        </w:rPr>
        <w:t>Thelnetham</w:t>
      </w:r>
      <w:r w:rsidR="00981763" w:rsidRPr="00265F28">
        <w:rPr>
          <w:rFonts w:ascii="Arial" w:hAnsi="Arial" w:cs="Arial"/>
        </w:rPr>
        <w:t xml:space="preserve"> 1804-1838</w:t>
      </w:r>
      <w:r w:rsidR="00D86A0B" w:rsidRPr="00265F28">
        <w:rPr>
          <w:rFonts w:ascii="Arial" w:hAnsi="Arial" w:cs="Arial"/>
        </w:rPr>
        <w:t>.</w:t>
      </w:r>
      <w:r w:rsidR="00D00C9F" w:rsidRPr="00265F28">
        <w:rPr>
          <w:rStyle w:val="FootnoteReference"/>
          <w:rFonts w:ascii="Arial" w:hAnsi="Arial" w:cs="Arial"/>
        </w:rPr>
        <w:footnoteReference w:id="29"/>
      </w:r>
      <w:r w:rsidR="00981763" w:rsidRPr="00265F28">
        <w:rPr>
          <w:rFonts w:ascii="Arial" w:hAnsi="Arial" w:cs="Arial"/>
        </w:rPr>
        <w:t xml:space="preserve"> </w:t>
      </w:r>
      <w:r w:rsidR="003A4916" w:rsidRPr="00265F28">
        <w:rPr>
          <w:rFonts w:ascii="Arial" w:hAnsi="Arial" w:cs="Arial"/>
        </w:rPr>
        <w:t>Details of metalwork, carpentry, church bells, and windmills around Bury St. Edmunds and West Suffolk.</w:t>
      </w:r>
      <w:r w:rsidR="00EB30A6" w:rsidRPr="00265F28">
        <w:rPr>
          <w:rFonts w:ascii="Arial" w:hAnsi="Arial" w:cs="Arial"/>
        </w:rPr>
        <w:t xml:space="preserve"> Records of unusual weather conditions</w:t>
      </w:r>
      <w:r w:rsidR="00F167E3" w:rsidRPr="00265F28">
        <w:rPr>
          <w:rFonts w:ascii="Arial" w:hAnsi="Arial" w:cs="Arial"/>
        </w:rPr>
        <w:t>. Mentions commons and enclosures</w:t>
      </w:r>
      <w:r w:rsidR="00EB1EF9" w:rsidRPr="00265F28">
        <w:rPr>
          <w:rFonts w:ascii="Arial" w:hAnsi="Arial" w:cs="Arial"/>
        </w:rPr>
        <w:t xml:space="preserve">, </w:t>
      </w:r>
      <w:r w:rsidR="007E5FA9" w:rsidRPr="00265F28">
        <w:rPr>
          <w:rFonts w:ascii="Arial" w:hAnsi="Arial" w:cs="Arial"/>
        </w:rPr>
        <w:t>public executions and suicides.</w:t>
      </w:r>
      <w:r w:rsidR="00065F5E">
        <w:rPr>
          <w:rFonts w:ascii="Arial" w:hAnsi="Arial" w:cs="Arial"/>
        </w:rPr>
        <w:t xml:space="preserve"> </w:t>
      </w:r>
      <w:r w:rsidR="006F6200" w:rsidRPr="00265F28">
        <w:rPr>
          <w:rFonts w:ascii="Arial" w:hAnsi="Arial" w:cs="Arial"/>
        </w:rPr>
        <w:t>[11]</w:t>
      </w:r>
    </w:p>
    <w:p w14:paraId="2984F4A0" w14:textId="471D995E" w:rsidR="00F97EFF" w:rsidRPr="00265F28" w:rsidRDefault="004708DA" w:rsidP="004B6A89">
      <w:pPr>
        <w:jc w:val="both"/>
        <w:rPr>
          <w:rFonts w:ascii="Arial" w:hAnsi="Arial" w:cs="Arial"/>
        </w:rPr>
      </w:pPr>
      <w:r w:rsidRPr="00265F28">
        <w:rPr>
          <w:rFonts w:ascii="Arial" w:hAnsi="Arial" w:cs="Arial"/>
        </w:rPr>
        <w:lastRenderedPageBreak/>
        <w:t>SRO/I</w:t>
      </w:r>
      <w:r w:rsidR="00FD69CC" w:rsidRPr="00265F28">
        <w:rPr>
          <w:rFonts w:ascii="Arial" w:hAnsi="Arial" w:cs="Arial"/>
        </w:rPr>
        <w:t>/</w:t>
      </w:r>
      <w:r w:rsidRPr="00265F28">
        <w:rPr>
          <w:rFonts w:ascii="Arial" w:hAnsi="Arial" w:cs="Arial"/>
        </w:rPr>
        <w:t xml:space="preserve">S/1/8/3/1 &amp; S/1/8/3/2, </w:t>
      </w:r>
      <w:r w:rsidR="00017A58" w:rsidRPr="00265F28">
        <w:rPr>
          <w:rFonts w:ascii="Arial" w:hAnsi="Arial" w:cs="Arial"/>
          <w:i/>
          <w:iCs/>
        </w:rPr>
        <w:t xml:space="preserve">Diary of </w:t>
      </w:r>
      <w:r w:rsidR="00F97EFF" w:rsidRPr="00265F28">
        <w:rPr>
          <w:rFonts w:ascii="Arial" w:hAnsi="Arial" w:cs="Arial"/>
          <w:i/>
          <w:iCs/>
        </w:rPr>
        <w:t>Samuel Chilton Gr</w:t>
      </w:r>
      <w:r w:rsidR="00E21F0E" w:rsidRPr="00265F28">
        <w:rPr>
          <w:rFonts w:ascii="Arial" w:hAnsi="Arial" w:cs="Arial"/>
          <w:i/>
          <w:iCs/>
        </w:rPr>
        <w:t>oss</w:t>
      </w:r>
      <w:r w:rsidR="00D058E2" w:rsidRPr="00265F28">
        <w:rPr>
          <w:rFonts w:ascii="Arial" w:hAnsi="Arial" w:cs="Arial"/>
        </w:rPr>
        <w:t>. 1829-1842.</w:t>
      </w:r>
      <w:r w:rsidR="00260FDB" w:rsidRPr="00265F28">
        <w:rPr>
          <w:rStyle w:val="FootnoteReference"/>
          <w:rFonts w:ascii="Arial" w:hAnsi="Arial" w:cs="Arial"/>
        </w:rPr>
        <w:footnoteReference w:id="30"/>
      </w:r>
      <w:r w:rsidR="00017A58" w:rsidRPr="00265F28">
        <w:rPr>
          <w:rFonts w:ascii="Arial" w:hAnsi="Arial" w:cs="Arial"/>
        </w:rPr>
        <w:t xml:space="preserve"> Makes regular visits to Wickham Market, Ipswich, and London</w:t>
      </w:r>
      <w:r w:rsidR="00337A2A" w:rsidRPr="00265F28">
        <w:rPr>
          <w:rFonts w:ascii="Arial" w:hAnsi="Arial" w:cs="Arial"/>
        </w:rPr>
        <w:t>, selling wheat, rye, carcasses. Names wheat and vegetable varieties</w:t>
      </w:r>
      <w:r w:rsidR="000053E1" w:rsidRPr="00265F28">
        <w:rPr>
          <w:rFonts w:ascii="Arial" w:hAnsi="Arial" w:cs="Arial"/>
        </w:rPr>
        <w:t xml:space="preserve">. Mentions </w:t>
      </w:r>
      <w:r w:rsidR="005978C4" w:rsidRPr="00265F28">
        <w:rPr>
          <w:rFonts w:ascii="Arial" w:hAnsi="Arial" w:cs="Arial"/>
        </w:rPr>
        <w:t>friends, neighbours</w:t>
      </w:r>
      <w:r w:rsidR="000053E1" w:rsidRPr="00265F28">
        <w:rPr>
          <w:rFonts w:ascii="Arial" w:hAnsi="Arial" w:cs="Arial"/>
        </w:rPr>
        <w:t>, traders, customers, landowners, and farmers</w:t>
      </w:r>
      <w:r w:rsidR="006326EB" w:rsidRPr="00265F28">
        <w:rPr>
          <w:rFonts w:ascii="Arial" w:hAnsi="Arial" w:cs="Arial"/>
        </w:rPr>
        <w:t xml:space="preserve"> by name</w:t>
      </w:r>
      <w:r w:rsidR="000053E1" w:rsidRPr="00265F28">
        <w:rPr>
          <w:rFonts w:ascii="Arial" w:hAnsi="Arial" w:cs="Arial"/>
        </w:rPr>
        <w:t>.</w:t>
      </w:r>
      <w:r w:rsidR="00395D4F" w:rsidRPr="00265F28">
        <w:rPr>
          <w:rFonts w:ascii="Arial" w:hAnsi="Arial" w:cs="Arial"/>
        </w:rPr>
        <w:t xml:space="preserve"> Samuel Chilton Gr</w:t>
      </w:r>
      <w:r w:rsidR="005A0DB5" w:rsidRPr="00265F28">
        <w:rPr>
          <w:rFonts w:ascii="Arial" w:hAnsi="Arial" w:cs="Arial"/>
        </w:rPr>
        <w:t xml:space="preserve">oss farmed at </w:t>
      </w:r>
      <w:r w:rsidR="00395D4F" w:rsidRPr="00265F28">
        <w:rPr>
          <w:rFonts w:ascii="Arial" w:hAnsi="Arial" w:cs="Arial"/>
        </w:rPr>
        <w:t xml:space="preserve">Pettistree and Alderton. Sparrowsnest.co.uk, the Gross/Woolnough/Chilton family website is full of detail. </w:t>
      </w:r>
      <w:r w:rsidR="00AA63CC" w:rsidRPr="00265F28">
        <w:rPr>
          <w:rFonts w:ascii="Arial" w:hAnsi="Arial" w:cs="Arial"/>
        </w:rPr>
        <w:t xml:space="preserve"> The</w:t>
      </w:r>
      <w:r w:rsidR="00993679" w:rsidRPr="00265F28">
        <w:rPr>
          <w:rFonts w:ascii="Arial" w:hAnsi="Arial" w:cs="Arial"/>
        </w:rPr>
        <w:t xml:space="preserve"> Gross and Barthrop families were connected by marriage</w:t>
      </w:r>
      <w:r w:rsidR="00AA63CC" w:rsidRPr="00265F28">
        <w:rPr>
          <w:rFonts w:ascii="Arial" w:hAnsi="Arial" w:cs="Arial"/>
        </w:rPr>
        <w:t>,</w:t>
      </w:r>
      <w:r w:rsidR="00AF7E77" w:rsidRPr="00265F28">
        <w:rPr>
          <w:rFonts w:ascii="Arial" w:hAnsi="Arial" w:cs="Arial"/>
        </w:rPr>
        <w:t xml:space="preserve"> S.C. Gross junior</w:t>
      </w:r>
      <w:r w:rsidR="00AA63CC" w:rsidRPr="00265F28">
        <w:rPr>
          <w:rFonts w:ascii="Arial" w:hAnsi="Arial" w:cs="Arial"/>
        </w:rPr>
        <w:t xml:space="preserve"> work</w:t>
      </w:r>
      <w:r w:rsidR="005A0DB5" w:rsidRPr="00265F28">
        <w:rPr>
          <w:rFonts w:ascii="Arial" w:hAnsi="Arial" w:cs="Arial"/>
        </w:rPr>
        <w:t>s</w:t>
      </w:r>
      <w:r w:rsidR="00AA63CC" w:rsidRPr="00265F28">
        <w:rPr>
          <w:rFonts w:ascii="Arial" w:hAnsi="Arial" w:cs="Arial"/>
        </w:rPr>
        <w:t xml:space="preserve"> for Nathaniel Barthrop, maybe as a grain dealer</w:t>
      </w:r>
      <w:r w:rsidR="00D063F2" w:rsidRPr="00265F28">
        <w:rPr>
          <w:rFonts w:ascii="Arial" w:hAnsi="Arial" w:cs="Arial"/>
        </w:rPr>
        <w:t xml:space="preserve">, and </w:t>
      </w:r>
      <w:r w:rsidR="00AB4E30" w:rsidRPr="00265F28">
        <w:rPr>
          <w:rFonts w:ascii="Arial" w:hAnsi="Arial" w:cs="Arial"/>
        </w:rPr>
        <w:t xml:space="preserve">was to later farm </w:t>
      </w:r>
      <w:r w:rsidR="00D063F2" w:rsidRPr="00265F28">
        <w:rPr>
          <w:rFonts w:ascii="Arial" w:hAnsi="Arial" w:cs="Arial"/>
        </w:rPr>
        <w:t xml:space="preserve">at Bawdsey in his own right. </w:t>
      </w:r>
      <w:r w:rsidR="00641421" w:rsidRPr="00265F28">
        <w:rPr>
          <w:rFonts w:ascii="Arial" w:hAnsi="Arial" w:cs="Arial"/>
        </w:rPr>
        <w:t>Much mention o</w:t>
      </w:r>
      <w:r w:rsidR="00A07ACE" w:rsidRPr="00265F28">
        <w:rPr>
          <w:rFonts w:ascii="Arial" w:hAnsi="Arial" w:cs="Arial"/>
        </w:rPr>
        <w:t>f sheep and horses.</w:t>
      </w:r>
      <w:r w:rsidR="00561B33" w:rsidRPr="00265F28">
        <w:rPr>
          <w:rFonts w:ascii="Arial" w:hAnsi="Arial" w:cs="Arial"/>
        </w:rPr>
        <w:t xml:space="preserve"> </w:t>
      </w:r>
      <w:r w:rsidR="00D44AAC" w:rsidRPr="00265F28">
        <w:rPr>
          <w:rFonts w:ascii="Arial" w:hAnsi="Arial" w:cs="Arial"/>
        </w:rPr>
        <w:t>Barthro</w:t>
      </w:r>
      <w:r w:rsidR="00B9030D" w:rsidRPr="00265F28">
        <w:rPr>
          <w:rFonts w:ascii="Arial" w:hAnsi="Arial" w:cs="Arial"/>
        </w:rPr>
        <w:t xml:space="preserve">p </w:t>
      </w:r>
      <w:r w:rsidR="00883C1B" w:rsidRPr="00265F28">
        <w:rPr>
          <w:rFonts w:ascii="Arial" w:hAnsi="Arial" w:cs="Arial"/>
        </w:rPr>
        <w:t>is</w:t>
      </w:r>
      <w:r w:rsidR="00B9030D" w:rsidRPr="00265F28">
        <w:rPr>
          <w:rFonts w:ascii="Arial" w:hAnsi="Arial" w:cs="Arial"/>
        </w:rPr>
        <w:t xml:space="preserve"> inconsistent</w:t>
      </w:r>
      <w:r w:rsidR="00883C1B" w:rsidRPr="00265F28">
        <w:rPr>
          <w:rFonts w:ascii="Arial" w:hAnsi="Arial" w:cs="Arial"/>
        </w:rPr>
        <w:t>ly</w:t>
      </w:r>
      <w:r w:rsidR="00B9030D" w:rsidRPr="00265F28">
        <w:rPr>
          <w:rFonts w:ascii="Arial" w:hAnsi="Arial" w:cs="Arial"/>
        </w:rPr>
        <w:t xml:space="preserve"> spell</w:t>
      </w:r>
      <w:r w:rsidR="00883C1B" w:rsidRPr="00265F28">
        <w:rPr>
          <w:rFonts w:ascii="Arial" w:hAnsi="Arial" w:cs="Arial"/>
        </w:rPr>
        <w:t>ed</w:t>
      </w:r>
      <w:r w:rsidR="00B9030D" w:rsidRPr="00265F28">
        <w:rPr>
          <w:rFonts w:ascii="Arial" w:hAnsi="Arial" w:cs="Arial"/>
        </w:rPr>
        <w:t xml:space="preserve"> in the records</w:t>
      </w:r>
      <w:r w:rsidR="005E5F3F" w:rsidRPr="00265F28">
        <w:rPr>
          <w:rFonts w:ascii="Arial" w:hAnsi="Arial" w:cs="Arial"/>
        </w:rPr>
        <w:t>, sometimes</w:t>
      </w:r>
      <w:r w:rsidR="00080E01" w:rsidRPr="00265F28">
        <w:rPr>
          <w:rFonts w:ascii="Arial" w:hAnsi="Arial" w:cs="Arial"/>
        </w:rPr>
        <w:t xml:space="preserve"> </w:t>
      </w:r>
      <w:r w:rsidR="00883C1B" w:rsidRPr="00265F28">
        <w:rPr>
          <w:rFonts w:ascii="Arial" w:hAnsi="Arial" w:cs="Arial"/>
          <w:i/>
          <w:iCs/>
        </w:rPr>
        <w:t>h</w:t>
      </w:r>
      <w:r w:rsidR="008A7E49" w:rsidRPr="00265F28">
        <w:rPr>
          <w:rFonts w:ascii="Arial" w:hAnsi="Arial" w:cs="Arial"/>
          <w:i/>
          <w:iCs/>
        </w:rPr>
        <w:t xml:space="preserve"> omitted</w:t>
      </w:r>
      <w:r w:rsidR="005E5F3F" w:rsidRPr="00265F28">
        <w:rPr>
          <w:rFonts w:ascii="Arial" w:hAnsi="Arial" w:cs="Arial"/>
        </w:rPr>
        <w:t xml:space="preserve">, </w:t>
      </w:r>
      <w:r w:rsidR="00883C1B" w:rsidRPr="00265F28">
        <w:rPr>
          <w:rFonts w:ascii="Arial" w:hAnsi="Arial" w:cs="Arial"/>
          <w:i/>
          <w:iCs/>
        </w:rPr>
        <w:t>o</w:t>
      </w:r>
      <w:r w:rsidR="00080E01" w:rsidRPr="00265F28">
        <w:rPr>
          <w:rFonts w:ascii="Arial" w:hAnsi="Arial" w:cs="Arial"/>
        </w:rPr>
        <w:t xml:space="preserve"> and </w:t>
      </w:r>
      <w:r w:rsidR="00883C1B" w:rsidRPr="00265F28">
        <w:rPr>
          <w:rFonts w:ascii="Arial" w:hAnsi="Arial" w:cs="Arial"/>
          <w:i/>
          <w:iCs/>
        </w:rPr>
        <w:t>r</w:t>
      </w:r>
      <w:r w:rsidR="00080E01" w:rsidRPr="00265F28">
        <w:rPr>
          <w:rFonts w:ascii="Arial" w:hAnsi="Arial" w:cs="Arial"/>
        </w:rPr>
        <w:t xml:space="preserve"> transposed,</w:t>
      </w:r>
      <w:r w:rsidR="003A1257" w:rsidRPr="00265F28">
        <w:rPr>
          <w:rFonts w:ascii="Arial" w:hAnsi="Arial" w:cs="Arial"/>
        </w:rPr>
        <w:t xml:space="preserve"> </w:t>
      </w:r>
      <w:r w:rsidR="003A1257" w:rsidRPr="00265F28">
        <w:rPr>
          <w:rFonts w:ascii="Arial" w:hAnsi="Arial" w:cs="Arial"/>
          <w:i/>
          <w:iCs/>
        </w:rPr>
        <w:t>p</w:t>
      </w:r>
      <w:r w:rsidR="000554B9" w:rsidRPr="00265F28">
        <w:rPr>
          <w:rFonts w:ascii="Arial" w:hAnsi="Arial" w:cs="Arial"/>
          <w:i/>
          <w:iCs/>
        </w:rPr>
        <w:t xml:space="preserve"> doubled</w:t>
      </w:r>
      <w:r w:rsidR="003A1257" w:rsidRPr="00265F28">
        <w:rPr>
          <w:rFonts w:ascii="Arial" w:hAnsi="Arial" w:cs="Arial"/>
        </w:rPr>
        <w:t xml:space="preserve">, </w:t>
      </w:r>
      <w:r w:rsidR="00496876" w:rsidRPr="00265F28">
        <w:rPr>
          <w:rFonts w:ascii="Arial" w:hAnsi="Arial" w:cs="Arial"/>
          <w:i/>
          <w:iCs/>
        </w:rPr>
        <w:t>e</w:t>
      </w:r>
      <w:r w:rsidR="000554B9" w:rsidRPr="00265F28">
        <w:rPr>
          <w:rFonts w:ascii="Arial" w:hAnsi="Arial" w:cs="Arial"/>
          <w:i/>
          <w:iCs/>
        </w:rPr>
        <w:t xml:space="preserve"> terminal</w:t>
      </w:r>
      <w:r w:rsidR="00D506AA" w:rsidRPr="00265F28">
        <w:rPr>
          <w:rFonts w:ascii="Arial" w:hAnsi="Arial" w:cs="Arial"/>
          <w:i/>
          <w:iCs/>
        </w:rPr>
        <w:t xml:space="preserve">, </w:t>
      </w:r>
      <w:r w:rsidR="00D506AA" w:rsidRPr="00265F28">
        <w:rPr>
          <w:rFonts w:ascii="Arial" w:hAnsi="Arial" w:cs="Arial"/>
        </w:rPr>
        <w:t>which complicate</w:t>
      </w:r>
      <w:r w:rsidR="00BB0FC6" w:rsidRPr="00265F28">
        <w:rPr>
          <w:rFonts w:ascii="Arial" w:hAnsi="Arial" w:cs="Arial"/>
        </w:rPr>
        <w:t>s</w:t>
      </w:r>
      <w:r w:rsidR="00D506AA" w:rsidRPr="00265F28">
        <w:rPr>
          <w:rFonts w:ascii="Arial" w:hAnsi="Arial" w:cs="Arial"/>
        </w:rPr>
        <w:t xml:space="preserve"> research, but </w:t>
      </w:r>
      <w:r w:rsidR="005A2761">
        <w:rPr>
          <w:rFonts w:ascii="Arial" w:hAnsi="Arial" w:cs="Arial"/>
        </w:rPr>
        <w:t>his farming activity is</w:t>
      </w:r>
      <w:r w:rsidR="00D506AA" w:rsidRPr="00265F28">
        <w:rPr>
          <w:rFonts w:ascii="Arial" w:hAnsi="Arial" w:cs="Arial"/>
        </w:rPr>
        <w:t xml:space="preserve"> worth looking into.</w:t>
      </w:r>
      <w:r w:rsidR="00065F5E">
        <w:rPr>
          <w:rFonts w:ascii="Arial" w:hAnsi="Arial" w:cs="Arial"/>
        </w:rPr>
        <w:t xml:space="preserve"> </w:t>
      </w:r>
      <w:r w:rsidR="00FB4327" w:rsidRPr="00265F28">
        <w:rPr>
          <w:rFonts w:ascii="Arial" w:hAnsi="Arial" w:cs="Arial"/>
        </w:rPr>
        <w:t>[12]</w:t>
      </w:r>
    </w:p>
    <w:p w14:paraId="61812CA6" w14:textId="0795D892" w:rsidR="007D5B1E" w:rsidRPr="00265F28" w:rsidRDefault="00AA1F40" w:rsidP="004B6A89">
      <w:pPr>
        <w:jc w:val="both"/>
        <w:rPr>
          <w:rFonts w:ascii="Arial" w:hAnsi="Arial" w:cs="Arial"/>
        </w:rPr>
      </w:pPr>
      <w:r w:rsidRPr="00265F28">
        <w:rPr>
          <w:rFonts w:ascii="Arial" w:hAnsi="Arial" w:cs="Arial"/>
        </w:rPr>
        <w:t xml:space="preserve">SRO/B/HC502/37, </w:t>
      </w:r>
      <w:r w:rsidR="00977357" w:rsidRPr="00265F28">
        <w:rPr>
          <w:rFonts w:ascii="Arial" w:hAnsi="Arial" w:cs="Arial"/>
          <w:i/>
          <w:iCs/>
        </w:rPr>
        <w:t xml:space="preserve">Farm Account Book of </w:t>
      </w:r>
      <w:r w:rsidR="00252FCF" w:rsidRPr="00265F28">
        <w:rPr>
          <w:rFonts w:ascii="Arial" w:hAnsi="Arial" w:cs="Arial"/>
          <w:i/>
          <w:iCs/>
        </w:rPr>
        <w:t>E</w:t>
      </w:r>
      <w:r w:rsidR="00977357" w:rsidRPr="00265F28">
        <w:rPr>
          <w:rFonts w:ascii="Arial" w:hAnsi="Arial" w:cs="Arial"/>
          <w:i/>
          <w:iCs/>
        </w:rPr>
        <w:t>rnest William</w:t>
      </w:r>
      <w:r w:rsidR="00252FCF" w:rsidRPr="00265F28">
        <w:rPr>
          <w:rFonts w:ascii="Arial" w:hAnsi="Arial" w:cs="Arial"/>
          <w:i/>
          <w:iCs/>
        </w:rPr>
        <w:t xml:space="preserve"> </w:t>
      </w:r>
      <w:r w:rsidR="007D5B1E" w:rsidRPr="00265F28">
        <w:rPr>
          <w:rFonts w:ascii="Arial" w:hAnsi="Arial" w:cs="Arial"/>
          <w:i/>
          <w:iCs/>
        </w:rPr>
        <w:t xml:space="preserve">Green of </w:t>
      </w:r>
      <w:r w:rsidR="00977357" w:rsidRPr="00265F28">
        <w:rPr>
          <w:rFonts w:ascii="Arial" w:hAnsi="Arial" w:cs="Arial"/>
          <w:i/>
          <w:iCs/>
        </w:rPr>
        <w:t xml:space="preserve">The Grove, </w:t>
      </w:r>
      <w:r w:rsidR="007D5B1E" w:rsidRPr="00265F28">
        <w:rPr>
          <w:rFonts w:ascii="Arial" w:hAnsi="Arial" w:cs="Arial"/>
          <w:i/>
          <w:iCs/>
        </w:rPr>
        <w:t>Wissington</w:t>
      </w:r>
      <w:r w:rsidR="00977357" w:rsidRPr="00265F28">
        <w:rPr>
          <w:rFonts w:ascii="Arial" w:hAnsi="Arial" w:cs="Arial"/>
        </w:rPr>
        <w:t xml:space="preserve">, </w:t>
      </w:r>
      <w:r w:rsidR="00D64F57" w:rsidRPr="00265F28">
        <w:rPr>
          <w:rFonts w:ascii="Arial" w:hAnsi="Arial" w:cs="Arial"/>
        </w:rPr>
        <w:t>1884/1885.</w:t>
      </w:r>
      <w:r w:rsidR="007D5B1E" w:rsidRPr="00265F28">
        <w:rPr>
          <w:rStyle w:val="FootnoteReference"/>
          <w:rFonts w:ascii="Arial" w:hAnsi="Arial" w:cs="Arial"/>
        </w:rPr>
        <w:footnoteReference w:id="31"/>
      </w:r>
      <w:r w:rsidR="00D64F57" w:rsidRPr="00265F28">
        <w:rPr>
          <w:rFonts w:ascii="Arial" w:hAnsi="Arial" w:cs="Arial"/>
        </w:rPr>
        <w:t xml:space="preserve"> </w:t>
      </w:r>
      <w:r w:rsidR="00493DEC" w:rsidRPr="00265F28">
        <w:rPr>
          <w:rFonts w:ascii="Arial" w:hAnsi="Arial" w:cs="Arial"/>
        </w:rPr>
        <w:t xml:space="preserve"> </w:t>
      </w:r>
      <w:r w:rsidR="002306B5" w:rsidRPr="00265F28">
        <w:rPr>
          <w:rFonts w:ascii="Arial" w:hAnsi="Arial" w:cs="Arial"/>
        </w:rPr>
        <w:t>“E.W.G. Wiston”</w:t>
      </w:r>
      <w:r w:rsidR="00B24E22" w:rsidRPr="00265F28">
        <w:rPr>
          <w:rFonts w:ascii="Arial" w:hAnsi="Arial" w:cs="Arial"/>
        </w:rPr>
        <w:t xml:space="preserve"> </w:t>
      </w:r>
      <w:r w:rsidR="00B80C54" w:rsidRPr="00265F28">
        <w:rPr>
          <w:rFonts w:ascii="Arial" w:hAnsi="Arial" w:cs="Arial"/>
        </w:rPr>
        <w:t>(</w:t>
      </w:r>
      <w:r w:rsidR="006334C2" w:rsidRPr="00265F28">
        <w:rPr>
          <w:rFonts w:ascii="Arial" w:hAnsi="Arial" w:cs="Arial"/>
        </w:rPr>
        <w:t>midway between Hadleigh, Colchester, Sudbury</w:t>
      </w:r>
      <w:r w:rsidR="00B80C54" w:rsidRPr="00265F28">
        <w:rPr>
          <w:rFonts w:ascii="Arial" w:hAnsi="Arial" w:cs="Arial"/>
        </w:rPr>
        <w:t>)</w:t>
      </w:r>
      <w:r w:rsidR="002306B5" w:rsidRPr="00265F28">
        <w:rPr>
          <w:rFonts w:ascii="Arial" w:hAnsi="Arial" w:cs="Arial"/>
        </w:rPr>
        <w:t xml:space="preserve"> gives details of business with farmers and blacksmiths</w:t>
      </w:r>
      <w:r w:rsidR="00963498" w:rsidRPr="00265F28">
        <w:rPr>
          <w:rFonts w:ascii="Arial" w:hAnsi="Arial" w:cs="Arial"/>
        </w:rPr>
        <w:t>, including labour account, duties described, payments made, trade</w:t>
      </w:r>
      <w:r w:rsidR="00BC1AF7" w:rsidRPr="00265F28">
        <w:rPr>
          <w:rFonts w:ascii="Arial" w:hAnsi="Arial" w:cs="Arial"/>
        </w:rPr>
        <w:t>smen’s bills, livestock</w:t>
      </w:r>
      <w:r w:rsidR="00E11C33" w:rsidRPr="00265F28">
        <w:rPr>
          <w:rFonts w:ascii="Arial" w:hAnsi="Arial" w:cs="Arial"/>
        </w:rPr>
        <w:t>, animal feed, wheat</w:t>
      </w:r>
      <w:r w:rsidR="004905E9" w:rsidRPr="00265F28">
        <w:rPr>
          <w:rFonts w:ascii="Arial" w:hAnsi="Arial" w:cs="Arial"/>
        </w:rPr>
        <w:t xml:space="preserve">, </w:t>
      </w:r>
      <w:r w:rsidR="00E11C33" w:rsidRPr="00265F28">
        <w:rPr>
          <w:rFonts w:ascii="Arial" w:hAnsi="Arial" w:cs="Arial"/>
        </w:rPr>
        <w:t>and barley sales.</w:t>
      </w:r>
      <w:r w:rsidR="00065F5E">
        <w:rPr>
          <w:rFonts w:ascii="Arial" w:hAnsi="Arial" w:cs="Arial"/>
        </w:rPr>
        <w:t xml:space="preserve"> </w:t>
      </w:r>
      <w:r w:rsidR="00FB4327" w:rsidRPr="00265F28">
        <w:rPr>
          <w:rFonts w:ascii="Arial" w:hAnsi="Arial" w:cs="Arial"/>
        </w:rPr>
        <w:t>[13]</w:t>
      </w:r>
    </w:p>
    <w:p w14:paraId="339ABA0B" w14:textId="4C9EB8F3" w:rsidR="007D5B1E" w:rsidRPr="00265F28" w:rsidRDefault="002A7BA3" w:rsidP="004B6A89">
      <w:pPr>
        <w:jc w:val="both"/>
        <w:rPr>
          <w:rFonts w:ascii="Arial" w:hAnsi="Arial" w:cs="Arial"/>
        </w:rPr>
      </w:pPr>
      <w:r w:rsidRPr="00265F28">
        <w:rPr>
          <w:rFonts w:ascii="Arial" w:hAnsi="Arial" w:cs="Arial"/>
        </w:rPr>
        <w:t xml:space="preserve">SRO/B/HC549/1, </w:t>
      </w:r>
      <w:r w:rsidR="00860385" w:rsidRPr="00265F28">
        <w:rPr>
          <w:rFonts w:ascii="Arial" w:hAnsi="Arial" w:cs="Arial"/>
          <w:i/>
          <w:iCs/>
        </w:rPr>
        <w:t>Memo</w:t>
      </w:r>
      <w:r w:rsidR="00F8594F" w:rsidRPr="00265F28">
        <w:rPr>
          <w:rFonts w:ascii="Arial" w:hAnsi="Arial" w:cs="Arial"/>
          <w:i/>
          <w:iCs/>
        </w:rPr>
        <w:t xml:space="preserve">randa and Account Book of </w:t>
      </w:r>
      <w:r w:rsidR="007D5B1E" w:rsidRPr="00265F28">
        <w:rPr>
          <w:rFonts w:ascii="Arial" w:hAnsi="Arial" w:cs="Arial"/>
          <w:i/>
          <w:iCs/>
        </w:rPr>
        <w:t xml:space="preserve">Alfred Bird of </w:t>
      </w:r>
      <w:r w:rsidR="000168B5" w:rsidRPr="00265F28">
        <w:rPr>
          <w:rFonts w:ascii="Arial" w:hAnsi="Arial" w:cs="Arial"/>
          <w:i/>
          <w:iCs/>
        </w:rPr>
        <w:t xml:space="preserve">Blooms Hall </w:t>
      </w:r>
      <w:r w:rsidR="007D5B1E" w:rsidRPr="00265F28">
        <w:rPr>
          <w:rFonts w:ascii="Arial" w:hAnsi="Arial" w:cs="Arial"/>
          <w:i/>
          <w:iCs/>
        </w:rPr>
        <w:t>Stansted</w:t>
      </w:r>
      <w:r w:rsidR="000168B5" w:rsidRPr="00265F28">
        <w:rPr>
          <w:rFonts w:ascii="Arial" w:hAnsi="Arial" w:cs="Arial"/>
        </w:rPr>
        <w:t>, 1872-1885.</w:t>
      </w:r>
      <w:r w:rsidR="007D5B1E" w:rsidRPr="00265F28">
        <w:rPr>
          <w:rStyle w:val="FootnoteReference"/>
          <w:rFonts w:ascii="Arial" w:hAnsi="Arial" w:cs="Arial"/>
        </w:rPr>
        <w:footnoteReference w:id="32"/>
      </w:r>
      <w:r w:rsidR="005A2761">
        <w:rPr>
          <w:rFonts w:ascii="Arial" w:hAnsi="Arial" w:cs="Arial"/>
        </w:rPr>
        <w:t xml:space="preserve"> </w:t>
      </w:r>
      <w:r w:rsidR="00FB4327" w:rsidRPr="00265F28">
        <w:rPr>
          <w:rFonts w:ascii="Arial" w:hAnsi="Arial" w:cs="Arial"/>
        </w:rPr>
        <w:t>[14]</w:t>
      </w:r>
    </w:p>
    <w:p w14:paraId="51DFF463" w14:textId="36D8BD7B" w:rsidR="007D5B1E" w:rsidRPr="00265F28" w:rsidRDefault="009D4FBE" w:rsidP="004B6A89">
      <w:pPr>
        <w:jc w:val="both"/>
        <w:rPr>
          <w:rFonts w:ascii="Arial" w:hAnsi="Arial" w:cs="Arial"/>
        </w:rPr>
      </w:pPr>
      <w:r w:rsidRPr="00265F28">
        <w:rPr>
          <w:rFonts w:ascii="Arial" w:hAnsi="Arial" w:cs="Arial"/>
        </w:rPr>
        <w:t xml:space="preserve">SRO/I/HB54/E/20/19, </w:t>
      </w:r>
      <w:r w:rsidR="00605EEE" w:rsidRPr="00265F28">
        <w:rPr>
          <w:rFonts w:ascii="Arial" w:hAnsi="Arial" w:cs="Arial"/>
          <w:i/>
          <w:iCs/>
        </w:rPr>
        <w:t>Diary of Rev.</w:t>
      </w:r>
      <w:r w:rsidR="009B7F67" w:rsidRPr="00265F28">
        <w:rPr>
          <w:rFonts w:ascii="Arial" w:hAnsi="Arial" w:cs="Arial"/>
          <w:i/>
          <w:iCs/>
        </w:rPr>
        <w:t xml:space="preserve"> </w:t>
      </w:r>
      <w:r w:rsidR="00605EEE" w:rsidRPr="00265F28">
        <w:rPr>
          <w:rFonts w:ascii="Arial" w:hAnsi="Arial" w:cs="Arial"/>
          <w:i/>
          <w:iCs/>
        </w:rPr>
        <w:t>John Edgar</w:t>
      </w:r>
      <w:r w:rsidR="0083445F" w:rsidRPr="00265F28">
        <w:rPr>
          <w:rFonts w:ascii="Arial" w:hAnsi="Arial" w:cs="Arial"/>
        </w:rPr>
        <w:t xml:space="preserve"> </w:t>
      </w:r>
      <w:r w:rsidR="0083445F" w:rsidRPr="00265F28">
        <w:rPr>
          <w:rFonts w:ascii="Arial" w:hAnsi="Arial" w:cs="Arial"/>
          <w:i/>
          <w:iCs/>
        </w:rPr>
        <w:t>of Felixstowe House</w:t>
      </w:r>
      <w:r w:rsidR="0083445F" w:rsidRPr="00265F28">
        <w:rPr>
          <w:rFonts w:ascii="Arial" w:hAnsi="Arial" w:cs="Arial"/>
        </w:rPr>
        <w:t xml:space="preserve">, </w:t>
      </w:r>
      <w:r w:rsidR="00B05168" w:rsidRPr="00265F28">
        <w:rPr>
          <w:rFonts w:ascii="Arial" w:hAnsi="Arial" w:cs="Arial"/>
        </w:rPr>
        <w:t>184</w:t>
      </w:r>
      <w:r w:rsidR="00BA6C35" w:rsidRPr="00265F28">
        <w:rPr>
          <w:rFonts w:ascii="Arial" w:hAnsi="Arial" w:cs="Arial"/>
        </w:rPr>
        <w:t xml:space="preserve">0 &amp; </w:t>
      </w:r>
      <w:r w:rsidR="00B05168" w:rsidRPr="00265F28">
        <w:rPr>
          <w:rFonts w:ascii="Arial" w:hAnsi="Arial" w:cs="Arial"/>
        </w:rPr>
        <w:t>184</w:t>
      </w:r>
      <w:r w:rsidR="00BA6C35" w:rsidRPr="00265F28">
        <w:rPr>
          <w:rFonts w:ascii="Arial" w:hAnsi="Arial" w:cs="Arial"/>
        </w:rPr>
        <w:t>2.</w:t>
      </w:r>
      <w:r w:rsidR="007D5B1E" w:rsidRPr="00265F28">
        <w:rPr>
          <w:rStyle w:val="FootnoteReference"/>
          <w:rFonts w:ascii="Arial" w:hAnsi="Arial" w:cs="Arial"/>
        </w:rPr>
        <w:footnoteReference w:id="33"/>
      </w:r>
      <w:r w:rsidR="00BA6C35" w:rsidRPr="00265F28">
        <w:rPr>
          <w:rFonts w:ascii="Arial" w:hAnsi="Arial" w:cs="Arial"/>
        </w:rPr>
        <w:t xml:space="preserve"> </w:t>
      </w:r>
      <w:r w:rsidR="004C4BDC" w:rsidRPr="00265F28">
        <w:rPr>
          <w:rFonts w:ascii="Arial" w:hAnsi="Arial" w:cs="Arial"/>
        </w:rPr>
        <w:t>Includ</w:t>
      </w:r>
      <w:r w:rsidR="005752B3" w:rsidRPr="00265F28">
        <w:rPr>
          <w:rFonts w:ascii="Arial" w:hAnsi="Arial" w:cs="Arial"/>
        </w:rPr>
        <w:t xml:space="preserve">es </w:t>
      </w:r>
      <w:r w:rsidR="004C4BDC" w:rsidRPr="00265F28">
        <w:rPr>
          <w:rFonts w:ascii="Arial" w:hAnsi="Arial" w:cs="Arial"/>
        </w:rPr>
        <w:t xml:space="preserve">notes on weather, social calls, farm activities, </w:t>
      </w:r>
      <w:r w:rsidR="006F1520" w:rsidRPr="00265F28">
        <w:rPr>
          <w:rFonts w:ascii="Arial" w:hAnsi="Arial" w:cs="Arial"/>
        </w:rPr>
        <w:t xml:space="preserve">his </w:t>
      </w:r>
      <w:r w:rsidR="004C4BDC" w:rsidRPr="00265F28">
        <w:rPr>
          <w:rFonts w:ascii="Arial" w:hAnsi="Arial" w:cs="Arial"/>
        </w:rPr>
        <w:t>health,</w:t>
      </w:r>
      <w:r w:rsidR="006F1520" w:rsidRPr="00265F28">
        <w:rPr>
          <w:rFonts w:ascii="Arial" w:hAnsi="Arial" w:cs="Arial"/>
        </w:rPr>
        <w:t xml:space="preserve"> </w:t>
      </w:r>
      <w:r w:rsidR="005752B3" w:rsidRPr="00265F28">
        <w:rPr>
          <w:rFonts w:ascii="Arial" w:hAnsi="Arial" w:cs="Arial"/>
        </w:rPr>
        <w:t xml:space="preserve">and </w:t>
      </w:r>
      <w:r w:rsidR="006F1520" w:rsidRPr="00265F28">
        <w:rPr>
          <w:rFonts w:ascii="Arial" w:hAnsi="Arial" w:cs="Arial"/>
        </w:rPr>
        <w:t>wine cellar stock</w:t>
      </w:r>
      <w:r w:rsidR="0083445F" w:rsidRPr="00265F28">
        <w:rPr>
          <w:rFonts w:ascii="Arial" w:hAnsi="Arial" w:cs="Arial"/>
        </w:rPr>
        <w:t>.</w:t>
      </w:r>
      <w:r w:rsidR="002C25B1">
        <w:rPr>
          <w:rFonts w:ascii="Arial" w:hAnsi="Arial" w:cs="Arial"/>
        </w:rPr>
        <w:t xml:space="preserve"> </w:t>
      </w:r>
      <w:r w:rsidR="00FB4327" w:rsidRPr="00265F28">
        <w:rPr>
          <w:rFonts w:ascii="Arial" w:hAnsi="Arial" w:cs="Arial"/>
        </w:rPr>
        <w:t>[15]</w:t>
      </w:r>
    </w:p>
    <w:p w14:paraId="17AF633E" w14:textId="5AC2E97A" w:rsidR="007D5B1E" w:rsidRPr="00265F28" w:rsidRDefault="00F8214F" w:rsidP="004B6A89">
      <w:pPr>
        <w:jc w:val="both"/>
        <w:rPr>
          <w:rFonts w:ascii="Arial" w:hAnsi="Arial" w:cs="Arial"/>
        </w:rPr>
      </w:pPr>
      <w:r w:rsidRPr="00265F28">
        <w:rPr>
          <w:rFonts w:ascii="Arial" w:hAnsi="Arial" w:cs="Arial"/>
        </w:rPr>
        <w:t>SRO/I/HA424,</w:t>
      </w:r>
      <w:r w:rsidR="00454DA6">
        <w:rPr>
          <w:rFonts w:ascii="Arial" w:hAnsi="Arial" w:cs="Arial"/>
        </w:rPr>
        <w:t xml:space="preserve"> </w:t>
      </w:r>
      <w:r w:rsidR="00A8214D" w:rsidRPr="00265F28">
        <w:rPr>
          <w:rFonts w:ascii="Arial" w:hAnsi="Arial" w:cs="Arial"/>
          <w:i/>
          <w:iCs/>
        </w:rPr>
        <w:t xml:space="preserve">Diary of </w:t>
      </w:r>
      <w:r w:rsidR="00F733D4" w:rsidRPr="00265F28">
        <w:rPr>
          <w:rFonts w:ascii="Arial" w:hAnsi="Arial" w:cs="Arial"/>
          <w:i/>
          <w:iCs/>
        </w:rPr>
        <w:t xml:space="preserve">Joseph </w:t>
      </w:r>
      <w:r w:rsidR="007D5B1E" w:rsidRPr="00265F28">
        <w:rPr>
          <w:rFonts w:ascii="Arial" w:hAnsi="Arial" w:cs="Arial"/>
          <w:i/>
          <w:iCs/>
        </w:rPr>
        <w:t>Barham</w:t>
      </w:r>
      <w:r w:rsidR="00A8214D" w:rsidRPr="00265F28">
        <w:rPr>
          <w:rFonts w:ascii="Arial" w:hAnsi="Arial" w:cs="Arial"/>
          <w:i/>
          <w:iCs/>
        </w:rPr>
        <w:t xml:space="preserve"> of Middleton</w:t>
      </w:r>
      <w:r w:rsidR="00A8214D" w:rsidRPr="00265F28">
        <w:rPr>
          <w:rFonts w:ascii="Arial" w:hAnsi="Arial" w:cs="Arial"/>
        </w:rPr>
        <w:t>, 1869-1923.</w:t>
      </w:r>
      <w:r w:rsidR="007D5B1E" w:rsidRPr="00265F28">
        <w:rPr>
          <w:rStyle w:val="FootnoteReference"/>
          <w:rFonts w:ascii="Arial" w:hAnsi="Arial" w:cs="Arial"/>
        </w:rPr>
        <w:footnoteReference w:id="34"/>
      </w:r>
      <w:r w:rsidR="00A8214D" w:rsidRPr="00265F28">
        <w:rPr>
          <w:rFonts w:ascii="Arial" w:hAnsi="Arial" w:cs="Arial"/>
        </w:rPr>
        <w:t xml:space="preserve"> </w:t>
      </w:r>
      <w:r w:rsidR="009E7394" w:rsidRPr="00265F28">
        <w:rPr>
          <w:rFonts w:ascii="Arial" w:hAnsi="Arial" w:cs="Arial"/>
        </w:rPr>
        <w:t>Record</w:t>
      </w:r>
      <w:r w:rsidR="00B5167C" w:rsidRPr="00265F28">
        <w:rPr>
          <w:rFonts w:ascii="Arial" w:hAnsi="Arial" w:cs="Arial"/>
        </w:rPr>
        <w:t xml:space="preserve"> of work as g</w:t>
      </w:r>
      <w:r w:rsidR="00E719A9" w:rsidRPr="00265F28">
        <w:rPr>
          <w:rFonts w:ascii="Arial" w:hAnsi="Arial" w:cs="Arial"/>
        </w:rPr>
        <w:t xml:space="preserve">ardener, </w:t>
      </w:r>
      <w:r w:rsidR="00351379" w:rsidRPr="00265F28">
        <w:rPr>
          <w:rFonts w:ascii="Arial" w:hAnsi="Arial" w:cs="Arial"/>
        </w:rPr>
        <w:t xml:space="preserve">grocer, draper, and farm worker, in and around </w:t>
      </w:r>
      <w:r w:rsidR="003E325B" w:rsidRPr="00265F28">
        <w:rPr>
          <w:rFonts w:ascii="Arial" w:hAnsi="Arial" w:cs="Arial"/>
        </w:rPr>
        <w:t>Middleton, East Suffolk.</w:t>
      </w:r>
      <w:r w:rsidR="00D42ABA">
        <w:rPr>
          <w:rFonts w:ascii="Arial" w:hAnsi="Arial" w:cs="Arial"/>
        </w:rPr>
        <w:t xml:space="preserve"> </w:t>
      </w:r>
      <w:r w:rsidR="00FB4327" w:rsidRPr="00265F28">
        <w:rPr>
          <w:rFonts w:ascii="Arial" w:hAnsi="Arial" w:cs="Arial"/>
        </w:rPr>
        <w:t>[16]</w:t>
      </w:r>
    </w:p>
    <w:p w14:paraId="5C35C959" w14:textId="24C9B394" w:rsidR="00B061F0" w:rsidRPr="00265F28" w:rsidRDefault="00841985" w:rsidP="004B6A89">
      <w:pPr>
        <w:jc w:val="both"/>
        <w:rPr>
          <w:rFonts w:ascii="Arial" w:hAnsi="Arial" w:cs="Arial"/>
        </w:rPr>
      </w:pPr>
      <w:r w:rsidRPr="00265F28">
        <w:rPr>
          <w:rFonts w:ascii="Arial" w:hAnsi="Arial" w:cs="Arial"/>
        </w:rPr>
        <w:t xml:space="preserve">SRO/B/317/1, </w:t>
      </w:r>
      <w:r w:rsidR="005A71AC" w:rsidRPr="00265F28">
        <w:rPr>
          <w:rFonts w:ascii="Arial" w:hAnsi="Arial" w:cs="Arial"/>
          <w:i/>
          <w:iCs/>
        </w:rPr>
        <w:t>Cullum Commonplace Book</w:t>
      </w:r>
      <w:r w:rsidR="005A71AC" w:rsidRPr="00265F28">
        <w:rPr>
          <w:rFonts w:ascii="Arial" w:hAnsi="Arial" w:cs="Arial"/>
        </w:rPr>
        <w:t>, 17</w:t>
      </w:r>
      <w:r w:rsidR="004D46C6" w:rsidRPr="00265F28">
        <w:rPr>
          <w:rFonts w:ascii="Arial" w:hAnsi="Arial" w:cs="Arial"/>
        </w:rPr>
        <w:t>83</w:t>
      </w:r>
      <w:r w:rsidR="005A71AC" w:rsidRPr="00265F28">
        <w:rPr>
          <w:rFonts w:ascii="Arial" w:hAnsi="Arial" w:cs="Arial"/>
        </w:rPr>
        <w:t xml:space="preserve"> to 18</w:t>
      </w:r>
      <w:r w:rsidR="004D46C6" w:rsidRPr="00265F28">
        <w:rPr>
          <w:rFonts w:ascii="Arial" w:hAnsi="Arial" w:cs="Arial"/>
        </w:rPr>
        <w:t>31</w:t>
      </w:r>
      <w:r w:rsidR="009F40B1" w:rsidRPr="00265F28">
        <w:rPr>
          <w:rFonts w:ascii="Arial" w:hAnsi="Arial" w:cs="Arial"/>
        </w:rPr>
        <w:t>.</w:t>
      </w:r>
      <w:r w:rsidR="00B061F0" w:rsidRPr="00265F28">
        <w:rPr>
          <w:rStyle w:val="FootnoteReference"/>
          <w:rFonts w:ascii="Arial" w:hAnsi="Arial" w:cs="Arial"/>
        </w:rPr>
        <w:footnoteReference w:id="35"/>
      </w:r>
      <w:r w:rsidR="009F40B1" w:rsidRPr="00265F28">
        <w:rPr>
          <w:rFonts w:ascii="Arial" w:hAnsi="Arial" w:cs="Arial"/>
        </w:rPr>
        <w:t xml:space="preserve"> </w:t>
      </w:r>
      <w:r w:rsidR="005A71AC" w:rsidRPr="00265F28">
        <w:rPr>
          <w:rFonts w:ascii="Arial" w:hAnsi="Arial" w:cs="Arial"/>
        </w:rPr>
        <w:t>Compiled by Sir Thomas Gery Cullum</w:t>
      </w:r>
      <w:r w:rsidR="00A47E0E" w:rsidRPr="00265F28">
        <w:rPr>
          <w:rFonts w:ascii="Arial" w:hAnsi="Arial" w:cs="Arial"/>
        </w:rPr>
        <w:t xml:space="preserve">, of Hardwick House Bury St. Edmunds, this </w:t>
      </w:r>
      <w:r w:rsidR="00BF223D" w:rsidRPr="00265F28">
        <w:rPr>
          <w:rFonts w:ascii="Arial" w:hAnsi="Arial" w:cs="Arial"/>
        </w:rPr>
        <w:t xml:space="preserve">remarkable </w:t>
      </w:r>
      <w:r w:rsidR="00A47E0E" w:rsidRPr="00265F28">
        <w:rPr>
          <w:rFonts w:ascii="Arial" w:hAnsi="Arial" w:cs="Arial"/>
        </w:rPr>
        <w:t>scrapbook</w:t>
      </w:r>
      <w:r w:rsidR="009267B9" w:rsidRPr="00265F28">
        <w:rPr>
          <w:rFonts w:ascii="Arial" w:hAnsi="Arial" w:cs="Arial"/>
        </w:rPr>
        <w:t xml:space="preserve"> of cuttings and manuscript notes covers a wide range of national </w:t>
      </w:r>
      <w:r w:rsidR="002A5E9D" w:rsidRPr="00265F28">
        <w:rPr>
          <w:rFonts w:ascii="Arial" w:hAnsi="Arial" w:cs="Arial"/>
        </w:rPr>
        <w:t xml:space="preserve">and local current affairs. </w:t>
      </w:r>
      <w:r w:rsidR="003635FE" w:rsidRPr="00265F28">
        <w:rPr>
          <w:rFonts w:ascii="Arial" w:hAnsi="Arial" w:cs="Arial"/>
        </w:rPr>
        <w:t>I</w:t>
      </w:r>
      <w:r w:rsidR="0055317A" w:rsidRPr="00265F28">
        <w:rPr>
          <w:rFonts w:ascii="Arial" w:hAnsi="Arial" w:cs="Arial"/>
        </w:rPr>
        <w:t xml:space="preserve">dentifies </w:t>
      </w:r>
      <w:r w:rsidR="00CC721A" w:rsidRPr="00265F28">
        <w:rPr>
          <w:rFonts w:ascii="Arial" w:hAnsi="Arial" w:cs="Arial"/>
        </w:rPr>
        <w:t>members</w:t>
      </w:r>
      <w:r w:rsidR="0055317A" w:rsidRPr="00265F28">
        <w:rPr>
          <w:rFonts w:ascii="Arial" w:hAnsi="Arial" w:cs="Arial"/>
        </w:rPr>
        <w:t xml:space="preserve"> </w:t>
      </w:r>
      <w:r w:rsidR="00BF223D" w:rsidRPr="00265F28">
        <w:rPr>
          <w:rFonts w:ascii="Arial" w:hAnsi="Arial" w:cs="Arial"/>
        </w:rPr>
        <w:t xml:space="preserve">of the </w:t>
      </w:r>
      <w:r w:rsidR="0055317A" w:rsidRPr="00265F28">
        <w:rPr>
          <w:rFonts w:ascii="Arial" w:hAnsi="Arial" w:cs="Arial"/>
        </w:rPr>
        <w:t>Suffolk Club</w:t>
      </w:r>
      <w:r w:rsidR="00C976A9" w:rsidRPr="00265F28">
        <w:rPr>
          <w:rFonts w:ascii="Arial" w:hAnsi="Arial" w:cs="Arial"/>
        </w:rPr>
        <w:t xml:space="preserve"> </w:t>
      </w:r>
      <w:r w:rsidR="00FA433B" w:rsidRPr="00265F28">
        <w:rPr>
          <w:rFonts w:ascii="Arial" w:hAnsi="Arial" w:cs="Arial"/>
        </w:rPr>
        <w:t xml:space="preserve">(landowners and agriculturalists) </w:t>
      </w:r>
      <w:r w:rsidR="00C976A9" w:rsidRPr="00265F28">
        <w:rPr>
          <w:rFonts w:ascii="Arial" w:hAnsi="Arial" w:cs="Arial"/>
        </w:rPr>
        <w:t>at Thatched House Tavern</w:t>
      </w:r>
      <w:r w:rsidR="00BF223D" w:rsidRPr="00265F28">
        <w:rPr>
          <w:rFonts w:ascii="Arial" w:hAnsi="Arial" w:cs="Arial"/>
        </w:rPr>
        <w:t>,</w:t>
      </w:r>
      <w:r w:rsidR="00C976A9" w:rsidRPr="00265F28">
        <w:rPr>
          <w:rFonts w:ascii="Arial" w:hAnsi="Arial" w:cs="Arial"/>
        </w:rPr>
        <w:t xml:space="preserve"> St. James’</w:t>
      </w:r>
      <w:r w:rsidR="00BF223D" w:rsidRPr="00265F28">
        <w:rPr>
          <w:rFonts w:ascii="Arial" w:hAnsi="Arial" w:cs="Arial"/>
        </w:rPr>
        <w:t>s</w:t>
      </w:r>
      <w:r w:rsidR="00C976A9" w:rsidRPr="00265F28">
        <w:rPr>
          <w:rFonts w:ascii="Arial" w:hAnsi="Arial" w:cs="Arial"/>
        </w:rPr>
        <w:t>, London.</w:t>
      </w:r>
      <w:r w:rsidR="00CC721A" w:rsidRPr="00265F28">
        <w:rPr>
          <w:rFonts w:ascii="Arial" w:hAnsi="Arial" w:cs="Arial"/>
        </w:rPr>
        <w:t xml:space="preserve"> </w:t>
      </w:r>
      <w:r w:rsidR="00FB4327" w:rsidRPr="00265F28">
        <w:rPr>
          <w:rFonts w:ascii="Arial" w:hAnsi="Arial" w:cs="Arial"/>
        </w:rPr>
        <w:t>[17]</w:t>
      </w:r>
    </w:p>
    <w:p w14:paraId="41502893" w14:textId="4711BBEE" w:rsidR="00C56305" w:rsidRPr="00265F28" w:rsidRDefault="00FB6200" w:rsidP="004B6A89">
      <w:pPr>
        <w:jc w:val="both"/>
        <w:rPr>
          <w:rFonts w:ascii="Arial" w:hAnsi="Arial" w:cs="Arial"/>
        </w:rPr>
      </w:pPr>
      <w:r w:rsidRPr="00265F28">
        <w:rPr>
          <w:rFonts w:ascii="Arial" w:hAnsi="Arial" w:cs="Arial"/>
          <w:i/>
          <w:iCs/>
        </w:rPr>
        <w:t xml:space="preserve">The Diary of a Working Farmer: Being the True History of a year’s Farming in Essex. </w:t>
      </w:r>
      <w:r w:rsidRPr="00265F28">
        <w:rPr>
          <w:rFonts w:ascii="Arial" w:hAnsi="Arial" w:cs="Arial"/>
        </w:rPr>
        <w:t xml:space="preserve">Primrose McConnell </w:t>
      </w:r>
      <w:r w:rsidR="00DF097F" w:rsidRPr="00265F28">
        <w:rPr>
          <w:rFonts w:ascii="Arial" w:hAnsi="Arial" w:cs="Arial"/>
        </w:rPr>
        <w:t>published a series of farming instruction manuals whilst making a business success of a derelict farm near Ongar</w:t>
      </w:r>
      <w:r w:rsidR="00C07221">
        <w:rPr>
          <w:rFonts w:ascii="Arial" w:hAnsi="Arial" w:cs="Arial"/>
        </w:rPr>
        <w:t>, Essex</w:t>
      </w:r>
      <w:r w:rsidR="00DF097F" w:rsidRPr="00265F28">
        <w:rPr>
          <w:rFonts w:ascii="Arial" w:hAnsi="Arial" w:cs="Arial"/>
        </w:rPr>
        <w:t>. His Agricultural Notebook of 18</w:t>
      </w:r>
      <w:r w:rsidR="006426FD" w:rsidRPr="00265F28">
        <w:rPr>
          <w:rFonts w:ascii="Arial" w:hAnsi="Arial" w:cs="Arial"/>
        </w:rPr>
        <w:t>83</w:t>
      </w:r>
      <w:r w:rsidR="00DF097F" w:rsidRPr="00265F28">
        <w:rPr>
          <w:rFonts w:ascii="Arial" w:hAnsi="Arial" w:cs="Arial"/>
        </w:rPr>
        <w:t xml:space="preserve"> </w:t>
      </w:r>
      <w:r w:rsidR="006426FD" w:rsidRPr="00265F28">
        <w:rPr>
          <w:rFonts w:ascii="Arial" w:hAnsi="Arial" w:cs="Arial"/>
        </w:rPr>
        <w:t xml:space="preserve">has never been out of print and remains the standard textbook for agricultural students. His diary relates how he succeeded during economic depression. </w:t>
      </w:r>
      <w:r w:rsidR="00C56305" w:rsidRPr="00265F28">
        <w:rPr>
          <w:rStyle w:val="FootnoteReference"/>
          <w:rFonts w:ascii="Arial" w:hAnsi="Arial" w:cs="Arial"/>
        </w:rPr>
        <w:footnoteReference w:id="36"/>
      </w:r>
      <w:r w:rsidR="00D42ABA">
        <w:rPr>
          <w:rFonts w:ascii="Arial" w:hAnsi="Arial" w:cs="Arial"/>
        </w:rPr>
        <w:t xml:space="preserve"> </w:t>
      </w:r>
    </w:p>
    <w:p w14:paraId="1EC7F829" w14:textId="59957E84" w:rsidR="00365497" w:rsidRPr="00265F28" w:rsidRDefault="00365497" w:rsidP="004B6A89">
      <w:pPr>
        <w:jc w:val="both"/>
        <w:rPr>
          <w:rFonts w:ascii="Arial" w:hAnsi="Arial" w:cs="Arial"/>
        </w:rPr>
      </w:pPr>
      <w:r w:rsidRPr="00265F28">
        <w:rPr>
          <w:rFonts w:ascii="Arial" w:hAnsi="Arial" w:cs="Arial"/>
          <w:i/>
          <w:iCs/>
        </w:rPr>
        <w:t>Diary of a Poor Suffolk Woodman</w:t>
      </w:r>
      <w:r w:rsidR="0017181D" w:rsidRPr="00265F28">
        <w:rPr>
          <w:rFonts w:ascii="Arial" w:hAnsi="Arial" w:cs="Arial"/>
          <w:i/>
          <w:iCs/>
        </w:rPr>
        <w:t>, William Scarfe</w:t>
      </w:r>
      <w:r w:rsidR="00B65183" w:rsidRPr="00265F28">
        <w:rPr>
          <w:rFonts w:ascii="Arial" w:hAnsi="Arial" w:cs="Arial"/>
        </w:rPr>
        <w:t>. E</w:t>
      </w:r>
      <w:r w:rsidR="0017181D" w:rsidRPr="00265F28">
        <w:rPr>
          <w:rFonts w:ascii="Arial" w:hAnsi="Arial" w:cs="Arial"/>
        </w:rPr>
        <w:t xml:space="preserve">dited by </w:t>
      </w:r>
      <w:r w:rsidR="00874CE3" w:rsidRPr="00265F28">
        <w:rPr>
          <w:rFonts w:ascii="Arial" w:hAnsi="Arial" w:cs="Arial"/>
        </w:rPr>
        <w:t xml:space="preserve">P. </w:t>
      </w:r>
      <w:r w:rsidR="00764861" w:rsidRPr="00265F28">
        <w:rPr>
          <w:rFonts w:ascii="Arial" w:hAnsi="Arial" w:cs="Arial"/>
        </w:rPr>
        <w:t>Wright,</w:t>
      </w:r>
      <w:r w:rsidR="00874CE3" w:rsidRPr="00265F28">
        <w:rPr>
          <w:rFonts w:ascii="Arial" w:hAnsi="Arial" w:cs="Arial"/>
        </w:rPr>
        <w:t xml:space="preserve"> J.</w:t>
      </w:r>
      <w:r w:rsidR="007E35A5">
        <w:rPr>
          <w:rFonts w:ascii="Arial" w:hAnsi="Arial" w:cs="Arial"/>
        </w:rPr>
        <w:t xml:space="preserve"> </w:t>
      </w:r>
      <w:r w:rsidR="0017181D" w:rsidRPr="00265F28">
        <w:rPr>
          <w:rFonts w:ascii="Arial" w:hAnsi="Arial" w:cs="Arial"/>
        </w:rPr>
        <w:t xml:space="preserve">Wright and </w:t>
      </w:r>
      <w:r w:rsidR="00874CE3" w:rsidRPr="00265F28">
        <w:rPr>
          <w:rFonts w:ascii="Arial" w:hAnsi="Arial" w:cs="Arial"/>
        </w:rPr>
        <w:t xml:space="preserve">L. </w:t>
      </w:r>
      <w:r w:rsidR="0017181D" w:rsidRPr="00265F28">
        <w:rPr>
          <w:rFonts w:ascii="Arial" w:hAnsi="Arial" w:cs="Arial"/>
        </w:rPr>
        <w:t>Robinson.</w:t>
      </w:r>
      <w:r w:rsidR="0017181D" w:rsidRPr="00265F28">
        <w:rPr>
          <w:rStyle w:val="FootnoteReference"/>
          <w:rFonts w:ascii="Arial" w:hAnsi="Arial" w:cs="Arial"/>
        </w:rPr>
        <w:footnoteReference w:id="37"/>
      </w:r>
      <w:r w:rsidR="004274FC" w:rsidRPr="00265F28">
        <w:rPr>
          <w:rFonts w:ascii="Arial" w:hAnsi="Arial" w:cs="Arial"/>
        </w:rPr>
        <w:t xml:space="preserve"> </w:t>
      </w:r>
      <w:r w:rsidR="00764861" w:rsidRPr="00265F28">
        <w:rPr>
          <w:rFonts w:ascii="Arial" w:hAnsi="Arial" w:cs="Arial"/>
        </w:rPr>
        <w:t>T</w:t>
      </w:r>
      <w:r w:rsidR="004274FC" w:rsidRPr="00265F28">
        <w:rPr>
          <w:rFonts w:ascii="Arial" w:hAnsi="Arial" w:cs="Arial"/>
        </w:rPr>
        <w:t xml:space="preserve">his </w:t>
      </w:r>
      <w:r w:rsidR="0020124D" w:rsidRPr="00265F28">
        <w:rPr>
          <w:rFonts w:ascii="Arial" w:hAnsi="Arial" w:cs="Arial"/>
        </w:rPr>
        <w:t>journal</w:t>
      </w:r>
      <w:r w:rsidR="004274FC" w:rsidRPr="00265F28">
        <w:rPr>
          <w:rFonts w:ascii="Arial" w:hAnsi="Arial" w:cs="Arial"/>
        </w:rPr>
        <w:t xml:space="preserve"> </w:t>
      </w:r>
      <w:r w:rsidR="00380138" w:rsidRPr="00265F28">
        <w:rPr>
          <w:rFonts w:ascii="Arial" w:hAnsi="Arial" w:cs="Arial"/>
        </w:rPr>
        <w:t xml:space="preserve">provides </w:t>
      </w:r>
      <w:r w:rsidR="0035456F" w:rsidRPr="00265F28">
        <w:rPr>
          <w:rFonts w:ascii="Arial" w:hAnsi="Arial" w:cs="Arial"/>
        </w:rPr>
        <w:t xml:space="preserve">rare </w:t>
      </w:r>
      <w:r w:rsidR="00380138" w:rsidRPr="00265F28">
        <w:rPr>
          <w:rFonts w:ascii="Arial" w:hAnsi="Arial" w:cs="Arial"/>
        </w:rPr>
        <w:t xml:space="preserve">insight into </w:t>
      </w:r>
      <w:r w:rsidR="00027481" w:rsidRPr="00265F28">
        <w:rPr>
          <w:rFonts w:ascii="Arial" w:hAnsi="Arial" w:cs="Arial"/>
        </w:rPr>
        <w:t>labouring</w:t>
      </w:r>
      <w:r w:rsidR="009B334D" w:rsidRPr="00265F28">
        <w:rPr>
          <w:rFonts w:ascii="Arial" w:hAnsi="Arial" w:cs="Arial"/>
        </w:rPr>
        <w:t xml:space="preserve"> life</w:t>
      </w:r>
      <w:r w:rsidR="00F81DA9" w:rsidRPr="00265F28">
        <w:rPr>
          <w:rFonts w:ascii="Arial" w:hAnsi="Arial" w:cs="Arial"/>
        </w:rPr>
        <w:t xml:space="preserve"> in the second quarter of the nineteenth century.</w:t>
      </w:r>
      <w:r w:rsidR="007A51F3" w:rsidRPr="00265F28">
        <w:rPr>
          <w:rFonts w:ascii="Arial" w:hAnsi="Arial" w:cs="Arial"/>
        </w:rPr>
        <w:t xml:space="preserve"> </w:t>
      </w:r>
      <w:r w:rsidR="00C13E65" w:rsidRPr="00265F28">
        <w:rPr>
          <w:rFonts w:ascii="Arial" w:hAnsi="Arial" w:cs="Arial"/>
        </w:rPr>
        <w:t>D</w:t>
      </w:r>
      <w:r w:rsidR="00B625A9" w:rsidRPr="00265F28">
        <w:rPr>
          <w:rFonts w:ascii="Arial" w:hAnsi="Arial" w:cs="Arial"/>
        </w:rPr>
        <w:t>etails</w:t>
      </w:r>
      <w:r w:rsidR="00C13E65" w:rsidRPr="00265F28">
        <w:rPr>
          <w:rFonts w:ascii="Arial" w:hAnsi="Arial" w:cs="Arial"/>
        </w:rPr>
        <w:t xml:space="preserve"> </w:t>
      </w:r>
      <w:r w:rsidR="00B625A9" w:rsidRPr="00265F28">
        <w:rPr>
          <w:rFonts w:ascii="Arial" w:hAnsi="Arial" w:cs="Arial"/>
        </w:rPr>
        <w:t xml:space="preserve">daily family </w:t>
      </w:r>
      <w:r w:rsidR="004E41CE" w:rsidRPr="00265F28">
        <w:rPr>
          <w:rFonts w:ascii="Arial" w:hAnsi="Arial" w:cs="Arial"/>
        </w:rPr>
        <w:t xml:space="preserve">and village </w:t>
      </w:r>
      <w:r w:rsidR="00B625A9" w:rsidRPr="00265F28">
        <w:rPr>
          <w:rFonts w:ascii="Arial" w:hAnsi="Arial" w:cs="Arial"/>
        </w:rPr>
        <w:t>life</w:t>
      </w:r>
      <w:r w:rsidR="00164EF1" w:rsidRPr="00265F28">
        <w:rPr>
          <w:rFonts w:ascii="Arial" w:hAnsi="Arial" w:cs="Arial"/>
        </w:rPr>
        <w:t>,</w:t>
      </w:r>
      <w:r w:rsidR="00B625A9" w:rsidRPr="00265F28">
        <w:rPr>
          <w:rFonts w:ascii="Arial" w:hAnsi="Arial" w:cs="Arial"/>
        </w:rPr>
        <w:t xml:space="preserve"> </w:t>
      </w:r>
      <w:r w:rsidR="00164EF1" w:rsidRPr="00265F28">
        <w:rPr>
          <w:rFonts w:ascii="Arial" w:hAnsi="Arial" w:cs="Arial"/>
        </w:rPr>
        <w:t xml:space="preserve">elements of his </w:t>
      </w:r>
      <w:r w:rsidR="003B2B2F" w:rsidRPr="00265F28">
        <w:rPr>
          <w:rFonts w:ascii="Arial" w:hAnsi="Arial" w:cs="Arial"/>
        </w:rPr>
        <w:t xml:space="preserve">vocational </w:t>
      </w:r>
      <w:r w:rsidR="00164EF1" w:rsidRPr="00265F28">
        <w:rPr>
          <w:rFonts w:ascii="Arial" w:hAnsi="Arial" w:cs="Arial"/>
        </w:rPr>
        <w:t>life</w:t>
      </w:r>
      <w:r w:rsidR="004E41CE" w:rsidRPr="00265F28">
        <w:rPr>
          <w:rFonts w:ascii="Arial" w:hAnsi="Arial" w:cs="Arial"/>
        </w:rPr>
        <w:t xml:space="preserve"> and</w:t>
      </w:r>
      <w:r w:rsidR="006752D7" w:rsidRPr="00265F28">
        <w:rPr>
          <w:rFonts w:ascii="Arial" w:hAnsi="Arial" w:cs="Arial"/>
        </w:rPr>
        <w:t xml:space="preserve"> </w:t>
      </w:r>
      <w:r w:rsidR="00DE1A49" w:rsidRPr="00265F28">
        <w:rPr>
          <w:rFonts w:ascii="Arial" w:hAnsi="Arial" w:cs="Arial"/>
        </w:rPr>
        <w:t>resisting a landowner</w:t>
      </w:r>
      <w:r w:rsidR="00243630">
        <w:rPr>
          <w:rFonts w:ascii="Arial" w:hAnsi="Arial" w:cs="Arial"/>
        </w:rPr>
        <w:t>’</w:t>
      </w:r>
      <w:r w:rsidR="00DE1A49" w:rsidRPr="00265F28">
        <w:rPr>
          <w:rFonts w:ascii="Arial" w:hAnsi="Arial" w:cs="Arial"/>
        </w:rPr>
        <w:t xml:space="preserve">s attempt to recruit him as </w:t>
      </w:r>
      <w:r w:rsidR="00805CEE" w:rsidRPr="00265F28">
        <w:rPr>
          <w:rFonts w:ascii="Arial" w:hAnsi="Arial" w:cs="Arial"/>
        </w:rPr>
        <w:t>farm manager.</w:t>
      </w:r>
      <w:r w:rsidR="00EC1D5E">
        <w:rPr>
          <w:rFonts w:ascii="Arial" w:hAnsi="Arial" w:cs="Arial"/>
        </w:rPr>
        <w:t xml:space="preserve"> </w:t>
      </w:r>
      <w:r w:rsidR="003B2B2F" w:rsidRPr="00265F28">
        <w:rPr>
          <w:rFonts w:ascii="Arial" w:hAnsi="Arial" w:cs="Arial"/>
        </w:rPr>
        <w:t>[</w:t>
      </w:r>
      <w:r w:rsidR="00371758" w:rsidRPr="00265F28">
        <w:rPr>
          <w:rFonts w:ascii="Arial" w:hAnsi="Arial" w:cs="Arial"/>
        </w:rPr>
        <w:t>45</w:t>
      </w:r>
      <w:r w:rsidR="003B2B2F" w:rsidRPr="00265F28">
        <w:rPr>
          <w:rFonts w:ascii="Arial" w:hAnsi="Arial" w:cs="Arial"/>
        </w:rPr>
        <w:t>]</w:t>
      </w:r>
    </w:p>
    <w:p w14:paraId="42AC4E6C" w14:textId="7454AD33" w:rsidR="005E5DEB" w:rsidRPr="00265F28" w:rsidRDefault="00145592" w:rsidP="004B6A89">
      <w:pPr>
        <w:jc w:val="both"/>
        <w:rPr>
          <w:rFonts w:ascii="Arial" w:hAnsi="Arial" w:cs="Arial"/>
        </w:rPr>
      </w:pPr>
      <w:r w:rsidRPr="00265F28">
        <w:rPr>
          <w:rFonts w:ascii="Arial" w:hAnsi="Arial" w:cs="Arial"/>
          <w:i/>
          <w:iCs/>
        </w:rPr>
        <w:lastRenderedPageBreak/>
        <w:t>Diary of a Suffolk Farmer’s Wife</w:t>
      </w:r>
      <w:r w:rsidR="00C7724B" w:rsidRPr="00265F28">
        <w:rPr>
          <w:rFonts w:ascii="Arial" w:hAnsi="Arial" w:cs="Arial"/>
          <w:i/>
          <w:iCs/>
        </w:rPr>
        <w:t>,</w:t>
      </w:r>
      <w:r w:rsidR="00F71D94" w:rsidRPr="00265F28">
        <w:rPr>
          <w:rFonts w:ascii="Arial" w:hAnsi="Arial" w:cs="Arial"/>
          <w:i/>
          <w:iCs/>
        </w:rPr>
        <w:t xml:space="preserve"> </w:t>
      </w:r>
      <w:r w:rsidR="00536865" w:rsidRPr="00265F28">
        <w:rPr>
          <w:rFonts w:ascii="Arial" w:hAnsi="Arial" w:cs="Arial"/>
          <w:i/>
          <w:iCs/>
        </w:rPr>
        <w:t>Elizabeth Cotton,</w:t>
      </w:r>
      <w:r w:rsidR="008F4764" w:rsidRPr="00265F28">
        <w:rPr>
          <w:rFonts w:ascii="Arial" w:hAnsi="Arial" w:cs="Arial"/>
        </w:rPr>
        <w:t>185</w:t>
      </w:r>
      <w:r w:rsidR="00A55CE1" w:rsidRPr="00265F28">
        <w:rPr>
          <w:rFonts w:ascii="Arial" w:hAnsi="Arial" w:cs="Arial"/>
        </w:rPr>
        <w:t>4-</w:t>
      </w:r>
      <w:r w:rsidR="008F4764" w:rsidRPr="00265F28">
        <w:rPr>
          <w:rFonts w:ascii="Arial" w:hAnsi="Arial" w:cs="Arial"/>
        </w:rPr>
        <w:t>1869</w:t>
      </w:r>
      <w:r w:rsidR="00A55CE1" w:rsidRPr="00265F28">
        <w:rPr>
          <w:rFonts w:ascii="Arial" w:hAnsi="Arial" w:cs="Arial"/>
        </w:rPr>
        <w:t>,</w:t>
      </w:r>
      <w:r w:rsidR="008F4764" w:rsidRPr="00265F28">
        <w:rPr>
          <w:rFonts w:ascii="Arial" w:hAnsi="Arial" w:cs="Arial"/>
        </w:rPr>
        <w:t xml:space="preserve"> </w:t>
      </w:r>
      <w:r w:rsidR="00E94B46" w:rsidRPr="00265F28">
        <w:rPr>
          <w:rFonts w:ascii="Arial" w:hAnsi="Arial" w:cs="Arial"/>
        </w:rPr>
        <w:t>edited by Sheila Hardy.</w:t>
      </w:r>
      <w:r w:rsidR="000845E1" w:rsidRPr="00265F28">
        <w:rPr>
          <w:rStyle w:val="FootnoteReference"/>
          <w:rFonts w:ascii="Arial" w:hAnsi="Arial" w:cs="Arial"/>
        </w:rPr>
        <w:footnoteReference w:id="38"/>
      </w:r>
      <w:r w:rsidR="00F71D94" w:rsidRPr="00265F28">
        <w:rPr>
          <w:rFonts w:ascii="Arial" w:hAnsi="Arial" w:cs="Arial"/>
        </w:rPr>
        <w:t xml:space="preserve"> Elizabeth Cotton (1819-1892)</w:t>
      </w:r>
      <w:r w:rsidR="00270837" w:rsidRPr="00265F28">
        <w:rPr>
          <w:rFonts w:ascii="Arial" w:hAnsi="Arial" w:cs="Arial"/>
        </w:rPr>
        <w:t xml:space="preserve"> </w:t>
      </w:r>
      <w:r w:rsidR="00903C09" w:rsidRPr="00265F28">
        <w:rPr>
          <w:rFonts w:ascii="Arial" w:hAnsi="Arial" w:cs="Arial"/>
        </w:rPr>
        <w:t>wrote and</w:t>
      </w:r>
      <w:r w:rsidR="00E46CEC" w:rsidRPr="00265F28">
        <w:rPr>
          <w:rFonts w:ascii="Arial" w:hAnsi="Arial" w:cs="Arial"/>
        </w:rPr>
        <w:t xml:space="preserve"> </w:t>
      </w:r>
      <w:r w:rsidR="00420566" w:rsidRPr="00265F28">
        <w:rPr>
          <w:rFonts w:ascii="Arial" w:hAnsi="Arial" w:cs="Arial"/>
        </w:rPr>
        <w:t>illustrated</w:t>
      </w:r>
      <w:r w:rsidR="00445CE7" w:rsidRPr="00265F28">
        <w:rPr>
          <w:rFonts w:ascii="Arial" w:hAnsi="Arial" w:cs="Arial"/>
        </w:rPr>
        <w:t xml:space="preserve"> </w:t>
      </w:r>
      <w:r w:rsidR="00261AD6" w:rsidRPr="00265F28">
        <w:rPr>
          <w:rFonts w:ascii="Arial" w:hAnsi="Arial" w:cs="Arial"/>
        </w:rPr>
        <w:t xml:space="preserve">a </w:t>
      </w:r>
      <w:r w:rsidR="00445CE7" w:rsidRPr="00265F28">
        <w:rPr>
          <w:rFonts w:ascii="Arial" w:hAnsi="Arial" w:cs="Arial"/>
        </w:rPr>
        <w:t>journal</w:t>
      </w:r>
      <w:r w:rsidR="00DF2B6E" w:rsidRPr="00265F28">
        <w:rPr>
          <w:rFonts w:ascii="Arial" w:hAnsi="Arial" w:cs="Arial"/>
        </w:rPr>
        <w:t xml:space="preserve"> </w:t>
      </w:r>
      <w:r w:rsidR="00BA4A46" w:rsidRPr="00265F28">
        <w:rPr>
          <w:rFonts w:ascii="Arial" w:hAnsi="Arial" w:cs="Arial"/>
        </w:rPr>
        <w:t>of social and commercial life</w:t>
      </w:r>
      <w:r w:rsidR="003D3E1F" w:rsidRPr="00265F28">
        <w:rPr>
          <w:rFonts w:ascii="Arial" w:hAnsi="Arial" w:cs="Arial"/>
        </w:rPr>
        <w:t xml:space="preserve">, </w:t>
      </w:r>
      <w:r w:rsidR="00FA2E1F" w:rsidRPr="00265F28">
        <w:rPr>
          <w:rFonts w:ascii="Arial" w:hAnsi="Arial" w:cs="Arial"/>
        </w:rPr>
        <w:t>when living a</w:t>
      </w:r>
      <w:r w:rsidR="004445ED" w:rsidRPr="00265F28">
        <w:rPr>
          <w:rFonts w:ascii="Arial" w:hAnsi="Arial" w:cs="Arial"/>
        </w:rPr>
        <w:t xml:space="preserve">t </w:t>
      </w:r>
      <w:r w:rsidR="00FA2E1F" w:rsidRPr="00265F28">
        <w:rPr>
          <w:rFonts w:ascii="Arial" w:hAnsi="Arial" w:cs="Arial"/>
        </w:rPr>
        <w:t xml:space="preserve">Amor Hall, </w:t>
      </w:r>
      <w:r w:rsidR="004445ED" w:rsidRPr="00265F28">
        <w:rPr>
          <w:rFonts w:ascii="Arial" w:hAnsi="Arial" w:cs="Arial"/>
        </w:rPr>
        <w:t>a tenanted farm on the</w:t>
      </w:r>
      <w:r w:rsidR="004717EA" w:rsidRPr="00265F28">
        <w:rPr>
          <w:rFonts w:ascii="Arial" w:hAnsi="Arial" w:cs="Arial"/>
        </w:rPr>
        <w:t xml:space="preserve"> Washbroo</w:t>
      </w:r>
      <w:r w:rsidR="00854B4F" w:rsidRPr="00265F28">
        <w:rPr>
          <w:rFonts w:ascii="Arial" w:hAnsi="Arial" w:cs="Arial"/>
        </w:rPr>
        <w:t>k-</w:t>
      </w:r>
      <w:r w:rsidR="00FA2E1F" w:rsidRPr="00265F28">
        <w:rPr>
          <w:rFonts w:ascii="Arial" w:hAnsi="Arial" w:cs="Arial"/>
        </w:rPr>
        <w:t>Copdock</w:t>
      </w:r>
      <w:r w:rsidR="004445ED" w:rsidRPr="00265F28">
        <w:rPr>
          <w:rFonts w:ascii="Arial" w:hAnsi="Arial" w:cs="Arial"/>
        </w:rPr>
        <w:t xml:space="preserve"> estate</w:t>
      </w:r>
      <w:r w:rsidR="00854B4F" w:rsidRPr="00265F28">
        <w:rPr>
          <w:rFonts w:ascii="Arial" w:hAnsi="Arial" w:cs="Arial"/>
        </w:rPr>
        <w:t xml:space="preserve"> of the Tooke Hale family</w:t>
      </w:r>
      <w:r w:rsidR="00A61E5E" w:rsidRPr="00265F28">
        <w:rPr>
          <w:rFonts w:ascii="Arial" w:hAnsi="Arial" w:cs="Arial"/>
        </w:rPr>
        <w:t>.</w:t>
      </w:r>
      <w:r w:rsidR="00CD2C3F" w:rsidRPr="00265F28">
        <w:rPr>
          <w:rFonts w:ascii="Arial" w:hAnsi="Arial" w:cs="Arial"/>
        </w:rPr>
        <w:t xml:space="preserve"> The impact of</w:t>
      </w:r>
      <w:r w:rsidR="006523D1" w:rsidRPr="00265F28">
        <w:rPr>
          <w:rFonts w:ascii="Arial" w:hAnsi="Arial" w:cs="Arial"/>
        </w:rPr>
        <w:t xml:space="preserve"> Ransom</w:t>
      </w:r>
      <w:r w:rsidR="00614858" w:rsidRPr="00265F28">
        <w:rPr>
          <w:rFonts w:ascii="Arial" w:hAnsi="Arial" w:cs="Arial"/>
        </w:rPr>
        <w:t>e</w:t>
      </w:r>
      <w:r w:rsidR="009B71CC" w:rsidRPr="00265F28">
        <w:rPr>
          <w:rFonts w:ascii="Arial" w:hAnsi="Arial" w:cs="Arial"/>
        </w:rPr>
        <w:t xml:space="preserve">’s </w:t>
      </w:r>
      <w:r w:rsidR="00BC3D78" w:rsidRPr="00265F28">
        <w:rPr>
          <w:rFonts w:ascii="Arial" w:hAnsi="Arial" w:cs="Arial"/>
        </w:rPr>
        <w:t xml:space="preserve">of Ipswich </w:t>
      </w:r>
      <w:r w:rsidR="006523D1" w:rsidRPr="00265F28">
        <w:rPr>
          <w:rFonts w:ascii="Arial" w:hAnsi="Arial" w:cs="Arial"/>
        </w:rPr>
        <w:t>and Garret</w:t>
      </w:r>
      <w:r w:rsidR="009B71CC" w:rsidRPr="00265F28">
        <w:rPr>
          <w:rFonts w:ascii="Arial" w:hAnsi="Arial" w:cs="Arial"/>
        </w:rPr>
        <w:t xml:space="preserve">’s </w:t>
      </w:r>
      <w:r w:rsidR="00BC3D78" w:rsidRPr="00265F28">
        <w:rPr>
          <w:rFonts w:ascii="Arial" w:hAnsi="Arial" w:cs="Arial"/>
        </w:rPr>
        <w:t>of Leiston</w:t>
      </w:r>
      <w:r w:rsidR="00CD2C3F" w:rsidRPr="00265F28">
        <w:rPr>
          <w:rFonts w:ascii="Arial" w:hAnsi="Arial" w:cs="Arial"/>
        </w:rPr>
        <w:t xml:space="preserve"> on the technology of agriculture and transport is </w:t>
      </w:r>
      <w:r w:rsidR="00E91F1B" w:rsidRPr="00265F28">
        <w:rPr>
          <w:rFonts w:ascii="Arial" w:hAnsi="Arial" w:cs="Arial"/>
        </w:rPr>
        <w:t>recorded</w:t>
      </w:r>
      <w:r w:rsidR="005875CD" w:rsidRPr="00265F28">
        <w:rPr>
          <w:rFonts w:ascii="Arial" w:hAnsi="Arial" w:cs="Arial"/>
        </w:rPr>
        <w:t xml:space="preserve">. </w:t>
      </w:r>
      <w:r w:rsidR="007B7C4D" w:rsidRPr="00265F28">
        <w:rPr>
          <w:rFonts w:ascii="Arial" w:hAnsi="Arial" w:cs="Arial"/>
        </w:rPr>
        <w:t xml:space="preserve">Elizabeth’s </w:t>
      </w:r>
      <w:r w:rsidR="00DF0ED8" w:rsidRPr="00265F28">
        <w:rPr>
          <w:rFonts w:ascii="Arial" w:hAnsi="Arial" w:cs="Arial"/>
        </w:rPr>
        <w:t>drawing of Amor Hall</w:t>
      </w:r>
      <w:r w:rsidR="00E15D54" w:rsidRPr="00265F28">
        <w:rPr>
          <w:rFonts w:ascii="Arial" w:hAnsi="Arial" w:cs="Arial"/>
        </w:rPr>
        <w:t xml:space="preserve"> farmyard</w:t>
      </w:r>
      <w:r w:rsidR="00A77915" w:rsidRPr="00265F28">
        <w:rPr>
          <w:rFonts w:ascii="Arial" w:hAnsi="Arial" w:cs="Arial"/>
        </w:rPr>
        <w:t xml:space="preserve">, </w:t>
      </w:r>
      <w:r w:rsidR="00506FF5" w:rsidRPr="00265F28">
        <w:rPr>
          <w:rFonts w:ascii="Arial" w:hAnsi="Arial" w:cs="Arial"/>
        </w:rPr>
        <w:t>first hand evidence</w:t>
      </w:r>
      <w:r w:rsidR="002E499B" w:rsidRPr="00265F28">
        <w:rPr>
          <w:rFonts w:ascii="Arial" w:hAnsi="Arial" w:cs="Arial"/>
        </w:rPr>
        <w:t xml:space="preserve"> of its layout prior to modernisation</w:t>
      </w:r>
      <w:r w:rsidR="00A6701E" w:rsidRPr="00265F28">
        <w:rPr>
          <w:rFonts w:ascii="Arial" w:hAnsi="Arial" w:cs="Arial"/>
        </w:rPr>
        <w:t xml:space="preserve"> in the 1850s</w:t>
      </w:r>
      <w:r w:rsidR="00E768D5" w:rsidRPr="00265F28">
        <w:rPr>
          <w:rFonts w:ascii="Arial" w:hAnsi="Arial" w:cs="Arial"/>
        </w:rPr>
        <w:t xml:space="preserve">, provides an ideal basis for further research. </w:t>
      </w:r>
      <w:r w:rsidR="005E4E29" w:rsidRPr="00265F28">
        <w:rPr>
          <w:rFonts w:ascii="Arial" w:hAnsi="Arial" w:cs="Arial"/>
        </w:rPr>
        <w:t>More of her</w:t>
      </w:r>
      <w:r w:rsidR="00171BC3" w:rsidRPr="00265F28">
        <w:rPr>
          <w:rFonts w:ascii="Arial" w:hAnsi="Arial" w:cs="Arial"/>
        </w:rPr>
        <w:t xml:space="preserve"> artwork</w:t>
      </w:r>
      <w:r w:rsidR="005E4E29" w:rsidRPr="00265F28">
        <w:rPr>
          <w:rFonts w:ascii="Arial" w:hAnsi="Arial" w:cs="Arial"/>
        </w:rPr>
        <w:t xml:space="preserve"> work can</w:t>
      </w:r>
      <w:r w:rsidR="00AE6310" w:rsidRPr="00265F28">
        <w:rPr>
          <w:rFonts w:ascii="Arial" w:hAnsi="Arial" w:cs="Arial"/>
        </w:rPr>
        <w:t xml:space="preserve"> </w:t>
      </w:r>
      <w:r w:rsidR="005E4E29" w:rsidRPr="00265F28">
        <w:rPr>
          <w:rFonts w:ascii="Arial" w:hAnsi="Arial" w:cs="Arial"/>
        </w:rPr>
        <w:t>be seen on the Suffolk Artists website.</w:t>
      </w:r>
      <w:r w:rsidR="00AE6310" w:rsidRPr="00265F28">
        <w:rPr>
          <w:rFonts w:ascii="Arial" w:hAnsi="Arial" w:cs="Arial"/>
        </w:rPr>
        <w:t xml:space="preserve"> </w:t>
      </w:r>
      <w:r w:rsidR="00371758" w:rsidRPr="00265F28">
        <w:rPr>
          <w:rFonts w:ascii="Arial" w:hAnsi="Arial" w:cs="Arial"/>
        </w:rPr>
        <w:t>[</w:t>
      </w:r>
      <w:r w:rsidR="005E5DEB" w:rsidRPr="00265F28">
        <w:rPr>
          <w:rFonts w:ascii="Arial" w:hAnsi="Arial" w:cs="Arial"/>
        </w:rPr>
        <w:t>42</w:t>
      </w:r>
      <w:r w:rsidR="00371758" w:rsidRPr="00265F28">
        <w:rPr>
          <w:rFonts w:ascii="Arial" w:hAnsi="Arial" w:cs="Arial"/>
        </w:rPr>
        <w:t>]</w:t>
      </w:r>
    </w:p>
    <w:p w14:paraId="3E7EFCDE" w14:textId="0E638031" w:rsidR="007D5B1E" w:rsidRPr="00265F28" w:rsidRDefault="00556888" w:rsidP="004B6A89">
      <w:pPr>
        <w:jc w:val="both"/>
        <w:rPr>
          <w:rFonts w:ascii="Arial" w:hAnsi="Arial" w:cs="Arial"/>
        </w:rPr>
      </w:pPr>
      <w:r w:rsidRPr="00265F28">
        <w:rPr>
          <w:rFonts w:ascii="Arial" w:hAnsi="Arial" w:cs="Arial"/>
          <w:i/>
          <w:iCs/>
        </w:rPr>
        <w:t xml:space="preserve">The </w:t>
      </w:r>
      <w:r w:rsidR="00592113" w:rsidRPr="00265F28">
        <w:rPr>
          <w:rFonts w:ascii="Arial" w:hAnsi="Arial" w:cs="Arial"/>
          <w:i/>
          <w:iCs/>
        </w:rPr>
        <w:t xml:space="preserve">Diary of Rev. </w:t>
      </w:r>
      <w:r w:rsidR="007D5B1E" w:rsidRPr="00265F28">
        <w:rPr>
          <w:rFonts w:ascii="Arial" w:hAnsi="Arial" w:cs="Arial"/>
          <w:i/>
          <w:iCs/>
        </w:rPr>
        <w:t>John Longe of Coddenham</w:t>
      </w:r>
      <w:r w:rsidR="00592113" w:rsidRPr="00265F28">
        <w:rPr>
          <w:rFonts w:ascii="Arial" w:hAnsi="Arial" w:cs="Arial"/>
          <w:i/>
          <w:iCs/>
        </w:rPr>
        <w:t>, 1765-1834</w:t>
      </w:r>
      <w:r w:rsidR="00592113" w:rsidRPr="00265F28">
        <w:rPr>
          <w:rFonts w:ascii="Arial" w:hAnsi="Arial" w:cs="Arial"/>
        </w:rPr>
        <w:t>.</w:t>
      </w:r>
      <w:r w:rsidR="007D5B1E" w:rsidRPr="00265F28">
        <w:rPr>
          <w:rStyle w:val="FootnoteReference"/>
          <w:rFonts w:ascii="Arial" w:hAnsi="Arial" w:cs="Arial"/>
        </w:rPr>
        <w:footnoteReference w:id="39"/>
      </w:r>
      <w:r w:rsidR="00592113" w:rsidRPr="00265F28">
        <w:rPr>
          <w:rFonts w:ascii="Arial" w:hAnsi="Arial" w:cs="Arial"/>
        </w:rPr>
        <w:t xml:space="preserve"> </w:t>
      </w:r>
      <w:r w:rsidR="006D3270" w:rsidRPr="00265F28">
        <w:rPr>
          <w:rFonts w:ascii="Arial" w:hAnsi="Arial" w:cs="Arial"/>
        </w:rPr>
        <w:t>Richard Wilson</w:t>
      </w:r>
      <w:r w:rsidR="00722204" w:rsidRPr="00265F28">
        <w:rPr>
          <w:rFonts w:ascii="Arial" w:hAnsi="Arial" w:cs="Arial"/>
        </w:rPr>
        <w:t>’s edited edition</w:t>
      </w:r>
      <w:r w:rsidR="0050391C" w:rsidRPr="00265F28">
        <w:rPr>
          <w:rFonts w:ascii="Arial" w:hAnsi="Arial" w:cs="Arial"/>
        </w:rPr>
        <w:t xml:space="preserve"> </w:t>
      </w:r>
      <w:r w:rsidR="00566C98" w:rsidRPr="00265F28">
        <w:rPr>
          <w:rFonts w:ascii="Arial" w:hAnsi="Arial" w:cs="Arial"/>
        </w:rPr>
        <w:t xml:space="preserve">contains useful </w:t>
      </w:r>
      <w:r w:rsidR="000D654C" w:rsidRPr="00265F28">
        <w:rPr>
          <w:rFonts w:ascii="Arial" w:hAnsi="Arial" w:cs="Arial"/>
        </w:rPr>
        <w:t xml:space="preserve">indexed </w:t>
      </w:r>
      <w:r w:rsidR="00DF588F" w:rsidRPr="00265F28">
        <w:rPr>
          <w:rFonts w:ascii="Arial" w:hAnsi="Arial" w:cs="Arial"/>
        </w:rPr>
        <w:t>lists of</w:t>
      </w:r>
      <w:r w:rsidR="000D654C" w:rsidRPr="00265F28">
        <w:rPr>
          <w:rFonts w:ascii="Arial" w:hAnsi="Arial" w:cs="Arial"/>
        </w:rPr>
        <w:t xml:space="preserve"> people and places</w:t>
      </w:r>
      <w:r w:rsidR="00722204" w:rsidRPr="00265F28">
        <w:rPr>
          <w:rFonts w:ascii="Arial" w:hAnsi="Arial" w:cs="Arial"/>
        </w:rPr>
        <w:t>, a</w:t>
      </w:r>
      <w:r w:rsidR="009A59B9" w:rsidRPr="00265F28">
        <w:rPr>
          <w:rFonts w:ascii="Arial" w:hAnsi="Arial" w:cs="Arial"/>
        </w:rPr>
        <w:t>s well as</w:t>
      </w:r>
      <w:r w:rsidR="00722204" w:rsidRPr="00265F28">
        <w:rPr>
          <w:rFonts w:ascii="Arial" w:hAnsi="Arial" w:cs="Arial"/>
        </w:rPr>
        <w:t xml:space="preserve"> </w:t>
      </w:r>
      <w:r w:rsidR="00F85FF1" w:rsidRPr="00265F28">
        <w:rPr>
          <w:rFonts w:ascii="Arial" w:hAnsi="Arial" w:cs="Arial"/>
        </w:rPr>
        <w:t>critical commentary.</w:t>
      </w:r>
      <w:r w:rsidR="00384E9D" w:rsidRPr="00265F28">
        <w:rPr>
          <w:rFonts w:ascii="Arial" w:hAnsi="Arial" w:cs="Arial"/>
        </w:rPr>
        <w:t xml:space="preserve"> </w:t>
      </w:r>
      <w:r w:rsidR="007A0D19" w:rsidRPr="00265F28">
        <w:rPr>
          <w:rFonts w:ascii="Arial" w:hAnsi="Arial" w:cs="Arial"/>
        </w:rPr>
        <w:t xml:space="preserve">Rural rectors </w:t>
      </w:r>
      <w:r w:rsidR="0021353F" w:rsidRPr="00265F28">
        <w:rPr>
          <w:rFonts w:ascii="Arial" w:hAnsi="Arial" w:cs="Arial"/>
        </w:rPr>
        <w:t>were responsible for church farmland</w:t>
      </w:r>
      <w:r w:rsidR="00C66CDA" w:rsidRPr="00265F28">
        <w:rPr>
          <w:rFonts w:ascii="Arial" w:hAnsi="Arial" w:cs="Arial"/>
        </w:rPr>
        <w:t>, and tithes,</w:t>
      </w:r>
      <w:r w:rsidR="0021353F" w:rsidRPr="00265F28">
        <w:rPr>
          <w:rFonts w:ascii="Arial" w:hAnsi="Arial" w:cs="Arial"/>
        </w:rPr>
        <w:t xml:space="preserve"> and </w:t>
      </w:r>
      <w:r w:rsidR="00396156" w:rsidRPr="00265F28">
        <w:rPr>
          <w:rFonts w:ascii="Arial" w:hAnsi="Arial" w:cs="Arial"/>
        </w:rPr>
        <w:t xml:space="preserve">therefore </w:t>
      </w:r>
      <w:r w:rsidR="006D312C" w:rsidRPr="00265F28">
        <w:rPr>
          <w:rFonts w:ascii="Arial" w:hAnsi="Arial" w:cs="Arial"/>
        </w:rPr>
        <w:t>functioned as</w:t>
      </w:r>
      <w:r w:rsidR="00396156" w:rsidRPr="00265F28">
        <w:rPr>
          <w:rFonts w:ascii="Arial" w:hAnsi="Arial" w:cs="Arial"/>
        </w:rPr>
        <w:t xml:space="preserve"> land</w:t>
      </w:r>
      <w:r w:rsidR="00515E08" w:rsidRPr="00265F28">
        <w:rPr>
          <w:rFonts w:ascii="Arial" w:hAnsi="Arial" w:cs="Arial"/>
        </w:rPr>
        <w:t xml:space="preserve"> managers</w:t>
      </w:r>
      <w:r w:rsidR="00396156" w:rsidRPr="00265F28">
        <w:rPr>
          <w:rFonts w:ascii="Arial" w:hAnsi="Arial" w:cs="Arial"/>
        </w:rPr>
        <w:t xml:space="preserve"> themselves.</w:t>
      </w:r>
      <w:r w:rsidR="00C07221">
        <w:rPr>
          <w:rFonts w:ascii="Arial" w:hAnsi="Arial" w:cs="Arial"/>
        </w:rPr>
        <w:t xml:space="preserve"> </w:t>
      </w:r>
      <w:r w:rsidR="00A54F3B" w:rsidRPr="00265F28">
        <w:rPr>
          <w:rFonts w:ascii="Arial" w:hAnsi="Arial" w:cs="Arial"/>
        </w:rPr>
        <w:t>[18]</w:t>
      </w:r>
    </w:p>
    <w:p w14:paraId="735D0CEC" w14:textId="1A398C67" w:rsidR="006A3DA8" w:rsidRPr="00265F28" w:rsidRDefault="004C7C9D" w:rsidP="004B6A89">
      <w:pPr>
        <w:jc w:val="both"/>
        <w:rPr>
          <w:rFonts w:ascii="Arial" w:hAnsi="Arial" w:cs="Arial"/>
        </w:rPr>
      </w:pPr>
      <w:r w:rsidRPr="00265F28">
        <w:rPr>
          <w:rFonts w:ascii="Arial" w:hAnsi="Arial" w:cs="Arial"/>
          <w:i/>
          <w:iCs/>
        </w:rPr>
        <w:t>A</w:t>
      </w:r>
      <w:r w:rsidR="007944BA" w:rsidRPr="00265F28">
        <w:rPr>
          <w:rFonts w:ascii="Arial" w:hAnsi="Arial" w:cs="Arial"/>
          <w:i/>
          <w:iCs/>
        </w:rPr>
        <w:t xml:space="preserve"> Frenchman’s </w:t>
      </w:r>
      <w:r w:rsidR="00523254" w:rsidRPr="00265F28">
        <w:rPr>
          <w:rFonts w:ascii="Arial" w:hAnsi="Arial" w:cs="Arial"/>
          <w:i/>
          <w:iCs/>
        </w:rPr>
        <w:t>Yea</w:t>
      </w:r>
      <w:r w:rsidR="007944BA" w:rsidRPr="00265F28">
        <w:rPr>
          <w:rFonts w:ascii="Arial" w:hAnsi="Arial" w:cs="Arial"/>
          <w:i/>
          <w:iCs/>
        </w:rPr>
        <w:t>r</w:t>
      </w:r>
      <w:r w:rsidRPr="00265F28">
        <w:rPr>
          <w:rFonts w:ascii="Arial" w:hAnsi="Arial" w:cs="Arial"/>
          <w:i/>
          <w:iCs/>
        </w:rPr>
        <w:t xml:space="preserve"> </w:t>
      </w:r>
      <w:r w:rsidR="00523254" w:rsidRPr="00265F28">
        <w:rPr>
          <w:rFonts w:ascii="Arial" w:hAnsi="Arial" w:cs="Arial"/>
          <w:i/>
          <w:iCs/>
        </w:rPr>
        <w:t>in</w:t>
      </w:r>
      <w:r w:rsidRPr="00265F28">
        <w:rPr>
          <w:rFonts w:ascii="Arial" w:hAnsi="Arial" w:cs="Arial"/>
          <w:i/>
          <w:iCs/>
        </w:rPr>
        <w:t xml:space="preserve"> Suffolk.</w:t>
      </w:r>
      <w:r w:rsidR="003C65C4" w:rsidRPr="00265F28">
        <w:rPr>
          <w:rFonts w:ascii="Arial" w:hAnsi="Arial" w:cs="Arial"/>
          <w:i/>
          <w:iCs/>
        </w:rPr>
        <w:t xml:space="preserve"> </w:t>
      </w:r>
      <w:r w:rsidR="00035C7C" w:rsidRPr="00265F28">
        <w:rPr>
          <w:rFonts w:ascii="Arial" w:hAnsi="Arial" w:cs="Arial"/>
        </w:rPr>
        <w:t>E</w:t>
      </w:r>
      <w:r w:rsidR="003C65C4" w:rsidRPr="00265F28">
        <w:rPr>
          <w:rFonts w:ascii="Arial" w:hAnsi="Arial" w:cs="Arial"/>
        </w:rPr>
        <w:t>d</w:t>
      </w:r>
      <w:r w:rsidR="00035C7C" w:rsidRPr="00265F28">
        <w:rPr>
          <w:rFonts w:ascii="Arial" w:hAnsi="Arial" w:cs="Arial"/>
        </w:rPr>
        <w:t>ited by</w:t>
      </w:r>
      <w:r w:rsidR="003C65C4" w:rsidRPr="00265F28">
        <w:rPr>
          <w:rFonts w:ascii="Arial" w:hAnsi="Arial" w:cs="Arial"/>
        </w:rPr>
        <w:t xml:space="preserve"> Norman Scarfe.</w:t>
      </w:r>
      <w:r w:rsidRPr="00265F28">
        <w:rPr>
          <w:rStyle w:val="FootnoteReference"/>
          <w:rFonts w:ascii="Arial" w:hAnsi="Arial" w:cs="Arial"/>
        </w:rPr>
        <w:footnoteReference w:id="40"/>
      </w:r>
      <w:r w:rsidR="000E7EDA" w:rsidRPr="00265F28">
        <w:rPr>
          <w:rFonts w:ascii="Arial" w:hAnsi="Arial" w:cs="Arial"/>
        </w:rPr>
        <w:t xml:space="preserve"> </w:t>
      </w:r>
      <w:r w:rsidR="00135772" w:rsidRPr="00265F28">
        <w:rPr>
          <w:rFonts w:ascii="Arial" w:hAnsi="Arial" w:cs="Arial"/>
        </w:rPr>
        <w:t>The</w:t>
      </w:r>
      <w:r w:rsidR="000E7EDA" w:rsidRPr="00265F28">
        <w:rPr>
          <w:rFonts w:ascii="Arial" w:hAnsi="Arial" w:cs="Arial"/>
        </w:rPr>
        <w:t xml:space="preserve"> </w:t>
      </w:r>
      <w:r w:rsidR="001774F9" w:rsidRPr="00265F28">
        <w:rPr>
          <w:rFonts w:ascii="Arial" w:hAnsi="Arial" w:cs="Arial"/>
        </w:rPr>
        <w:t>Rochefoucauld</w:t>
      </w:r>
      <w:r w:rsidR="000E7EDA" w:rsidRPr="00265F28">
        <w:rPr>
          <w:rFonts w:ascii="Arial" w:hAnsi="Arial" w:cs="Arial"/>
        </w:rPr>
        <w:t xml:space="preserve"> brothers</w:t>
      </w:r>
      <w:r w:rsidR="001774F9" w:rsidRPr="00265F28">
        <w:rPr>
          <w:rFonts w:ascii="Arial" w:hAnsi="Arial" w:cs="Arial"/>
        </w:rPr>
        <w:t xml:space="preserve">’ </w:t>
      </w:r>
      <w:r w:rsidR="00DB22A3" w:rsidRPr="00265F28">
        <w:rPr>
          <w:rFonts w:ascii="Arial" w:hAnsi="Arial" w:cs="Arial"/>
        </w:rPr>
        <w:t xml:space="preserve">record of their </w:t>
      </w:r>
      <w:r w:rsidR="006931F6" w:rsidRPr="00265F28">
        <w:rPr>
          <w:rFonts w:ascii="Arial" w:hAnsi="Arial" w:cs="Arial"/>
        </w:rPr>
        <w:t xml:space="preserve">1784 </w:t>
      </w:r>
      <w:r w:rsidR="001774F9" w:rsidRPr="00265F28">
        <w:rPr>
          <w:rFonts w:ascii="Arial" w:hAnsi="Arial" w:cs="Arial"/>
        </w:rPr>
        <w:t>trip to East Anglia</w:t>
      </w:r>
      <w:r w:rsidR="00334C4C" w:rsidRPr="00265F28">
        <w:rPr>
          <w:rFonts w:ascii="Arial" w:hAnsi="Arial" w:cs="Arial"/>
        </w:rPr>
        <w:t xml:space="preserve"> </w:t>
      </w:r>
      <w:r w:rsidR="00483A18" w:rsidRPr="00265F28">
        <w:rPr>
          <w:rFonts w:ascii="Arial" w:hAnsi="Arial" w:cs="Arial"/>
        </w:rPr>
        <w:t>contains detailed observations of landlords, tenants, labourers, livestock</w:t>
      </w:r>
      <w:r w:rsidR="00E7259D" w:rsidRPr="00265F28">
        <w:rPr>
          <w:rFonts w:ascii="Arial" w:hAnsi="Arial" w:cs="Arial"/>
        </w:rPr>
        <w:t>, farmer’s clubs, in addition</w:t>
      </w:r>
      <w:r w:rsidR="00E108FC" w:rsidRPr="00265F28">
        <w:rPr>
          <w:rFonts w:ascii="Arial" w:hAnsi="Arial" w:cs="Arial"/>
        </w:rPr>
        <w:t xml:space="preserve"> to </w:t>
      </w:r>
      <w:r w:rsidR="00800364" w:rsidRPr="00265F28">
        <w:rPr>
          <w:rFonts w:ascii="Arial" w:hAnsi="Arial" w:cs="Arial"/>
        </w:rPr>
        <w:t>social clubs, dinners, and English culture</w:t>
      </w:r>
      <w:r w:rsidR="00DC34CB" w:rsidRPr="00265F28">
        <w:rPr>
          <w:rFonts w:ascii="Arial" w:hAnsi="Arial" w:cs="Arial"/>
        </w:rPr>
        <w:t xml:space="preserve">. The brothers lodged with Professor Simmons </w:t>
      </w:r>
      <w:r w:rsidR="005A36DB" w:rsidRPr="00265F28">
        <w:rPr>
          <w:rFonts w:ascii="Arial" w:hAnsi="Arial" w:cs="Arial"/>
        </w:rPr>
        <w:t xml:space="preserve">of Morton Hall, </w:t>
      </w:r>
      <w:r w:rsidR="00DC34CB" w:rsidRPr="00265F28">
        <w:rPr>
          <w:rFonts w:ascii="Arial" w:hAnsi="Arial" w:cs="Arial"/>
        </w:rPr>
        <w:t>Bury St. Edmunds</w:t>
      </w:r>
      <w:r w:rsidR="00030B00" w:rsidRPr="00265F28">
        <w:rPr>
          <w:rFonts w:ascii="Arial" w:hAnsi="Arial" w:cs="Arial"/>
        </w:rPr>
        <w:t xml:space="preserve"> and became close friends with Arthur Young</w:t>
      </w:r>
      <w:r w:rsidR="005A36DB" w:rsidRPr="00265F28">
        <w:rPr>
          <w:rFonts w:ascii="Arial" w:hAnsi="Arial" w:cs="Arial"/>
        </w:rPr>
        <w:t xml:space="preserve"> of Bradfield, Bury St. Edmunds.</w:t>
      </w:r>
      <w:r w:rsidR="00C07221">
        <w:rPr>
          <w:rFonts w:ascii="Arial" w:hAnsi="Arial" w:cs="Arial"/>
        </w:rPr>
        <w:t xml:space="preserve"> </w:t>
      </w:r>
      <w:r w:rsidR="00A54F3B" w:rsidRPr="00265F28">
        <w:rPr>
          <w:rFonts w:ascii="Arial" w:hAnsi="Arial" w:cs="Arial"/>
        </w:rPr>
        <w:t>[19]</w:t>
      </w:r>
    </w:p>
    <w:p w14:paraId="0F0774EA" w14:textId="6A7482D9" w:rsidR="0093037D" w:rsidRPr="00265F28" w:rsidRDefault="0093037D" w:rsidP="004B6A89">
      <w:pPr>
        <w:jc w:val="both"/>
        <w:rPr>
          <w:rFonts w:ascii="Arial" w:hAnsi="Arial" w:cs="Arial"/>
        </w:rPr>
      </w:pPr>
      <w:r w:rsidRPr="00265F28">
        <w:rPr>
          <w:rFonts w:ascii="Arial" w:hAnsi="Arial" w:cs="Arial"/>
          <w:i/>
          <w:iCs/>
        </w:rPr>
        <w:t>The Oakes Diaries.</w:t>
      </w:r>
      <w:r w:rsidR="00690936" w:rsidRPr="00265F28">
        <w:rPr>
          <w:rStyle w:val="FootnoteReference"/>
          <w:rFonts w:ascii="Arial" w:hAnsi="Arial" w:cs="Arial"/>
          <w:i/>
          <w:iCs/>
        </w:rPr>
        <w:footnoteReference w:id="41"/>
      </w:r>
      <w:r w:rsidR="002F3941" w:rsidRPr="00265F28">
        <w:rPr>
          <w:rFonts w:ascii="Arial" w:hAnsi="Arial" w:cs="Arial"/>
          <w:i/>
          <w:iCs/>
        </w:rPr>
        <w:t xml:space="preserve"> </w:t>
      </w:r>
      <w:r w:rsidR="002E5F0D" w:rsidRPr="00265F28">
        <w:rPr>
          <w:rFonts w:ascii="Arial" w:hAnsi="Arial" w:cs="Arial"/>
        </w:rPr>
        <w:t>Two volumes</w:t>
      </w:r>
      <w:r w:rsidR="000D76DE" w:rsidRPr="00265F28">
        <w:rPr>
          <w:rFonts w:ascii="Arial" w:hAnsi="Arial" w:cs="Arial"/>
        </w:rPr>
        <w:t>,</w:t>
      </w:r>
      <w:r w:rsidR="002E5F0D" w:rsidRPr="00265F28">
        <w:rPr>
          <w:rFonts w:ascii="Arial" w:hAnsi="Arial" w:cs="Arial"/>
        </w:rPr>
        <w:t xml:space="preserve"> edited by Jan</w:t>
      </w:r>
      <w:r w:rsidR="009B0501" w:rsidRPr="00265F28">
        <w:rPr>
          <w:rFonts w:ascii="Arial" w:hAnsi="Arial" w:cs="Arial"/>
        </w:rPr>
        <w:t>e</w:t>
      </w:r>
      <w:r w:rsidR="002E5F0D" w:rsidRPr="00265F28">
        <w:rPr>
          <w:rFonts w:ascii="Arial" w:hAnsi="Arial" w:cs="Arial"/>
        </w:rPr>
        <w:t xml:space="preserve"> Fiske</w:t>
      </w:r>
      <w:r w:rsidR="002F5396" w:rsidRPr="00265F28">
        <w:rPr>
          <w:rFonts w:ascii="Arial" w:hAnsi="Arial" w:cs="Arial"/>
        </w:rPr>
        <w:t xml:space="preserve">, </w:t>
      </w:r>
      <w:r w:rsidR="005A5C41" w:rsidRPr="00265F28">
        <w:rPr>
          <w:rFonts w:ascii="Arial" w:hAnsi="Arial" w:cs="Arial"/>
        </w:rPr>
        <w:t>detailing</w:t>
      </w:r>
      <w:r w:rsidR="002F5396" w:rsidRPr="00265F28">
        <w:rPr>
          <w:rFonts w:ascii="Arial" w:hAnsi="Arial" w:cs="Arial"/>
        </w:rPr>
        <w:t xml:space="preserve"> </w:t>
      </w:r>
      <w:r w:rsidR="00747740" w:rsidRPr="00265F28">
        <w:rPr>
          <w:rFonts w:ascii="Arial" w:hAnsi="Arial" w:cs="Arial"/>
        </w:rPr>
        <w:t xml:space="preserve">the </w:t>
      </w:r>
      <w:r w:rsidR="0979355D" w:rsidRPr="00265F28">
        <w:rPr>
          <w:rFonts w:ascii="Arial" w:hAnsi="Arial" w:cs="Arial"/>
        </w:rPr>
        <w:t xml:space="preserve">intertwined </w:t>
      </w:r>
      <w:r w:rsidR="00747740" w:rsidRPr="00265F28">
        <w:rPr>
          <w:rFonts w:ascii="Arial" w:hAnsi="Arial" w:cs="Arial"/>
        </w:rPr>
        <w:t xml:space="preserve">social, farming, and banking world of </w:t>
      </w:r>
      <w:r w:rsidR="00242526" w:rsidRPr="00265F28">
        <w:rPr>
          <w:rFonts w:ascii="Arial" w:hAnsi="Arial" w:cs="Arial"/>
        </w:rPr>
        <w:t xml:space="preserve">James </w:t>
      </w:r>
      <w:r w:rsidR="00747740" w:rsidRPr="00265F28">
        <w:rPr>
          <w:rFonts w:ascii="Arial" w:hAnsi="Arial" w:cs="Arial"/>
        </w:rPr>
        <w:t>Oakes of Bury St. Edmunds</w:t>
      </w:r>
      <w:r w:rsidR="000C11CB" w:rsidRPr="00265F28">
        <w:rPr>
          <w:rFonts w:ascii="Arial" w:hAnsi="Arial" w:cs="Arial"/>
        </w:rPr>
        <w:t>,</w:t>
      </w:r>
      <w:r w:rsidR="004045E4" w:rsidRPr="00265F28">
        <w:rPr>
          <w:rFonts w:ascii="Arial" w:hAnsi="Arial" w:cs="Arial"/>
        </w:rPr>
        <w:t xml:space="preserve"> </w:t>
      </w:r>
      <w:r w:rsidR="00B92600">
        <w:rPr>
          <w:rFonts w:ascii="Arial" w:hAnsi="Arial" w:cs="Arial"/>
        </w:rPr>
        <w:t>between</w:t>
      </w:r>
      <w:r w:rsidR="288F3E1C" w:rsidRPr="00265F28">
        <w:rPr>
          <w:rFonts w:ascii="Arial" w:hAnsi="Arial" w:cs="Arial"/>
        </w:rPr>
        <w:t xml:space="preserve"> 1778 </w:t>
      </w:r>
      <w:r w:rsidR="00B92600">
        <w:rPr>
          <w:rFonts w:ascii="Arial" w:hAnsi="Arial" w:cs="Arial"/>
        </w:rPr>
        <w:t xml:space="preserve">and </w:t>
      </w:r>
      <w:r w:rsidR="288F3E1C" w:rsidRPr="00265F28">
        <w:rPr>
          <w:rFonts w:ascii="Arial" w:hAnsi="Arial" w:cs="Arial"/>
        </w:rPr>
        <w:t>1827</w:t>
      </w:r>
      <w:r w:rsidR="004045E4" w:rsidRPr="00265F28">
        <w:rPr>
          <w:rFonts w:ascii="Arial" w:hAnsi="Arial" w:cs="Arial"/>
        </w:rPr>
        <w:t>,</w:t>
      </w:r>
      <w:r w:rsidR="00F36F8B" w:rsidRPr="00265F28">
        <w:rPr>
          <w:rFonts w:ascii="Arial" w:hAnsi="Arial" w:cs="Arial"/>
        </w:rPr>
        <w:t xml:space="preserve"> with </w:t>
      </w:r>
      <w:r w:rsidR="003900F8" w:rsidRPr="00265F28">
        <w:rPr>
          <w:rFonts w:ascii="Arial" w:hAnsi="Arial" w:cs="Arial"/>
        </w:rPr>
        <w:t>helpful indexes, appendices, and commentaries.</w:t>
      </w:r>
      <w:r w:rsidR="007C2C11" w:rsidRPr="00265F28">
        <w:rPr>
          <w:rFonts w:ascii="Arial" w:hAnsi="Arial" w:cs="Arial"/>
        </w:rPr>
        <w:t xml:space="preserve"> [</w:t>
      </w:r>
      <w:r w:rsidR="003E68F7" w:rsidRPr="00265F28">
        <w:rPr>
          <w:rFonts w:ascii="Arial" w:hAnsi="Arial" w:cs="Arial"/>
        </w:rPr>
        <w:t>20]</w:t>
      </w:r>
      <w:r w:rsidR="001F134D" w:rsidRPr="00265F28">
        <w:rPr>
          <w:rFonts w:ascii="Arial" w:hAnsi="Arial" w:cs="Arial"/>
        </w:rPr>
        <w:t xml:space="preserve"> </w:t>
      </w:r>
    </w:p>
    <w:p w14:paraId="31BE7B90" w14:textId="5CF20569" w:rsidR="00E823D5" w:rsidRPr="00265F28" w:rsidRDefault="00E823D5" w:rsidP="004B6A89">
      <w:pPr>
        <w:jc w:val="both"/>
        <w:rPr>
          <w:rFonts w:ascii="Arial" w:hAnsi="Arial" w:cs="Arial"/>
          <w:b/>
          <w:bCs/>
        </w:rPr>
      </w:pPr>
      <w:r w:rsidRPr="00265F28">
        <w:rPr>
          <w:rFonts w:ascii="Arial" w:hAnsi="Arial" w:cs="Arial"/>
          <w:b/>
          <w:bCs/>
        </w:rPr>
        <w:t>Farmer’s Clubs and Agric</w:t>
      </w:r>
      <w:r w:rsidR="00E00F4B" w:rsidRPr="00265F28">
        <w:rPr>
          <w:rFonts w:ascii="Arial" w:hAnsi="Arial" w:cs="Arial"/>
          <w:b/>
          <w:bCs/>
        </w:rPr>
        <w:t>u</w:t>
      </w:r>
      <w:r w:rsidRPr="00265F28">
        <w:rPr>
          <w:rFonts w:ascii="Arial" w:hAnsi="Arial" w:cs="Arial"/>
          <w:b/>
          <w:bCs/>
        </w:rPr>
        <w:t>ltural Societies</w:t>
      </w:r>
    </w:p>
    <w:p w14:paraId="49E69D6E" w14:textId="6290B89C" w:rsidR="00A921AF" w:rsidRPr="00265F28" w:rsidRDefault="00E823D5" w:rsidP="004B6A89">
      <w:pPr>
        <w:jc w:val="both"/>
        <w:rPr>
          <w:rFonts w:ascii="Arial" w:hAnsi="Arial" w:cs="Arial"/>
        </w:rPr>
      </w:pPr>
      <w:r w:rsidRPr="00265F28">
        <w:rPr>
          <w:rFonts w:ascii="Arial" w:hAnsi="Arial" w:cs="Arial"/>
        </w:rPr>
        <w:t>Charles Poppy created the Ashbocking Farmers’ Club</w:t>
      </w:r>
      <w:r w:rsidR="005E31A6" w:rsidRPr="00265F28">
        <w:rPr>
          <w:rFonts w:ascii="Arial" w:hAnsi="Arial" w:cs="Arial"/>
        </w:rPr>
        <w:t xml:space="preserve"> (AFC)</w:t>
      </w:r>
      <w:r w:rsidR="00B808CD" w:rsidRPr="00265F28">
        <w:rPr>
          <w:rFonts w:ascii="Arial" w:hAnsi="Arial" w:cs="Arial"/>
        </w:rPr>
        <w:t xml:space="preserve"> </w:t>
      </w:r>
      <w:r w:rsidRPr="00265F28">
        <w:rPr>
          <w:rFonts w:ascii="Arial" w:hAnsi="Arial" w:cs="Arial"/>
        </w:rPr>
        <w:t>East Suffolk, in 1836, the first of its kind, and became known as the father of Suffolk agriculture due, in part, to his long acquaintances with Arthur Young and Allen Ransom</w:t>
      </w:r>
      <w:r w:rsidR="009B71CC" w:rsidRPr="00265F28">
        <w:rPr>
          <w:rFonts w:ascii="Arial" w:hAnsi="Arial" w:cs="Arial"/>
        </w:rPr>
        <w:t>e</w:t>
      </w:r>
      <w:r w:rsidR="00C943AD" w:rsidRPr="00265F28">
        <w:rPr>
          <w:rFonts w:ascii="Arial" w:hAnsi="Arial" w:cs="Arial"/>
        </w:rPr>
        <w:t xml:space="preserve"> [51]</w:t>
      </w:r>
      <w:r w:rsidR="006B2D70" w:rsidRPr="00265F28">
        <w:rPr>
          <w:rFonts w:ascii="Arial" w:hAnsi="Arial" w:cs="Arial"/>
        </w:rPr>
        <w:t xml:space="preserve">. </w:t>
      </w:r>
      <w:r w:rsidRPr="00265F28">
        <w:rPr>
          <w:rFonts w:ascii="Arial" w:hAnsi="Arial" w:cs="Arial"/>
        </w:rPr>
        <w:t>Local farmer’s clubs recruited small tenant farmers</w:t>
      </w:r>
      <w:r w:rsidR="00944E90" w:rsidRPr="00265F28">
        <w:rPr>
          <w:rFonts w:ascii="Arial" w:hAnsi="Arial" w:cs="Arial"/>
        </w:rPr>
        <w:t xml:space="preserve">, </w:t>
      </w:r>
      <w:r w:rsidRPr="00265F28">
        <w:rPr>
          <w:rFonts w:ascii="Arial" w:hAnsi="Arial" w:cs="Arial"/>
        </w:rPr>
        <w:t xml:space="preserve">provided agricultural libraries, monthly discussions, competitions, </w:t>
      </w:r>
      <w:r w:rsidR="00944E90" w:rsidRPr="00265F28">
        <w:rPr>
          <w:rFonts w:ascii="Arial" w:hAnsi="Arial" w:cs="Arial"/>
        </w:rPr>
        <w:t>and r</w:t>
      </w:r>
      <w:r w:rsidR="00E23009" w:rsidRPr="00265F28">
        <w:rPr>
          <w:rFonts w:ascii="Arial" w:hAnsi="Arial" w:cs="Arial"/>
        </w:rPr>
        <w:t xml:space="preserve">an </w:t>
      </w:r>
      <w:r w:rsidRPr="00265F28">
        <w:rPr>
          <w:rFonts w:ascii="Arial" w:hAnsi="Arial" w:cs="Arial"/>
        </w:rPr>
        <w:t>experiments</w:t>
      </w:r>
      <w:r w:rsidR="00E23009" w:rsidRPr="00265F28">
        <w:rPr>
          <w:rFonts w:ascii="Arial" w:hAnsi="Arial" w:cs="Arial"/>
        </w:rPr>
        <w:t xml:space="preserve"> </w:t>
      </w:r>
      <w:r w:rsidRPr="00265F28">
        <w:rPr>
          <w:rFonts w:ascii="Arial" w:hAnsi="Arial" w:cs="Arial"/>
        </w:rPr>
        <w:t xml:space="preserve">and field trials. </w:t>
      </w:r>
      <w:r w:rsidR="00624B07" w:rsidRPr="00265F28">
        <w:rPr>
          <w:rFonts w:ascii="Arial" w:hAnsi="Arial" w:cs="Arial"/>
        </w:rPr>
        <w:t>Farmer’s Clubs were active in</w:t>
      </w:r>
      <w:r w:rsidR="00377AAA" w:rsidRPr="00265F28">
        <w:rPr>
          <w:rFonts w:ascii="Arial" w:hAnsi="Arial" w:cs="Arial"/>
        </w:rPr>
        <w:t>, amongst other places,</w:t>
      </w:r>
      <w:r w:rsidR="00624B07" w:rsidRPr="00265F28">
        <w:rPr>
          <w:rFonts w:ascii="Arial" w:hAnsi="Arial" w:cs="Arial"/>
        </w:rPr>
        <w:t xml:space="preserve"> Wickham Market (WMFC), </w:t>
      </w:r>
      <w:r w:rsidR="007129B6" w:rsidRPr="00265F28">
        <w:rPr>
          <w:rFonts w:ascii="Arial" w:hAnsi="Arial" w:cs="Arial"/>
        </w:rPr>
        <w:t>Hadleigh (HFC), Debenham (DFC), Harleston (HNFC)</w:t>
      </w:r>
      <w:r w:rsidR="00377AAA" w:rsidRPr="00265F28">
        <w:rPr>
          <w:rFonts w:ascii="Arial" w:hAnsi="Arial" w:cs="Arial"/>
        </w:rPr>
        <w:t xml:space="preserve">. </w:t>
      </w:r>
      <w:r w:rsidRPr="00265F28">
        <w:rPr>
          <w:rFonts w:ascii="Arial" w:hAnsi="Arial" w:cs="Arial"/>
        </w:rPr>
        <w:t>Their minute books and annual reports contain details of activities and members. Farmer’s club membership overlapped considerably with Felon Prosecution Societies, and the activities of both can be read in Suffolk newspapers.</w:t>
      </w:r>
      <w:r w:rsidR="000B654C" w:rsidRPr="00265F28">
        <w:rPr>
          <w:rFonts w:ascii="Arial" w:hAnsi="Arial" w:cs="Arial"/>
        </w:rPr>
        <w:t xml:space="preserve"> Numbers in square brackets [</w:t>
      </w:r>
      <w:r w:rsidR="00DB4564" w:rsidRPr="00265F28">
        <w:rPr>
          <w:rFonts w:ascii="Arial" w:hAnsi="Arial" w:cs="Arial"/>
        </w:rPr>
        <w:t>2</w:t>
      </w:r>
      <w:r w:rsidR="00D913EF" w:rsidRPr="00265F28">
        <w:rPr>
          <w:rFonts w:ascii="Arial" w:hAnsi="Arial" w:cs="Arial"/>
        </w:rPr>
        <w:t>2</w:t>
      </w:r>
      <w:r w:rsidR="000B654C" w:rsidRPr="00265F28">
        <w:rPr>
          <w:rFonts w:ascii="Arial" w:hAnsi="Arial" w:cs="Arial"/>
        </w:rPr>
        <w:t>] refer to the source</w:t>
      </w:r>
      <w:r w:rsidR="00E65102" w:rsidRPr="00265F28">
        <w:rPr>
          <w:rFonts w:ascii="Arial" w:hAnsi="Arial" w:cs="Arial"/>
        </w:rPr>
        <w:t xml:space="preserve"> </w:t>
      </w:r>
      <w:r w:rsidR="000B654C" w:rsidRPr="00265F28">
        <w:rPr>
          <w:rFonts w:ascii="Arial" w:hAnsi="Arial" w:cs="Arial"/>
        </w:rPr>
        <w:t>map.</w:t>
      </w:r>
      <w:r w:rsidR="004660DC" w:rsidRPr="00265F28">
        <w:rPr>
          <w:rFonts w:ascii="Arial" w:hAnsi="Arial" w:cs="Arial"/>
        </w:rPr>
        <w:t xml:space="preserve"> Subscribers lists</w:t>
      </w:r>
      <w:r w:rsidR="00C53695" w:rsidRPr="00265F28">
        <w:rPr>
          <w:rFonts w:ascii="Arial" w:hAnsi="Arial" w:cs="Arial"/>
        </w:rPr>
        <w:t xml:space="preserve"> </w:t>
      </w:r>
      <w:r w:rsidR="00A17914" w:rsidRPr="00265F28">
        <w:rPr>
          <w:rFonts w:ascii="Arial" w:hAnsi="Arial" w:cs="Arial"/>
        </w:rPr>
        <w:t>of</w:t>
      </w:r>
      <w:r w:rsidR="004660DC" w:rsidRPr="00265F28">
        <w:rPr>
          <w:rFonts w:ascii="Arial" w:hAnsi="Arial" w:cs="Arial"/>
          <w:i/>
          <w:iCs/>
        </w:rPr>
        <w:t xml:space="preserve"> The Harleston Farmers’ Club</w:t>
      </w:r>
      <w:r w:rsidR="00E120AF" w:rsidRPr="00265F28">
        <w:rPr>
          <w:rFonts w:ascii="Arial" w:hAnsi="Arial" w:cs="Arial"/>
          <w:i/>
          <w:iCs/>
        </w:rPr>
        <w:t xml:space="preserve"> </w:t>
      </w:r>
      <w:r w:rsidR="007F417C" w:rsidRPr="00265F28">
        <w:rPr>
          <w:rFonts w:ascii="Arial" w:hAnsi="Arial" w:cs="Arial"/>
          <w:i/>
          <w:iCs/>
        </w:rPr>
        <w:t xml:space="preserve">Reports, </w:t>
      </w:r>
      <w:r w:rsidR="004660DC" w:rsidRPr="00265F28">
        <w:rPr>
          <w:rFonts w:ascii="Arial" w:hAnsi="Arial" w:cs="Arial"/>
        </w:rPr>
        <w:t xml:space="preserve">and Raynbird’s </w:t>
      </w:r>
      <w:r w:rsidR="004660DC" w:rsidRPr="00265F28">
        <w:rPr>
          <w:rFonts w:ascii="Arial" w:hAnsi="Arial" w:cs="Arial"/>
          <w:i/>
          <w:iCs/>
        </w:rPr>
        <w:t>Agriculture of Suffolk</w:t>
      </w:r>
      <w:r w:rsidR="004660DC" w:rsidRPr="00265F28">
        <w:rPr>
          <w:rFonts w:ascii="Arial" w:hAnsi="Arial" w:cs="Arial"/>
        </w:rPr>
        <w:t>,</w:t>
      </w:r>
      <w:r w:rsidR="009D10F3" w:rsidRPr="00265F28">
        <w:rPr>
          <w:rFonts w:ascii="Arial" w:hAnsi="Arial" w:cs="Arial"/>
        </w:rPr>
        <w:t xml:space="preserve"> </w:t>
      </w:r>
      <w:r w:rsidR="004660DC" w:rsidRPr="00265F28">
        <w:rPr>
          <w:rFonts w:ascii="Arial" w:hAnsi="Arial" w:cs="Arial"/>
        </w:rPr>
        <w:t>provid</w:t>
      </w:r>
      <w:r w:rsidR="009D10F3" w:rsidRPr="00265F28">
        <w:rPr>
          <w:rFonts w:ascii="Arial" w:hAnsi="Arial" w:cs="Arial"/>
        </w:rPr>
        <w:t>e</w:t>
      </w:r>
      <w:r w:rsidR="004660DC" w:rsidRPr="00265F28">
        <w:rPr>
          <w:rFonts w:ascii="Arial" w:hAnsi="Arial" w:cs="Arial"/>
        </w:rPr>
        <w:t xml:space="preserve"> additional lines of investigation.</w:t>
      </w:r>
      <w:r w:rsidR="004660DC" w:rsidRPr="00265F28">
        <w:rPr>
          <w:rStyle w:val="FootnoteReference"/>
          <w:rFonts w:ascii="Arial" w:hAnsi="Arial" w:cs="Arial"/>
        </w:rPr>
        <w:footnoteReference w:id="42"/>
      </w:r>
    </w:p>
    <w:p w14:paraId="3E3E79A2" w14:textId="5155212D" w:rsidR="00E823D5" w:rsidRPr="00265F28" w:rsidRDefault="00E823D5" w:rsidP="004B6A89">
      <w:pPr>
        <w:jc w:val="both"/>
        <w:rPr>
          <w:rFonts w:ascii="Arial" w:hAnsi="Arial" w:cs="Arial"/>
        </w:rPr>
      </w:pPr>
      <w:r w:rsidRPr="00265F28">
        <w:rPr>
          <w:rFonts w:ascii="Arial" w:hAnsi="Arial" w:cs="Arial"/>
        </w:rPr>
        <w:t>The following can be ordered in advance at Suffolk Archives.</w:t>
      </w:r>
    </w:p>
    <w:p w14:paraId="1D444CA2" w14:textId="1F4712F5" w:rsidR="00A921AF" w:rsidRPr="00265F28" w:rsidRDefault="00E823D5" w:rsidP="004B6A89">
      <w:pPr>
        <w:jc w:val="both"/>
        <w:rPr>
          <w:rFonts w:ascii="Arial" w:hAnsi="Arial" w:cs="Arial"/>
        </w:rPr>
      </w:pPr>
      <w:r w:rsidRPr="00265F28">
        <w:rPr>
          <w:rFonts w:ascii="Arial" w:hAnsi="Arial" w:cs="Arial"/>
          <w:i/>
          <w:iCs/>
        </w:rPr>
        <w:t>Wickham Market Farmer’s Club minute book</w:t>
      </w:r>
      <w:r w:rsidRPr="00265F28">
        <w:rPr>
          <w:rFonts w:ascii="Arial" w:hAnsi="Arial" w:cs="Arial"/>
        </w:rPr>
        <w:t xml:space="preserve"> 1839-1849. SROI/GC407</w:t>
      </w:r>
      <w:r w:rsidR="00613E81" w:rsidRPr="00265F28">
        <w:rPr>
          <w:rFonts w:ascii="Arial" w:hAnsi="Arial" w:cs="Arial"/>
        </w:rPr>
        <w:t>.</w:t>
      </w:r>
      <w:r w:rsidR="00F168EF">
        <w:rPr>
          <w:rFonts w:ascii="Arial" w:hAnsi="Arial" w:cs="Arial"/>
        </w:rPr>
        <w:t xml:space="preserve"> </w:t>
      </w:r>
      <w:r w:rsidR="00F168EF" w:rsidRPr="00265F28">
        <w:rPr>
          <w:rFonts w:ascii="Arial" w:hAnsi="Arial" w:cs="Arial"/>
        </w:rPr>
        <w:t>[22]</w:t>
      </w:r>
    </w:p>
    <w:p w14:paraId="078FAE9E" w14:textId="60D93331" w:rsidR="00E823D5" w:rsidRPr="00265F28" w:rsidRDefault="00E823D5" w:rsidP="004B6A89">
      <w:pPr>
        <w:jc w:val="both"/>
        <w:rPr>
          <w:rFonts w:ascii="Arial" w:hAnsi="Arial" w:cs="Arial"/>
        </w:rPr>
      </w:pPr>
      <w:r w:rsidRPr="00265F28">
        <w:rPr>
          <w:rFonts w:ascii="Arial" w:hAnsi="Arial" w:cs="Arial"/>
          <w:i/>
          <w:iCs/>
        </w:rPr>
        <w:t>Hadleigh Farmer’s Club minute book</w:t>
      </w:r>
      <w:r w:rsidRPr="00265F28">
        <w:rPr>
          <w:rFonts w:ascii="Arial" w:hAnsi="Arial" w:cs="Arial"/>
        </w:rPr>
        <w:t xml:space="preserve"> 1839-1843 and </w:t>
      </w:r>
      <w:r w:rsidRPr="00265F28">
        <w:rPr>
          <w:rFonts w:ascii="Arial" w:hAnsi="Arial" w:cs="Arial"/>
          <w:i/>
          <w:iCs/>
        </w:rPr>
        <w:t>Annual Report</w:t>
      </w:r>
      <w:r w:rsidR="002866C0" w:rsidRPr="00265F28">
        <w:rPr>
          <w:rFonts w:ascii="Arial" w:hAnsi="Arial" w:cs="Arial"/>
        </w:rPr>
        <w:t xml:space="preserve"> </w:t>
      </w:r>
      <w:r w:rsidRPr="00265F28">
        <w:rPr>
          <w:rFonts w:ascii="Arial" w:hAnsi="Arial" w:cs="Arial"/>
        </w:rPr>
        <w:t>1841.</w:t>
      </w:r>
      <w:r w:rsidR="00585C1B">
        <w:rPr>
          <w:rFonts w:ascii="Arial" w:hAnsi="Arial" w:cs="Arial"/>
        </w:rPr>
        <w:t xml:space="preserve"> </w:t>
      </w:r>
      <w:r w:rsidRPr="00265F28">
        <w:rPr>
          <w:rFonts w:ascii="Arial" w:hAnsi="Arial" w:cs="Arial"/>
        </w:rPr>
        <w:t>SROB/GC/544/1/1 &amp; GC544/4/1B</w:t>
      </w:r>
      <w:r w:rsidR="00613E81" w:rsidRPr="00265F28">
        <w:rPr>
          <w:rFonts w:ascii="Arial" w:hAnsi="Arial" w:cs="Arial"/>
        </w:rPr>
        <w:t>.</w:t>
      </w:r>
      <w:r w:rsidR="00F168EF">
        <w:rPr>
          <w:rFonts w:ascii="Arial" w:hAnsi="Arial" w:cs="Arial"/>
        </w:rPr>
        <w:t xml:space="preserve"> </w:t>
      </w:r>
      <w:r w:rsidR="00585C1B">
        <w:rPr>
          <w:rFonts w:ascii="Arial" w:hAnsi="Arial" w:cs="Arial"/>
        </w:rPr>
        <w:t>[23]</w:t>
      </w:r>
    </w:p>
    <w:p w14:paraId="2E2AA6E9" w14:textId="13AC5C30" w:rsidR="00E823D5" w:rsidRPr="00265F28" w:rsidRDefault="00E823D5" w:rsidP="004B6A89">
      <w:pPr>
        <w:jc w:val="both"/>
        <w:rPr>
          <w:rFonts w:ascii="Arial" w:hAnsi="Arial" w:cs="Arial"/>
        </w:rPr>
      </w:pPr>
      <w:r w:rsidRPr="00265F28">
        <w:rPr>
          <w:rFonts w:ascii="Arial" w:hAnsi="Arial" w:cs="Arial"/>
          <w:i/>
          <w:iCs/>
        </w:rPr>
        <w:lastRenderedPageBreak/>
        <w:t>West Suffolk Agricultural Association</w:t>
      </w:r>
      <w:r w:rsidRPr="00265F28">
        <w:rPr>
          <w:rFonts w:ascii="Arial" w:hAnsi="Arial" w:cs="Arial"/>
        </w:rPr>
        <w:t>,</w:t>
      </w:r>
      <w:r w:rsidR="00C72C2C">
        <w:rPr>
          <w:rFonts w:ascii="Arial" w:hAnsi="Arial" w:cs="Arial"/>
        </w:rPr>
        <w:t xml:space="preserve"> </w:t>
      </w:r>
      <w:r w:rsidRPr="00265F28">
        <w:rPr>
          <w:rFonts w:ascii="Arial" w:hAnsi="Arial" w:cs="Arial"/>
        </w:rPr>
        <w:t>SROB/BO1/4</w:t>
      </w:r>
      <w:r w:rsidR="00585C1B">
        <w:rPr>
          <w:rFonts w:ascii="Arial" w:hAnsi="Arial" w:cs="Arial"/>
        </w:rPr>
        <w:t>. [2</w:t>
      </w:r>
      <w:r w:rsidR="00C72C2C">
        <w:rPr>
          <w:rFonts w:ascii="Arial" w:hAnsi="Arial" w:cs="Arial"/>
        </w:rPr>
        <w:t>5]</w:t>
      </w:r>
    </w:p>
    <w:p w14:paraId="3552055F" w14:textId="58F1CCB0" w:rsidR="00E823D5" w:rsidRPr="00265F28" w:rsidRDefault="00E823D5" w:rsidP="004B6A89">
      <w:pPr>
        <w:jc w:val="both"/>
        <w:rPr>
          <w:rFonts w:ascii="Arial" w:hAnsi="Arial" w:cs="Arial"/>
        </w:rPr>
      </w:pPr>
      <w:r w:rsidRPr="00265F28">
        <w:rPr>
          <w:rFonts w:ascii="Arial" w:hAnsi="Arial" w:cs="Arial"/>
          <w:i/>
          <w:iCs/>
        </w:rPr>
        <w:t xml:space="preserve">East Suffolk Agricultural Association </w:t>
      </w:r>
      <w:r w:rsidRPr="00265F28">
        <w:rPr>
          <w:rFonts w:ascii="Arial" w:hAnsi="Arial" w:cs="Arial"/>
        </w:rPr>
        <w:t>1841/1849.</w:t>
      </w:r>
      <w:r w:rsidR="00C72C2C">
        <w:rPr>
          <w:rFonts w:ascii="Arial" w:hAnsi="Arial" w:cs="Arial"/>
        </w:rPr>
        <w:t xml:space="preserve"> </w:t>
      </w:r>
      <w:r w:rsidR="166BEA22" w:rsidRPr="00265F28">
        <w:rPr>
          <w:rFonts w:ascii="Arial" w:hAnsi="Arial" w:cs="Arial"/>
        </w:rPr>
        <w:t xml:space="preserve"> </w:t>
      </w:r>
      <w:r w:rsidRPr="00265F28">
        <w:rPr>
          <w:rFonts w:ascii="Arial" w:hAnsi="Arial" w:cs="Arial"/>
        </w:rPr>
        <w:t>SROI/HA11/B1/23/6.</w:t>
      </w:r>
      <w:r w:rsidR="00C72C2C">
        <w:rPr>
          <w:rFonts w:ascii="Arial" w:hAnsi="Arial" w:cs="Arial"/>
        </w:rPr>
        <w:t xml:space="preserve"> [30]</w:t>
      </w:r>
    </w:p>
    <w:p w14:paraId="26A4E75A" w14:textId="6D8BFC40" w:rsidR="00E823D5" w:rsidRPr="00265F28" w:rsidRDefault="00E823D5" w:rsidP="004B6A89">
      <w:pPr>
        <w:jc w:val="both"/>
        <w:rPr>
          <w:rFonts w:ascii="Arial" w:hAnsi="Arial" w:cs="Arial"/>
        </w:rPr>
      </w:pPr>
      <w:r w:rsidRPr="00265F28">
        <w:rPr>
          <w:rFonts w:ascii="Arial" w:hAnsi="Arial" w:cs="Arial"/>
          <w:i/>
          <w:iCs/>
        </w:rPr>
        <w:t>County Agricultural Society</w:t>
      </w:r>
      <w:r w:rsidRPr="00265F28">
        <w:rPr>
          <w:rFonts w:ascii="Arial" w:hAnsi="Arial" w:cs="Arial"/>
        </w:rPr>
        <w:t xml:space="preserve"> 1800.</w:t>
      </w:r>
      <w:r w:rsidR="4E2AA79E" w:rsidRPr="00265F28">
        <w:rPr>
          <w:rFonts w:ascii="Arial" w:hAnsi="Arial" w:cs="Arial"/>
        </w:rPr>
        <w:t xml:space="preserve"> </w:t>
      </w:r>
      <w:r w:rsidRPr="00265F28">
        <w:rPr>
          <w:rFonts w:ascii="Arial" w:hAnsi="Arial" w:cs="Arial"/>
        </w:rPr>
        <w:t>SROI/HA14/D1.</w:t>
      </w:r>
      <w:r w:rsidR="00C72C2C">
        <w:rPr>
          <w:rFonts w:ascii="Arial" w:hAnsi="Arial" w:cs="Arial"/>
        </w:rPr>
        <w:t xml:space="preserve"> [29]</w:t>
      </w:r>
    </w:p>
    <w:p w14:paraId="1F4C395F" w14:textId="4EF801B8" w:rsidR="00E823D5" w:rsidRPr="00265F28" w:rsidRDefault="00E823D5" w:rsidP="004B6A89">
      <w:pPr>
        <w:jc w:val="both"/>
        <w:rPr>
          <w:rFonts w:ascii="Arial" w:hAnsi="Arial" w:cs="Arial"/>
        </w:rPr>
      </w:pPr>
      <w:r w:rsidRPr="00265F28">
        <w:rPr>
          <w:rFonts w:ascii="Arial" w:hAnsi="Arial" w:cs="Arial"/>
          <w:i/>
          <w:iCs/>
        </w:rPr>
        <w:t>South Suffolk Agricultural Society Prospectus</w:t>
      </w:r>
      <w:r w:rsidRPr="00265F28">
        <w:rPr>
          <w:rFonts w:ascii="Arial" w:hAnsi="Arial" w:cs="Arial"/>
        </w:rPr>
        <w:t xml:space="preserve"> 1835.</w:t>
      </w:r>
      <w:r w:rsidR="00C72C2C">
        <w:rPr>
          <w:rFonts w:ascii="Arial" w:hAnsi="Arial" w:cs="Arial"/>
        </w:rPr>
        <w:t xml:space="preserve"> </w:t>
      </w:r>
      <w:r w:rsidRPr="00265F28">
        <w:rPr>
          <w:rFonts w:ascii="Arial" w:hAnsi="Arial" w:cs="Arial"/>
        </w:rPr>
        <w:t>SROB/FB61/A/2/1/11.</w:t>
      </w:r>
      <w:r w:rsidR="00C72C2C">
        <w:rPr>
          <w:rFonts w:ascii="Arial" w:hAnsi="Arial" w:cs="Arial"/>
        </w:rPr>
        <w:t xml:space="preserve"> [24]</w:t>
      </w:r>
    </w:p>
    <w:p w14:paraId="4A41A48A" w14:textId="63F7B3BE" w:rsidR="00E823D5" w:rsidRPr="00265F28" w:rsidRDefault="00E823D5" w:rsidP="004B6A89">
      <w:pPr>
        <w:jc w:val="both"/>
        <w:rPr>
          <w:rFonts w:ascii="Arial" w:hAnsi="Arial" w:cs="Arial"/>
        </w:rPr>
      </w:pPr>
      <w:r w:rsidRPr="00265F28">
        <w:rPr>
          <w:rFonts w:ascii="Arial" w:hAnsi="Arial" w:cs="Arial"/>
          <w:i/>
          <w:iCs/>
        </w:rPr>
        <w:t xml:space="preserve">Debenham </w:t>
      </w:r>
      <w:r w:rsidR="005F3968" w:rsidRPr="00265F28">
        <w:rPr>
          <w:rFonts w:ascii="Arial" w:hAnsi="Arial" w:cs="Arial"/>
          <w:i/>
          <w:iCs/>
        </w:rPr>
        <w:t>Fa</w:t>
      </w:r>
      <w:r w:rsidRPr="00265F28">
        <w:rPr>
          <w:rFonts w:ascii="Arial" w:hAnsi="Arial" w:cs="Arial"/>
          <w:i/>
          <w:iCs/>
        </w:rPr>
        <w:t>rmer’s Club</w:t>
      </w:r>
      <w:r w:rsidRPr="00265F28">
        <w:rPr>
          <w:rFonts w:ascii="Arial" w:hAnsi="Arial" w:cs="Arial"/>
        </w:rPr>
        <w:t>. SRO/I/FB/47/A/1/1</w:t>
      </w:r>
      <w:r w:rsidR="00613E81" w:rsidRPr="00265F28">
        <w:rPr>
          <w:rFonts w:ascii="Arial" w:hAnsi="Arial" w:cs="Arial"/>
        </w:rPr>
        <w:t>.</w:t>
      </w:r>
      <w:r w:rsidR="00C72C2C">
        <w:rPr>
          <w:rFonts w:ascii="Arial" w:hAnsi="Arial" w:cs="Arial"/>
        </w:rPr>
        <w:t xml:space="preserve"> [26]</w:t>
      </w:r>
    </w:p>
    <w:p w14:paraId="6A5E0913" w14:textId="4F368D73" w:rsidR="00B552AC" w:rsidRPr="00265F28" w:rsidRDefault="00B552AC" w:rsidP="004B6A89">
      <w:pPr>
        <w:jc w:val="both"/>
        <w:rPr>
          <w:rFonts w:ascii="Arial" w:hAnsi="Arial" w:cs="Arial"/>
        </w:rPr>
      </w:pPr>
      <w:r w:rsidRPr="00265F28">
        <w:rPr>
          <w:rFonts w:ascii="Arial" w:hAnsi="Arial" w:cs="Arial"/>
          <w:i/>
          <w:iCs/>
        </w:rPr>
        <w:t>Mildenhall Ploughing Club</w:t>
      </w:r>
      <w:r w:rsidRPr="00265F28">
        <w:rPr>
          <w:rFonts w:ascii="Arial" w:hAnsi="Arial" w:cs="Arial"/>
        </w:rPr>
        <w:t xml:space="preserve">. </w:t>
      </w:r>
      <w:r w:rsidR="00CB67CB" w:rsidRPr="00CB67CB">
        <w:rPr>
          <w:rFonts w:ascii="Arial" w:hAnsi="Arial" w:cs="Arial"/>
          <w:i/>
          <w:iCs/>
        </w:rPr>
        <w:t>Bury &amp; Norwich Post</w:t>
      </w:r>
      <w:r w:rsidR="00CB67CB">
        <w:rPr>
          <w:rFonts w:ascii="Arial" w:hAnsi="Arial" w:cs="Arial"/>
        </w:rPr>
        <w:t xml:space="preserve"> (</w:t>
      </w:r>
      <w:r w:rsidR="00977141" w:rsidRPr="00265F28">
        <w:rPr>
          <w:rFonts w:ascii="Arial" w:hAnsi="Arial" w:cs="Arial"/>
        </w:rPr>
        <w:t>BNP</w:t>
      </w:r>
      <w:r w:rsidR="00CB67CB">
        <w:rPr>
          <w:rFonts w:ascii="Arial" w:hAnsi="Arial" w:cs="Arial"/>
        </w:rPr>
        <w:t>)</w:t>
      </w:r>
      <w:r w:rsidR="00D01D44" w:rsidRPr="00265F28">
        <w:rPr>
          <w:rFonts w:ascii="Arial" w:hAnsi="Arial" w:cs="Arial"/>
        </w:rPr>
        <w:t>,</w:t>
      </w:r>
      <w:r w:rsidRPr="00265F28">
        <w:rPr>
          <w:rFonts w:ascii="Arial" w:hAnsi="Arial" w:cs="Arial"/>
        </w:rPr>
        <w:t xml:space="preserve"> 27/7/1853.</w:t>
      </w:r>
      <w:r w:rsidR="007E4D7B">
        <w:rPr>
          <w:rFonts w:ascii="Arial" w:hAnsi="Arial" w:cs="Arial"/>
        </w:rPr>
        <w:t xml:space="preserve"> </w:t>
      </w:r>
      <w:r w:rsidRPr="00265F28">
        <w:rPr>
          <w:rFonts w:ascii="Arial" w:hAnsi="Arial" w:cs="Arial"/>
        </w:rPr>
        <w:t>British Newspaper Archive (BNA).</w:t>
      </w:r>
      <w:r w:rsidR="007E4D7B">
        <w:rPr>
          <w:rFonts w:ascii="Arial" w:hAnsi="Arial" w:cs="Arial"/>
        </w:rPr>
        <w:t xml:space="preserve"> [27]</w:t>
      </w:r>
    </w:p>
    <w:p w14:paraId="6870AF55" w14:textId="30AD36DD" w:rsidR="00F50F46" w:rsidRPr="00265F28" w:rsidRDefault="00F50F46" w:rsidP="004B6A89">
      <w:pPr>
        <w:jc w:val="both"/>
        <w:rPr>
          <w:rFonts w:ascii="Arial" w:hAnsi="Arial" w:cs="Arial"/>
          <w:i/>
          <w:iCs/>
        </w:rPr>
      </w:pPr>
      <w:r w:rsidRPr="00265F28">
        <w:rPr>
          <w:rFonts w:ascii="Arial" w:hAnsi="Arial" w:cs="Arial"/>
          <w:i/>
          <w:iCs/>
        </w:rPr>
        <w:t xml:space="preserve">East Suffolk Chamber of Agriculture. </w:t>
      </w:r>
      <w:r w:rsidRPr="00265F28">
        <w:rPr>
          <w:rFonts w:ascii="Arial" w:hAnsi="Arial" w:cs="Arial"/>
        </w:rPr>
        <w:t>B</w:t>
      </w:r>
      <w:r w:rsidR="00977141" w:rsidRPr="00265F28">
        <w:rPr>
          <w:rFonts w:ascii="Arial" w:hAnsi="Arial" w:cs="Arial"/>
        </w:rPr>
        <w:t>NP</w:t>
      </w:r>
      <w:r w:rsidR="00FB5B5D" w:rsidRPr="00265F28">
        <w:rPr>
          <w:rFonts w:ascii="Arial" w:hAnsi="Arial" w:cs="Arial"/>
        </w:rPr>
        <w:t>,</w:t>
      </w:r>
      <w:r w:rsidRPr="00265F28">
        <w:rPr>
          <w:rFonts w:ascii="Arial" w:hAnsi="Arial" w:cs="Arial"/>
        </w:rPr>
        <w:t xml:space="preserve"> 24/12/1867</w:t>
      </w:r>
      <w:r w:rsidR="007F587A" w:rsidRPr="00265F28">
        <w:rPr>
          <w:rFonts w:ascii="Arial" w:hAnsi="Arial" w:cs="Arial"/>
        </w:rPr>
        <w:t xml:space="preserve"> </w:t>
      </w:r>
      <w:r w:rsidR="007015B4" w:rsidRPr="00265F28">
        <w:rPr>
          <w:rFonts w:ascii="Arial" w:hAnsi="Arial" w:cs="Arial"/>
        </w:rPr>
        <w:t xml:space="preserve">BNA </w:t>
      </w:r>
      <w:r w:rsidR="007F587A" w:rsidRPr="00265F28">
        <w:rPr>
          <w:rFonts w:ascii="Arial" w:hAnsi="Arial" w:cs="Arial"/>
        </w:rPr>
        <w:t>p.6.</w:t>
      </w:r>
      <w:r w:rsidR="00DE5384" w:rsidRPr="00265F28">
        <w:rPr>
          <w:rFonts w:ascii="Arial" w:hAnsi="Arial" w:cs="Arial"/>
        </w:rPr>
        <w:t xml:space="preserve"> SRO</w:t>
      </w:r>
      <w:r w:rsidR="009600A0" w:rsidRPr="00265F28">
        <w:rPr>
          <w:rFonts w:ascii="Arial" w:hAnsi="Arial" w:cs="Arial"/>
        </w:rPr>
        <w:t>/B/L/I</w:t>
      </w:r>
    </w:p>
    <w:p w14:paraId="59C92B39" w14:textId="77777777" w:rsidR="006D7B50" w:rsidRDefault="00F50F46" w:rsidP="004B6A89">
      <w:pPr>
        <w:jc w:val="both"/>
        <w:rPr>
          <w:rFonts w:ascii="Arial" w:hAnsi="Arial" w:cs="Arial"/>
          <w:i/>
          <w:iCs/>
        </w:rPr>
      </w:pPr>
      <w:r w:rsidRPr="00265F28">
        <w:rPr>
          <w:rFonts w:ascii="Arial" w:hAnsi="Arial" w:cs="Arial"/>
          <w:i/>
          <w:iCs/>
        </w:rPr>
        <w:t xml:space="preserve">West Suffolk Chamber of Agriculture. </w:t>
      </w:r>
      <w:r w:rsidR="00FB5B5D" w:rsidRPr="00265F28">
        <w:rPr>
          <w:rFonts w:ascii="Arial" w:hAnsi="Arial" w:cs="Arial"/>
        </w:rPr>
        <w:t>BNP,</w:t>
      </w:r>
      <w:r w:rsidRPr="00265F28">
        <w:rPr>
          <w:rFonts w:ascii="Arial" w:hAnsi="Arial" w:cs="Arial"/>
        </w:rPr>
        <w:t xml:space="preserve"> 5/11/1867</w:t>
      </w:r>
      <w:r w:rsidR="007F587A" w:rsidRPr="00265F28">
        <w:rPr>
          <w:rFonts w:ascii="Arial" w:hAnsi="Arial" w:cs="Arial"/>
        </w:rPr>
        <w:t xml:space="preserve"> </w:t>
      </w:r>
      <w:r w:rsidR="007015B4" w:rsidRPr="00265F28">
        <w:rPr>
          <w:rFonts w:ascii="Arial" w:hAnsi="Arial" w:cs="Arial"/>
        </w:rPr>
        <w:t xml:space="preserve">BNA </w:t>
      </w:r>
      <w:r w:rsidR="007F587A" w:rsidRPr="00265F28">
        <w:rPr>
          <w:rFonts w:ascii="Arial" w:hAnsi="Arial" w:cs="Arial"/>
        </w:rPr>
        <w:t>p.6.</w:t>
      </w:r>
      <w:r w:rsidR="009600A0" w:rsidRPr="00265F28">
        <w:rPr>
          <w:rFonts w:ascii="Arial" w:hAnsi="Arial" w:cs="Arial"/>
        </w:rPr>
        <w:t xml:space="preserve"> SRO/B/L/I</w:t>
      </w:r>
    </w:p>
    <w:p w14:paraId="5352105B" w14:textId="25FF9A24" w:rsidR="00E823D5" w:rsidRPr="006D7B50" w:rsidRDefault="00E823D5" w:rsidP="004B6A89">
      <w:pPr>
        <w:jc w:val="both"/>
        <w:rPr>
          <w:rFonts w:ascii="Arial" w:hAnsi="Arial" w:cs="Arial"/>
          <w:i/>
          <w:iCs/>
        </w:rPr>
      </w:pPr>
      <w:r w:rsidRPr="00265F28">
        <w:rPr>
          <w:rFonts w:ascii="Arial" w:hAnsi="Arial" w:cs="Arial"/>
        </w:rPr>
        <w:t>The records listed below</w:t>
      </w:r>
      <w:r w:rsidR="00B070A5" w:rsidRPr="00265F28">
        <w:rPr>
          <w:rFonts w:ascii="Arial" w:hAnsi="Arial" w:cs="Arial"/>
        </w:rPr>
        <w:t xml:space="preserve"> </w:t>
      </w:r>
      <w:r w:rsidRPr="00265F28">
        <w:rPr>
          <w:rFonts w:ascii="Arial" w:hAnsi="Arial" w:cs="Arial"/>
        </w:rPr>
        <w:t>are available at the places indicated.</w:t>
      </w:r>
    </w:p>
    <w:p w14:paraId="2E5AABA8" w14:textId="1B6698E6" w:rsidR="001E42B9" w:rsidRPr="00265F28" w:rsidRDefault="0002221E" w:rsidP="004B6A89">
      <w:pPr>
        <w:jc w:val="both"/>
        <w:rPr>
          <w:rFonts w:ascii="Arial" w:hAnsi="Arial" w:cs="Arial"/>
        </w:rPr>
      </w:pPr>
      <w:r w:rsidRPr="00265F28">
        <w:rPr>
          <w:rFonts w:ascii="Arial" w:hAnsi="Arial" w:cs="Arial"/>
        </w:rPr>
        <w:t>K</w:t>
      </w:r>
      <w:r w:rsidR="00807752" w:rsidRPr="00265F28">
        <w:rPr>
          <w:rFonts w:ascii="Arial" w:hAnsi="Arial" w:cs="Arial"/>
        </w:rPr>
        <w:t>evin</w:t>
      </w:r>
      <w:r w:rsidR="00BD680F" w:rsidRPr="00265F28">
        <w:rPr>
          <w:rFonts w:ascii="Arial" w:hAnsi="Arial" w:cs="Arial"/>
        </w:rPr>
        <w:t xml:space="preserve"> </w:t>
      </w:r>
      <w:r w:rsidRPr="00265F28">
        <w:rPr>
          <w:rFonts w:ascii="Arial" w:hAnsi="Arial" w:cs="Arial"/>
        </w:rPr>
        <w:t>Fitzgerald</w:t>
      </w:r>
      <w:r w:rsidR="006460D4" w:rsidRPr="00265F28">
        <w:rPr>
          <w:rFonts w:ascii="Arial" w:hAnsi="Arial" w:cs="Arial"/>
        </w:rPr>
        <w:t>.</w:t>
      </w:r>
      <w:r w:rsidR="003F2DC5" w:rsidRPr="00265F28">
        <w:rPr>
          <w:rFonts w:ascii="Arial" w:hAnsi="Arial" w:cs="Arial"/>
        </w:rPr>
        <w:t xml:space="preserve"> </w:t>
      </w:r>
      <w:r w:rsidR="00732D05" w:rsidRPr="00265F28">
        <w:rPr>
          <w:rFonts w:ascii="Arial" w:hAnsi="Arial" w:cs="Arial"/>
          <w:i/>
          <w:iCs/>
        </w:rPr>
        <w:t xml:space="preserve">Ahead Of Their Time, A Short History </w:t>
      </w:r>
      <w:r w:rsidRPr="00265F28">
        <w:rPr>
          <w:rFonts w:ascii="Arial" w:hAnsi="Arial" w:cs="Arial"/>
          <w:i/>
          <w:iCs/>
        </w:rPr>
        <w:t>O</w:t>
      </w:r>
      <w:r w:rsidR="00732D05" w:rsidRPr="00265F28">
        <w:rPr>
          <w:rFonts w:ascii="Arial" w:hAnsi="Arial" w:cs="Arial"/>
          <w:i/>
          <w:iCs/>
        </w:rPr>
        <w:t xml:space="preserve">f </w:t>
      </w:r>
      <w:r w:rsidRPr="00265F28">
        <w:rPr>
          <w:rFonts w:ascii="Arial" w:hAnsi="Arial" w:cs="Arial"/>
          <w:i/>
          <w:iCs/>
        </w:rPr>
        <w:t>T</w:t>
      </w:r>
      <w:r w:rsidR="00732D05" w:rsidRPr="00265F28">
        <w:rPr>
          <w:rFonts w:ascii="Arial" w:hAnsi="Arial" w:cs="Arial"/>
          <w:i/>
          <w:iCs/>
        </w:rPr>
        <w:t>he Farmer</w:t>
      </w:r>
      <w:r w:rsidRPr="00265F28">
        <w:rPr>
          <w:rFonts w:ascii="Arial" w:hAnsi="Arial" w:cs="Arial"/>
          <w:i/>
          <w:iCs/>
        </w:rPr>
        <w:t>s’ Club</w:t>
      </w:r>
      <w:r w:rsidR="003F2DC5" w:rsidRPr="00265F28">
        <w:rPr>
          <w:rFonts w:ascii="Arial" w:hAnsi="Arial" w:cs="Arial"/>
          <w:i/>
          <w:iCs/>
        </w:rPr>
        <w:t xml:space="preserve">. </w:t>
      </w:r>
      <w:r w:rsidR="00366044" w:rsidRPr="00265F28">
        <w:rPr>
          <w:rFonts w:ascii="Arial" w:hAnsi="Arial" w:cs="Arial"/>
        </w:rPr>
        <w:t>N</w:t>
      </w:r>
      <w:r w:rsidR="00E729A9" w:rsidRPr="00265F28">
        <w:rPr>
          <w:rFonts w:ascii="Arial" w:hAnsi="Arial" w:cs="Arial"/>
        </w:rPr>
        <w:t xml:space="preserve">ames </w:t>
      </w:r>
      <w:r w:rsidR="00366044" w:rsidRPr="00265F28">
        <w:rPr>
          <w:rFonts w:ascii="Arial" w:hAnsi="Arial" w:cs="Arial"/>
        </w:rPr>
        <w:t>the</w:t>
      </w:r>
      <w:r w:rsidR="00D04853" w:rsidRPr="00265F28">
        <w:rPr>
          <w:rFonts w:ascii="Arial" w:hAnsi="Arial" w:cs="Arial"/>
        </w:rPr>
        <w:t xml:space="preserve"> </w:t>
      </w:r>
      <w:r w:rsidR="00E729A9" w:rsidRPr="00265F28">
        <w:rPr>
          <w:rFonts w:ascii="Arial" w:hAnsi="Arial" w:cs="Arial"/>
        </w:rPr>
        <w:t>committee members and speakers at the London clubhouse in Whitehall</w:t>
      </w:r>
      <w:r w:rsidR="00060032" w:rsidRPr="00265F28">
        <w:rPr>
          <w:rFonts w:ascii="Arial" w:hAnsi="Arial" w:cs="Arial"/>
        </w:rPr>
        <w:t>,</w:t>
      </w:r>
      <w:r w:rsidR="00960462" w:rsidRPr="00265F28">
        <w:rPr>
          <w:rFonts w:ascii="Arial" w:hAnsi="Arial" w:cs="Arial"/>
        </w:rPr>
        <w:t xml:space="preserve"> from 1841 to 1967,</w:t>
      </w:r>
      <w:r w:rsidR="00060032" w:rsidRPr="00265F28">
        <w:rPr>
          <w:rFonts w:ascii="Arial" w:hAnsi="Arial" w:cs="Arial"/>
        </w:rPr>
        <w:t xml:space="preserve"> many of whom were </w:t>
      </w:r>
      <w:r w:rsidR="00583A84" w:rsidRPr="00265F28">
        <w:rPr>
          <w:rFonts w:ascii="Arial" w:hAnsi="Arial" w:cs="Arial"/>
        </w:rPr>
        <w:t>prominent East Anglian farmers.</w:t>
      </w:r>
      <w:r w:rsidR="00295C58" w:rsidRPr="00265F28">
        <w:rPr>
          <w:rStyle w:val="FootnoteReference"/>
          <w:rFonts w:ascii="Arial" w:hAnsi="Arial" w:cs="Arial"/>
        </w:rPr>
        <w:footnoteReference w:id="43"/>
      </w:r>
      <w:r w:rsidR="001B5A91" w:rsidRPr="00265F28">
        <w:rPr>
          <w:rFonts w:ascii="Arial" w:hAnsi="Arial" w:cs="Arial"/>
        </w:rPr>
        <w:t xml:space="preserve"> SRO/</w:t>
      </w:r>
      <w:r w:rsidR="004A254E" w:rsidRPr="00265F28">
        <w:rPr>
          <w:rFonts w:ascii="Arial" w:hAnsi="Arial" w:cs="Arial"/>
        </w:rPr>
        <w:t>I/</w:t>
      </w:r>
      <w:r w:rsidR="001B5A91" w:rsidRPr="00265F28">
        <w:rPr>
          <w:rFonts w:ascii="Arial" w:hAnsi="Arial" w:cs="Arial"/>
        </w:rPr>
        <w:t>HOLD local studies library</w:t>
      </w:r>
      <w:r w:rsidR="00046686" w:rsidRPr="00265F28">
        <w:rPr>
          <w:rFonts w:ascii="Arial" w:hAnsi="Arial" w:cs="Arial"/>
        </w:rPr>
        <w:t>.</w:t>
      </w:r>
    </w:p>
    <w:p w14:paraId="57A8C009" w14:textId="5D91C384" w:rsidR="00E823D5" w:rsidRPr="00265F28" w:rsidRDefault="00CA3443" w:rsidP="004B6A89">
      <w:pPr>
        <w:jc w:val="both"/>
        <w:rPr>
          <w:rFonts w:ascii="Arial" w:hAnsi="Arial" w:cs="Arial"/>
        </w:rPr>
      </w:pPr>
      <w:r w:rsidRPr="00265F28">
        <w:rPr>
          <w:rFonts w:ascii="Arial" w:hAnsi="Arial" w:cs="Arial"/>
        </w:rPr>
        <w:t>John Joseph Mechi</w:t>
      </w:r>
      <w:r w:rsidR="006460D4" w:rsidRPr="00265F28">
        <w:rPr>
          <w:rFonts w:ascii="Arial" w:hAnsi="Arial" w:cs="Arial"/>
        </w:rPr>
        <w:t>.</w:t>
      </w:r>
      <w:r w:rsidRPr="00265F28">
        <w:rPr>
          <w:rFonts w:ascii="Arial" w:hAnsi="Arial" w:cs="Arial"/>
        </w:rPr>
        <w:t xml:space="preserve"> </w:t>
      </w:r>
      <w:r w:rsidR="00E823D5" w:rsidRPr="00265F28">
        <w:rPr>
          <w:rFonts w:ascii="Arial" w:hAnsi="Arial" w:cs="Arial"/>
          <w:i/>
          <w:iCs/>
        </w:rPr>
        <w:t xml:space="preserve">Mechi’s </w:t>
      </w:r>
      <w:r w:rsidR="00E823D5" w:rsidRPr="00265F28">
        <w:rPr>
          <w:rFonts w:ascii="Arial" w:hAnsi="Arial" w:cs="Arial"/>
          <w:i/>
        </w:rPr>
        <w:t>Experience in Drainage</w:t>
      </w:r>
      <w:r w:rsidR="00C310CF" w:rsidRPr="00265F28">
        <w:rPr>
          <w:rFonts w:ascii="Arial" w:hAnsi="Arial" w:cs="Arial"/>
          <w:i/>
        </w:rPr>
        <w:t xml:space="preserve">. </w:t>
      </w:r>
      <w:r w:rsidR="001E00DA" w:rsidRPr="00265F28">
        <w:rPr>
          <w:rFonts w:ascii="Arial" w:hAnsi="Arial" w:cs="Arial"/>
          <w:iCs/>
        </w:rPr>
        <w:t>Tiptree</w:t>
      </w:r>
      <w:r w:rsidR="00E83F47" w:rsidRPr="00265F28">
        <w:rPr>
          <w:rFonts w:ascii="Arial" w:hAnsi="Arial" w:cs="Arial"/>
          <w:iCs/>
        </w:rPr>
        <w:t xml:space="preserve"> Hall Farm,</w:t>
      </w:r>
      <w:r w:rsidR="001E00DA" w:rsidRPr="00265F28">
        <w:rPr>
          <w:rFonts w:ascii="Arial" w:hAnsi="Arial" w:cs="Arial"/>
          <w:iCs/>
        </w:rPr>
        <w:t xml:space="preserve"> Essex</w:t>
      </w:r>
      <w:r w:rsidR="00E83F47" w:rsidRPr="00265F28">
        <w:rPr>
          <w:rFonts w:ascii="Arial" w:hAnsi="Arial" w:cs="Arial"/>
          <w:iCs/>
        </w:rPr>
        <w:t>.</w:t>
      </w:r>
      <w:r w:rsidR="00E83F47" w:rsidRPr="00265F28">
        <w:rPr>
          <w:rFonts w:ascii="Arial" w:hAnsi="Arial" w:cs="Arial"/>
          <w:i/>
        </w:rPr>
        <w:t xml:space="preserve"> </w:t>
      </w:r>
      <w:r w:rsidR="00E823D5" w:rsidRPr="00265F28">
        <w:rPr>
          <w:rFonts w:ascii="Arial" w:hAnsi="Arial" w:cs="Arial"/>
        </w:rPr>
        <w:t>Google Books.</w:t>
      </w:r>
      <w:r w:rsidR="00E823D5" w:rsidRPr="00265F28">
        <w:rPr>
          <w:rStyle w:val="FootnoteReference"/>
          <w:rFonts w:ascii="Arial" w:hAnsi="Arial" w:cs="Arial"/>
        </w:rPr>
        <w:footnoteReference w:id="44"/>
      </w:r>
      <w:r w:rsidR="00E823D5" w:rsidRPr="00265F28">
        <w:rPr>
          <w:rFonts w:ascii="Arial" w:hAnsi="Arial" w:cs="Arial"/>
        </w:rPr>
        <w:t xml:space="preserve"> </w:t>
      </w:r>
      <w:r w:rsidR="0019261A">
        <w:rPr>
          <w:rFonts w:ascii="Arial" w:hAnsi="Arial" w:cs="Arial"/>
        </w:rPr>
        <w:t>[59]</w:t>
      </w:r>
    </w:p>
    <w:p w14:paraId="7FDBEDC9" w14:textId="1D333F41" w:rsidR="00E823D5" w:rsidRPr="00265F28" w:rsidRDefault="00E823D5" w:rsidP="004B6A89">
      <w:pPr>
        <w:jc w:val="both"/>
        <w:rPr>
          <w:rFonts w:ascii="Arial" w:hAnsi="Arial" w:cs="Arial"/>
        </w:rPr>
      </w:pPr>
      <w:r w:rsidRPr="00265F28">
        <w:rPr>
          <w:rFonts w:ascii="Arial" w:hAnsi="Arial" w:cs="Arial"/>
        </w:rPr>
        <w:t>Rev</w:t>
      </w:r>
      <w:r w:rsidR="00334FD6" w:rsidRPr="00265F28">
        <w:rPr>
          <w:rFonts w:ascii="Arial" w:hAnsi="Arial" w:cs="Arial"/>
        </w:rPr>
        <w:t xml:space="preserve">erend </w:t>
      </w:r>
      <w:r w:rsidRPr="00265F28">
        <w:rPr>
          <w:rFonts w:ascii="Arial" w:hAnsi="Arial" w:cs="Arial"/>
        </w:rPr>
        <w:t>J.</w:t>
      </w:r>
      <w:r w:rsidR="00334FD6" w:rsidRPr="00265F28">
        <w:rPr>
          <w:rFonts w:ascii="Arial" w:hAnsi="Arial" w:cs="Arial"/>
        </w:rPr>
        <w:t xml:space="preserve"> </w:t>
      </w:r>
      <w:r w:rsidRPr="00265F28">
        <w:rPr>
          <w:rFonts w:ascii="Arial" w:hAnsi="Arial" w:cs="Arial"/>
        </w:rPr>
        <w:t>H.</w:t>
      </w:r>
      <w:r w:rsidR="00334FD6" w:rsidRPr="00265F28">
        <w:rPr>
          <w:rFonts w:ascii="Arial" w:hAnsi="Arial" w:cs="Arial"/>
        </w:rPr>
        <w:t xml:space="preserve"> </w:t>
      </w:r>
      <w:r w:rsidRPr="00265F28">
        <w:rPr>
          <w:rFonts w:ascii="Arial" w:hAnsi="Arial" w:cs="Arial"/>
        </w:rPr>
        <w:t>Groome Rector of Earl Soham</w:t>
      </w:r>
      <w:r w:rsidR="006460D4" w:rsidRPr="00265F28">
        <w:rPr>
          <w:rFonts w:ascii="Arial" w:hAnsi="Arial" w:cs="Arial"/>
        </w:rPr>
        <w:t>.</w:t>
      </w:r>
      <w:r w:rsidRPr="00265F28">
        <w:rPr>
          <w:rFonts w:ascii="Arial" w:hAnsi="Arial" w:cs="Arial"/>
        </w:rPr>
        <w:t xml:space="preserve"> </w:t>
      </w:r>
      <w:r w:rsidRPr="00265F28">
        <w:rPr>
          <w:rFonts w:ascii="Arial" w:hAnsi="Arial" w:cs="Arial"/>
          <w:i/>
        </w:rPr>
        <w:t>Defecation and Utilisation of the Sewage Stream</w:t>
      </w:r>
      <w:r w:rsidRPr="00265F28">
        <w:rPr>
          <w:rFonts w:ascii="Arial" w:hAnsi="Arial" w:cs="Arial"/>
        </w:rPr>
        <w:t>. Google Books.</w:t>
      </w:r>
      <w:r w:rsidR="00AD2A93" w:rsidRPr="00265F28">
        <w:rPr>
          <w:rStyle w:val="FootnoteReference"/>
          <w:rFonts w:ascii="Arial" w:hAnsi="Arial" w:cs="Arial"/>
        </w:rPr>
        <w:footnoteReference w:id="45"/>
      </w:r>
      <w:r w:rsidR="00317938" w:rsidRPr="00265F28">
        <w:rPr>
          <w:rFonts w:ascii="Arial" w:hAnsi="Arial" w:cs="Arial"/>
        </w:rPr>
        <w:t xml:space="preserve"> </w:t>
      </w:r>
      <w:r w:rsidR="00B94D19" w:rsidRPr="00265F28">
        <w:rPr>
          <w:rFonts w:ascii="Arial" w:hAnsi="Arial" w:cs="Arial"/>
        </w:rPr>
        <w:t>[54]</w:t>
      </w:r>
    </w:p>
    <w:p w14:paraId="1C494880" w14:textId="7E4208E9" w:rsidR="00214BC7" w:rsidRPr="00265F28" w:rsidRDefault="00E823D5" w:rsidP="004B6A89">
      <w:pPr>
        <w:jc w:val="both"/>
        <w:rPr>
          <w:rFonts w:ascii="Arial" w:hAnsi="Arial" w:cs="Arial"/>
        </w:rPr>
      </w:pPr>
      <w:r w:rsidRPr="00265F28">
        <w:rPr>
          <w:rFonts w:ascii="Arial" w:hAnsi="Arial" w:cs="Arial"/>
        </w:rPr>
        <w:t xml:space="preserve">Eleanor Ormerod. </w:t>
      </w:r>
      <w:r w:rsidRPr="00265F28">
        <w:rPr>
          <w:rFonts w:ascii="Arial" w:hAnsi="Arial" w:cs="Arial"/>
          <w:i/>
          <w:iCs/>
        </w:rPr>
        <w:t>Reports of Injurious Insect</w:t>
      </w:r>
      <w:r w:rsidR="00C310CF" w:rsidRPr="00265F28">
        <w:rPr>
          <w:rFonts w:ascii="Arial" w:hAnsi="Arial" w:cs="Arial"/>
          <w:i/>
          <w:iCs/>
        </w:rPr>
        <w:t>s</w:t>
      </w:r>
      <w:r w:rsidRPr="00265F28">
        <w:rPr>
          <w:rFonts w:ascii="Arial" w:hAnsi="Arial" w:cs="Arial"/>
        </w:rPr>
        <w:t>.</w:t>
      </w:r>
      <w:r w:rsidRPr="00265F28">
        <w:rPr>
          <w:rStyle w:val="FootnoteReference"/>
          <w:rFonts w:ascii="Arial" w:hAnsi="Arial" w:cs="Arial"/>
        </w:rPr>
        <w:footnoteReference w:id="46"/>
      </w:r>
      <w:r w:rsidR="009E2584" w:rsidRPr="00265F28">
        <w:rPr>
          <w:rFonts w:ascii="Arial" w:hAnsi="Arial" w:cs="Arial"/>
        </w:rPr>
        <w:t xml:space="preserve"> </w:t>
      </w:r>
      <w:r w:rsidR="00A66E34" w:rsidRPr="00265F28">
        <w:rPr>
          <w:rFonts w:ascii="Arial" w:hAnsi="Arial" w:cs="Arial"/>
        </w:rPr>
        <w:t>Link</w:t>
      </w:r>
      <w:r w:rsidR="002220F6" w:rsidRPr="00265F28">
        <w:rPr>
          <w:rFonts w:ascii="Arial" w:hAnsi="Arial" w:cs="Arial"/>
        </w:rPr>
        <w:t xml:space="preserve">s with </w:t>
      </w:r>
      <w:r w:rsidR="000E611B" w:rsidRPr="00265F28">
        <w:rPr>
          <w:rFonts w:ascii="Arial" w:hAnsi="Arial" w:cs="Arial"/>
        </w:rPr>
        <w:t xml:space="preserve">membership of </w:t>
      </w:r>
      <w:r w:rsidR="003D0B04" w:rsidRPr="00265F28">
        <w:rPr>
          <w:rFonts w:ascii="Arial" w:hAnsi="Arial" w:cs="Arial"/>
        </w:rPr>
        <w:t>the Harleston Farmers’ Club</w:t>
      </w:r>
      <w:r w:rsidR="000E611B" w:rsidRPr="00265F28">
        <w:rPr>
          <w:rFonts w:ascii="Arial" w:hAnsi="Arial" w:cs="Arial"/>
        </w:rPr>
        <w:t xml:space="preserve"> </w:t>
      </w:r>
      <w:r w:rsidR="006072D9" w:rsidRPr="00265F28">
        <w:rPr>
          <w:rFonts w:ascii="Arial" w:hAnsi="Arial" w:cs="Arial"/>
        </w:rPr>
        <w:t>(H</w:t>
      </w:r>
      <w:r w:rsidR="001C092D" w:rsidRPr="00265F28">
        <w:rPr>
          <w:rFonts w:ascii="Arial" w:hAnsi="Arial" w:cs="Arial"/>
        </w:rPr>
        <w:t>N</w:t>
      </w:r>
      <w:r w:rsidR="006072D9" w:rsidRPr="00265F28">
        <w:rPr>
          <w:rFonts w:ascii="Arial" w:hAnsi="Arial" w:cs="Arial"/>
        </w:rPr>
        <w:t>FC),</w:t>
      </w:r>
      <w:r w:rsidR="00E25AA8" w:rsidRPr="00265F28">
        <w:rPr>
          <w:rFonts w:ascii="Arial" w:hAnsi="Arial" w:cs="Arial"/>
        </w:rPr>
        <w:t xml:space="preserve"> </w:t>
      </w:r>
      <w:r w:rsidR="00F67C05" w:rsidRPr="00265F28">
        <w:rPr>
          <w:rFonts w:ascii="Arial" w:hAnsi="Arial" w:cs="Arial"/>
        </w:rPr>
        <w:t>Google Books. [55]</w:t>
      </w:r>
    </w:p>
    <w:p w14:paraId="30DD46DC" w14:textId="69D80EE1" w:rsidR="008D6D5B" w:rsidRPr="00265F28" w:rsidRDefault="00E823D5" w:rsidP="004B6A89">
      <w:pPr>
        <w:jc w:val="both"/>
        <w:rPr>
          <w:rFonts w:ascii="Arial" w:hAnsi="Arial" w:cs="Arial"/>
        </w:rPr>
      </w:pPr>
      <w:r w:rsidRPr="00265F28">
        <w:rPr>
          <w:rFonts w:ascii="Arial" w:hAnsi="Arial" w:cs="Arial"/>
        </w:rPr>
        <w:t>Orlando Whistlecraft.</w:t>
      </w:r>
      <w:r w:rsidR="008D6D5B" w:rsidRPr="00265F28">
        <w:rPr>
          <w:rFonts w:ascii="Arial" w:hAnsi="Arial" w:cs="Arial"/>
        </w:rPr>
        <w:t xml:space="preserve"> </w:t>
      </w:r>
      <w:r w:rsidR="003E613F" w:rsidRPr="00265F28">
        <w:rPr>
          <w:rFonts w:ascii="Arial" w:hAnsi="Arial" w:cs="Arial"/>
          <w:i/>
        </w:rPr>
        <w:t>Meteorology</w:t>
      </w:r>
      <w:r w:rsidRPr="00265F28">
        <w:rPr>
          <w:rFonts w:ascii="Arial" w:hAnsi="Arial" w:cs="Arial"/>
        </w:rPr>
        <w:t>.</w:t>
      </w:r>
      <w:r w:rsidRPr="00265F28">
        <w:rPr>
          <w:rStyle w:val="FootnoteReference"/>
          <w:rFonts w:ascii="Arial" w:hAnsi="Arial" w:cs="Arial"/>
        </w:rPr>
        <w:footnoteReference w:id="47"/>
      </w:r>
      <w:r w:rsidR="00806486" w:rsidRPr="00265F28">
        <w:rPr>
          <w:rFonts w:ascii="Arial" w:hAnsi="Arial" w:cs="Arial"/>
        </w:rPr>
        <w:t xml:space="preserve"> [</w:t>
      </w:r>
      <w:r w:rsidR="003E1B11" w:rsidRPr="00265F28">
        <w:rPr>
          <w:rFonts w:ascii="Arial" w:hAnsi="Arial" w:cs="Arial"/>
        </w:rPr>
        <w:t>56</w:t>
      </w:r>
      <w:r w:rsidR="00806486" w:rsidRPr="00265F28">
        <w:rPr>
          <w:rFonts w:ascii="Arial" w:hAnsi="Arial" w:cs="Arial"/>
        </w:rPr>
        <w:t>]</w:t>
      </w:r>
    </w:p>
    <w:p w14:paraId="71537C9E" w14:textId="2733B923" w:rsidR="00E823D5" w:rsidRPr="00265F28" w:rsidRDefault="00E823D5" w:rsidP="004B6A89">
      <w:pPr>
        <w:jc w:val="both"/>
        <w:rPr>
          <w:rFonts w:ascii="Arial" w:hAnsi="Arial" w:cs="Arial"/>
        </w:rPr>
      </w:pPr>
      <w:r w:rsidRPr="00265F28">
        <w:rPr>
          <w:rFonts w:ascii="Arial" w:hAnsi="Arial" w:cs="Arial"/>
        </w:rPr>
        <w:t xml:space="preserve">Robert Hughman. </w:t>
      </w:r>
      <w:r w:rsidRPr="00265F28">
        <w:rPr>
          <w:rFonts w:ascii="Arial" w:hAnsi="Arial" w:cs="Arial"/>
          <w:i/>
        </w:rPr>
        <w:t>A Rambling Rhyme</w:t>
      </w:r>
      <w:r w:rsidRPr="00265F28">
        <w:rPr>
          <w:rFonts w:ascii="Arial" w:hAnsi="Arial" w:cs="Arial"/>
        </w:rPr>
        <w:t>. Google Books.</w:t>
      </w:r>
      <w:r w:rsidRPr="00265F28">
        <w:rPr>
          <w:rStyle w:val="FootnoteReference"/>
          <w:rFonts w:ascii="Arial" w:hAnsi="Arial" w:cs="Arial"/>
        </w:rPr>
        <w:footnoteReference w:id="48"/>
      </w:r>
      <w:r w:rsidR="00FC2B54" w:rsidRPr="00265F28">
        <w:rPr>
          <w:rFonts w:ascii="Arial" w:hAnsi="Arial" w:cs="Arial"/>
        </w:rPr>
        <w:t xml:space="preserve"> [58]</w:t>
      </w:r>
    </w:p>
    <w:p w14:paraId="2AE0BB67" w14:textId="035F1881" w:rsidR="00E823D5" w:rsidRPr="00265F28" w:rsidRDefault="00E823D5" w:rsidP="004B6A89">
      <w:pPr>
        <w:jc w:val="both"/>
        <w:rPr>
          <w:rFonts w:ascii="Arial" w:hAnsi="Arial" w:cs="Arial"/>
        </w:rPr>
      </w:pPr>
      <w:r w:rsidRPr="00265F28">
        <w:rPr>
          <w:rFonts w:ascii="Arial" w:hAnsi="Arial" w:cs="Arial"/>
        </w:rPr>
        <w:t xml:space="preserve">Henry </w:t>
      </w:r>
      <w:r w:rsidR="003B4D93" w:rsidRPr="00265F28">
        <w:rPr>
          <w:rFonts w:ascii="Arial" w:hAnsi="Arial" w:cs="Arial"/>
        </w:rPr>
        <w:t xml:space="preserve">Alexander. </w:t>
      </w:r>
      <w:r w:rsidR="003B4D93" w:rsidRPr="00265F28">
        <w:rPr>
          <w:rFonts w:ascii="Arial" w:hAnsi="Arial" w:cs="Arial"/>
          <w:i/>
        </w:rPr>
        <w:t>The</w:t>
      </w:r>
      <w:r w:rsidRPr="00265F28">
        <w:rPr>
          <w:rFonts w:ascii="Arial" w:hAnsi="Arial" w:cs="Arial"/>
          <w:i/>
        </w:rPr>
        <w:t xml:space="preserve"> Soils of East Suffolk considered Geologically</w:t>
      </w:r>
      <w:r w:rsidRPr="00265F28">
        <w:rPr>
          <w:rFonts w:ascii="Arial" w:hAnsi="Arial" w:cs="Arial"/>
        </w:rPr>
        <w:t>. 1840.</w:t>
      </w:r>
      <w:r w:rsidR="003C31DC" w:rsidRPr="00265F28">
        <w:rPr>
          <w:rFonts w:ascii="Arial" w:hAnsi="Arial" w:cs="Arial"/>
        </w:rPr>
        <w:t xml:space="preserve"> Promoted by the East Suffolk Agricultural Association.</w:t>
      </w:r>
      <w:r w:rsidR="00DF4191" w:rsidRPr="00265F28">
        <w:rPr>
          <w:rFonts w:ascii="Arial" w:hAnsi="Arial" w:cs="Arial"/>
        </w:rPr>
        <w:t xml:space="preserve"> Google Books</w:t>
      </w:r>
      <w:r w:rsidR="003B0149" w:rsidRPr="00265F28">
        <w:rPr>
          <w:rFonts w:ascii="Arial" w:hAnsi="Arial" w:cs="Arial"/>
        </w:rPr>
        <w:t>.</w:t>
      </w:r>
      <w:r w:rsidRPr="00265F28">
        <w:rPr>
          <w:rStyle w:val="FootnoteReference"/>
          <w:rFonts w:ascii="Arial" w:hAnsi="Arial" w:cs="Arial"/>
        </w:rPr>
        <w:footnoteReference w:id="49"/>
      </w:r>
    </w:p>
    <w:p w14:paraId="616B9EED" w14:textId="286499C6" w:rsidR="00CF1E10" w:rsidRPr="00265F28" w:rsidRDefault="00CF1E10" w:rsidP="004B6A89">
      <w:pPr>
        <w:jc w:val="both"/>
        <w:rPr>
          <w:rFonts w:ascii="Arial" w:hAnsi="Arial" w:cs="Arial"/>
        </w:rPr>
      </w:pPr>
      <w:r w:rsidRPr="00265F28">
        <w:rPr>
          <w:rFonts w:ascii="Arial" w:hAnsi="Arial" w:cs="Arial"/>
          <w:i/>
          <w:iCs/>
        </w:rPr>
        <w:t>Harleston Farmers’ Club Reports</w:t>
      </w:r>
      <w:r w:rsidRPr="00265F28">
        <w:rPr>
          <w:rFonts w:ascii="Arial" w:hAnsi="Arial" w:cs="Arial"/>
        </w:rPr>
        <w:t xml:space="preserve"> 1838-1849.</w:t>
      </w:r>
      <w:r w:rsidR="00433CC1">
        <w:rPr>
          <w:rFonts w:ascii="Arial" w:hAnsi="Arial" w:cs="Arial"/>
        </w:rPr>
        <w:t xml:space="preserve"> </w:t>
      </w:r>
      <w:r w:rsidR="003B0149" w:rsidRPr="00265F28">
        <w:rPr>
          <w:rFonts w:ascii="Arial" w:hAnsi="Arial" w:cs="Arial"/>
        </w:rPr>
        <w:t>Google Books.</w:t>
      </w:r>
      <w:r w:rsidRPr="00265F28">
        <w:rPr>
          <w:rStyle w:val="FootnoteReference"/>
          <w:rFonts w:ascii="Arial" w:hAnsi="Arial" w:cs="Arial"/>
        </w:rPr>
        <w:footnoteReference w:id="50"/>
      </w:r>
      <w:r w:rsidRPr="00265F28">
        <w:rPr>
          <w:rFonts w:ascii="Arial" w:hAnsi="Arial" w:cs="Arial"/>
        </w:rPr>
        <w:t xml:space="preserve"> </w:t>
      </w:r>
      <w:r w:rsidR="00433CC1">
        <w:rPr>
          <w:rFonts w:ascii="Arial" w:hAnsi="Arial" w:cs="Arial"/>
        </w:rPr>
        <w:t>[21]</w:t>
      </w:r>
    </w:p>
    <w:p w14:paraId="0A821798" w14:textId="296EDC0D" w:rsidR="00E823D5" w:rsidRPr="00265F28" w:rsidRDefault="00E823D5" w:rsidP="004B6A89">
      <w:pPr>
        <w:jc w:val="both"/>
        <w:rPr>
          <w:rFonts w:ascii="Arial" w:hAnsi="Arial" w:cs="Arial"/>
        </w:rPr>
      </w:pPr>
      <w:r w:rsidRPr="00265F28">
        <w:rPr>
          <w:rFonts w:ascii="Arial" w:hAnsi="Arial" w:cs="Arial"/>
          <w:i/>
          <w:iCs/>
        </w:rPr>
        <w:lastRenderedPageBreak/>
        <w:t>East Suffolk Agricultural Association</w:t>
      </w:r>
      <w:r w:rsidRPr="00265F28">
        <w:rPr>
          <w:rFonts w:ascii="Arial" w:hAnsi="Arial" w:cs="Arial"/>
        </w:rPr>
        <w:t xml:space="preserve"> 1833. Google Books.</w:t>
      </w:r>
      <w:r w:rsidRPr="00265F28">
        <w:rPr>
          <w:rStyle w:val="FootnoteReference"/>
          <w:rFonts w:ascii="Arial" w:hAnsi="Arial" w:cs="Arial"/>
        </w:rPr>
        <w:footnoteReference w:id="51"/>
      </w:r>
      <w:r w:rsidR="00433CC1">
        <w:rPr>
          <w:rFonts w:ascii="Arial" w:hAnsi="Arial" w:cs="Arial"/>
        </w:rPr>
        <w:t xml:space="preserve"> </w:t>
      </w:r>
      <w:r w:rsidR="00257992">
        <w:rPr>
          <w:rFonts w:ascii="Arial" w:hAnsi="Arial" w:cs="Arial"/>
        </w:rPr>
        <w:t>[30]</w:t>
      </w:r>
    </w:p>
    <w:p w14:paraId="3BCFC609" w14:textId="1FF8CB84" w:rsidR="00E823D5" w:rsidRPr="00265F28" w:rsidRDefault="00E823D5" w:rsidP="004B6A89">
      <w:pPr>
        <w:jc w:val="both"/>
        <w:rPr>
          <w:rFonts w:ascii="Arial" w:hAnsi="Arial" w:cs="Arial"/>
        </w:rPr>
      </w:pPr>
      <w:r w:rsidRPr="00265F28">
        <w:rPr>
          <w:rFonts w:ascii="Arial" w:hAnsi="Arial" w:cs="Arial"/>
          <w:i/>
          <w:iCs/>
        </w:rPr>
        <w:t>East Suffolk Agricultural Protection Society</w:t>
      </w:r>
      <w:r w:rsidRPr="00265F28">
        <w:rPr>
          <w:rFonts w:ascii="Arial" w:hAnsi="Arial" w:cs="Arial"/>
        </w:rPr>
        <w:t xml:space="preserve"> 1835.</w:t>
      </w:r>
      <w:r w:rsidR="6974F233" w:rsidRPr="00265F28">
        <w:rPr>
          <w:rFonts w:ascii="Arial" w:hAnsi="Arial" w:cs="Arial"/>
        </w:rPr>
        <w:t xml:space="preserve"> </w:t>
      </w:r>
      <w:r w:rsidRPr="00265F28">
        <w:rPr>
          <w:rFonts w:ascii="Arial" w:hAnsi="Arial" w:cs="Arial"/>
        </w:rPr>
        <w:t>Google Books.</w:t>
      </w:r>
      <w:r w:rsidRPr="00265F28">
        <w:rPr>
          <w:rStyle w:val="FootnoteReference"/>
          <w:rFonts w:ascii="Arial" w:hAnsi="Arial" w:cs="Arial"/>
        </w:rPr>
        <w:footnoteReference w:id="52"/>
      </w:r>
      <w:r w:rsidR="00257992">
        <w:rPr>
          <w:rFonts w:ascii="Arial" w:hAnsi="Arial" w:cs="Arial"/>
        </w:rPr>
        <w:t xml:space="preserve"> [28]</w:t>
      </w:r>
    </w:p>
    <w:p w14:paraId="278B6770" w14:textId="1A334CD6" w:rsidR="00CF3B7B" w:rsidRPr="00265F28" w:rsidRDefault="008171D4" w:rsidP="004B6A89">
      <w:pPr>
        <w:jc w:val="both"/>
        <w:rPr>
          <w:rFonts w:ascii="Arial" w:hAnsi="Arial" w:cs="Arial"/>
          <w:i/>
          <w:iCs/>
        </w:rPr>
      </w:pPr>
      <w:r w:rsidRPr="00265F28">
        <w:rPr>
          <w:rFonts w:ascii="Arial" w:hAnsi="Arial" w:cs="Arial"/>
        </w:rPr>
        <w:t>J</w:t>
      </w:r>
      <w:r w:rsidR="00E42024" w:rsidRPr="00265F28">
        <w:rPr>
          <w:rFonts w:ascii="Arial" w:hAnsi="Arial" w:cs="Arial"/>
        </w:rPr>
        <w:t>o</w:t>
      </w:r>
      <w:r w:rsidRPr="00265F28">
        <w:rPr>
          <w:rFonts w:ascii="Arial" w:hAnsi="Arial" w:cs="Arial"/>
        </w:rPr>
        <w:t>hn Gurdon</w:t>
      </w:r>
      <w:r w:rsidR="00E42024" w:rsidRPr="00265F28">
        <w:rPr>
          <w:rFonts w:ascii="Arial" w:hAnsi="Arial" w:cs="Arial"/>
        </w:rPr>
        <w:t>.</w:t>
      </w:r>
      <w:r w:rsidRPr="00265F28">
        <w:rPr>
          <w:rFonts w:ascii="Arial" w:hAnsi="Arial" w:cs="Arial"/>
        </w:rPr>
        <w:t xml:space="preserve"> </w:t>
      </w:r>
      <w:r w:rsidR="00341EC3" w:rsidRPr="00265F28">
        <w:rPr>
          <w:rFonts w:ascii="Arial" w:hAnsi="Arial" w:cs="Arial"/>
          <w:i/>
          <w:iCs/>
        </w:rPr>
        <w:t>Co</w:t>
      </w:r>
      <w:r w:rsidR="00922FDE" w:rsidRPr="00265F28">
        <w:rPr>
          <w:rFonts w:ascii="Arial" w:hAnsi="Arial" w:cs="Arial"/>
          <w:i/>
          <w:iCs/>
        </w:rPr>
        <w:t>-</w:t>
      </w:r>
      <w:r w:rsidR="00341EC3" w:rsidRPr="00265F28">
        <w:rPr>
          <w:rFonts w:ascii="Arial" w:hAnsi="Arial" w:cs="Arial"/>
          <w:i/>
          <w:iCs/>
        </w:rPr>
        <w:t>operative</w:t>
      </w:r>
      <w:r w:rsidR="00A15134" w:rsidRPr="00265F28">
        <w:rPr>
          <w:rFonts w:ascii="Arial" w:hAnsi="Arial" w:cs="Arial"/>
          <w:i/>
          <w:iCs/>
        </w:rPr>
        <w:t xml:space="preserve"> Farms at Assington Suffolk</w:t>
      </w:r>
      <w:r w:rsidR="004D11B2" w:rsidRPr="00265F28">
        <w:rPr>
          <w:rFonts w:ascii="Arial" w:hAnsi="Arial" w:cs="Arial"/>
          <w:i/>
          <w:iCs/>
        </w:rPr>
        <w:t>. Google Books.</w:t>
      </w:r>
      <w:r w:rsidR="004D11B2" w:rsidRPr="00265F28">
        <w:rPr>
          <w:rStyle w:val="FootnoteReference"/>
          <w:rFonts w:ascii="Arial" w:hAnsi="Arial" w:cs="Arial"/>
          <w:i/>
          <w:iCs/>
        </w:rPr>
        <w:footnoteReference w:id="53"/>
      </w:r>
      <w:r w:rsidR="00257992">
        <w:rPr>
          <w:rFonts w:ascii="Arial" w:hAnsi="Arial" w:cs="Arial"/>
          <w:i/>
          <w:iCs/>
        </w:rPr>
        <w:t xml:space="preserve"> [43]</w:t>
      </w:r>
    </w:p>
    <w:p w14:paraId="1CCBF64B" w14:textId="14E39244" w:rsidR="00C323D3" w:rsidRPr="00265F28" w:rsidRDefault="00C323D3" w:rsidP="004B6A89">
      <w:pPr>
        <w:jc w:val="both"/>
        <w:rPr>
          <w:rFonts w:ascii="Arial" w:hAnsi="Arial" w:cs="Arial"/>
          <w:i/>
          <w:iCs/>
        </w:rPr>
      </w:pPr>
      <w:r w:rsidRPr="00265F28">
        <w:rPr>
          <w:rFonts w:ascii="Arial" w:hAnsi="Arial" w:cs="Arial"/>
          <w:i/>
          <w:iCs/>
        </w:rPr>
        <w:t>Cottenham Farmers’ Meeting</w:t>
      </w:r>
      <w:r w:rsidR="001000D8" w:rsidRPr="00265F28">
        <w:rPr>
          <w:rFonts w:ascii="Arial" w:hAnsi="Arial" w:cs="Arial"/>
          <w:i/>
          <w:iCs/>
        </w:rPr>
        <w:t xml:space="preserve"> </w:t>
      </w:r>
      <w:r w:rsidR="00194267" w:rsidRPr="00265F28">
        <w:rPr>
          <w:rFonts w:ascii="Arial" w:hAnsi="Arial" w:cs="Arial"/>
          <w:i/>
          <w:iCs/>
        </w:rPr>
        <w:t xml:space="preserve">(CFM) </w:t>
      </w:r>
      <w:r w:rsidR="001000D8" w:rsidRPr="00265F28">
        <w:rPr>
          <w:rFonts w:ascii="Arial" w:hAnsi="Arial" w:cs="Arial"/>
          <w:i/>
          <w:iCs/>
        </w:rPr>
        <w:t>1850</w:t>
      </w:r>
      <w:r w:rsidR="00AC2267" w:rsidRPr="00265F28">
        <w:rPr>
          <w:rFonts w:ascii="Arial" w:hAnsi="Arial" w:cs="Arial"/>
          <w:i/>
          <w:iCs/>
        </w:rPr>
        <w:t>.</w:t>
      </w:r>
      <w:r w:rsidR="00AC2267" w:rsidRPr="00265F28">
        <w:rPr>
          <w:rStyle w:val="FootnoteReference"/>
          <w:rFonts w:ascii="Arial" w:hAnsi="Arial" w:cs="Arial"/>
          <w:i/>
          <w:iCs/>
        </w:rPr>
        <w:footnoteReference w:id="54"/>
      </w:r>
      <w:r w:rsidR="00EF50D4" w:rsidRPr="00265F28">
        <w:rPr>
          <w:rFonts w:ascii="Arial" w:hAnsi="Arial" w:cs="Arial"/>
          <w:i/>
          <w:iCs/>
        </w:rPr>
        <w:t xml:space="preserve"> </w:t>
      </w:r>
      <w:r w:rsidR="00194267" w:rsidRPr="00265F28">
        <w:rPr>
          <w:rFonts w:ascii="Arial" w:hAnsi="Arial" w:cs="Arial"/>
        </w:rPr>
        <w:t>Cambridgeshire Record Office Ely,</w:t>
      </w:r>
      <w:r w:rsidR="00DA1E46" w:rsidRPr="00265F28">
        <w:rPr>
          <w:rFonts w:ascii="Arial" w:hAnsi="Arial" w:cs="Arial"/>
        </w:rPr>
        <w:t xml:space="preserve"> contains what appear to have been winter employment schemes for agric</w:t>
      </w:r>
      <w:r w:rsidR="00D074D0" w:rsidRPr="00265F28">
        <w:rPr>
          <w:rFonts w:ascii="Arial" w:hAnsi="Arial" w:cs="Arial"/>
        </w:rPr>
        <w:t>ultural labourers,</w:t>
      </w:r>
      <w:r w:rsidR="00A54BDE" w:rsidRPr="00265F28">
        <w:rPr>
          <w:rFonts w:ascii="Arial" w:hAnsi="Arial" w:cs="Arial"/>
        </w:rPr>
        <w:t xml:space="preserve"> </w:t>
      </w:r>
      <w:r w:rsidR="00AD59C7" w:rsidRPr="00265F28">
        <w:rPr>
          <w:rFonts w:ascii="Arial" w:hAnsi="Arial" w:cs="Arial"/>
        </w:rPr>
        <w:t xml:space="preserve">setting </w:t>
      </w:r>
      <w:r w:rsidR="008E54C8" w:rsidRPr="00265F28">
        <w:rPr>
          <w:rFonts w:ascii="Arial" w:hAnsi="Arial" w:cs="Arial"/>
        </w:rPr>
        <w:t xml:space="preserve">of </w:t>
      </w:r>
      <w:r w:rsidR="00A54BDE" w:rsidRPr="00265F28">
        <w:rPr>
          <w:rFonts w:ascii="Arial" w:hAnsi="Arial" w:cs="Arial"/>
        </w:rPr>
        <w:t xml:space="preserve">wage </w:t>
      </w:r>
      <w:r w:rsidR="00D074D0" w:rsidRPr="00265F28">
        <w:rPr>
          <w:rFonts w:ascii="Arial" w:hAnsi="Arial" w:cs="Arial"/>
        </w:rPr>
        <w:t>rate</w:t>
      </w:r>
      <w:r w:rsidR="00AD59C7" w:rsidRPr="00265F28">
        <w:rPr>
          <w:rFonts w:ascii="Arial" w:hAnsi="Arial" w:cs="Arial"/>
        </w:rPr>
        <w:t>s</w:t>
      </w:r>
      <w:r w:rsidR="00D074D0" w:rsidRPr="00265F28">
        <w:rPr>
          <w:rFonts w:ascii="Arial" w:hAnsi="Arial" w:cs="Arial"/>
        </w:rPr>
        <w:t>,</w:t>
      </w:r>
      <w:r w:rsidR="008E54C8" w:rsidRPr="00265F28">
        <w:rPr>
          <w:rFonts w:ascii="Arial" w:hAnsi="Arial" w:cs="Arial"/>
        </w:rPr>
        <w:t xml:space="preserve"> and the importance of water management on the fen edge.</w:t>
      </w:r>
      <w:r w:rsidR="00A8598A" w:rsidRPr="00265F28">
        <w:rPr>
          <w:rFonts w:ascii="Arial" w:hAnsi="Arial" w:cs="Arial"/>
        </w:rPr>
        <w:t xml:space="preserve"> [48]</w:t>
      </w:r>
      <w:r w:rsidR="00A54BDE" w:rsidRPr="00265F28">
        <w:rPr>
          <w:rFonts w:ascii="Arial" w:hAnsi="Arial" w:cs="Arial"/>
          <w:i/>
          <w:iCs/>
        </w:rPr>
        <w:t xml:space="preserve"> </w:t>
      </w:r>
    </w:p>
    <w:p w14:paraId="16FC5D9C" w14:textId="0CD341E8" w:rsidR="00BE43CC" w:rsidRPr="00265F28" w:rsidRDefault="00BE43CC" w:rsidP="004B6A89">
      <w:pPr>
        <w:jc w:val="both"/>
        <w:rPr>
          <w:rFonts w:ascii="Arial" w:hAnsi="Arial" w:cs="Arial"/>
          <w:b/>
          <w:bCs/>
        </w:rPr>
      </w:pPr>
      <w:r w:rsidRPr="00265F28">
        <w:rPr>
          <w:rFonts w:ascii="Arial" w:hAnsi="Arial" w:cs="Arial"/>
          <w:b/>
          <w:bCs/>
        </w:rPr>
        <w:t>Memoirs and Oral History</w:t>
      </w:r>
    </w:p>
    <w:p w14:paraId="4CB76B20" w14:textId="4EF152F0" w:rsidR="00821CB9" w:rsidRPr="00265F28" w:rsidRDefault="00BE43CC" w:rsidP="004B6A89">
      <w:pPr>
        <w:jc w:val="both"/>
        <w:rPr>
          <w:rFonts w:ascii="Arial" w:hAnsi="Arial" w:cs="Arial"/>
        </w:rPr>
      </w:pPr>
      <w:r w:rsidRPr="00265F28">
        <w:rPr>
          <w:rFonts w:ascii="Arial" w:hAnsi="Arial" w:cs="Arial"/>
        </w:rPr>
        <w:t>Suffolk benefits from a</w:t>
      </w:r>
      <w:r w:rsidR="00CE2EAA" w:rsidRPr="00265F28">
        <w:rPr>
          <w:rFonts w:ascii="Arial" w:hAnsi="Arial" w:cs="Arial"/>
        </w:rPr>
        <w:t xml:space="preserve"> </w:t>
      </w:r>
      <w:r w:rsidRPr="00265F28">
        <w:rPr>
          <w:rFonts w:ascii="Arial" w:hAnsi="Arial" w:cs="Arial"/>
        </w:rPr>
        <w:t>rich vein of</w:t>
      </w:r>
      <w:r w:rsidR="00BD555E" w:rsidRPr="00265F28">
        <w:rPr>
          <w:rFonts w:ascii="Arial" w:hAnsi="Arial" w:cs="Arial"/>
        </w:rPr>
        <w:t xml:space="preserve"> </w:t>
      </w:r>
      <w:r w:rsidRPr="00265F28">
        <w:rPr>
          <w:rFonts w:ascii="Arial" w:hAnsi="Arial" w:cs="Arial"/>
        </w:rPr>
        <w:t xml:space="preserve">oral histories and memoirs in which agriculture plays a leading role. These authors’ titles, with their focus upon certain times, occupations, or places </w:t>
      </w:r>
      <w:r w:rsidR="005E2C4C" w:rsidRPr="00265F28">
        <w:rPr>
          <w:rFonts w:ascii="Arial" w:hAnsi="Arial" w:cs="Arial"/>
        </w:rPr>
        <w:t xml:space="preserve">continue to </w:t>
      </w:r>
      <w:r w:rsidR="00154F40" w:rsidRPr="00265F28">
        <w:rPr>
          <w:rFonts w:ascii="Arial" w:hAnsi="Arial" w:cs="Arial"/>
        </w:rPr>
        <w:t>inspire</w:t>
      </w:r>
      <w:r w:rsidRPr="00265F28">
        <w:rPr>
          <w:rFonts w:ascii="Arial" w:hAnsi="Arial" w:cs="Arial"/>
        </w:rPr>
        <w:t xml:space="preserve"> and inform.</w:t>
      </w:r>
      <w:r w:rsidR="00DB4564" w:rsidRPr="00265F28">
        <w:rPr>
          <w:rFonts w:ascii="Arial" w:hAnsi="Arial" w:cs="Arial"/>
        </w:rPr>
        <w:t xml:space="preserve"> Numbers in square brackets [</w:t>
      </w:r>
      <w:r w:rsidR="00341F93" w:rsidRPr="00265F28">
        <w:rPr>
          <w:rFonts w:ascii="Arial" w:hAnsi="Arial" w:cs="Arial"/>
        </w:rPr>
        <w:t>31</w:t>
      </w:r>
      <w:r w:rsidR="00DB4564" w:rsidRPr="00265F28">
        <w:rPr>
          <w:rFonts w:ascii="Arial" w:hAnsi="Arial" w:cs="Arial"/>
        </w:rPr>
        <w:t>] refer to the source map.</w:t>
      </w:r>
    </w:p>
    <w:p w14:paraId="056A5166" w14:textId="29A2DD2B" w:rsidR="00BE43CC" w:rsidRPr="00265F28" w:rsidRDefault="00BE43CC" w:rsidP="004B6A89">
      <w:pPr>
        <w:jc w:val="both"/>
        <w:rPr>
          <w:rFonts w:ascii="Arial" w:hAnsi="Arial" w:cs="Arial"/>
        </w:rPr>
      </w:pPr>
      <w:r w:rsidRPr="00265F28">
        <w:rPr>
          <w:rFonts w:ascii="Arial" w:hAnsi="Arial" w:cs="Arial"/>
        </w:rPr>
        <w:t xml:space="preserve">George Ewart Evans of Blaxhall, East Suffolk, </w:t>
      </w:r>
      <w:r w:rsidR="00341F93" w:rsidRPr="00265F28">
        <w:rPr>
          <w:rFonts w:ascii="Arial" w:hAnsi="Arial" w:cs="Arial"/>
        </w:rPr>
        <w:t>expresse</w:t>
      </w:r>
      <w:r w:rsidR="00C56C6F" w:rsidRPr="00265F28">
        <w:rPr>
          <w:rFonts w:ascii="Arial" w:hAnsi="Arial" w:cs="Arial"/>
        </w:rPr>
        <w:t>d</w:t>
      </w:r>
      <w:r w:rsidR="00341F93" w:rsidRPr="00265F28">
        <w:rPr>
          <w:rFonts w:ascii="Arial" w:hAnsi="Arial" w:cs="Arial"/>
        </w:rPr>
        <w:t xml:space="preserve"> </w:t>
      </w:r>
      <w:r w:rsidRPr="00265F28">
        <w:rPr>
          <w:rFonts w:ascii="Arial" w:hAnsi="Arial" w:cs="Arial"/>
        </w:rPr>
        <w:t>a deep understanding of “the value of recording the memories of the older generations … as an extra source in the study of history...because there had been continuity for centuries in the work, the farming of the land and all the ancillary crafts and occupations”.</w:t>
      </w:r>
      <w:r w:rsidRPr="00265F28">
        <w:rPr>
          <w:rStyle w:val="FootnoteReference"/>
          <w:rFonts w:ascii="Arial" w:hAnsi="Arial" w:cs="Arial"/>
        </w:rPr>
        <w:footnoteReference w:id="55"/>
      </w:r>
      <w:r w:rsidRPr="00265F28">
        <w:rPr>
          <w:rFonts w:ascii="Arial" w:hAnsi="Arial" w:cs="Arial"/>
        </w:rPr>
        <w:t xml:space="preserve"> Each of his ten </w:t>
      </w:r>
      <w:r w:rsidR="614A251E" w:rsidRPr="00265F28">
        <w:rPr>
          <w:rFonts w:ascii="Arial" w:hAnsi="Arial" w:cs="Arial"/>
        </w:rPr>
        <w:t>or so</w:t>
      </w:r>
      <w:r w:rsidRPr="00265F28">
        <w:rPr>
          <w:rFonts w:ascii="Arial" w:hAnsi="Arial" w:cs="Arial"/>
        </w:rPr>
        <w:t xml:space="preserve"> volumes of Suffolk oral history have </w:t>
      </w:r>
      <w:r w:rsidR="00D61741" w:rsidRPr="00265F28">
        <w:rPr>
          <w:rFonts w:ascii="Arial" w:hAnsi="Arial" w:cs="Arial"/>
        </w:rPr>
        <w:t xml:space="preserve">so </w:t>
      </w:r>
      <w:r w:rsidRPr="00265F28">
        <w:rPr>
          <w:rFonts w:ascii="Arial" w:hAnsi="Arial" w:cs="Arial"/>
        </w:rPr>
        <w:t xml:space="preserve">much to </w:t>
      </w:r>
      <w:r w:rsidR="7F6EB192" w:rsidRPr="00265F28">
        <w:rPr>
          <w:rFonts w:ascii="Arial" w:hAnsi="Arial" w:cs="Arial"/>
        </w:rPr>
        <w:t>offer</w:t>
      </w:r>
      <w:r w:rsidRPr="00265F28">
        <w:rPr>
          <w:rFonts w:ascii="Arial" w:hAnsi="Arial" w:cs="Arial"/>
        </w:rPr>
        <w:t xml:space="preserve"> th</w:t>
      </w:r>
      <w:r w:rsidR="00D61741" w:rsidRPr="00265F28">
        <w:rPr>
          <w:rFonts w:ascii="Arial" w:hAnsi="Arial" w:cs="Arial"/>
        </w:rPr>
        <w:t xml:space="preserve">at a </w:t>
      </w:r>
      <w:r w:rsidR="00563501" w:rsidRPr="00265F28">
        <w:rPr>
          <w:rFonts w:ascii="Arial" w:hAnsi="Arial" w:cs="Arial"/>
        </w:rPr>
        <w:t xml:space="preserve">review of Evans’ extensive output </w:t>
      </w:r>
      <w:r w:rsidR="00352074" w:rsidRPr="00265F28">
        <w:rPr>
          <w:rFonts w:ascii="Arial" w:hAnsi="Arial" w:cs="Arial"/>
        </w:rPr>
        <w:t xml:space="preserve">lies outside the scope of this </w:t>
      </w:r>
      <w:r w:rsidR="00563501" w:rsidRPr="00265F28">
        <w:rPr>
          <w:rFonts w:ascii="Arial" w:hAnsi="Arial" w:cs="Arial"/>
        </w:rPr>
        <w:t>article, but</w:t>
      </w:r>
      <w:r w:rsidR="005007CC" w:rsidRPr="00265F28">
        <w:rPr>
          <w:rFonts w:ascii="Arial" w:hAnsi="Arial" w:cs="Arial"/>
        </w:rPr>
        <w:t xml:space="preserve"> </w:t>
      </w:r>
      <w:r w:rsidR="0050052B" w:rsidRPr="00265F28">
        <w:rPr>
          <w:rFonts w:ascii="Arial" w:hAnsi="Arial" w:cs="Arial"/>
        </w:rPr>
        <w:t>these comments on four</w:t>
      </w:r>
      <w:r w:rsidR="00563501" w:rsidRPr="00265F28">
        <w:rPr>
          <w:rFonts w:ascii="Arial" w:hAnsi="Arial" w:cs="Arial"/>
        </w:rPr>
        <w:t xml:space="preserve"> of his works</w:t>
      </w:r>
      <w:r w:rsidR="0050052B" w:rsidRPr="00265F28">
        <w:rPr>
          <w:rFonts w:ascii="Arial" w:hAnsi="Arial" w:cs="Arial"/>
        </w:rPr>
        <w:t xml:space="preserve"> </w:t>
      </w:r>
      <w:r w:rsidR="00563501" w:rsidRPr="00265F28">
        <w:rPr>
          <w:rFonts w:ascii="Arial" w:hAnsi="Arial" w:cs="Arial"/>
        </w:rPr>
        <w:t>may act as a guide.</w:t>
      </w:r>
      <w:r w:rsidRPr="00265F28">
        <w:rPr>
          <w:rFonts w:ascii="Arial" w:hAnsi="Arial" w:cs="Arial"/>
        </w:rPr>
        <w:t xml:space="preserve"> </w:t>
      </w:r>
      <w:r w:rsidR="007F1D11" w:rsidRPr="00265F28">
        <w:rPr>
          <w:rFonts w:ascii="Arial" w:hAnsi="Arial" w:cs="Arial"/>
        </w:rPr>
        <w:t>The three places George Ewart Evans’ lived and worked in Suffolk appear on the Source Map as [31] .</w:t>
      </w:r>
      <w:r w:rsidRPr="00265F28">
        <w:rPr>
          <w:rFonts w:ascii="Arial" w:hAnsi="Arial" w:cs="Arial"/>
          <w:i/>
          <w:iCs/>
        </w:rPr>
        <w:t>The Farm and the Village</w:t>
      </w:r>
      <w:r w:rsidRPr="00265F28">
        <w:rPr>
          <w:rFonts w:ascii="Arial" w:hAnsi="Arial" w:cs="Arial"/>
        </w:rPr>
        <w:t xml:space="preserve"> is useful for being structured around specific agricultural processes and vocations </w:t>
      </w:r>
      <w:r w:rsidR="004E1A94" w:rsidRPr="00265F28">
        <w:rPr>
          <w:rFonts w:ascii="Arial" w:hAnsi="Arial" w:cs="Arial"/>
        </w:rPr>
        <w:t>plus</w:t>
      </w:r>
      <w:r w:rsidRPr="00265F28">
        <w:rPr>
          <w:rFonts w:ascii="Arial" w:hAnsi="Arial" w:cs="Arial"/>
        </w:rPr>
        <w:t xml:space="preserve"> the further sources named at the end of each chapter. </w:t>
      </w:r>
      <w:r w:rsidRPr="00265F28">
        <w:rPr>
          <w:rFonts w:ascii="Arial" w:hAnsi="Arial" w:cs="Arial"/>
          <w:i/>
          <w:iCs/>
        </w:rPr>
        <w:t xml:space="preserve">Ask The Fellows Who Cut The Hay, </w:t>
      </w:r>
      <w:r w:rsidRPr="00265F28">
        <w:rPr>
          <w:rFonts w:ascii="Arial" w:hAnsi="Arial" w:cs="Arial"/>
        </w:rPr>
        <w:t>involving</w:t>
      </w:r>
      <w:r w:rsidRPr="00265F28">
        <w:rPr>
          <w:rFonts w:ascii="Arial" w:hAnsi="Arial" w:cs="Arial"/>
          <w:i/>
          <w:iCs/>
        </w:rPr>
        <w:t xml:space="preserve"> </w:t>
      </w:r>
      <w:r w:rsidRPr="00265F28">
        <w:rPr>
          <w:rFonts w:ascii="Arial" w:hAnsi="Arial" w:cs="Arial"/>
        </w:rPr>
        <w:t>seven Blaxhall residents born in the mid nineteenth century, provides detailed descriptions of rural work and family life, further supported by archive sources.</w:t>
      </w:r>
      <w:r w:rsidRPr="00265F28">
        <w:rPr>
          <w:rFonts w:ascii="Arial" w:hAnsi="Arial" w:cs="Arial"/>
          <w:i/>
          <w:iCs/>
        </w:rPr>
        <w:t xml:space="preserve"> The Days That We Have Seen</w:t>
      </w:r>
      <w:r w:rsidRPr="00265F28">
        <w:rPr>
          <w:rFonts w:ascii="Arial" w:hAnsi="Arial" w:cs="Arial"/>
        </w:rPr>
        <w:t xml:space="preserve">, </w:t>
      </w:r>
      <w:r w:rsidR="00193D6B" w:rsidRPr="00265F28">
        <w:rPr>
          <w:rFonts w:ascii="Arial" w:hAnsi="Arial" w:cs="Arial"/>
        </w:rPr>
        <w:t xml:space="preserve">operates </w:t>
      </w:r>
      <w:r w:rsidR="001A5FA0" w:rsidRPr="00265F28">
        <w:rPr>
          <w:rFonts w:ascii="Arial" w:hAnsi="Arial" w:cs="Arial"/>
        </w:rPr>
        <w:t>at</w:t>
      </w:r>
      <w:r w:rsidRPr="00265F28">
        <w:rPr>
          <w:rFonts w:ascii="Arial" w:hAnsi="Arial" w:cs="Arial"/>
        </w:rPr>
        <w:t xml:space="preserve"> several levels, with chapters one and two expanding on the craft of the oral historian, chapter seven on inns as centres of commerce, and chapter eight on links between fishing and farming. A list of sources on the origins and practice of oral history</w:t>
      </w:r>
      <w:r w:rsidR="5FAE54BD" w:rsidRPr="00265F28">
        <w:rPr>
          <w:rFonts w:ascii="Arial" w:hAnsi="Arial" w:cs="Arial"/>
        </w:rPr>
        <w:t>,</w:t>
      </w:r>
      <w:r w:rsidRPr="00265F28">
        <w:rPr>
          <w:rFonts w:ascii="Arial" w:hAnsi="Arial" w:cs="Arial"/>
        </w:rPr>
        <w:t xml:space="preserve"> on page 220</w:t>
      </w:r>
      <w:r w:rsidR="20FC3E6C" w:rsidRPr="00265F28">
        <w:rPr>
          <w:rFonts w:ascii="Arial" w:hAnsi="Arial" w:cs="Arial"/>
        </w:rPr>
        <w:t>,</w:t>
      </w:r>
      <w:r w:rsidR="0FD2136A" w:rsidRPr="00265F28">
        <w:rPr>
          <w:rFonts w:ascii="Arial" w:hAnsi="Arial" w:cs="Arial"/>
        </w:rPr>
        <w:t xml:space="preserve"> illuminates Ewart’s methodology.</w:t>
      </w:r>
      <w:r w:rsidRPr="00265F28">
        <w:rPr>
          <w:rFonts w:ascii="Arial" w:hAnsi="Arial" w:cs="Arial"/>
        </w:rPr>
        <w:t xml:space="preserve"> </w:t>
      </w:r>
      <w:r w:rsidRPr="00265F28">
        <w:rPr>
          <w:rFonts w:ascii="Arial" w:hAnsi="Arial" w:cs="Arial"/>
          <w:i/>
          <w:iCs/>
        </w:rPr>
        <w:t>The Horse in the Furrow</w:t>
      </w:r>
      <w:r w:rsidR="08BAA5B6" w:rsidRPr="00265F28">
        <w:rPr>
          <w:rFonts w:ascii="Arial" w:hAnsi="Arial" w:cs="Arial"/>
          <w:i/>
          <w:iCs/>
        </w:rPr>
        <w:t>,</w:t>
      </w:r>
      <w:r w:rsidRPr="00265F28">
        <w:rPr>
          <w:rFonts w:ascii="Arial" w:hAnsi="Arial" w:cs="Arial"/>
        </w:rPr>
        <w:t xml:space="preserve"> a homage to the Suffolk Punch heavy horse, its development, employment, and preservation, </w:t>
      </w:r>
      <w:r w:rsidR="48C468EC" w:rsidRPr="00265F28">
        <w:rPr>
          <w:rFonts w:ascii="Arial" w:hAnsi="Arial" w:cs="Arial"/>
        </w:rPr>
        <w:t xml:space="preserve">is achieved </w:t>
      </w:r>
      <w:r w:rsidRPr="00265F28">
        <w:rPr>
          <w:rFonts w:ascii="Arial" w:hAnsi="Arial" w:cs="Arial"/>
        </w:rPr>
        <w:t>through archive sources including the papers of the Biddell</w:t>
      </w:r>
      <w:r w:rsidR="00E23813" w:rsidRPr="00265F28">
        <w:rPr>
          <w:rFonts w:ascii="Arial" w:hAnsi="Arial" w:cs="Arial"/>
        </w:rPr>
        <w:t xml:space="preserve"> family, </w:t>
      </w:r>
      <w:r w:rsidR="00817C83" w:rsidRPr="00265F28">
        <w:rPr>
          <w:rFonts w:ascii="Arial" w:hAnsi="Arial" w:cs="Arial"/>
        </w:rPr>
        <w:t>Playford</w:t>
      </w:r>
      <w:r w:rsidR="003E1658" w:rsidRPr="00265F28">
        <w:rPr>
          <w:rFonts w:ascii="Arial" w:hAnsi="Arial" w:cs="Arial"/>
        </w:rPr>
        <w:t>.</w:t>
      </w:r>
      <w:r w:rsidRPr="00265F28">
        <w:rPr>
          <w:rStyle w:val="FootnoteReference"/>
          <w:rFonts w:ascii="Arial" w:hAnsi="Arial" w:cs="Arial"/>
        </w:rPr>
        <w:footnoteReference w:id="56"/>
      </w:r>
      <w:r w:rsidR="00BE5D19" w:rsidRPr="00265F28">
        <w:rPr>
          <w:rFonts w:ascii="Arial" w:hAnsi="Arial" w:cs="Arial"/>
        </w:rPr>
        <w:t xml:space="preserve"> </w:t>
      </w:r>
      <w:r w:rsidR="002214B6">
        <w:rPr>
          <w:rFonts w:ascii="Arial" w:hAnsi="Arial" w:cs="Arial"/>
        </w:rPr>
        <w:t>[31]</w:t>
      </w:r>
    </w:p>
    <w:p w14:paraId="3BA62F4B" w14:textId="7B25D22E" w:rsidR="00BF2BA0" w:rsidRPr="00265F28" w:rsidRDefault="00BF2BA0" w:rsidP="004B6A89">
      <w:pPr>
        <w:jc w:val="both"/>
        <w:rPr>
          <w:rFonts w:ascii="Arial" w:hAnsi="Arial" w:cs="Arial"/>
        </w:rPr>
      </w:pPr>
      <w:r w:rsidRPr="00265F28">
        <w:rPr>
          <w:rFonts w:ascii="Arial" w:hAnsi="Arial" w:cs="Arial"/>
        </w:rPr>
        <w:t>Hugh B</w:t>
      </w:r>
      <w:r w:rsidR="009B0225" w:rsidRPr="00265F28">
        <w:rPr>
          <w:rFonts w:ascii="Arial" w:hAnsi="Arial" w:cs="Arial"/>
        </w:rPr>
        <w:t>arrett</w:t>
      </w:r>
      <w:r w:rsidR="007F112D" w:rsidRPr="00265F28">
        <w:rPr>
          <w:rFonts w:ascii="Arial" w:hAnsi="Arial" w:cs="Arial"/>
        </w:rPr>
        <w:t xml:space="preserve"> </w:t>
      </w:r>
      <w:r w:rsidR="00060636" w:rsidRPr="00265F28">
        <w:rPr>
          <w:rFonts w:ascii="Arial" w:hAnsi="Arial" w:cs="Arial"/>
        </w:rPr>
        <w:t>(191</w:t>
      </w:r>
      <w:r w:rsidR="007F112D" w:rsidRPr="00265F28">
        <w:rPr>
          <w:rFonts w:ascii="Arial" w:hAnsi="Arial" w:cs="Arial"/>
        </w:rPr>
        <w:t>7-2001)</w:t>
      </w:r>
      <w:r w:rsidR="00EE0F55" w:rsidRPr="00265F28">
        <w:rPr>
          <w:rFonts w:ascii="Arial" w:hAnsi="Arial" w:cs="Arial"/>
        </w:rPr>
        <w:t xml:space="preserve"> farmer, author, and</w:t>
      </w:r>
      <w:r w:rsidR="00D0331F" w:rsidRPr="00265F28">
        <w:rPr>
          <w:rFonts w:ascii="Arial" w:hAnsi="Arial" w:cs="Arial"/>
        </w:rPr>
        <w:t xml:space="preserve"> voice of </w:t>
      </w:r>
      <w:r w:rsidR="00BA17F7" w:rsidRPr="00265F28">
        <w:rPr>
          <w:rFonts w:ascii="Arial" w:hAnsi="Arial" w:cs="Arial"/>
        </w:rPr>
        <w:t xml:space="preserve">Radio </w:t>
      </w:r>
      <w:r w:rsidR="00FB3355" w:rsidRPr="00265F28">
        <w:rPr>
          <w:rFonts w:ascii="Arial" w:hAnsi="Arial" w:cs="Arial"/>
        </w:rPr>
        <w:t xml:space="preserve">4 </w:t>
      </w:r>
      <w:r w:rsidR="00FB3355" w:rsidRPr="00265F28">
        <w:rPr>
          <w:rFonts w:ascii="Arial" w:hAnsi="Arial" w:cs="Arial"/>
          <w:i/>
          <w:iCs/>
        </w:rPr>
        <w:t>On Your</w:t>
      </w:r>
      <w:r w:rsidR="00BA17F7" w:rsidRPr="00265F28">
        <w:rPr>
          <w:rFonts w:ascii="Arial" w:hAnsi="Arial" w:cs="Arial"/>
          <w:i/>
          <w:iCs/>
        </w:rPr>
        <w:t xml:space="preserve"> </w:t>
      </w:r>
      <w:r w:rsidR="00D0331F" w:rsidRPr="00265F28">
        <w:rPr>
          <w:rFonts w:ascii="Arial" w:hAnsi="Arial" w:cs="Arial"/>
          <w:i/>
          <w:iCs/>
        </w:rPr>
        <w:t>Farm</w:t>
      </w:r>
      <w:r w:rsidR="00FB3355" w:rsidRPr="00265F28">
        <w:rPr>
          <w:rFonts w:ascii="Arial" w:hAnsi="Arial" w:cs="Arial"/>
        </w:rPr>
        <w:t xml:space="preserve"> and </w:t>
      </w:r>
      <w:r w:rsidR="00DE603B" w:rsidRPr="00265F28">
        <w:rPr>
          <w:rFonts w:ascii="Arial" w:hAnsi="Arial" w:cs="Arial"/>
        </w:rPr>
        <w:t xml:space="preserve">World Service </w:t>
      </w:r>
      <w:r w:rsidR="00DE603B" w:rsidRPr="00265F28">
        <w:rPr>
          <w:rFonts w:ascii="Arial" w:hAnsi="Arial" w:cs="Arial"/>
          <w:i/>
          <w:iCs/>
        </w:rPr>
        <w:t>Farming Programme</w:t>
      </w:r>
      <w:r w:rsidR="0064651D" w:rsidRPr="00265F28">
        <w:rPr>
          <w:rFonts w:ascii="Arial" w:hAnsi="Arial" w:cs="Arial"/>
        </w:rPr>
        <w:t xml:space="preserve"> was a</w:t>
      </w:r>
      <w:r w:rsidR="00B94747" w:rsidRPr="00265F28">
        <w:rPr>
          <w:rFonts w:ascii="Arial" w:hAnsi="Arial" w:cs="Arial"/>
        </w:rPr>
        <w:t>lso k</w:t>
      </w:r>
      <w:r w:rsidR="009A4871" w:rsidRPr="00265F28">
        <w:rPr>
          <w:rFonts w:ascii="Arial" w:hAnsi="Arial" w:cs="Arial"/>
        </w:rPr>
        <w:t>nown to</w:t>
      </w:r>
      <w:r w:rsidR="001C0FF0" w:rsidRPr="00265F28">
        <w:rPr>
          <w:rFonts w:ascii="Arial" w:hAnsi="Arial" w:cs="Arial"/>
        </w:rPr>
        <w:t xml:space="preserve"> </w:t>
      </w:r>
      <w:r w:rsidR="00BE3021" w:rsidRPr="00265F28">
        <w:rPr>
          <w:rFonts w:ascii="Arial" w:hAnsi="Arial" w:cs="Arial"/>
        </w:rPr>
        <w:t>Suffolk residents</w:t>
      </w:r>
      <w:r w:rsidR="00CE5692" w:rsidRPr="00265F28">
        <w:rPr>
          <w:rFonts w:ascii="Arial" w:hAnsi="Arial" w:cs="Arial"/>
        </w:rPr>
        <w:t xml:space="preserve"> </w:t>
      </w:r>
      <w:r w:rsidR="009A4871" w:rsidRPr="00265F28">
        <w:rPr>
          <w:rFonts w:ascii="Arial" w:hAnsi="Arial" w:cs="Arial"/>
        </w:rPr>
        <w:t xml:space="preserve">as the </w:t>
      </w:r>
      <w:r w:rsidR="006B79C1" w:rsidRPr="00265F28">
        <w:rPr>
          <w:rFonts w:ascii="Arial" w:hAnsi="Arial" w:cs="Arial"/>
        </w:rPr>
        <w:t>face</w:t>
      </w:r>
      <w:r w:rsidR="009A4871" w:rsidRPr="00265F28">
        <w:rPr>
          <w:rFonts w:ascii="Arial" w:hAnsi="Arial" w:cs="Arial"/>
        </w:rPr>
        <w:t xml:space="preserve"> of </w:t>
      </w:r>
      <w:r w:rsidR="00CE5692" w:rsidRPr="00265F28">
        <w:rPr>
          <w:rFonts w:ascii="Arial" w:hAnsi="Arial" w:cs="Arial"/>
        </w:rPr>
        <w:t xml:space="preserve">1960s </w:t>
      </w:r>
      <w:r w:rsidR="002C68D9" w:rsidRPr="00265F28">
        <w:rPr>
          <w:rFonts w:ascii="Arial" w:hAnsi="Arial" w:cs="Arial"/>
        </w:rPr>
        <w:t xml:space="preserve">regional </w:t>
      </w:r>
      <w:r w:rsidR="006B79C1" w:rsidRPr="00265F28">
        <w:rPr>
          <w:rFonts w:ascii="Arial" w:hAnsi="Arial" w:cs="Arial"/>
        </w:rPr>
        <w:t xml:space="preserve">television </w:t>
      </w:r>
      <w:r w:rsidR="002C68D9" w:rsidRPr="00265F28">
        <w:rPr>
          <w:rFonts w:ascii="Arial" w:hAnsi="Arial" w:cs="Arial"/>
        </w:rPr>
        <w:t xml:space="preserve">news. </w:t>
      </w:r>
      <w:r w:rsidR="00FF0159" w:rsidRPr="00265F28">
        <w:rPr>
          <w:rFonts w:ascii="Arial" w:hAnsi="Arial" w:cs="Arial"/>
        </w:rPr>
        <w:t xml:space="preserve">His </w:t>
      </w:r>
      <w:r w:rsidR="004C1B74" w:rsidRPr="00265F28">
        <w:rPr>
          <w:rFonts w:ascii="Arial" w:hAnsi="Arial" w:cs="Arial"/>
        </w:rPr>
        <w:t>first</w:t>
      </w:r>
      <w:r w:rsidR="00FF0159" w:rsidRPr="00265F28">
        <w:rPr>
          <w:rFonts w:ascii="Arial" w:hAnsi="Arial" w:cs="Arial"/>
        </w:rPr>
        <w:t xml:space="preserve"> volume of memoirs </w:t>
      </w:r>
      <w:r w:rsidR="005407E5" w:rsidRPr="00265F28">
        <w:rPr>
          <w:rFonts w:ascii="Arial" w:hAnsi="Arial" w:cs="Arial"/>
        </w:rPr>
        <w:t>cover</w:t>
      </w:r>
      <w:r w:rsidR="004C1B74" w:rsidRPr="00265F28">
        <w:rPr>
          <w:rFonts w:ascii="Arial" w:hAnsi="Arial" w:cs="Arial"/>
        </w:rPr>
        <w:t>s</w:t>
      </w:r>
      <w:r w:rsidR="005407E5" w:rsidRPr="00265F28">
        <w:rPr>
          <w:rFonts w:ascii="Arial" w:hAnsi="Arial" w:cs="Arial"/>
        </w:rPr>
        <w:t xml:space="preserve"> his time as a farm pupil</w:t>
      </w:r>
      <w:r w:rsidR="00D73DE5" w:rsidRPr="00265F28">
        <w:rPr>
          <w:rFonts w:ascii="Arial" w:hAnsi="Arial" w:cs="Arial"/>
        </w:rPr>
        <w:t xml:space="preserve"> in </w:t>
      </w:r>
      <w:r w:rsidR="00445CA3" w:rsidRPr="00265F28">
        <w:rPr>
          <w:rFonts w:ascii="Arial" w:hAnsi="Arial" w:cs="Arial"/>
        </w:rPr>
        <w:t xml:space="preserve">East Suffolk </w:t>
      </w:r>
      <w:r w:rsidR="00D73DE5" w:rsidRPr="00265F28">
        <w:rPr>
          <w:rFonts w:ascii="Arial" w:hAnsi="Arial" w:cs="Arial"/>
        </w:rPr>
        <w:t>in the</w:t>
      </w:r>
      <w:r w:rsidR="00843894" w:rsidRPr="00265F28">
        <w:rPr>
          <w:rFonts w:ascii="Arial" w:hAnsi="Arial" w:cs="Arial"/>
        </w:rPr>
        <w:t xml:space="preserve">1930s and </w:t>
      </w:r>
      <w:r w:rsidR="004C1B74" w:rsidRPr="00265F28">
        <w:rPr>
          <w:rFonts w:ascii="Arial" w:hAnsi="Arial" w:cs="Arial"/>
        </w:rPr>
        <w:t xml:space="preserve">the second </w:t>
      </w:r>
      <w:r w:rsidR="00AD45B8" w:rsidRPr="00265F28">
        <w:rPr>
          <w:rFonts w:ascii="Arial" w:hAnsi="Arial" w:cs="Arial"/>
        </w:rPr>
        <w:t xml:space="preserve">as a tenant farmer in </w:t>
      </w:r>
      <w:r w:rsidR="00445CA3" w:rsidRPr="00265F28">
        <w:rPr>
          <w:rFonts w:ascii="Arial" w:hAnsi="Arial" w:cs="Arial"/>
        </w:rPr>
        <w:t>West Suffolk</w:t>
      </w:r>
      <w:r w:rsidR="00756518">
        <w:rPr>
          <w:rFonts w:ascii="Arial" w:hAnsi="Arial" w:cs="Arial"/>
        </w:rPr>
        <w:t xml:space="preserve"> and North</w:t>
      </w:r>
      <w:r w:rsidR="00CC0494">
        <w:rPr>
          <w:rFonts w:ascii="Arial" w:hAnsi="Arial" w:cs="Arial"/>
        </w:rPr>
        <w:t>-</w:t>
      </w:r>
      <w:r w:rsidR="00756518">
        <w:rPr>
          <w:rFonts w:ascii="Arial" w:hAnsi="Arial" w:cs="Arial"/>
        </w:rPr>
        <w:t>West Essex</w:t>
      </w:r>
      <w:r w:rsidR="00D73DE5" w:rsidRPr="00265F28">
        <w:rPr>
          <w:rFonts w:ascii="Arial" w:hAnsi="Arial" w:cs="Arial"/>
        </w:rPr>
        <w:t xml:space="preserve"> </w:t>
      </w:r>
      <w:r w:rsidR="00AD45B8" w:rsidRPr="00265F28">
        <w:rPr>
          <w:rFonts w:ascii="Arial" w:hAnsi="Arial" w:cs="Arial"/>
        </w:rPr>
        <w:t>of the</w:t>
      </w:r>
      <w:r w:rsidR="00445CA3" w:rsidRPr="00265F28">
        <w:rPr>
          <w:rFonts w:ascii="Arial" w:hAnsi="Arial" w:cs="Arial"/>
        </w:rPr>
        <w:t xml:space="preserve"> </w:t>
      </w:r>
      <w:r w:rsidR="00843894" w:rsidRPr="00265F28">
        <w:rPr>
          <w:rFonts w:ascii="Arial" w:hAnsi="Arial" w:cs="Arial"/>
        </w:rPr>
        <w:t>1940s</w:t>
      </w:r>
      <w:r w:rsidR="009B6D80" w:rsidRPr="00265F28">
        <w:rPr>
          <w:rFonts w:ascii="Arial" w:hAnsi="Arial" w:cs="Arial"/>
        </w:rPr>
        <w:t xml:space="preserve">. </w:t>
      </w:r>
      <w:r w:rsidR="00BB07C2" w:rsidRPr="00265F28">
        <w:rPr>
          <w:rStyle w:val="FootnoteReference"/>
          <w:rFonts w:ascii="Arial" w:hAnsi="Arial" w:cs="Arial"/>
        </w:rPr>
        <w:t xml:space="preserve"> </w:t>
      </w:r>
      <w:r w:rsidR="00BB07C2" w:rsidRPr="00265F28">
        <w:rPr>
          <w:rStyle w:val="FootnoteReference"/>
          <w:rFonts w:ascii="Arial" w:hAnsi="Arial" w:cs="Arial"/>
        </w:rPr>
        <w:footnoteReference w:id="57"/>
      </w:r>
      <w:r w:rsidR="00CC0494">
        <w:rPr>
          <w:rFonts w:ascii="Arial" w:hAnsi="Arial" w:cs="Arial"/>
        </w:rPr>
        <w:t xml:space="preserve"> [37]</w:t>
      </w:r>
    </w:p>
    <w:p w14:paraId="5AC17BD0" w14:textId="249794D4" w:rsidR="00BE43CC" w:rsidRPr="00265F28" w:rsidRDefault="00BE43CC" w:rsidP="004B6A89">
      <w:pPr>
        <w:jc w:val="both"/>
        <w:rPr>
          <w:rFonts w:ascii="Arial" w:hAnsi="Arial" w:cs="Arial"/>
        </w:rPr>
      </w:pPr>
      <w:r w:rsidRPr="00265F28">
        <w:rPr>
          <w:rFonts w:ascii="Arial" w:hAnsi="Arial" w:cs="Arial"/>
        </w:rPr>
        <w:t>Alan Jobson</w:t>
      </w:r>
      <w:r w:rsidR="00FC41BA" w:rsidRPr="00265F28">
        <w:rPr>
          <w:rFonts w:ascii="Arial" w:hAnsi="Arial" w:cs="Arial"/>
        </w:rPr>
        <w:t xml:space="preserve"> (1889</w:t>
      </w:r>
      <w:r w:rsidR="00906A03" w:rsidRPr="00265F28">
        <w:rPr>
          <w:rFonts w:ascii="Arial" w:hAnsi="Arial" w:cs="Arial"/>
        </w:rPr>
        <w:t>-</w:t>
      </w:r>
      <w:r w:rsidR="00F379E0" w:rsidRPr="00265F28">
        <w:rPr>
          <w:rFonts w:ascii="Arial" w:hAnsi="Arial" w:cs="Arial"/>
        </w:rPr>
        <w:t>19</w:t>
      </w:r>
      <w:r w:rsidR="00251E4A" w:rsidRPr="00265F28">
        <w:rPr>
          <w:rFonts w:ascii="Arial" w:hAnsi="Arial" w:cs="Arial"/>
        </w:rPr>
        <w:t>80</w:t>
      </w:r>
      <w:r w:rsidR="00906A03" w:rsidRPr="00265F28">
        <w:rPr>
          <w:rFonts w:ascii="Arial" w:hAnsi="Arial" w:cs="Arial"/>
        </w:rPr>
        <w:t xml:space="preserve">). Of Jobson’s </w:t>
      </w:r>
      <w:r w:rsidR="00D527E7" w:rsidRPr="00265F28">
        <w:rPr>
          <w:rFonts w:ascii="Arial" w:hAnsi="Arial" w:cs="Arial"/>
        </w:rPr>
        <w:t xml:space="preserve">twenty or so </w:t>
      </w:r>
      <w:r w:rsidR="00906A03" w:rsidRPr="00265F28">
        <w:rPr>
          <w:rFonts w:ascii="Arial" w:hAnsi="Arial" w:cs="Arial"/>
        </w:rPr>
        <w:t>Suffolk publications</w:t>
      </w:r>
      <w:r w:rsidR="00D527E7" w:rsidRPr="00265F28">
        <w:rPr>
          <w:rFonts w:ascii="Arial" w:hAnsi="Arial" w:cs="Arial"/>
        </w:rPr>
        <w:t>,</w:t>
      </w:r>
      <w:r w:rsidR="00906A03" w:rsidRPr="00265F28">
        <w:rPr>
          <w:rFonts w:ascii="Arial" w:hAnsi="Arial" w:cs="Arial"/>
        </w:rPr>
        <w:t xml:space="preserve"> </w:t>
      </w:r>
      <w:r w:rsidR="00357896" w:rsidRPr="00265F28">
        <w:rPr>
          <w:rFonts w:ascii="Arial" w:hAnsi="Arial" w:cs="Arial"/>
          <w:i/>
          <w:iCs/>
        </w:rPr>
        <w:t>Victorian Suffolk</w:t>
      </w:r>
      <w:r w:rsidR="00357896" w:rsidRPr="00265F28">
        <w:rPr>
          <w:rFonts w:ascii="Arial" w:hAnsi="Arial" w:cs="Arial"/>
        </w:rPr>
        <w:t xml:space="preserve"> is the most useful for our purpose.</w:t>
      </w:r>
      <w:r w:rsidR="006249BE" w:rsidRPr="00265F28">
        <w:rPr>
          <w:rFonts w:ascii="Arial" w:hAnsi="Arial" w:cs="Arial"/>
        </w:rPr>
        <w:t xml:space="preserve"> </w:t>
      </w:r>
      <w:r w:rsidR="001D54BA" w:rsidRPr="00265F28">
        <w:rPr>
          <w:rFonts w:ascii="Arial" w:hAnsi="Arial" w:cs="Arial"/>
        </w:rPr>
        <w:t xml:space="preserve">It covers details of events, such as </w:t>
      </w:r>
      <w:r w:rsidR="00F34161" w:rsidRPr="00265F28">
        <w:rPr>
          <w:rFonts w:ascii="Arial" w:hAnsi="Arial" w:cs="Arial"/>
        </w:rPr>
        <w:t xml:space="preserve">rural </w:t>
      </w:r>
      <w:r w:rsidR="001D54BA" w:rsidRPr="00265F28">
        <w:rPr>
          <w:rFonts w:ascii="Arial" w:hAnsi="Arial" w:cs="Arial"/>
        </w:rPr>
        <w:t xml:space="preserve">incendiarism, </w:t>
      </w:r>
      <w:r w:rsidR="0003492D" w:rsidRPr="00265F28">
        <w:rPr>
          <w:rFonts w:ascii="Arial" w:hAnsi="Arial" w:cs="Arial"/>
        </w:rPr>
        <w:t xml:space="preserve">1851 </w:t>
      </w:r>
      <w:r w:rsidR="0003492D" w:rsidRPr="00265F28">
        <w:rPr>
          <w:rFonts w:ascii="Arial" w:hAnsi="Arial" w:cs="Arial"/>
        </w:rPr>
        <w:lastRenderedPageBreak/>
        <w:t xml:space="preserve">Great Exhibition, </w:t>
      </w:r>
      <w:r w:rsidR="000901F8" w:rsidRPr="00265F28">
        <w:rPr>
          <w:rFonts w:ascii="Arial" w:hAnsi="Arial" w:cs="Arial"/>
        </w:rPr>
        <w:t xml:space="preserve">and </w:t>
      </w:r>
      <w:r w:rsidR="00F34161" w:rsidRPr="00265F28">
        <w:rPr>
          <w:rFonts w:ascii="Arial" w:hAnsi="Arial" w:cs="Arial"/>
        </w:rPr>
        <w:t>agricultural lockout</w:t>
      </w:r>
      <w:r w:rsidR="00715F44" w:rsidRPr="00265F28">
        <w:rPr>
          <w:rFonts w:ascii="Arial" w:hAnsi="Arial" w:cs="Arial"/>
        </w:rPr>
        <w:t>, as well as developments in machinery, sugar beet</w:t>
      </w:r>
      <w:r w:rsidR="005514B1" w:rsidRPr="00265F28">
        <w:rPr>
          <w:rFonts w:ascii="Arial" w:hAnsi="Arial" w:cs="Arial"/>
        </w:rPr>
        <w:t>, and agricultural associations.</w:t>
      </w:r>
      <w:r w:rsidR="007D30AA" w:rsidRPr="00265F28">
        <w:rPr>
          <w:rFonts w:ascii="Arial" w:hAnsi="Arial" w:cs="Arial"/>
        </w:rPr>
        <w:t xml:space="preserve"> A</w:t>
      </w:r>
      <w:r w:rsidR="00353CB3" w:rsidRPr="00265F28">
        <w:rPr>
          <w:rFonts w:ascii="Arial" w:hAnsi="Arial" w:cs="Arial"/>
        </w:rPr>
        <w:t xml:space="preserve"> </w:t>
      </w:r>
      <w:r w:rsidR="00BE694D" w:rsidRPr="00265F28">
        <w:rPr>
          <w:rFonts w:ascii="Arial" w:hAnsi="Arial" w:cs="Arial"/>
        </w:rPr>
        <w:t xml:space="preserve">notable </w:t>
      </w:r>
      <w:r w:rsidR="007D30AA" w:rsidRPr="00265F28">
        <w:rPr>
          <w:rFonts w:ascii="Arial" w:hAnsi="Arial" w:cs="Arial"/>
        </w:rPr>
        <w:t>feature</w:t>
      </w:r>
      <w:r w:rsidR="00353CB3" w:rsidRPr="00265F28">
        <w:rPr>
          <w:rFonts w:ascii="Arial" w:hAnsi="Arial" w:cs="Arial"/>
        </w:rPr>
        <w:t xml:space="preserve"> i</w:t>
      </w:r>
      <w:r w:rsidR="00AB0A73" w:rsidRPr="00265F28">
        <w:rPr>
          <w:rFonts w:ascii="Arial" w:hAnsi="Arial" w:cs="Arial"/>
        </w:rPr>
        <w:t xml:space="preserve">s </w:t>
      </w:r>
      <w:r w:rsidR="00353CB3" w:rsidRPr="00265F28">
        <w:rPr>
          <w:rFonts w:ascii="Arial" w:hAnsi="Arial" w:cs="Arial"/>
        </w:rPr>
        <w:t>Jobson</w:t>
      </w:r>
      <w:r w:rsidR="00AB0A73" w:rsidRPr="00265F28">
        <w:rPr>
          <w:rFonts w:ascii="Arial" w:hAnsi="Arial" w:cs="Arial"/>
        </w:rPr>
        <w:t>’s</w:t>
      </w:r>
      <w:r w:rsidR="00353CB3" w:rsidRPr="00265F28">
        <w:rPr>
          <w:rFonts w:ascii="Arial" w:hAnsi="Arial" w:cs="Arial"/>
        </w:rPr>
        <w:t xml:space="preserve"> </w:t>
      </w:r>
      <w:r w:rsidR="003D56FD" w:rsidRPr="00265F28">
        <w:rPr>
          <w:rFonts w:ascii="Arial" w:hAnsi="Arial" w:cs="Arial"/>
        </w:rPr>
        <w:t>in</w:t>
      </w:r>
      <w:r w:rsidR="00CF3751" w:rsidRPr="00265F28">
        <w:rPr>
          <w:rFonts w:ascii="Arial" w:hAnsi="Arial" w:cs="Arial"/>
        </w:rPr>
        <w:t>clusion</w:t>
      </w:r>
      <w:r w:rsidR="00AB0A73" w:rsidRPr="00265F28">
        <w:rPr>
          <w:rFonts w:ascii="Arial" w:hAnsi="Arial" w:cs="Arial"/>
        </w:rPr>
        <w:t xml:space="preserve"> </w:t>
      </w:r>
      <w:r w:rsidR="003D56FD" w:rsidRPr="00265F28">
        <w:rPr>
          <w:rFonts w:ascii="Arial" w:hAnsi="Arial" w:cs="Arial"/>
        </w:rPr>
        <w:t xml:space="preserve">of </w:t>
      </w:r>
      <w:r w:rsidR="003F348C" w:rsidRPr="00265F28">
        <w:rPr>
          <w:rFonts w:ascii="Arial" w:hAnsi="Arial" w:cs="Arial"/>
        </w:rPr>
        <w:t xml:space="preserve">influential </w:t>
      </w:r>
      <w:r w:rsidR="003D56FD" w:rsidRPr="00265F28">
        <w:rPr>
          <w:rFonts w:ascii="Arial" w:hAnsi="Arial" w:cs="Arial"/>
        </w:rPr>
        <w:t>individuals</w:t>
      </w:r>
      <w:r w:rsidR="005E0E63" w:rsidRPr="00265F28">
        <w:rPr>
          <w:rFonts w:ascii="Arial" w:hAnsi="Arial" w:cs="Arial"/>
        </w:rPr>
        <w:t xml:space="preserve">, such as Herman Beddell, Allen Ransome, </w:t>
      </w:r>
      <w:r w:rsidR="00C35857" w:rsidRPr="00265F28">
        <w:rPr>
          <w:rFonts w:ascii="Arial" w:hAnsi="Arial" w:cs="Arial"/>
        </w:rPr>
        <w:t>Thomas Crisp, and Richard Garrett.</w:t>
      </w:r>
      <w:r w:rsidR="003D56FD" w:rsidRPr="00265F28">
        <w:rPr>
          <w:rFonts w:ascii="Arial" w:hAnsi="Arial" w:cs="Arial"/>
        </w:rPr>
        <w:t xml:space="preserve"> </w:t>
      </w:r>
      <w:r w:rsidR="00357896" w:rsidRPr="00265F28">
        <w:rPr>
          <w:rFonts w:ascii="Arial" w:hAnsi="Arial" w:cs="Arial"/>
          <w:i/>
          <w:iCs/>
        </w:rPr>
        <w:t>Suffolk Remembered</w:t>
      </w:r>
      <w:r w:rsidR="003B418C" w:rsidRPr="00265F28">
        <w:rPr>
          <w:rFonts w:ascii="Arial" w:hAnsi="Arial" w:cs="Arial"/>
        </w:rPr>
        <w:t xml:space="preserve">, </w:t>
      </w:r>
      <w:r w:rsidR="00357896" w:rsidRPr="00265F28">
        <w:rPr>
          <w:rFonts w:ascii="Arial" w:hAnsi="Arial" w:cs="Arial"/>
          <w:i/>
          <w:iCs/>
        </w:rPr>
        <w:t>Something of Old Suffolk</w:t>
      </w:r>
      <w:r w:rsidR="00F70A2D" w:rsidRPr="00265F28">
        <w:rPr>
          <w:rFonts w:ascii="Arial" w:hAnsi="Arial" w:cs="Arial"/>
          <w:i/>
          <w:iCs/>
        </w:rPr>
        <w:t>,</w:t>
      </w:r>
      <w:r w:rsidR="00A41701" w:rsidRPr="00265F28">
        <w:rPr>
          <w:rFonts w:ascii="Arial" w:hAnsi="Arial" w:cs="Arial"/>
        </w:rPr>
        <w:t xml:space="preserve"> </w:t>
      </w:r>
      <w:r w:rsidR="003B418C" w:rsidRPr="00265F28">
        <w:rPr>
          <w:rFonts w:ascii="Arial" w:hAnsi="Arial" w:cs="Arial"/>
        </w:rPr>
        <w:t xml:space="preserve">and </w:t>
      </w:r>
      <w:r w:rsidR="00202D9A" w:rsidRPr="00265F28">
        <w:rPr>
          <w:rFonts w:ascii="Arial" w:hAnsi="Arial" w:cs="Arial"/>
          <w:i/>
          <w:iCs/>
        </w:rPr>
        <w:t>Household and Country Crafts</w:t>
      </w:r>
      <w:r w:rsidR="00202D9A" w:rsidRPr="00265F28">
        <w:rPr>
          <w:rFonts w:ascii="Arial" w:hAnsi="Arial" w:cs="Arial"/>
        </w:rPr>
        <w:t xml:space="preserve"> </w:t>
      </w:r>
      <w:r w:rsidR="00A41701" w:rsidRPr="00265F28">
        <w:rPr>
          <w:rFonts w:ascii="Arial" w:hAnsi="Arial" w:cs="Arial"/>
        </w:rPr>
        <w:t>are also worth investigating</w:t>
      </w:r>
      <w:r w:rsidR="00D9660A" w:rsidRPr="00265F28">
        <w:rPr>
          <w:rFonts w:ascii="Arial" w:hAnsi="Arial" w:cs="Arial"/>
        </w:rPr>
        <w:t xml:space="preserve"> for </w:t>
      </w:r>
      <w:r w:rsidR="00026F25" w:rsidRPr="00265F28">
        <w:rPr>
          <w:rFonts w:ascii="Arial" w:hAnsi="Arial" w:cs="Arial"/>
        </w:rPr>
        <w:t>the</w:t>
      </w:r>
      <w:r w:rsidR="004250DA" w:rsidRPr="00265F28">
        <w:rPr>
          <w:rFonts w:ascii="Arial" w:hAnsi="Arial" w:cs="Arial"/>
        </w:rPr>
        <w:t>ir</w:t>
      </w:r>
      <w:r w:rsidR="00026F25" w:rsidRPr="00265F28">
        <w:rPr>
          <w:rFonts w:ascii="Arial" w:hAnsi="Arial" w:cs="Arial"/>
        </w:rPr>
        <w:t xml:space="preserve"> cameos of village and family life, industry and agriculture</w:t>
      </w:r>
      <w:r w:rsidR="00A41701" w:rsidRPr="00265F28">
        <w:rPr>
          <w:rFonts w:ascii="Arial" w:hAnsi="Arial" w:cs="Arial"/>
        </w:rPr>
        <w:t>.</w:t>
      </w:r>
      <w:r w:rsidR="00631776" w:rsidRPr="00265F28">
        <w:rPr>
          <w:rFonts w:ascii="Arial" w:hAnsi="Arial" w:cs="Arial"/>
        </w:rPr>
        <w:t xml:space="preserve"> </w:t>
      </w:r>
      <w:r w:rsidR="004C212D" w:rsidRPr="00265F28">
        <w:rPr>
          <w:rFonts w:ascii="Arial" w:hAnsi="Arial" w:cs="Arial"/>
        </w:rPr>
        <w:t>T</w:t>
      </w:r>
      <w:r w:rsidR="00C448E7" w:rsidRPr="00265F28">
        <w:rPr>
          <w:rFonts w:ascii="Arial" w:hAnsi="Arial" w:cs="Arial"/>
        </w:rPr>
        <w:t xml:space="preserve">he </w:t>
      </w:r>
      <w:r w:rsidR="00F24399" w:rsidRPr="00265F28">
        <w:rPr>
          <w:rFonts w:ascii="Arial" w:hAnsi="Arial" w:cs="Arial"/>
        </w:rPr>
        <w:t xml:space="preserve">core </w:t>
      </w:r>
      <w:r w:rsidR="00C448E7" w:rsidRPr="00265F28">
        <w:rPr>
          <w:rFonts w:ascii="Arial" w:hAnsi="Arial" w:cs="Arial"/>
        </w:rPr>
        <w:t xml:space="preserve">of </w:t>
      </w:r>
      <w:r w:rsidR="00A74365" w:rsidRPr="00265F28">
        <w:rPr>
          <w:rFonts w:ascii="Arial" w:hAnsi="Arial" w:cs="Arial"/>
        </w:rPr>
        <w:t>Jobson’s writing</w:t>
      </w:r>
      <w:r w:rsidR="00C448E7" w:rsidRPr="00265F28">
        <w:rPr>
          <w:rFonts w:ascii="Arial" w:hAnsi="Arial" w:cs="Arial"/>
        </w:rPr>
        <w:t xml:space="preserve"> is </w:t>
      </w:r>
      <w:r w:rsidR="00F24399" w:rsidRPr="00265F28">
        <w:rPr>
          <w:rFonts w:ascii="Arial" w:hAnsi="Arial" w:cs="Arial"/>
        </w:rPr>
        <w:t>central East Suffolk</w:t>
      </w:r>
      <w:r w:rsidR="00BA5E7A" w:rsidRPr="00265F28">
        <w:rPr>
          <w:rFonts w:ascii="Arial" w:hAnsi="Arial" w:cs="Arial"/>
        </w:rPr>
        <w:t xml:space="preserve">. </w:t>
      </w:r>
      <w:r w:rsidRPr="00265F28">
        <w:rPr>
          <w:rStyle w:val="FootnoteReference"/>
          <w:rFonts w:ascii="Arial" w:hAnsi="Arial" w:cs="Arial"/>
        </w:rPr>
        <w:footnoteReference w:id="58"/>
      </w:r>
      <w:r w:rsidR="00F02BF4" w:rsidRPr="00265F28">
        <w:rPr>
          <w:rFonts w:ascii="Arial" w:hAnsi="Arial" w:cs="Arial"/>
        </w:rPr>
        <w:t xml:space="preserve"> </w:t>
      </w:r>
      <w:r w:rsidR="00444018">
        <w:rPr>
          <w:rFonts w:ascii="Arial" w:hAnsi="Arial" w:cs="Arial"/>
        </w:rPr>
        <w:t>[57]</w:t>
      </w:r>
    </w:p>
    <w:p w14:paraId="67475B74" w14:textId="47B11B67" w:rsidR="00A15200" w:rsidRPr="00265F28" w:rsidRDefault="00A15200" w:rsidP="004B6A89">
      <w:pPr>
        <w:jc w:val="both"/>
        <w:rPr>
          <w:rFonts w:ascii="Arial" w:hAnsi="Arial" w:cs="Arial"/>
        </w:rPr>
      </w:pPr>
      <w:r w:rsidRPr="00265F28">
        <w:rPr>
          <w:rFonts w:ascii="Arial" w:hAnsi="Arial" w:cs="Arial"/>
        </w:rPr>
        <w:t>B</w:t>
      </w:r>
      <w:r w:rsidR="00D25A72" w:rsidRPr="00265F28">
        <w:rPr>
          <w:rFonts w:ascii="Arial" w:hAnsi="Arial" w:cs="Arial"/>
        </w:rPr>
        <w:t>ert</w:t>
      </w:r>
      <w:r w:rsidR="00954F23" w:rsidRPr="00265F28">
        <w:rPr>
          <w:rFonts w:ascii="Arial" w:hAnsi="Arial" w:cs="Arial"/>
        </w:rPr>
        <w:t xml:space="preserve"> </w:t>
      </w:r>
      <w:r w:rsidRPr="00265F28">
        <w:rPr>
          <w:rFonts w:ascii="Arial" w:hAnsi="Arial" w:cs="Arial"/>
        </w:rPr>
        <w:t>Steward</w:t>
      </w:r>
      <w:r w:rsidR="008B441F" w:rsidRPr="00265F28">
        <w:rPr>
          <w:rFonts w:ascii="Arial" w:hAnsi="Arial" w:cs="Arial"/>
        </w:rPr>
        <w:t xml:space="preserve"> </w:t>
      </w:r>
      <w:r w:rsidR="00D36ACA" w:rsidRPr="00265F28">
        <w:rPr>
          <w:rFonts w:ascii="Arial" w:hAnsi="Arial" w:cs="Arial"/>
        </w:rPr>
        <w:t>(1897-1993)</w:t>
      </w:r>
      <w:r w:rsidR="006A724C" w:rsidRPr="00265F28">
        <w:rPr>
          <w:rFonts w:ascii="Arial" w:hAnsi="Arial" w:cs="Arial"/>
        </w:rPr>
        <w:t xml:space="preserve">, </w:t>
      </w:r>
      <w:r w:rsidR="00010B91" w:rsidRPr="00265F28">
        <w:rPr>
          <w:rFonts w:ascii="Arial" w:hAnsi="Arial" w:cs="Arial"/>
        </w:rPr>
        <w:t xml:space="preserve">editor of </w:t>
      </w:r>
      <w:r w:rsidR="00010B91" w:rsidRPr="00265F28">
        <w:rPr>
          <w:rFonts w:ascii="Arial" w:hAnsi="Arial" w:cs="Arial"/>
          <w:i/>
          <w:iCs/>
        </w:rPr>
        <w:t>The Dairy Farmer</w:t>
      </w:r>
      <w:r w:rsidR="00010B91" w:rsidRPr="00265F28">
        <w:rPr>
          <w:rFonts w:ascii="Arial" w:hAnsi="Arial" w:cs="Arial"/>
        </w:rPr>
        <w:t xml:space="preserve"> and </w:t>
      </w:r>
      <w:r w:rsidR="00CB6FB7" w:rsidRPr="00265F28">
        <w:rPr>
          <w:rFonts w:ascii="Arial" w:hAnsi="Arial" w:cs="Arial"/>
        </w:rPr>
        <w:t xml:space="preserve">agricultural correspondent of the </w:t>
      </w:r>
      <w:r w:rsidR="00CB6FB7" w:rsidRPr="00265F28">
        <w:rPr>
          <w:rFonts w:ascii="Arial" w:hAnsi="Arial" w:cs="Arial"/>
          <w:i/>
          <w:iCs/>
        </w:rPr>
        <w:t>Daily Herald</w:t>
      </w:r>
      <w:r w:rsidR="006A724C" w:rsidRPr="00265F28">
        <w:rPr>
          <w:rFonts w:ascii="Arial" w:hAnsi="Arial" w:cs="Arial"/>
          <w:i/>
          <w:iCs/>
        </w:rPr>
        <w:t>,</w:t>
      </w:r>
      <w:r w:rsidRPr="00265F28">
        <w:rPr>
          <w:rFonts w:ascii="Arial" w:hAnsi="Arial" w:cs="Arial"/>
        </w:rPr>
        <w:t xml:space="preserve"> </w:t>
      </w:r>
      <w:r w:rsidR="0074105D" w:rsidRPr="00265F28">
        <w:rPr>
          <w:rFonts w:ascii="Arial" w:hAnsi="Arial" w:cs="Arial"/>
        </w:rPr>
        <w:t xml:space="preserve">published three </w:t>
      </w:r>
      <w:r w:rsidR="0050294A" w:rsidRPr="00265F28">
        <w:rPr>
          <w:rFonts w:ascii="Arial" w:hAnsi="Arial" w:cs="Arial"/>
        </w:rPr>
        <w:t>volumes of memoirs</w:t>
      </w:r>
      <w:r w:rsidR="00E448DB" w:rsidRPr="00265F28">
        <w:rPr>
          <w:rFonts w:ascii="Arial" w:hAnsi="Arial" w:cs="Arial"/>
        </w:rPr>
        <w:t xml:space="preserve">. </w:t>
      </w:r>
      <w:r w:rsidRPr="00265F28">
        <w:rPr>
          <w:rFonts w:ascii="Arial" w:hAnsi="Arial" w:cs="Arial"/>
          <w:i/>
          <w:iCs/>
        </w:rPr>
        <w:t>One Journey</w:t>
      </w:r>
      <w:r w:rsidR="00954A22" w:rsidRPr="00265F28">
        <w:rPr>
          <w:rFonts w:ascii="Arial" w:hAnsi="Arial" w:cs="Arial"/>
          <w:i/>
          <w:iCs/>
        </w:rPr>
        <w:t xml:space="preserve"> </w:t>
      </w:r>
      <w:r w:rsidR="00991213" w:rsidRPr="00265F28">
        <w:rPr>
          <w:rFonts w:ascii="Arial" w:hAnsi="Arial" w:cs="Arial"/>
          <w:i/>
          <w:iCs/>
        </w:rPr>
        <w:t>(</w:t>
      </w:r>
      <w:r w:rsidR="00F34661" w:rsidRPr="00265F28">
        <w:rPr>
          <w:rFonts w:ascii="Arial" w:hAnsi="Arial" w:cs="Arial"/>
        </w:rPr>
        <w:t>written from</w:t>
      </w:r>
      <w:r w:rsidR="00B61C3C" w:rsidRPr="00265F28">
        <w:rPr>
          <w:rFonts w:ascii="Arial" w:hAnsi="Arial" w:cs="Arial"/>
        </w:rPr>
        <w:t xml:space="preserve"> Mundesley</w:t>
      </w:r>
      <w:r w:rsidR="00991213" w:rsidRPr="00265F28">
        <w:rPr>
          <w:rFonts w:ascii="Arial" w:hAnsi="Arial" w:cs="Arial"/>
        </w:rPr>
        <w:t xml:space="preserve">, </w:t>
      </w:r>
      <w:r w:rsidR="00030542" w:rsidRPr="00265F28">
        <w:rPr>
          <w:rFonts w:ascii="Arial" w:hAnsi="Arial" w:cs="Arial"/>
        </w:rPr>
        <w:t xml:space="preserve">Norfolk and </w:t>
      </w:r>
      <w:r w:rsidR="008277A3" w:rsidRPr="00265F28">
        <w:rPr>
          <w:rFonts w:ascii="Arial" w:hAnsi="Arial" w:cs="Arial"/>
        </w:rPr>
        <w:t xml:space="preserve">Green Lane Farm, </w:t>
      </w:r>
      <w:r w:rsidR="00461170" w:rsidRPr="00265F28">
        <w:rPr>
          <w:rFonts w:ascii="Arial" w:hAnsi="Arial" w:cs="Arial"/>
        </w:rPr>
        <w:t>Stonham</w:t>
      </w:r>
      <w:r w:rsidR="00991213" w:rsidRPr="00265F28">
        <w:rPr>
          <w:rFonts w:ascii="Arial" w:hAnsi="Arial" w:cs="Arial"/>
        </w:rPr>
        <w:t xml:space="preserve">, </w:t>
      </w:r>
      <w:r w:rsidR="00030542" w:rsidRPr="00265F28">
        <w:rPr>
          <w:rFonts w:ascii="Arial" w:hAnsi="Arial" w:cs="Arial"/>
        </w:rPr>
        <w:t>Suffolk</w:t>
      </w:r>
      <w:r w:rsidR="00991213" w:rsidRPr="00265F28">
        <w:rPr>
          <w:rFonts w:ascii="Arial" w:hAnsi="Arial" w:cs="Arial"/>
        </w:rPr>
        <w:t>)</w:t>
      </w:r>
      <w:r w:rsidR="00F34661" w:rsidRPr="00265F28">
        <w:rPr>
          <w:rFonts w:ascii="Arial" w:hAnsi="Arial" w:cs="Arial"/>
        </w:rPr>
        <w:t xml:space="preserve"> </w:t>
      </w:r>
      <w:r w:rsidR="00AE24CA" w:rsidRPr="00265F28">
        <w:rPr>
          <w:rFonts w:ascii="Arial" w:hAnsi="Arial" w:cs="Arial"/>
        </w:rPr>
        <w:t xml:space="preserve">takes us from 1919 through to </w:t>
      </w:r>
      <w:r w:rsidR="0011132D" w:rsidRPr="00265F28">
        <w:rPr>
          <w:rFonts w:ascii="Arial" w:hAnsi="Arial" w:cs="Arial"/>
        </w:rPr>
        <w:t xml:space="preserve">his </w:t>
      </w:r>
      <w:r w:rsidR="00AE24CA" w:rsidRPr="00265F28">
        <w:rPr>
          <w:rFonts w:ascii="Arial" w:hAnsi="Arial" w:cs="Arial"/>
        </w:rPr>
        <w:t xml:space="preserve">retirement, </w:t>
      </w:r>
      <w:r w:rsidR="00645D20" w:rsidRPr="00265F28">
        <w:rPr>
          <w:rFonts w:ascii="Arial" w:hAnsi="Arial" w:cs="Arial"/>
        </w:rPr>
        <w:t xml:space="preserve">and </w:t>
      </w:r>
      <w:r w:rsidR="00A70269" w:rsidRPr="00265F28">
        <w:rPr>
          <w:rFonts w:ascii="Arial" w:hAnsi="Arial" w:cs="Arial"/>
        </w:rPr>
        <w:t xml:space="preserve">contains </w:t>
      </w:r>
      <w:r w:rsidR="00645D20" w:rsidRPr="00265F28">
        <w:rPr>
          <w:rFonts w:ascii="Arial" w:hAnsi="Arial" w:cs="Arial"/>
        </w:rPr>
        <w:t>useful material</w:t>
      </w:r>
      <w:r w:rsidR="00A70269" w:rsidRPr="00265F28">
        <w:rPr>
          <w:rFonts w:ascii="Arial" w:hAnsi="Arial" w:cs="Arial"/>
        </w:rPr>
        <w:t>, such as</w:t>
      </w:r>
      <w:r w:rsidR="00DE7131" w:rsidRPr="00265F28">
        <w:rPr>
          <w:rFonts w:ascii="Arial" w:hAnsi="Arial" w:cs="Arial"/>
        </w:rPr>
        <w:t xml:space="preserve"> </w:t>
      </w:r>
      <w:r w:rsidR="00C14844" w:rsidRPr="00265F28">
        <w:rPr>
          <w:rFonts w:ascii="Arial" w:hAnsi="Arial" w:cs="Arial"/>
        </w:rPr>
        <w:t xml:space="preserve">observations on </w:t>
      </w:r>
      <w:r w:rsidR="00DE7131" w:rsidRPr="00265F28">
        <w:rPr>
          <w:rFonts w:ascii="Arial" w:hAnsi="Arial" w:cs="Arial"/>
        </w:rPr>
        <w:t>steam p</w:t>
      </w:r>
      <w:r w:rsidR="0068412E" w:rsidRPr="00265F28">
        <w:rPr>
          <w:rFonts w:ascii="Arial" w:hAnsi="Arial" w:cs="Arial"/>
        </w:rPr>
        <w:t xml:space="preserve">lough </w:t>
      </w:r>
      <w:r w:rsidR="00DE7131" w:rsidRPr="00265F28">
        <w:rPr>
          <w:rFonts w:ascii="Arial" w:hAnsi="Arial" w:cs="Arial"/>
        </w:rPr>
        <w:t>drain</w:t>
      </w:r>
      <w:r w:rsidR="008C6FEB" w:rsidRPr="00265F28">
        <w:rPr>
          <w:rFonts w:ascii="Arial" w:hAnsi="Arial" w:cs="Arial"/>
        </w:rPr>
        <w:t>age</w:t>
      </w:r>
      <w:r w:rsidR="0032290D" w:rsidRPr="00265F28">
        <w:rPr>
          <w:rFonts w:ascii="Arial" w:hAnsi="Arial" w:cs="Arial"/>
        </w:rPr>
        <w:t xml:space="preserve"> and</w:t>
      </w:r>
      <w:r w:rsidR="00583C97" w:rsidRPr="00265F28">
        <w:rPr>
          <w:rFonts w:ascii="Arial" w:hAnsi="Arial" w:cs="Arial"/>
        </w:rPr>
        <w:t xml:space="preserve"> </w:t>
      </w:r>
      <w:r w:rsidR="008720C5" w:rsidRPr="00265F28">
        <w:rPr>
          <w:rFonts w:ascii="Arial" w:hAnsi="Arial" w:cs="Arial"/>
        </w:rPr>
        <w:t>manual hoeing</w:t>
      </w:r>
      <w:r w:rsidR="00E4258D" w:rsidRPr="00265F28">
        <w:rPr>
          <w:rFonts w:ascii="Arial" w:hAnsi="Arial" w:cs="Arial"/>
        </w:rPr>
        <w:t xml:space="preserve"> on</w:t>
      </w:r>
      <w:r w:rsidR="00DE7131" w:rsidRPr="00265F28">
        <w:rPr>
          <w:rFonts w:ascii="Arial" w:hAnsi="Arial" w:cs="Arial"/>
        </w:rPr>
        <w:t xml:space="preserve"> heavy clay</w:t>
      </w:r>
      <w:r w:rsidR="002075BB" w:rsidRPr="00265F28">
        <w:rPr>
          <w:rFonts w:ascii="Arial" w:hAnsi="Arial" w:cs="Arial"/>
        </w:rPr>
        <w:t xml:space="preserve"> in the 19</w:t>
      </w:r>
      <w:r w:rsidR="00CB16F1" w:rsidRPr="00265F28">
        <w:rPr>
          <w:rFonts w:ascii="Arial" w:hAnsi="Arial" w:cs="Arial"/>
        </w:rPr>
        <w:t>3</w:t>
      </w:r>
      <w:r w:rsidR="002075BB" w:rsidRPr="00265F28">
        <w:rPr>
          <w:rFonts w:ascii="Arial" w:hAnsi="Arial" w:cs="Arial"/>
        </w:rPr>
        <w:t>0s</w:t>
      </w:r>
      <w:r w:rsidR="001B20B1" w:rsidRPr="00265F28">
        <w:rPr>
          <w:rFonts w:ascii="Arial" w:hAnsi="Arial" w:cs="Arial"/>
        </w:rPr>
        <w:t>,</w:t>
      </w:r>
      <w:r w:rsidR="00E4258D" w:rsidRPr="00265F28">
        <w:rPr>
          <w:rFonts w:ascii="Arial" w:hAnsi="Arial" w:cs="Arial"/>
        </w:rPr>
        <w:t xml:space="preserve"> </w:t>
      </w:r>
      <w:r w:rsidR="00D22232" w:rsidRPr="00265F28">
        <w:rPr>
          <w:rFonts w:ascii="Arial" w:hAnsi="Arial" w:cs="Arial"/>
        </w:rPr>
        <w:t>farm unions</w:t>
      </w:r>
      <w:r w:rsidR="00771DE1" w:rsidRPr="00265F28">
        <w:rPr>
          <w:rFonts w:ascii="Arial" w:hAnsi="Arial" w:cs="Arial"/>
        </w:rPr>
        <w:t xml:space="preserve">, </w:t>
      </w:r>
      <w:r w:rsidR="00D22232" w:rsidRPr="00265F28">
        <w:rPr>
          <w:rFonts w:ascii="Arial" w:hAnsi="Arial" w:cs="Arial"/>
        </w:rPr>
        <w:t>politicians</w:t>
      </w:r>
      <w:r w:rsidR="00771DE1" w:rsidRPr="00265F28">
        <w:rPr>
          <w:rFonts w:ascii="Arial" w:hAnsi="Arial" w:cs="Arial"/>
        </w:rPr>
        <w:t xml:space="preserve">, </w:t>
      </w:r>
      <w:r w:rsidR="00D22232" w:rsidRPr="00265F28">
        <w:rPr>
          <w:rFonts w:ascii="Arial" w:hAnsi="Arial" w:cs="Arial"/>
        </w:rPr>
        <w:t>and journalists</w:t>
      </w:r>
      <w:r w:rsidR="00030542" w:rsidRPr="00265F28">
        <w:rPr>
          <w:rFonts w:ascii="Arial" w:hAnsi="Arial" w:cs="Arial"/>
        </w:rPr>
        <w:t>.</w:t>
      </w:r>
      <w:r w:rsidR="00E64C72" w:rsidRPr="00265F28">
        <w:rPr>
          <w:rFonts w:ascii="Arial" w:hAnsi="Arial" w:cs="Arial"/>
        </w:rPr>
        <w:t xml:space="preserve"> </w:t>
      </w:r>
      <w:r w:rsidR="00E8166A" w:rsidRPr="00265F28">
        <w:rPr>
          <w:rFonts w:ascii="Arial" w:hAnsi="Arial" w:cs="Arial"/>
        </w:rPr>
        <w:t>“</w:t>
      </w:r>
      <w:r w:rsidR="00F43B3D" w:rsidRPr="00265F28">
        <w:rPr>
          <w:rFonts w:ascii="Arial" w:hAnsi="Arial" w:cs="Arial"/>
        </w:rPr>
        <w:t>Parson Groome</w:t>
      </w:r>
      <w:r w:rsidR="00E8166A" w:rsidRPr="00265F28">
        <w:rPr>
          <w:rFonts w:ascii="Arial" w:hAnsi="Arial" w:cs="Arial"/>
        </w:rPr>
        <w:t>”</w:t>
      </w:r>
      <w:r w:rsidR="001320D0" w:rsidRPr="00265F28">
        <w:rPr>
          <w:rFonts w:ascii="Arial" w:hAnsi="Arial" w:cs="Arial"/>
        </w:rPr>
        <w:t xml:space="preserve"> </w:t>
      </w:r>
      <w:r w:rsidR="007F6481" w:rsidRPr="00265F28">
        <w:rPr>
          <w:rFonts w:ascii="Arial" w:hAnsi="Arial" w:cs="Arial"/>
        </w:rPr>
        <w:t xml:space="preserve">of </w:t>
      </w:r>
      <w:r w:rsidR="008059BE" w:rsidRPr="00265F28">
        <w:rPr>
          <w:rFonts w:ascii="Arial" w:hAnsi="Arial" w:cs="Arial"/>
        </w:rPr>
        <w:t xml:space="preserve">Stonham </w:t>
      </w:r>
      <w:r w:rsidR="00D04207" w:rsidRPr="00265F28">
        <w:rPr>
          <w:rFonts w:ascii="Arial" w:hAnsi="Arial" w:cs="Arial"/>
        </w:rPr>
        <w:t>had</w:t>
      </w:r>
      <w:r w:rsidR="003511E4" w:rsidRPr="00265F28">
        <w:rPr>
          <w:rFonts w:ascii="Arial" w:hAnsi="Arial" w:cs="Arial"/>
        </w:rPr>
        <w:t xml:space="preserve"> lectured the Framlingham Farmer’s Club</w:t>
      </w:r>
      <w:r w:rsidR="00355CC1" w:rsidRPr="00265F28">
        <w:rPr>
          <w:rFonts w:ascii="Arial" w:hAnsi="Arial" w:cs="Arial"/>
        </w:rPr>
        <w:t xml:space="preserve"> </w:t>
      </w:r>
      <w:r w:rsidR="004A49BB" w:rsidRPr="00265F28">
        <w:rPr>
          <w:rFonts w:ascii="Arial" w:hAnsi="Arial" w:cs="Arial"/>
        </w:rPr>
        <w:t xml:space="preserve">in </w:t>
      </w:r>
      <w:r w:rsidR="004A4D68" w:rsidRPr="00265F28">
        <w:rPr>
          <w:rFonts w:ascii="Arial" w:hAnsi="Arial" w:cs="Arial"/>
        </w:rPr>
        <w:t>1866 and</w:t>
      </w:r>
      <w:r w:rsidR="00FB72C4" w:rsidRPr="00265F28">
        <w:rPr>
          <w:rFonts w:ascii="Arial" w:hAnsi="Arial" w:cs="Arial"/>
        </w:rPr>
        <w:t xml:space="preserve"> </w:t>
      </w:r>
      <w:r w:rsidR="0027562F" w:rsidRPr="00265F28">
        <w:rPr>
          <w:rFonts w:ascii="Arial" w:hAnsi="Arial" w:cs="Arial"/>
        </w:rPr>
        <w:t>continues to be</w:t>
      </w:r>
      <w:r w:rsidR="00B77F7C" w:rsidRPr="00265F28">
        <w:rPr>
          <w:rFonts w:ascii="Arial" w:hAnsi="Arial" w:cs="Arial"/>
        </w:rPr>
        <w:t xml:space="preserve"> mention</w:t>
      </w:r>
      <w:r w:rsidR="0027562F" w:rsidRPr="00265F28">
        <w:rPr>
          <w:rFonts w:ascii="Arial" w:hAnsi="Arial" w:cs="Arial"/>
        </w:rPr>
        <w:t>ed</w:t>
      </w:r>
      <w:r w:rsidR="00B77F7C" w:rsidRPr="00265F28">
        <w:rPr>
          <w:rFonts w:ascii="Arial" w:hAnsi="Arial" w:cs="Arial"/>
        </w:rPr>
        <w:t xml:space="preserve"> well into the twentieth centur</w:t>
      </w:r>
      <w:r w:rsidR="00145729" w:rsidRPr="00265F28">
        <w:rPr>
          <w:rFonts w:ascii="Arial" w:hAnsi="Arial" w:cs="Arial"/>
        </w:rPr>
        <w:t>y</w:t>
      </w:r>
      <w:r w:rsidR="00BB5BED" w:rsidRPr="00265F28">
        <w:rPr>
          <w:rFonts w:ascii="Arial" w:hAnsi="Arial" w:cs="Arial"/>
        </w:rPr>
        <w:t>.</w:t>
      </w:r>
      <w:r w:rsidR="00A0774C" w:rsidRPr="00265F28">
        <w:rPr>
          <w:rStyle w:val="FootnoteReference"/>
          <w:rFonts w:ascii="Arial" w:hAnsi="Arial" w:cs="Arial"/>
        </w:rPr>
        <w:footnoteReference w:id="59"/>
      </w:r>
      <w:r w:rsidR="00355CC1" w:rsidRPr="00265F28">
        <w:rPr>
          <w:rFonts w:ascii="Arial" w:hAnsi="Arial" w:cs="Arial"/>
          <w:i/>
          <w:iCs/>
        </w:rPr>
        <w:t xml:space="preserve"> </w:t>
      </w:r>
      <w:r w:rsidR="00F626CB" w:rsidRPr="00265F28">
        <w:rPr>
          <w:rFonts w:ascii="Arial" w:hAnsi="Arial" w:cs="Arial"/>
        </w:rPr>
        <w:t>T</w:t>
      </w:r>
      <w:r w:rsidR="00FF7EB6" w:rsidRPr="00265F28">
        <w:rPr>
          <w:rFonts w:ascii="Arial" w:hAnsi="Arial" w:cs="Arial"/>
        </w:rPr>
        <w:t xml:space="preserve">he index </w:t>
      </w:r>
      <w:r w:rsidR="00445093" w:rsidRPr="00265F28">
        <w:rPr>
          <w:rFonts w:ascii="Arial" w:hAnsi="Arial" w:cs="Arial"/>
        </w:rPr>
        <w:t xml:space="preserve">to </w:t>
      </w:r>
      <w:r w:rsidR="00FF7EB6" w:rsidRPr="00265F28">
        <w:rPr>
          <w:rFonts w:ascii="Arial" w:hAnsi="Arial" w:cs="Arial"/>
          <w:i/>
          <w:iCs/>
        </w:rPr>
        <w:t>One Journey</w:t>
      </w:r>
      <w:r w:rsidR="007A6101" w:rsidRPr="00265F28">
        <w:rPr>
          <w:rFonts w:ascii="Arial" w:hAnsi="Arial" w:cs="Arial"/>
          <w:i/>
          <w:iCs/>
        </w:rPr>
        <w:t xml:space="preserve"> </w:t>
      </w:r>
      <w:r w:rsidR="00396BFE" w:rsidRPr="00265F28">
        <w:rPr>
          <w:rFonts w:ascii="Arial" w:hAnsi="Arial" w:cs="Arial"/>
        </w:rPr>
        <w:t>nam</w:t>
      </w:r>
      <w:r w:rsidR="00B82034" w:rsidRPr="00265F28">
        <w:rPr>
          <w:rFonts w:ascii="Arial" w:hAnsi="Arial" w:cs="Arial"/>
        </w:rPr>
        <w:t xml:space="preserve">es </w:t>
      </w:r>
      <w:r w:rsidR="00D754AD" w:rsidRPr="00265F28">
        <w:rPr>
          <w:rFonts w:ascii="Arial" w:hAnsi="Arial" w:cs="Arial"/>
        </w:rPr>
        <w:t>150 individuals</w:t>
      </w:r>
      <w:r w:rsidR="00F626CB" w:rsidRPr="00265F28">
        <w:rPr>
          <w:rFonts w:ascii="Arial" w:hAnsi="Arial" w:cs="Arial"/>
          <w:i/>
          <w:iCs/>
        </w:rPr>
        <w:t>,</w:t>
      </w:r>
      <w:r w:rsidR="00DA13AE" w:rsidRPr="00265F28">
        <w:rPr>
          <w:rFonts w:ascii="Arial" w:hAnsi="Arial" w:cs="Arial"/>
          <w:i/>
          <w:iCs/>
        </w:rPr>
        <w:t xml:space="preserve"> </w:t>
      </w:r>
      <w:r w:rsidR="00EE5654" w:rsidRPr="00265F28">
        <w:rPr>
          <w:rFonts w:ascii="Arial" w:hAnsi="Arial" w:cs="Arial"/>
        </w:rPr>
        <w:t xml:space="preserve">a gift to </w:t>
      </w:r>
      <w:r w:rsidR="000C2406" w:rsidRPr="00265F28">
        <w:rPr>
          <w:rFonts w:ascii="Arial" w:hAnsi="Arial" w:cs="Arial"/>
        </w:rPr>
        <w:t xml:space="preserve">the </w:t>
      </w:r>
      <w:r w:rsidR="00EE5654" w:rsidRPr="00265F28">
        <w:rPr>
          <w:rFonts w:ascii="Arial" w:hAnsi="Arial" w:cs="Arial"/>
        </w:rPr>
        <w:t>researcher.</w:t>
      </w:r>
      <w:r w:rsidR="00105703" w:rsidRPr="00265F28">
        <w:rPr>
          <w:rFonts w:ascii="Arial" w:hAnsi="Arial" w:cs="Arial"/>
          <w:i/>
          <w:iCs/>
        </w:rPr>
        <w:t xml:space="preserve"> </w:t>
      </w:r>
      <w:r w:rsidR="006E40AB" w:rsidRPr="00265F28">
        <w:rPr>
          <w:rFonts w:ascii="Arial" w:hAnsi="Arial" w:cs="Arial"/>
        </w:rPr>
        <w:t>The period between 1936 and 1946</w:t>
      </w:r>
      <w:r w:rsidR="007B1BCD" w:rsidRPr="00265F28">
        <w:rPr>
          <w:rFonts w:ascii="Arial" w:hAnsi="Arial" w:cs="Arial"/>
        </w:rPr>
        <w:t xml:space="preserve"> </w:t>
      </w:r>
      <w:r w:rsidR="00475581" w:rsidRPr="00265F28">
        <w:rPr>
          <w:rFonts w:ascii="Arial" w:hAnsi="Arial" w:cs="Arial"/>
        </w:rPr>
        <w:t>form</w:t>
      </w:r>
      <w:r w:rsidR="00145729" w:rsidRPr="00265F28">
        <w:rPr>
          <w:rFonts w:ascii="Arial" w:hAnsi="Arial" w:cs="Arial"/>
        </w:rPr>
        <w:t xml:space="preserve">s </w:t>
      </w:r>
      <w:r w:rsidR="00E12DE2" w:rsidRPr="00265F28">
        <w:rPr>
          <w:rFonts w:ascii="Arial" w:hAnsi="Arial" w:cs="Arial"/>
          <w:i/>
          <w:iCs/>
        </w:rPr>
        <w:t xml:space="preserve">Farm Down </w:t>
      </w:r>
      <w:bookmarkStart w:id="1" w:name="_Int_UtoTts45"/>
      <w:r w:rsidR="00E12DE2" w:rsidRPr="00265F28">
        <w:rPr>
          <w:rFonts w:ascii="Arial" w:hAnsi="Arial" w:cs="Arial"/>
          <w:i/>
          <w:iCs/>
        </w:rPr>
        <w:t>The</w:t>
      </w:r>
      <w:bookmarkEnd w:id="1"/>
      <w:r w:rsidR="00E12DE2" w:rsidRPr="00265F28">
        <w:rPr>
          <w:rFonts w:ascii="Arial" w:hAnsi="Arial" w:cs="Arial"/>
          <w:i/>
          <w:iCs/>
        </w:rPr>
        <w:t xml:space="preserve"> Lane</w:t>
      </w:r>
      <w:r w:rsidR="00475581" w:rsidRPr="00265F28">
        <w:rPr>
          <w:rFonts w:ascii="Arial" w:hAnsi="Arial" w:cs="Arial"/>
        </w:rPr>
        <w:t xml:space="preserve">, in which the </w:t>
      </w:r>
      <w:r w:rsidR="000C23F1" w:rsidRPr="00265F28">
        <w:rPr>
          <w:rFonts w:ascii="Arial" w:hAnsi="Arial" w:cs="Arial"/>
        </w:rPr>
        <w:t>t</w:t>
      </w:r>
      <w:r w:rsidR="0047111B" w:rsidRPr="00265F28">
        <w:rPr>
          <w:rFonts w:ascii="Arial" w:hAnsi="Arial" w:cs="Arial"/>
        </w:rPr>
        <w:t xml:space="preserve">raditions and rhythms of </w:t>
      </w:r>
      <w:r w:rsidR="002C4BC8" w:rsidRPr="00265F28">
        <w:rPr>
          <w:rFonts w:ascii="Arial" w:hAnsi="Arial" w:cs="Arial"/>
        </w:rPr>
        <w:t xml:space="preserve">farm </w:t>
      </w:r>
      <w:r w:rsidR="00D76E40" w:rsidRPr="00265F28">
        <w:rPr>
          <w:rFonts w:ascii="Arial" w:hAnsi="Arial" w:cs="Arial"/>
        </w:rPr>
        <w:t>work</w:t>
      </w:r>
      <w:r w:rsidR="002C4BC8" w:rsidRPr="00265F28">
        <w:rPr>
          <w:rFonts w:ascii="Arial" w:hAnsi="Arial" w:cs="Arial"/>
        </w:rPr>
        <w:t xml:space="preserve"> in </w:t>
      </w:r>
      <w:r w:rsidR="00D76E40" w:rsidRPr="00265F28">
        <w:rPr>
          <w:rFonts w:ascii="Arial" w:hAnsi="Arial" w:cs="Arial"/>
        </w:rPr>
        <w:t>High Suffolk</w:t>
      </w:r>
      <w:r w:rsidR="002713E8" w:rsidRPr="00265F28">
        <w:rPr>
          <w:rFonts w:ascii="Arial" w:hAnsi="Arial" w:cs="Arial"/>
        </w:rPr>
        <w:t xml:space="preserve"> are described</w:t>
      </w:r>
      <w:r w:rsidR="00EC2BEB" w:rsidRPr="00265F28">
        <w:rPr>
          <w:rFonts w:ascii="Arial" w:hAnsi="Arial" w:cs="Arial"/>
        </w:rPr>
        <w:t>,</w:t>
      </w:r>
      <w:r w:rsidR="00AE4AC6" w:rsidRPr="00265F28">
        <w:rPr>
          <w:rFonts w:ascii="Arial" w:hAnsi="Arial" w:cs="Arial"/>
        </w:rPr>
        <w:t xml:space="preserve"> </w:t>
      </w:r>
      <w:r w:rsidR="00057E84" w:rsidRPr="00265F28">
        <w:rPr>
          <w:rFonts w:ascii="Arial" w:hAnsi="Arial" w:cs="Arial"/>
        </w:rPr>
        <w:t>a</w:t>
      </w:r>
      <w:r w:rsidR="00BA30C2" w:rsidRPr="00265F28">
        <w:rPr>
          <w:rFonts w:ascii="Arial" w:hAnsi="Arial" w:cs="Arial"/>
        </w:rPr>
        <w:t>s</w:t>
      </w:r>
      <w:r w:rsidR="00AE4AC6" w:rsidRPr="00265F28">
        <w:rPr>
          <w:rFonts w:ascii="Arial" w:hAnsi="Arial" w:cs="Arial"/>
        </w:rPr>
        <w:t xml:space="preserve"> are the changes, such as</w:t>
      </w:r>
      <w:r w:rsidR="00482C4E" w:rsidRPr="00265F28">
        <w:rPr>
          <w:rFonts w:ascii="Arial" w:hAnsi="Arial" w:cs="Arial"/>
        </w:rPr>
        <w:t xml:space="preserve"> </w:t>
      </w:r>
      <w:r w:rsidR="0075315F" w:rsidRPr="00265F28">
        <w:rPr>
          <w:rFonts w:ascii="Arial" w:hAnsi="Arial" w:cs="Arial"/>
        </w:rPr>
        <w:t>t</w:t>
      </w:r>
      <w:r w:rsidR="002A420A" w:rsidRPr="00265F28">
        <w:rPr>
          <w:rFonts w:ascii="Arial" w:hAnsi="Arial" w:cs="Arial"/>
        </w:rPr>
        <w:t>he</w:t>
      </w:r>
      <w:r w:rsidR="002B0320" w:rsidRPr="00265F28">
        <w:rPr>
          <w:rFonts w:ascii="Arial" w:hAnsi="Arial" w:cs="Arial"/>
        </w:rPr>
        <w:t xml:space="preserve"> </w:t>
      </w:r>
      <w:r w:rsidR="002A420A" w:rsidRPr="00265F28">
        <w:rPr>
          <w:rFonts w:ascii="Arial" w:hAnsi="Arial" w:cs="Arial"/>
        </w:rPr>
        <w:t>rise of sugar beet</w:t>
      </w:r>
      <w:r w:rsidR="00310EAF" w:rsidRPr="00265F28">
        <w:rPr>
          <w:rFonts w:ascii="Arial" w:hAnsi="Arial" w:cs="Arial"/>
        </w:rPr>
        <w:t xml:space="preserve">, </w:t>
      </w:r>
      <w:r w:rsidR="00BD52D8" w:rsidRPr="00265F28">
        <w:rPr>
          <w:rFonts w:ascii="Arial" w:hAnsi="Arial" w:cs="Arial"/>
        </w:rPr>
        <w:t>ploughing</w:t>
      </w:r>
      <w:r w:rsidR="00EE0441" w:rsidRPr="00265F28">
        <w:rPr>
          <w:rFonts w:ascii="Arial" w:hAnsi="Arial" w:cs="Arial"/>
        </w:rPr>
        <w:t xml:space="preserve"> up</w:t>
      </w:r>
      <w:r w:rsidR="00BD52D8" w:rsidRPr="00265F28">
        <w:rPr>
          <w:rFonts w:ascii="Arial" w:hAnsi="Arial" w:cs="Arial"/>
        </w:rPr>
        <w:t xml:space="preserve"> </w:t>
      </w:r>
      <w:r w:rsidR="00310EAF" w:rsidRPr="00265F28">
        <w:rPr>
          <w:rFonts w:ascii="Arial" w:hAnsi="Arial" w:cs="Arial"/>
        </w:rPr>
        <w:t xml:space="preserve">of </w:t>
      </w:r>
      <w:r w:rsidR="00BD52D8" w:rsidRPr="00265F28">
        <w:rPr>
          <w:rFonts w:ascii="Arial" w:hAnsi="Arial" w:cs="Arial"/>
        </w:rPr>
        <w:t>pastur</w:t>
      </w:r>
      <w:r w:rsidR="00EE0441" w:rsidRPr="00265F28">
        <w:rPr>
          <w:rFonts w:ascii="Arial" w:hAnsi="Arial" w:cs="Arial"/>
        </w:rPr>
        <w:t xml:space="preserve">e </w:t>
      </w:r>
      <w:r w:rsidR="00BD52D8" w:rsidRPr="00265F28">
        <w:rPr>
          <w:rFonts w:ascii="Arial" w:hAnsi="Arial" w:cs="Arial"/>
        </w:rPr>
        <w:t xml:space="preserve">and cutting down </w:t>
      </w:r>
      <w:r w:rsidR="00310EAF" w:rsidRPr="00265F28">
        <w:rPr>
          <w:rFonts w:ascii="Arial" w:hAnsi="Arial" w:cs="Arial"/>
        </w:rPr>
        <w:t xml:space="preserve">of </w:t>
      </w:r>
      <w:r w:rsidR="00BD52D8" w:rsidRPr="00265F28">
        <w:rPr>
          <w:rFonts w:ascii="Arial" w:hAnsi="Arial" w:cs="Arial"/>
        </w:rPr>
        <w:t>hedges</w:t>
      </w:r>
      <w:r w:rsidR="00EE0441" w:rsidRPr="00265F28">
        <w:rPr>
          <w:rFonts w:ascii="Arial" w:hAnsi="Arial" w:cs="Arial"/>
        </w:rPr>
        <w:t xml:space="preserve">. </w:t>
      </w:r>
      <w:r w:rsidR="00E5567E" w:rsidRPr="00265F28">
        <w:rPr>
          <w:rFonts w:ascii="Arial" w:hAnsi="Arial" w:cs="Arial"/>
        </w:rPr>
        <w:t>The irony is not lost that</w:t>
      </w:r>
      <w:r w:rsidR="00357063" w:rsidRPr="00265F28">
        <w:rPr>
          <w:rFonts w:ascii="Arial" w:hAnsi="Arial" w:cs="Arial"/>
        </w:rPr>
        <w:t xml:space="preserve"> </w:t>
      </w:r>
      <w:r w:rsidR="00196E85" w:rsidRPr="00265F28">
        <w:rPr>
          <w:rFonts w:ascii="Arial" w:hAnsi="Arial" w:cs="Arial"/>
        </w:rPr>
        <w:t>field</w:t>
      </w:r>
      <w:r w:rsidR="00C632E0" w:rsidRPr="00265F28">
        <w:rPr>
          <w:rFonts w:ascii="Arial" w:hAnsi="Arial" w:cs="Arial"/>
        </w:rPr>
        <w:t xml:space="preserve">s </w:t>
      </w:r>
      <w:r w:rsidR="002B35DF" w:rsidRPr="00265F28">
        <w:rPr>
          <w:rFonts w:ascii="Arial" w:hAnsi="Arial" w:cs="Arial"/>
        </w:rPr>
        <w:t>were bei</w:t>
      </w:r>
      <w:r w:rsidR="000C1CEA" w:rsidRPr="00265F28">
        <w:rPr>
          <w:rFonts w:ascii="Arial" w:hAnsi="Arial" w:cs="Arial"/>
        </w:rPr>
        <w:t>n</w:t>
      </w:r>
      <w:r w:rsidR="002B35DF" w:rsidRPr="00265F28">
        <w:rPr>
          <w:rFonts w:ascii="Arial" w:hAnsi="Arial" w:cs="Arial"/>
        </w:rPr>
        <w:t xml:space="preserve">g </w:t>
      </w:r>
      <w:r w:rsidR="00B77A3F" w:rsidRPr="00265F28">
        <w:rPr>
          <w:rFonts w:ascii="Arial" w:hAnsi="Arial" w:cs="Arial"/>
        </w:rPr>
        <w:t>pipe</w:t>
      </w:r>
      <w:r w:rsidR="00E74200" w:rsidRPr="00265F28">
        <w:rPr>
          <w:rFonts w:ascii="Arial" w:hAnsi="Arial" w:cs="Arial"/>
        </w:rPr>
        <w:t>-</w:t>
      </w:r>
      <w:r w:rsidR="002B35DF" w:rsidRPr="00265F28">
        <w:rPr>
          <w:rFonts w:ascii="Arial" w:hAnsi="Arial" w:cs="Arial"/>
        </w:rPr>
        <w:t xml:space="preserve">drained </w:t>
      </w:r>
      <w:r w:rsidR="000C1CEA" w:rsidRPr="00265F28">
        <w:rPr>
          <w:rFonts w:ascii="Arial" w:hAnsi="Arial" w:cs="Arial"/>
        </w:rPr>
        <w:t xml:space="preserve">at a time when </w:t>
      </w:r>
      <w:r w:rsidR="00610FAC" w:rsidRPr="00265F28">
        <w:rPr>
          <w:rFonts w:ascii="Arial" w:hAnsi="Arial" w:cs="Arial"/>
        </w:rPr>
        <w:t>rural communities had no</w:t>
      </w:r>
      <w:r w:rsidR="00B77A3F" w:rsidRPr="00265F28">
        <w:rPr>
          <w:rFonts w:ascii="Arial" w:hAnsi="Arial" w:cs="Arial"/>
        </w:rPr>
        <w:t xml:space="preserve"> mains</w:t>
      </w:r>
      <w:r w:rsidR="00C632E0" w:rsidRPr="00265F28">
        <w:rPr>
          <w:rFonts w:ascii="Arial" w:hAnsi="Arial" w:cs="Arial"/>
        </w:rPr>
        <w:t xml:space="preserve"> water</w:t>
      </w:r>
      <w:r w:rsidR="008B6F32" w:rsidRPr="00265F28">
        <w:rPr>
          <w:rFonts w:ascii="Arial" w:hAnsi="Arial" w:cs="Arial"/>
        </w:rPr>
        <w:t>.</w:t>
      </w:r>
      <w:r w:rsidR="00A817A8" w:rsidRPr="00265F28">
        <w:rPr>
          <w:rFonts w:ascii="Arial" w:hAnsi="Arial" w:cs="Arial"/>
        </w:rPr>
        <w:t xml:space="preserve"> </w:t>
      </w:r>
      <w:r w:rsidR="0040024A" w:rsidRPr="00265F28">
        <w:rPr>
          <w:rFonts w:ascii="Arial" w:hAnsi="Arial" w:cs="Arial"/>
        </w:rPr>
        <w:t xml:space="preserve">The </w:t>
      </w:r>
      <w:r w:rsidR="00FC25C3" w:rsidRPr="00265F28">
        <w:rPr>
          <w:rFonts w:ascii="Arial" w:hAnsi="Arial" w:cs="Arial"/>
        </w:rPr>
        <w:t xml:space="preserve">finale </w:t>
      </w:r>
      <w:r w:rsidR="00DE065E" w:rsidRPr="00265F28">
        <w:rPr>
          <w:rFonts w:ascii="Arial" w:hAnsi="Arial" w:cs="Arial"/>
        </w:rPr>
        <w:t>ha</w:t>
      </w:r>
      <w:r w:rsidR="00BD322E" w:rsidRPr="00265F28">
        <w:rPr>
          <w:rFonts w:ascii="Arial" w:hAnsi="Arial" w:cs="Arial"/>
        </w:rPr>
        <w:t>s</w:t>
      </w:r>
      <w:r w:rsidR="00FC25C3" w:rsidRPr="00265F28">
        <w:rPr>
          <w:rFonts w:ascii="Arial" w:hAnsi="Arial" w:cs="Arial"/>
        </w:rPr>
        <w:t xml:space="preserve"> Steward calculating that </w:t>
      </w:r>
      <w:r w:rsidR="00E64DBD" w:rsidRPr="00265F28">
        <w:rPr>
          <w:rFonts w:ascii="Arial" w:hAnsi="Arial" w:cs="Arial"/>
        </w:rPr>
        <w:t xml:space="preserve">the renovation of </w:t>
      </w:r>
      <w:r w:rsidR="00D4164D" w:rsidRPr="00265F28">
        <w:rPr>
          <w:rFonts w:ascii="Arial" w:hAnsi="Arial" w:cs="Arial"/>
        </w:rPr>
        <w:t>Dumpling Field</w:t>
      </w:r>
      <w:r w:rsidR="00E05628" w:rsidRPr="00265F28">
        <w:rPr>
          <w:rFonts w:ascii="Arial" w:hAnsi="Arial" w:cs="Arial"/>
        </w:rPr>
        <w:t>,</w:t>
      </w:r>
      <w:r w:rsidR="00E64DBD" w:rsidRPr="00265F28">
        <w:rPr>
          <w:rFonts w:ascii="Arial" w:hAnsi="Arial" w:cs="Arial"/>
        </w:rPr>
        <w:t xml:space="preserve"> by drainage, manuring</w:t>
      </w:r>
      <w:r w:rsidR="00EA3922" w:rsidRPr="00265F28">
        <w:rPr>
          <w:rFonts w:ascii="Arial" w:hAnsi="Arial" w:cs="Arial"/>
        </w:rPr>
        <w:t xml:space="preserve"> and </w:t>
      </w:r>
      <w:r w:rsidR="00E64DBD" w:rsidRPr="00265F28">
        <w:rPr>
          <w:rFonts w:ascii="Arial" w:hAnsi="Arial" w:cs="Arial"/>
        </w:rPr>
        <w:t xml:space="preserve">hedge </w:t>
      </w:r>
      <w:r w:rsidR="00E81EC2">
        <w:rPr>
          <w:rFonts w:ascii="Arial" w:hAnsi="Arial" w:cs="Arial"/>
        </w:rPr>
        <w:t>removal</w:t>
      </w:r>
      <w:r w:rsidR="00E05628" w:rsidRPr="00265F28">
        <w:rPr>
          <w:rFonts w:ascii="Arial" w:hAnsi="Arial" w:cs="Arial"/>
        </w:rPr>
        <w:t>,</w:t>
      </w:r>
      <w:r w:rsidR="00EA3922" w:rsidRPr="00265F28">
        <w:rPr>
          <w:rFonts w:ascii="Arial" w:hAnsi="Arial" w:cs="Arial"/>
        </w:rPr>
        <w:t xml:space="preserve"> had raised </w:t>
      </w:r>
      <w:r w:rsidR="005E307C" w:rsidRPr="00265F28">
        <w:rPr>
          <w:rFonts w:ascii="Arial" w:hAnsi="Arial" w:cs="Arial"/>
        </w:rPr>
        <w:t xml:space="preserve">corn </w:t>
      </w:r>
      <w:r w:rsidR="00EA3922" w:rsidRPr="00265F28">
        <w:rPr>
          <w:rFonts w:ascii="Arial" w:hAnsi="Arial" w:cs="Arial"/>
        </w:rPr>
        <w:t>yield from five sacks</w:t>
      </w:r>
      <w:r w:rsidR="005E307C" w:rsidRPr="00265F28">
        <w:rPr>
          <w:rFonts w:ascii="Arial" w:hAnsi="Arial" w:cs="Arial"/>
        </w:rPr>
        <w:t xml:space="preserve"> per acre to between 14 and 18. </w:t>
      </w:r>
      <w:r w:rsidR="00E05628" w:rsidRPr="00265F28">
        <w:rPr>
          <w:rFonts w:ascii="Arial" w:hAnsi="Arial" w:cs="Arial"/>
        </w:rPr>
        <w:t>Th</w:t>
      </w:r>
      <w:r w:rsidR="006E158B" w:rsidRPr="00265F28">
        <w:rPr>
          <w:rFonts w:ascii="Arial" w:hAnsi="Arial" w:cs="Arial"/>
        </w:rPr>
        <w:t xml:space="preserve">e </w:t>
      </w:r>
      <w:r w:rsidR="00E05628" w:rsidRPr="00265F28">
        <w:rPr>
          <w:rFonts w:ascii="Arial" w:hAnsi="Arial" w:cs="Arial"/>
        </w:rPr>
        <w:t xml:space="preserve">annotated field plan </w:t>
      </w:r>
      <w:r w:rsidR="006E158B" w:rsidRPr="00265F28">
        <w:rPr>
          <w:rFonts w:ascii="Arial" w:hAnsi="Arial" w:cs="Arial"/>
        </w:rPr>
        <w:t xml:space="preserve">allows </w:t>
      </w:r>
      <w:r w:rsidR="00E468E4" w:rsidRPr="00265F28">
        <w:rPr>
          <w:rFonts w:ascii="Arial" w:hAnsi="Arial" w:cs="Arial"/>
        </w:rPr>
        <w:t>th</w:t>
      </w:r>
      <w:r w:rsidR="00EE7745" w:rsidRPr="00265F28">
        <w:rPr>
          <w:rFonts w:ascii="Arial" w:hAnsi="Arial" w:cs="Arial"/>
        </w:rPr>
        <w:t xml:space="preserve">e </w:t>
      </w:r>
      <w:r w:rsidR="00E468E4" w:rsidRPr="00265F28">
        <w:rPr>
          <w:rFonts w:ascii="Arial" w:hAnsi="Arial" w:cs="Arial"/>
        </w:rPr>
        <w:t>field, farm and village to be identified.</w:t>
      </w:r>
      <w:r w:rsidR="00014118" w:rsidRPr="00265F28">
        <w:rPr>
          <w:rStyle w:val="FootnoteReference"/>
          <w:rFonts w:ascii="Arial" w:hAnsi="Arial" w:cs="Arial"/>
          <w:i/>
          <w:iCs/>
        </w:rPr>
        <w:footnoteReference w:id="60"/>
      </w:r>
      <w:r w:rsidR="00B6124C" w:rsidRPr="00265F28">
        <w:rPr>
          <w:rFonts w:ascii="Arial" w:hAnsi="Arial" w:cs="Arial"/>
        </w:rPr>
        <w:t xml:space="preserve"> </w:t>
      </w:r>
      <w:r w:rsidR="009E429F" w:rsidRPr="00265F28">
        <w:rPr>
          <w:rFonts w:ascii="Arial" w:hAnsi="Arial" w:cs="Arial"/>
          <w:i/>
          <w:iCs/>
        </w:rPr>
        <w:t xml:space="preserve">Green Lane Farm </w:t>
      </w:r>
      <w:r w:rsidR="009E429F" w:rsidRPr="00265F28">
        <w:rPr>
          <w:rFonts w:ascii="Arial" w:hAnsi="Arial" w:cs="Arial"/>
        </w:rPr>
        <w:t xml:space="preserve">contains anecdotal recollections of the people and the animals in Steward’s working life. </w:t>
      </w:r>
      <w:r w:rsidR="00A96C2F" w:rsidRPr="00265F28">
        <w:rPr>
          <w:rFonts w:ascii="Arial" w:hAnsi="Arial" w:cs="Arial"/>
          <w:i/>
          <w:iCs/>
        </w:rPr>
        <w:t>[</w:t>
      </w:r>
      <w:r w:rsidR="008769FF" w:rsidRPr="00265F28">
        <w:rPr>
          <w:rFonts w:ascii="Arial" w:hAnsi="Arial" w:cs="Arial"/>
          <w:i/>
          <w:iCs/>
        </w:rPr>
        <w:t>39</w:t>
      </w:r>
      <w:r w:rsidR="00A96C2F" w:rsidRPr="00265F28">
        <w:rPr>
          <w:rFonts w:ascii="Arial" w:hAnsi="Arial" w:cs="Arial"/>
          <w:i/>
          <w:iCs/>
        </w:rPr>
        <w:t>]</w:t>
      </w:r>
      <w:r w:rsidR="009B15A4">
        <w:rPr>
          <w:rFonts w:ascii="Arial" w:hAnsi="Arial" w:cs="Arial"/>
          <w:i/>
          <w:iCs/>
        </w:rPr>
        <w:t xml:space="preserve"> [54]</w:t>
      </w:r>
    </w:p>
    <w:p w14:paraId="4BB7B886" w14:textId="42A7D069" w:rsidR="00BE43CC" w:rsidRPr="00265F28" w:rsidRDefault="00BE43CC" w:rsidP="004B6A89">
      <w:pPr>
        <w:jc w:val="both"/>
        <w:rPr>
          <w:rFonts w:ascii="Arial" w:hAnsi="Arial" w:cs="Arial"/>
        </w:rPr>
      </w:pPr>
      <w:r w:rsidRPr="00265F28">
        <w:rPr>
          <w:rFonts w:ascii="Arial" w:hAnsi="Arial" w:cs="Arial"/>
        </w:rPr>
        <w:t>Ashley Cooper of Bulmer published three volumes of agricultural history,</w:t>
      </w:r>
      <w:r w:rsidRPr="00265F28">
        <w:rPr>
          <w:rFonts w:ascii="Arial" w:hAnsi="Arial" w:cs="Arial"/>
          <w:i/>
          <w:iCs/>
        </w:rPr>
        <w:t xml:space="preserve"> The Long Furrow,</w:t>
      </w:r>
      <w:r w:rsidRPr="00265F28">
        <w:rPr>
          <w:rFonts w:ascii="Arial" w:hAnsi="Arial" w:cs="Arial"/>
        </w:rPr>
        <w:t xml:space="preserve"> </w:t>
      </w:r>
      <w:r w:rsidRPr="00265F28">
        <w:rPr>
          <w:rFonts w:ascii="Arial" w:hAnsi="Arial" w:cs="Arial"/>
          <w:i/>
          <w:iCs/>
        </w:rPr>
        <w:t>Heart of our History</w:t>
      </w:r>
      <w:r w:rsidRPr="00265F28">
        <w:rPr>
          <w:rFonts w:ascii="Arial" w:hAnsi="Arial" w:cs="Arial"/>
        </w:rPr>
        <w:t xml:space="preserve">, and </w:t>
      </w:r>
      <w:r w:rsidRPr="00265F28">
        <w:rPr>
          <w:rFonts w:ascii="Arial" w:hAnsi="Arial" w:cs="Arial"/>
          <w:i/>
          <w:iCs/>
        </w:rPr>
        <w:t>Our Mother Earth</w:t>
      </w:r>
      <w:r w:rsidRPr="00265F28">
        <w:rPr>
          <w:rFonts w:ascii="Arial" w:hAnsi="Arial" w:cs="Arial"/>
        </w:rPr>
        <w:t>, employing oral history, documentary sources, and secondary texts.</w:t>
      </w:r>
      <w:r w:rsidRPr="00265F28">
        <w:rPr>
          <w:rStyle w:val="FootnoteReference"/>
          <w:rFonts w:ascii="Arial" w:hAnsi="Arial" w:cs="Arial"/>
        </w:rPr>
        <w:footnoteReference w:id="61"/>
      </w:r>
      <w:r w:rsidRPr="00265F28">
        <w:rPr>
          <w:rFonts w:ascii="Arial" w:hAnsi="Arial" w:cs="Arial"/>
        </w:rPr>
        <w:t xml:space="preserve"> He aimed “to push the frontiers forward, by writing of a locality-the Sudbury-Halstead-Hadleigh area-rather than a single specific parish or town… and to provide a base of record office research”.</w:t>
      </w:r>
      <w:r w:rsidRPr="00265F28">
        <w:rPr>
          <w:rStyle w:val="FootnoteReference"/>
          <w:rFonts w:ascii="Arial" w:hAnsi="Arial" w:cs="Arial"/>
        </w:rPr>
        <w:footnoteReference w:id="62"/>
      </w:r>
      <w:r w:rsidRPr="00265F28">
        <w:rPr>
          <w:rFonts w:ascii="Arial" w:hAnsi="Arial" w:cs="Arial"/>
        </w:rPr>
        <w:t xml:space="preserve"> The volumes venture from Roman farm implements to th</w:t>
      </w:r>
      <w:r w:rsidR="00195EF9" w:rsidRPr="00265F28">
        <w:rPr>
          <w:rFonts w:ascii="Arial" w:hAnsi="Arial" w:cs="Arial"/>
        </w:rPr>
        <w:t>e</w:t>
      </w:r>
      <w:r w:rsidRPr="00265F28">
        <w:rPr>
          <w:rFonts w:ascii="Arial" w:hAnsi="Arial" w:cs="Arial"/>
        </w:rPr>
        <w:t xml:space="preserve"> Common Agricultural Policy, but the principal focus of the three volumes is nineteenth and early twentieth century agrarian activity. </w:t>
      </w:r>
      <w:r w:rsidR="00E669FF" w:rsidRPr="00265F28">
        <w:rPr>
          <w:rFonts w:ascii="Arial" w:hAnsi="Arial" w:cs="Arial"/>
        </w:rPr>
        <w:t>[35]</w:t>
      </w:r>
    </w:p>
    <w:p w14:paraId="622EBDFA" w14:textId="36954482" w:rsidR="00BE43CC" w:rsidRPr="00265F28" w:rsidRDefault="00720B1F" w:rsidP="004B6A89">
      <w:pPr>
        <w:jc w:val="both"/>
        <w:rPr>
          <w:rFonts w:ascii="Arial" w:hAnsi="Arial" w:cs="Arial"/>
        </w:rPr>
      </w:pPr>
      <w:r w:rsidRPr="00265F28">
        <w:rPr>
          <w:rFonts w:ascii="Arial" w:hAnsi="Arial" w:cs="Arial"/>
        </w:rPr>
        <w:t>Adrian</w:t>
      </w:r>
      <w:r w:rsidR="00336449" w:rsidRPr="00265F28">
        <w:rPr>
          <w:rFonts w:ascii="Arial" w:hAnsi="Arial" w:cs="Arial"/>
        </w:rPr>
        <w:t xml:space="preserve"> </w:t>
      </w:r>
      <w:r w:rsidR="00FE6CDD" w:rsidRPr="00265F28">
        <w:rPr>
          <w:rFonts w:ascii="Arial" w:hAnsi="Arial" w:cs="Arial"/>
        </w:rPr>
        <w:t xml:space="preserve">Bell’s </w:t>
      </w:r>
      <w:r w:rsidR="00923564" w:rsidRPr="00265F28">
        <w:rPr>
          <w:rFonts w:ascii="Arial" w:hAnsi="Arial" w:cs="Arial"/>
        </w:rPr>
        <w:t>rural writings are considerable</w:t>
      </w:r>
      <w:r w:rsidR="00FE6CDD" w:rsidRPr="00265F28">
        <w:rPr>
          <w:rFonts w:ascii="Arial" w:hAnsi="Arial" w:cs="Arial"/>
        </w:rPr>
        <w:t>,</w:t>
      </w:r>
      <w:r w:rsidR="00B416C2" w:rsidRPr="00265F28">
        <w:rPr>
          <w:rFonts w:ascii="Arial" w:hAnsi="Arial" w:cs="Arial"/>
        </w:rPr>
        <w:t xml:space="preserve"> </w:t>
      </w:r>
      <w:r w:rsidR="00923564" w:rsidRPr="00265F28">
        <w:rPr>
          <w:rFonts w:ascii="Arial" w:hAnsi="Arial" w:cs="Arial"/>
        </w:rPr>
        <w:t xml:space="preserve">but </w:t>
      </w:r>
      <w:r w:rsidR="00294D82" w:rsidRPr="00265F28">
        <w:rPr>
          <w:rFonts w:ascii="Arial" w:hAnsi="Arial" w:cs="Arial"/>
          <w:i/>
          <w:iCs/>
        </w:rPr>
        <w:t>T</w:t>
      </w:r>
      <w:r w:rsidR="00551466" w:rsidRPr="00265F28">
        <w:rPr>
          <w:rFonts w:ascii="Arial" w:hAnsi="Arial" w:cs="Arial"/>
          <w:i/>
          <w:iCs/>
        </w:rPr>
        <w:t>he Suffolk Trilogy</w:t>
      </w:r>
      <w:r w:rsidR="00314E66" w:rsidRPr="00265F28">
        <w:rPr>
          <w:rFonts w:ascii="Arial" w:hAnsi="Arial" w:cs="Arial"/>
        </w:rPr>
        <w:t xml:space="preserve"> is probably the most helpful to the </w:t>
      </w:r>
      <w:r w:rsidR="00B416C2" w:rsidRPr="00265F28">
        <w:rPr>
          <w:rFonts w:ascii="Arial" w:hAnsi="Arial" w:cs="Arial"/>
        </w:rPr>
        <w:t>agricultural historian</w:t>
      </w:r>
      <w:r w:rsidR="007119D1" w:rsidRPr="00265F28">
        <w:rPr>
          <w:rFonts w:ascii="Arial" w:hAnsi="Arial" w:cs="Arial"/>
        </w:rPr>
        <w:t>.</w:t>
      </w:r>
      <w:r w:rsidR="008E2A25" w:rsidRPr="00265F28">
        <w:rPr>
          <w:rStyle w:val="FootnoteReference"/>
          <w:rFonts w:ascii="Arial" w:hAnsi="Arial" w:cs="Arial"/>
        </w:rPr>
        <w:footnoteReference w:id="63"/>
      </w:r>
      <w:r w:rsidR="004D6E58">
        <w:rPr>
          <w:rFonts w:ascii="Arial" w:hAnsi="Arial" w:cs="Arial"/>
        </w:rPr>
        <w:t xml:space="preserve"> </w:t>
      </w:r>
      <w:r w:rsidR="00016062" w:rsidRPr="00265F28">
        <w:rPr>
          <w:rFonts w:ascii="Arial" w:hAnsi="Arial" w:cs="Arial"/>
          <w:i/>
          <w:iCs/>
        </w:rPr>
        <w:t>Corduroy</w:t>
      </w:r>
      <w:r w:rsidR="00C67D71" w:rsidRPr="00265F28">
        <w:rPr>
          <w:rFonts w:ascii="Arial" w:hAnsi="Arial" w:cs="Arial"/>
          <w:i/>
          <w:iCs/>
        </w:rPr>
        <w:t xml:space="preserve"> </w:t>
      </w:r>
      <w:r w:rsidR="00C67D71" w:rsidRPr="00265F28">
        <w:rPr>
          <w:rFonts w:ascii="Arial" w:hAnsi="Arial" w:cs="Arial"/>
        </w:rPr>
        <w:t>opens</w:t>
      </w:r>
      <w:r w:rsidR="00011E0B" w:rsidRPr="00265F28">
        <w:rPr>
          <w:rFonts w:ascii="Arial" w:hAnsi="Arial" w:cs="Arial"/>
          <w:i/>
          <w:iCs/>
        </w:rPr>
        <w:t xml:space="preserve"> </w:t>
      </w:r>
      <w:r w:rsidR="006778EE" w:rsidRPr="00265F28">
        <w:rPr>
          <w:rFonts w:ascii="Arial" w:hAnsi="Arial" w:cs="Arial"/>
        </w:rPr>
        <w:t>with</w:t>
      </w:r>
      <w:r w:rsidR="00381ABE" w:rsidRPr="00265F28">
        <w:rPr>
          <w:rFonts w:ascii="Arial" w:hAnsi="Arial" w:cs="Arial"/>
        </w:rPr>
        <w:t xml:space="preserve"> </w:t>
      </w:r>
      <w:r w:rsidR="006778EE" w:rsidRPr="00265F28">
        <w:rPr>
          <w:rFonts w:ascii="Arial" w:hAnsi="Arial" w:cs="Arial"/>
        </w:rPr>
        <w:t xml:space="preserve">Bell’s </w:t>
      </w:r>
      <w:r w:rsidR="003D5A87" w:rsidRPr="00265F28">
        <w:rPr>
          <w:rFonts w:ascii="Arial" w:hAnsi="Arial" w:cs="Arial"/>
        </w:rPr>
        <w:t>arrival</w:t>
      </w:r>
      <w:r w:rsidR="00FB58BC" w:rsidRPr="00265F28">
        <w:rPr>
          <w:rFonts w:ascii="Arial" w:hAnsi="Arial" w:cs="Arial"/>
        </w:rPr>
        <w:t xml:space="preserve"> </w:t>
      </w:r>
      <w:r w:rsidR="003D5A87" w:rsidRPr="00265F28">
        <w:rPr>
          <w:rFonts w:ascii="Arial" w:hAnsi="Arial" w:cs="Arial"/>
        </w:rPr>
        <w:t xml:space="preserve">in </w:t>
      </w:r>
      <w:r w:rsidR="00BE43CC" w:rsidRPr="00265F28">
        <w:rPr>
          <w:rFonts w:ascii="Arial" w:hAnsi="Arial" w:cs="Arial"/>
        </w:rPr>
        <w:t>West Suffolk</w:t>
      </w:r>
      <w:r w:rsidR="003D5A87" w:rsidRPr="00265F28">
        <w:rPr>
          <w:rFonts w:ascii="Arial" w:hAnsi="Arial" w:cs="Arial"/>
        </w:rPr>
        <w:t xml:space="preserve"> as a farm pupil in 1930</w:t>
      </w:r>
      <w:r w:rsidR="00BE43CC" w:rsidRPr="00265F28">
        <w:rPr>
          <w:rFonts w:ascii="Arial" w:hAnsi="Arial" w:cs="Arial"/>
        </w:rPr>
        <w:t>. Chapter seven describes the atmosphere and emotion of threshing the wheat stack, plus the commercial and social nature of Bury St Edmunds’ December livestock market, where a conversation with a ninety-year-old farming veteran takes the reader to the mid</w:t>
      </w:r>
      <w:r w:rsidR="00206FC0" w:rsidRPr="00265F28">
        <w:rPr>
          <w:rFonts w:ascii="Arial" w:hAnsi="Arial" w:cs="Arial"/>
        </w:rPr>
        <w:t>-</w:t>
      </w:r>
      <w:r w:rsidR="00BE43CC" w:rsidRPr="00265F28">
        <w:rPr>
          <w:rFonts w:ascii="Arial" w:hAnsi="Arial" w:cs="Arial"/>
        </w:rPr>
        <w:t>nineteenth century.</w:t>
      </w:r>
      <w:r w:rsidR="008E2A25" w:rsidRPr="00265F28">
        <w:rPr>
          <w:rFonts w:ascii="Arial" w:hAnsi="Arial" w:cs="Arial"/>
        </w:rPr>
        <w:t xml:space="preserve"> </w:t>
      </w:r>
      <w:r w:rsidR="003D3946" w:rsidRPr="00265F28">
        <w:rPr>
          <w:rFonts w:ascii="Arial" w:hAnsi="Arial" w:cs="Arial"/>
        </w:rPr>
        <w:t xml:space="preserve">The second and third elements of the trilogy, </w:t>
      </w:r>
      <w:r w:rsidR="002A3379" w:rsidRPr="00265F28">
        <w:rPr>
          <w:rFonts w:ascii="Arial" w:hAnsi="Arial" w:cs="Arial"/>
          <w:i/>
          <w:iCs/>
        </w:rPr>
        <w:t>Silver Ley</w:t>
      </w:r>
      <w:r w:rsidR="002A3379" w:rsidRPr="00265F28">
        <w:rPr>
          <w:rFonts w:ascii="Arial" w:hAnsi="Arial" w:cs="Arial"/>
        </w:rPr>
        <w:t xml:space="preserve"> and </w:t>
      </w:r>
      <w:r w:rsidR="00BA28C9" w:rsidRPr="00265F28">
        <w:rPr>
          <w:rFonts w:ascii="Arial" w:hAnsi="Arial" w:cs="Arial"/>
          <w:i/>
          <w:iCs/>
        </w:rPr>
        <w:t xml:space="preserve">The </w:t>
      </w:r>
      <w:r w:rsidR="00BA28C9" w:rsidRPr="00265F28">
        <w:rPr>
          <w:rFonts w:ascii="Arial" w:hAnsi="Arial" w:cs="Arial"/>
          <w:i/>
          <w:iCs/>
        </w:rPr>
        <w:lastRenderedPageBreak/>
        <w:t>Cherry Tree</w:t>
      </w:r>
      <w:r w:rsidR="006E28C2" w:rsidRPr="00265F28">
        <w:rPr>
          <w:rFonts w:ascii="Arial" w:hAnsi="Arial" w:cs="Arial"/>
        </w:rPr>
        <w:t xml:space="preserve">, </w:t>
      </w:r>
      <w:r w:rsidR="0049525C" w:rsidRPr="00265F28">
        <w:rPr>
          <w:rFonts w:ascii="Arial" w:hAnsi="Arial" w:cs="Arial"/>
        </w:rPr>
        <w:t xml:space="preserve">continue </w:t>
      </w:r>
      <w:r w:rsidR="005257E0" w:rsidRPr="00265F28">
        <w:rPr>
          <w:rFonts w:ascii="Arial" w:hAnsi="Arial" w:cs="Arial"/>
        </w:rPr>
        <w:t>t</w:t>
      </w:r>
      <w:r w:rsidR="00125F23" w:rsidRPr="00265F28">
        <w:rPr>
          <w:rFonts w:ascii="Arial" w:hAnsi="Arial" w:cs="Arial"/>
        </w:rPr>
        <w:t>o contra</w:t>
      </w:r>
      <w:r w:rsidR="006A6F39" w:rsidRPr="00265F28">
        <w:rPr>
          <w:rFonts w:ascii="Arial" w:hAnsi="Arial" w:cs="Arial"/>
        </w:rPr>
        <w:t>st</w:t>
      </w:r>
      <w:r w:rsidR="005257E0" w:rsidRPr="00265F28">
        <w:rPr>
          <w:rFonts w:ascii="Arial" w:hAnsi="Arial" w:cs="Arial"/>
        </w:rPr>
        <w:t xml:space="preserve"> </w:t>
      </w:r>
      <w:r w:rsidR="005F2033" w:rsidRPr="00265F28">
        <w:rPr>
          <w:rFonts w:ascii="Arial" w:hAnsi="Arial" w:cs="Arial"/>
        </w:rPr>
        <w:t xml:space="preserve">current affairs </w:t>
      </w:r>
      <w:r w:rsidR="006A6F39" w:rsidRPr="00265F28">
        <w:rPr>
          <w:rFonts w:ascii="Arial" w:hAnsi="Arial" w:cs="Arial"/>
        </w:rPr>
        <w:t>with</w:t>
      </w:r>
      <w:r w:rsidR="00953F4D" w:rsidRPr="00265F28">
        <w:rPr>
          <w:rFonts w:ascii="Arial" w:hAnsi="Arial" w:cs="Arial"/>
        </w:rPr>
        <w:t xml:space="preserve"> the </w:t>
      </w:r>
      <w:r w:rsidR="00874252" w:rsidRPr="00265F28">
        <w:rPr>
          <w:rFonts w:ascii="Arial" w:hAnsi="Arial" w:cs="Arial"/>
        </w:rPr>
        <w:t>rural past</w:t>
      </w:r>
      <w:r w:rsidR="0037076E" w:rsidRPr="00265F28">
        <w:rPr>
          <w:rFonts w:ascii="Arial" w:hAnsi="Arial" w:cs="Arial"/>
        </w:rPr>
        <w:t>,</w:t>
      </w:r>
      <w:r w:rsidR="00633236" w:rsidRPr="00265F28">
        <w:rPr>
          <w:rFonts w:ascii="Arial" w:hAnsi="Arial" w:cs="Arial"/>
        </w:rPr>
        <w:t xml:space="preserve"> as</w:t>
      </w:r>
      <w:r w:rsidR="0037076E" w:rsidRPr="00265F28">
        <w:rPr>
          <w:rFonts w:ascii="Arial" w:hAnsi="Arial" w:cs="Arial"/>
        </w:rPr>
        <w:t xml:space="preserve"> his farming career </w:t>
      </w:r>
      <w:r w:rsidR="00915112" w:rsidRPr="00265F28">
        <w:rPr>
          <w:rFonts w:ascii="Arial" w:hAnsi="Arial" w:cs="Arial"/>
        </w:rPr>
        <w:t>took him from the Bury St Edmunds area across to</w:t>
      </w:r>
      <w:r w:rsidR="00DC04B9" w:rsidRPr="00265F28">
        <w:rPr>
          <w:rFonts w:ascii="Arial" w:hAnsi="Arial" w:cs="Arial"/>
        </w:rPr>
        <w:t xml:space="preserve"> </w:t>
      </w:r>
      <w:r w:rsidR="0037076E" w:rsidRPr="00265F28">
        <w:rPr>
          <w:rFonts w:ascii="Arial" w:hAnsi="Arial" w:cs="Arial"/>
        </w:rPr>
        <w:t>Bungay.</w:t>
      </w:r>
      <w:r w:rsidR="004D6E58">
        <w:rPr>
          <w:rFonts w:ascii="Arial" w:hAnsi="Arial" w:cs="Arial"/>
        </w:rPr>
        <w:t xml:space="preserve"> [32]</w:t>
      </w:r>
    </w:p>
    <w:p w14:paraId="363AFCBB" w14:textId="68C6BDB6" w:rsidR="00BE43CC" w:rsidRPr="00265F28" w:rsidRDefault="00715B0D" w:rsidP="004B6A89">
      <w:pPr>
        <w:jc w:val="both"/>
        <w:rPr>
          <w:rFonts w:ascii="Arial" w:hAnsi="Arial" w:cs="Arial"/>
        </w:rPr>
      </w:pPr>
      <w:r w:rsidRPr="00265F28">
        <w:rPr>
          <w:rFonts w:ascii="Arial" w:hAnsi="Arial" w:cs="Arial"/>
          <w:i/>
          <w:iCs/>
        </w:rPr>
        <w:t>Many A Summer</w:t>
      </w:r>
      <w:r w:rsidR="008D69CF" w:rsidRPr="00265F28">
        <w:rPr>
          <w:rFonts w:ascii="Arial" w:hAnsi="Arial" w:cs="Arial"/>
          <w:i/>
          <w:iCs/>
        </w:rPr>
        <w:t xml:space="preserve"> by </w:t>
      </w:r>
      <w:r w:rsidR="008D69CF" w:rsidRPr="00265F28">
        <w:rPr>
          <w:rFonts w:ascii="Arial" w:hAnsi="Arial" w:cs="Arial"/>
        </w:rPr>
        <w:t xml:space="preserve">Hardiman Scott </w:t>
      </w:r>
      <w:r w:rsidR="00CF466C" w:rsidRPr="00265F28">
        <w:rPr>
          <w:rFonts w:ascii="Arial" w:hAnsi="Arial" w:cs="Arial"/>
        </w:rPr>
        <w:t xml:space="preserve">relates the </w:t>
      </w:r>
      <w:r w:rsidR="00F56A3A" w:rsidRPr="00265F28">
        <w:rPr>
          <w:rFonts w:ascii="Arial" w:hAnsi="Arial" w:cs="Arial"/>
        </w:rPr>
        <w:t xml:space="preserve">life story of </w:t>
      </w:r>
      <w:r w:rsidR="008A071B" w:rsidRPr="00265F28">
        <w:rPr>
          <w:rFonts w:ascii="Arial" w:hAnsi="Arial" w:cs="Arial"/>
        </w:rPr>
        <w:t xml:space="preserve">farm worker </w:t>
      </w:r>
      <w:r w:rsidR="00F56A3A" w:rsidRPr="00265F28">
        <w:rPr>
          <w:rFonts w:ascii="Arial" w:hAnsi="Arial" w:cs="Arial"/>
        </w:rPr>
        <w:t>George Everett</w:t>
      </w:r>
      <w:r w:rsidR="009759E7" w:rsidRPr="00265F28">
        <w:rPr>
          <w:rFonts w:ascii="Arial" w:hAnsi="Arial" w:cs="Arial"/>
        </w:rPr>
        <w:t xml:space="preserve"> (1893-19</w:t>
      </w:r>
      <w:r w:rsidR="00DC482C" w:rsidRPr="00265F28">
        <w:rPr>
          <w:rFonts w:ascii="Arial" w:hAnsi="Arial" w:cs="Arial"/>
        </w:rPr>
        <w:t>84)</w:t>
      </w:r>
      <w:r w:rsidR="009759E7" w:rsidRPr="00265F28">
        <w:rPr>
          <w:rFonts w:ascii="Arial" w:hAnsi="Arial" w:cs="Arial"/>
        </w:rPr>
        <w:t>,</w:t>
      </w:r>
      <w:r w:rsidR="000A7884" w:rsidRPr="00265F28">
        <w:rPr>
          <w:rFonts w:ascii="Arial" w:hAnsi="Arial" w:cs="Arial"/>
        </w:rPr>
        <w:t xml:space="preserve"> in t</w:t>
      </w:r>
      <w:r w:rsidR="00BE43CC" w:rsidRPr="00265F28">
        <w:rPr>
          <w:rFonts w:ascii="Arial" w:hAnsi="Arial" w:cs="Arial"/>
        </w:rPr>
        <w:t>he farms, fields and villages around Boxford, South Suffolk.</w:t>
      </w:r>
      <w:r w:rsidR="00BE43CC" w:rsidRPr="00265F28">
        <w:rPr>
          <w:rStyle w:val="FootnoteReference"/>
          <w:rFonts w:ascii="Arial" w:hAnsi="Arial" w:cs="Arial"/>
        </w:rPr>
        <w:footnoteReference w:id="64"/>
      </w:r>
      <w:r w:rsidR="00483E13" w:rsidRPr="00265F28">
        <w:rPr>
          <w:rFonts w:ascii="Arial" w:hAnsi="Arial" w:cs="Arial"/>
        </w:rPr>
        <w:t xml:space="preserve"> </w:t>
      </w:r>
      <w:r w:rsidR="00F10849" w:rsidRPr="00265F28">
        <w:rPr>
          <w:rFonts w:ascii="Arial" w:hAnsi="Arial" w:cs="Arial"/>
        </w:rPr>
        <w:t xml:space="preserve">Plenty of local </w:t>
      </w:r>
      <w:r w:rsidR="00D74170" w:rsidRPr="00265F28">
        <w:rPr>
          <w:rFonts w:ascii="Arial" w:hAnsi="Arial" w:cs="Arial"/>
        </w:rPr>
        <w:t>information</w:t>
      </w:r>
      <w:r w:rsidR="003D7562" w:rsidRPr="00265F28">
        <w:rPr>
          <w:rFonts w:ascii="Arial" w:hAnsi="Arial" w:cs="Arial"/>
        </w:rPr>
        <w:t xml:space="preserve"> and agricultural</w:t>
      </w:r>
      <w:r w:rsidR="00D74170" w:rsidRPr="00265F28">
        <w:rPr>
          <w:rFonts w:ascii="Arial" w:hAnsi="Arial" w:cs="Arial"/>
        </w:rPr>
        <w:t xml:space="preserve"> detail to absorb the historian, such as chapte</w:t>
      </w:r>
      <w:r w:rsidR="004A076B" w:rsidRPr="00265F28">
        <w:rPr>
          <w:rFonts w:ascii="Arial" w:hAnsi="Arial" w:cs="Arial"/>
        </w:rPr>
        <w:t xml:space="preserve">r eight on </w:t>
      </w:r>
      <w:r w:rsidR="001A7C27" w:rsidRPr="00265F28">
        <w:rPr>
          <w:rFonts w:ascii="Arial" w:hAnsi="Arial" w:cs="Arial"/>
        </w:rPr>
        <w:t>the plough patterns</w:t>
      </w:r>
      <w:r w:rsidR="00D4606F" w:rsidRPr="00265F28">
        <w:rPr>
          <w:rFonts w:ascii="Arial" w:hAnsi="Arial" w:cs="Arial"/>
        </w:rPr>
        <w:t xml:space="preserve"> of Essex and Suffolk</w:t>
      </w:r>
      <w:r w:rsidR="00E66057" w:rsidRPr="00265F28">
        <w:rPr>
          <w:rFonts w:ascii="Arial" w:hAnsi="Arial" w:cs="Arial"/>
        </w:rPr>
        <w:t xml:space="preserve">, </w:t>
      </w:r>
      <w:r w:rsidR="00885DA5" w:rsidRPr="00265F28">
        <w:rPr>
          <w:rFonts w:ascii="Arial" w:hAnsi="Arial" w:cs="Arial"/>
        </w:rPr>
        <w:t xml:space="preserve">and </w:t>
      </w:r>
      <w:r w:rsidR="00E66057" w:rsidRPr="00265F28">
        <w:rPr>
          <w:rFonts w:ascii="Arial" w:hAnsi="Arial" w:cs="Arial"/>
        </w:rPr>
        <w:t xml:space="preserve">the work of Arthur Young and </w:t>
      </w:r>
      <w:r w:rsidR="002F5640" w:rsidRPr="00265F28">
        <w:rPr>
          <w:rFonts w:ascii="Arial" w:hAnsi="Arial" w:cs="Arial"/>
        </w:rPr>
        <w:t>Ransom</w:t>
      </w:r>
      <w:r w:rsidR="006454DC" w:rsidRPr="00265F28">
        <w:rPr>
          <w:rFonts w:ascii="Arial" w:hAnsi="Arial" w:cs="Arial"/>
        </w:rPr>
        <w:t>e</w:t>
      </w:r>
      <w:r w:rsidR="002F5640" w:rsidRPr="00265F28">
        <w:rPr>
          <w:rFonts w:ascii="Arial" w:hAnsi="Arial" w:cs="Arial"/>
        </w:rPr>
        <w:t xml:space="preserve">’s of Ipswich. </w:t>
      </w:r>
      <w:r w:rsidR="00E93F12" w:rsidRPr="00265F28">
        <w:rPr>
          <w:rFonts w:ascii="Arial" w:hAnsi="Arial" w:cs="Arial"/>
        </w:rPr>
        <w:t>T</w:t>
      </w:r>
      <w:r w:rsidR="002F5640" w:rsidRPr="00265F28">
        <w:rPr>
          <w:rFonts w:ascii="Arial" w:hAnsi="Arial" w:cs="Arial"/>
        </w:rPr>
        <w:t xml:space="preserve">he 1843 </w:t>
      </w:r>
      <w:r w:rsidR="00F84E75" w:rsidRPr="00265F28">
        <w:rPr>
          <w:rFonts w:ascii="Arial" w:hAnsi="Arial" w:cs="Arial"/>
        </w:rPr>
        <w:t>Ransom</w:t>
      </w:r>
      <w:r w:rsidR="00E44BFE" w:rsidRPr="00265F28">
        <w:rPr>
          <w:rFonts w:ascii="Arial" w:hAnsi="Arial" w:cs="Arial"/>
        </w:rPr>
        <w:t xml:space="preserve">e </w:t>
      </w:r>
      <w:r w:rsidR="00F84E75" w:rsidRPr="00265F28">
        <w:rPr>
          <w:rFonts w:ascii="Arial" w:hAnsi="Arial" w:cs="Arial"/>
        </w:rPr>
        <w:t>Y</w:t>
      </w:r>
      <w:r w:rsidR="00E44BFE" w:rsidRPr="00265F28">
        <w:rPr>
          <w:rFonts w:ascii="Arial" w:hAnsi="Arial" w:cs="Arial"/>
        </w:rPr>
        <w:t>L</w:t>
      </w:r>
      <w:r w:rsidR="00F84E75" w:rsidRPr="00265F28">
        <w:rPr>
          <w:rFonts w:ascii="Arial" w:hAnsi="Arial" w:cs="Arial"/>
        </w:rPr>
        <w:t xml:space="preserve"> plough</w:t>
      </w:r>
      <w:r w:rsidR="002F5640" w:rsidRPr="00265F28">
        <w:rPr>
          <w:rFonts w:ascii="Arial" w:hAnsi="Arial" w:cs="Arial"/>
        </w:rPr>
        <w:t xml:space="preserve"> </w:t>
      </w:r>
      <w:r w:rsidR="005B287C" w:rsidRPr="00265F28">
        <w:rPr>
          <w:rFonts w:ascii="Arial" w:hAnsi="Arial" w:cs="Arial"/>
        </w:rPr>
        <w:t>is observed to be</w:t>
      </w:r>
      <w:r w:rsidR="003D4CAF" w:rsidRPr="00265F28">
        <w:rPr>
          <w:rFonts w:ascii="Arial" w:hAnsi="Arial" w:cs="Arial"/>
        </w:rPr>
        <w:t xml:space="preserve"> still in use in Boxford in 1914</w:t>
      </w:r>
      <w:r w:rsidR="00BC2F5F" w:rsidRPr="00265F28">
        <w:rPr>
          <w:rFonts w:ascii="Arial" w:hAnsi="Arial" w:cs="Arial"/>
        </w:rPr>
        <w:t xml:space="preserve">. George’s skills with heavy horses were invaluable </w:t>
      </w:r>
      <w:r w:rsidR="00DA5EF0" w:rsidRPr="00265F28">
        <w:rPr>
          <w:rFonts w:ascii="Arial" w:hAnsi="Arial" w:cs="Arial"/>
        </w:rPr>
        <w:t>in France the following year.</w:t>
      </w:r>
      <w:r w:rsidR="003D7562" w:rsidRPr="00265F28">
        <w:rPr>
          <w:rFonts w:ascii="Arial" w:hAnsi="Arial" w:cs="Arial"/>
        </w:rPr>
        <w:t xml:space="preserve"> </w:t>
      </w:r>
      <w:r w:rsidR="006F4DE4">
        <w:rPr>
          <w:rFonts w:ascii="Arial" w:hAnsi="Arial" w:cs="Arial"/>
        </w:rPr>
        <w:t>[33]</w:t>
      </w:r>
    </w:p>
    <w:p w14:paraId="11D4F4C2" w14:textId="0A91AB39" w:rsidR="00E823D5" w:rsidRPr="00265F28" w:rsidRDefault="00BE43CC" w:rsidP="004B6A89">
      <w:pPr>
        <w:jc w:val="both"/>
        <w:rPr>
          <w:rFonts w:ascii="Arial" w:hAnsi="Arial" w:cs="Arial"/>
        </w:rPr>
      </w:pPr>
      <w:r w:rsidRPr="00265F28">
        <w:rPr>
          <w:rFonts w:ascii="Arial" w:hAnsi="Arial" w:cs="Arial"/>
        </w:rPr>
        <w:t xml:space="preserve">Ronald Blythe. </w:t>
      </w:r>
      <w:r w:rsidRPr="00265F28">
        <w:rPr>
          <w:rFonts w:ascii="Arial" w:hAnsi="Arial" w:cs="Arial"/>
          <w:i/>
          <w:iCs/>
        </w:rPr>
        <w:t>Akenfield</w:t>
      </w:r>
      <w:r w:rsidRPr="00265F28">
        <w:rPr>
          <w:rFonts w:ascii="Arial" w:hAnsi="Arial" w:cs="Arial"/>
        </w:rPr>
        <w:t>, a fictionalised compilation of recollections from inhabitants of Charsfield and Debach in the Wickham Market area of East Suffolk, stretch</w:t>
      </w:r>
      <w:r w:rsidR="0004239F" w:rsidRPr="00265F28">
        <w:rPr>
          <w:rFonts w:ascii="Arial" w:hAnsi="Arial" w:cs="Arial"/>
        </w:rPr>
        <w:t>es</w:t>
      </w:r>
      <w:r w:rsidRPr="00265F28">
        <w:rPr>
          <w:rFonts w:ascii="Arial" w:hAnsi="Arial" w:cs="Arial"/>
        </w:rPr>
        <w:t xml:space="preserve"> back into the late 1800s. Blythe acknowledges the pioneering oral history work that George Ewart Evans </w:t>
      </w:r>
      <w:r w:rsidR="00A651D0" w:rsidRPr="00265F28">
        <w:rPr>
          <w:rFonts w:ascii="Arial" w:hAnsi="Arial" w:cs="Arial"/>
        </w:rPr>
        <w:t>practiced</w:t>
      </w:r>
      <w:r w:rsidRPr="00265F28">
        <w:rPr>
          <w:rFonts w:ascii="Arial" w:hAnsi="Arial" w:cs="Arial"/>
        </w:rPr>
        <w:t xml:space="preserve"> in the neighbouring village of Blaxhall. </w:t>
      </w:r>
      <w:r w:rsidR="009622E0" w:rsidRPr="00265F28">
        <w:rPr>
          <w:rFonts w:ascii="Arial" w:hAnsi="Arial" w:cs="Arial"/>
        </w:rPr>
        <w:t>Blythe</w:t>
      </w:r>
      <w:r w:rsidR="007C3721" w:rsidRPr="00265F28">
        <w:rPr>
          <w:rFonts w:ascii="Arial" w:hAnsi="Arial" w:cs="Arial"/>
        </w:rPr>
        <w:t xml:space="preserve">’s </w:t>
      </w:r>
      <w:r w:rsidR="007C3721" w:rsidRPr="00265F28">
        <w:rPr>
          <w:rFonts w:ascii="Arial" w:hAnsi="Arial" w:cs="Arial"/>
          <w:i/>
          <w:iCs/>
        </w:rPr>
        <w:t>Wormingfo</w:t>
      </w:r>
      <w:r w:rsidR="00D43295" w:rsidRPr="00265F28">
        <w:rPr>
          <w:rFonts w:ascii="Arial" w:hAnsi="Arial" w:cs="Arial"/>
          <w:i/>
          <w:iCs/>
        </w:rPr>
        <w:t>rd</w:t>
      </w:r>
      <w:r w:rsidR="00D43295" w:rsidRPr="00265F28">
        <w:rPr>
          <w:rFonts w:ascii="Arial" w:hAnsi="Arial" w:cs="Arial"/>
        </w:rPr>
        <w:t xml:space="preserve"> series, set </w:t>
      </w:r>
      <w:r w:rsidR="008E740F" w:rsidRPr="00265F28">
        <w:rPr>
          <w:rFonts w:ascii="Arial" w:hAnsi="Arial" w:cs="Arial"/>
        </w:rPr>
        <w:t xml:space="preserve">amongst </w:t>
      </w:r>
      <w:r w:rsidRPr="00265F28">
        <w:rPr>
          <w:rFonts w:ascii="Arial" w:hAnsi="Arial" w:cs="Arial"/>
        </w:rPr>
        <w:t xml:space="preserve">the Essex Suffolk </w:t>
      </w:r>
      <w:r w:rsidR="008E740F" w:rsidRPr="00265F28">
        <w:rPr>
          <w:rFonts w:ascii="Arial" w:hAnsi="Arial" w:cs="Arial"/>
        </w:rPr>
        <w:t xml:space="preserve">farming communities </w:t>
      </w:r>
      <w:r w:rsidRPr="00265F28">
        <w:rPr>
          <w:rFonts w:ascii="Arial" w:hAnsi="Arial" w:cs="Arial"/>
        </w:rPr>
        <w:t>between Sudbury and Colchester, are more</w:t>
      </w:r>
      <w:r w:rsidR="007C026A" w:rsidRPr="00265F28">
        <w:rPr>
          <w:rFonts w:ascii="Arial" w:hAnsi="Arial" w:cs="Arial"/>
        </w:rPr>
        <w:t xml:space="preserve"> of a</w:t>
      </w:r>
      <w:r w:rsidR="00E4065C" w:rsidRPr="00265F28">
        <w:rPr>
          <w:rFonts w:ascii="Arial" w:hAnsi="Arial" w:cs="Arial"/>
        </w:rPr>
        <w:t xml:space="preserve"> </w:t>
      </w:r>
      <w:r w:rsidRPr="00265F28">
        <w:rPr>
          <w:rFonts w:ascii="Arial" w:hAnsi="Arial" w:cs="Arial"/>
        </w:rPr>
        <w:t>20</w:t>
      </w:r>
      <w:r w:rsidRPr="00265F28">
        <w:rPr>
          <w:rFonts w:ascii="Arial" w:hAnsi="Arial" w:cs="Arial"/>
          <w:vertAlign w:val="superscript"/>
        </w:rPr>
        <w:t>th</w:t>
      </w:r>
      <w:r w:rsidR="00E4065C" w:rsidRPr="00265F28">
        <w:rPr>
          <w:rFonts w:ascii="Arial" w:hAnsi="Arial" w:cs="Arial"/>
        </w:rPr>
        <w:t xml:space="preserve"> century</w:t>
      </w:r>
      <w:r w:rsidRPr="00265F28">
        <w:rPr>
          <w:rFonts w:ascii="Arial" w:hAnsi="Arial" w:cs="Arial"/>
        </w:rPr>
        <w:t xml:space="preserve"> diary</w:t>
      </w:r>
      <w:r w:rsidR="007C026A" w:rsidRPr="00265F28">
        <w:rPr>
          <w:rFonts w:ascii="Arial" w:hAnsi="Arial" w:cs="Arial"/>
        </w:rPr>
        <w:t>,</w:t>
      </w:r>
      <w:r w:rsidRPr="00265F28">
        <w:rPr>
          <w:rFonts w:ascii="Arial" w:hAnsi="Arial" w:cs="Arial"/>
        </w:rPr>
        <w:t xml:space="preserve"> but </w:t>
      </w:r>
      <w:r w:rsidR="00BD133A" w:rsidRPr="00265F28">
        <w:rPr>
          <w:rFonts w:ascii="Arial" w:hAnsi="Arial" w:cs="Arial"/>
        </w:rPr>
        <w:t xml:space="preserve">with </w:t>
      </w:r>
      <w:r w:rsidRPr="00265F28">
        <w:rPr>
          <w:rFonts w:ascii="Arial" w:hAnsi="Arial" w:cs="Arial"/>
        </w:rPr>
        <w:t>reflections upon the nineteenth.</w:t>
      </w:r>
      <w:r w:rsidRPr="00265F28">
        <w:rPr>
          <w:rStyle w:val="FootnoteReference"/>
          <w:rFonts w:ascii="Arial" w:hAnsi="Arial" w:cs="Arial"/>
        </w:rPr>
        <w:footnoteReference w:id="65"/>
      </w:r>
      <w:r w:rsidR="007126E3" w:rsidRPr="00265F28">
        <w:rPr>
          <w:rFonts w:ascii="Arial" w:hAnsi="Arial" w:cs="Arial"/>
        </w:rPr>
        <w:t xml:space="preserve"> </w:t>
      </w:r>
      <w:r w:rsidR="006F4DE4">
        <w:rPr>
          <w:rFonts w:ascii="Arial" w:hAnsi="Arial" w:cs="Arial"/>
        </w:rPr>
        <w:t>[34]</w:t>
      </w:r>
    </w:p>
    <w:p w14:paraId="73DB4AA4" w14:textId="54B37153" w:rsidR="00E012ED" w:rsidRPr="00265F28" w:rsidRDefault="00E012ED" w:rsidP="004B6A89">
      <w:pPr>
        <w:jc w:val="both"/>
        <w:rPr>
          <w:rFonts w:ascii="Arial" w:hAnsi="Arial" w:cs="Arial"/>
          <w:b/>
          <w:bCs/>
          <w:i/>
          <w:iCs/>
          <w:vertAlign w:val="subscript"/>
        </w:rPr>
      </w:pPr>
      <w:r w:rsidRPr="00265F28">
        <w:rPr>
          <w:rFonts w:ascii="Arial" w:hAnsi="Arial" w:cs="Arial"/>
          <w:b/>
          <w:bCs/>
        </w:rPr>
        <w:t>Estate Records</w:t>
      </w:r>
    </w:p>
    <w:p w14:paraId="1F9AECC5" w14:textId="490EB914" w:rsidR="00742351" w:rsidRDefault="00B95110" w:rsidP="004B6A89">
      <w:pPr>
        <w:jc w:val="both"/>
        <w:rPr>
          <w:rFonts w:ascii="Arial" w:hAnsi="Arial" w:cs="Arial"/>
        </w:rPr>
      </w:pPr>
      <w:r w:rsidRPr="00265F28">
        <w:rPr>
          <w:rFonts w:ascii="Arial" w:hAnsi="Arial" w:cs="Arial"/>
        </w:rPr>
        <w:t xml:space="preserve">Estate </w:t>
      </w:r>
      <w:r w:rsidR="008E49EC" w:rsidRPr="00265F28">
        <w:rPr>
          <w:rFonts w:ascii="Arial" w:hAnsi="Arial" w:cs="Arial"/>
        </w:rPr>
        <w:t xml:space="preserve">papers may contain </w:t>
      </w:r>
      <w:r w:rsidR="00031FA7" w:rsidRPr="00265F28">
        <w:rPr>
          <w:rFonts w:ascii="Arial" w:hAnsi="Arial" w:cs="Arial"/>
        </w:rPr>
        <w:t xml:space="preserve">tenancy agreements </w:t>
      </w:r>
      <w:r w:rsidR="00686A59" w:rsidRPr="00265F28">
        <w:rPr>
          <w:rFonts w:ascii="Arial" w:hAnsi="Arial" w:cs="Arial"/>
        </w:rPr>
        <w:t>and maps, correspondence</w:t>
      </w:r>
      <w:r w:rsidR="002B17A5" w:rsidRPr="00265F28">
        <w:rPr>
          <w:rFonts w:ascii="Arial" w:hAnsi="Arial" w:cs="Arial"/>
        </w:rPr>
        <w:t xml:space="preserve">, </w:t>
      </w:r>
      <w:r w:rsidR="00216D02" w:rsidRPr="00265F28">
        <w:rPr>
          <w:rFonts w:ascii="Arial" w:hAnsi="Arial" w:cs="Arial"/>
        </w:rPr>
        <w:t xml:space="preserve">or </w:t>
      </w:r>
      <w:r w:rsidR="00686A59" w:rsidRPr="00265F28">
        <w:rPr>
          <w:rFonts w:ascii="Arial" w:hAnsi="Arial" w:cs="Arial"/>
        </w:rPr>
        <w:t>financial account</w:t>
      </w:r>
      <w:r w:rsidR="00031FA7" w:rsidRPr="00265F28">
        <w:rPr>
          <w:rFonts w:ascii="Arial" w:hAnsi="Arial" w:cs="Arial"/>
        </w:rPr>
        <w:t>s</w:t>
      </w:r>
      <w:r w:rsidR="008109D3" w:rsidRPr="00265F28">
        <w:rPr>
          <w:rFonts w:ascii="Arial" w:hAnsi="Arial" w:cs="Arial"/>
        </w:rPr>
        <w:t>.</w:t>
      </w:r>
      <w:r w:rsidR="008E6793" w:rsidRPr="00265F28">
        <w:rPr>
          <w:rFonts w:ascii="Arial" w:hAnsi="Arial" w:cs="Arial"/>
        </w:rPr>
        <w:t xml:space="preserve"> </w:t>
      </w:r>
      <w:r w:rsidR="00E94056" w:rsidRPr="00265F28">
        <w:rPr>
          <w:rFonts w:ascii="Arial" w:hAnsi="Arial" w:cs="Arial"/>
        </w:rPr>
        <w:t xml:space="preserve">As </w:t>
      </w:r>
      <w:r w:rsidR="00681F8E" w:rsidRPr="00265F28">
        <w:rPr>
          <w:rFonts w:ascii="Arial" w:hAnsi="Arial" w:cs="Arial"/>
        </w:rPr>
        <w:t>many</w:t>
      </w:r>
      <w:r w:rsidR="00032D98" w:rsidRPr="00265F28">
        <w:rPr>
          <w:rFonts w:ascii="Arial" w:hAnsi="Arial" w:cs="Arial"/>
        </w:rPr>
        <w:t xml:space="preserve"> </w:t>
      </w:r>
      <w:r w:rsidR="00F5519E" w:rsidRPr="00265F28">
        <w:rPr>
          <w:rFonts w:ascii="Arial" w:hAnsi="Arial" w:cs="Arial"/>
        </w:rPr>
        <w:t>estates</w:t>
      </w:r>
      <w:r w:rsidR="008E6793" w:rsidRPr="00265F28">
        <w:rPr>
          <w:rFonts w:ascii="Arial" w:hAnsi="Arial" w:cs="Arial"/>
        </w:rPr>
        <w:t xml:space="preserve"> employed </w:t>
      </w:r>
      <w:r w:rsidR="005A11FB" w:rsidRPr="00265F28">
        <w:rPr>
          <w:rFonts w:ascii="Arial" w:hAnsi="Arial" w:cs="Arial"/>
        </w:rPr>
        <w:t>managers</w:t>
      </w:r>
      <w:r w:rsidR="006F6ED2" w:rsidRPr="00265F28">
        <w:rPr>
          <w:rFonts w:ascii="Arial" w:hAnsi="Arial" w:cs="Arial"/>
        </w:rPr>
        <w:t xml:space="preserve"> (</w:t>
      </w:r>
      <w:r w:rsidR="008E6793" w:rsidRPr="00265F28">
        <w:rPr>
          <w:rFonts w:ascii="Arial" w:hAnsi="Arial" w:cs="Arial"/>
        </w:rPr>
        <w:t>bailiffs</w:t>
      </w:r>
      <w:r w:rsidR="00E13492" w:rsidRPr="00265F28">
        <w:rPr>
          <w:rFonts w:ascii="Arial" w:hAnsi="Arial" w:cs="Arial"/>
        </w:rPr>
        <w:t>,</w:t>
      </w:r>
      <w:r w:rsidR="000277C2" w:rsidRPr="00265F28">
        <w:rPr>
          <w:rFonts w:ascii="Arial" w:hAnsi="Arial" w:cs="Arial"/>
        </w:rPr>
        <w:t xml:space="preserve"> </w:t>
      </w:r>
      <w:r w:rsidR="00E13492" w:rsidRPr="00265F28">
        <w:rPr>
          <w:rFonts w:ascii="Arial" w:hAnsi="Arial" w:cs="Arial"/>
        </w:rPr>
        <w:t>agents</w:t>
      </w:r>
      <w:r w:rsidR="000E68CA" w:rsidRPr="00265F28">
        <w:rPr>
          <w:rFonts w:ascii="Arial" w:hAnsi="Arial" w:cs="Arial"/>
        </w:rPr>
        <w:t>,</w:t>
      </w:r>
      <w:r w:rsidR="00250B3B" w:rsidRPr="00265F28">
        <w:rPr>
          <w:rFonts w:ascii="Arial" w:hAnsi="Arial" w:cs="Arial"/>
        </w:rPr>
        <w:t xml:space="preserve"> or</w:t>
      </w:r>
      <w:r w:rsidR="005A11FB" w:rsidRPr="00265F28">
        <w:rPr>
          <w:rFonts w:ascii="Arial" w:hAnsi="Arial" w:cs="Arial"/>
        </w:rPr>
        <w:t xml:space="preserve"> stewards</w:t>
      </w:r>
      <w:r w:rsidR="006F6ED2" w:rsidRPr="00265F28">
        <w:rPr>
          <w:rFonts w:ascii="Arial" w:hAnsi="Arial" w:cs="Arial"/>
        </w:rPr>
        <w:t>)</w:t>
      </w:r>
      <w:r w:rsidR="00681F8E" w:rsidRPr="00265F28">
        <w:rPr>
          <w:rFonts w:ascii="Arial" w:hAnsi="Arial" w:cs="Arial"/>
        </w:rPr>
        <w:t>,</w:t>
      </w:r>
      <w:r w:rsidR="006662BA" w:rsidRPr="00265F28">
        <w:rPr>
          <w:rFonts w:ascii="Arial" w:hAnsi="Arial" w:cs="Arial"/>
        </w:rPr>
        <w:t xml:space="preserve"> to</w:t>
      </w:r>
      <w:r w:rsidR="006F6ED2" w:rsidRPr="00265F28">
        <w:rPr>
          <w:rFonts w:ascii="Arial" w:hAnsi="Arial" w:cs="Arial"/>
        </w:rPr>
        <w:t xml:space="preserve"> </w:t>
      </w:r>
      <w:r w:rsidR="006D312C" w:rsidRPr="00265F28">
        <w:rPr>
          <w:rFonts w:ascii="Arial" w:hAnsi="Arial" w:cs="Arial"/>
        </w:rPr>
        <w:t>mediate</w:t>
      </w:r>
      <w:r w:rsidR="00B813FA" w:rsidRPr="00265F28">
        <w:rPr>
          <w:rFonts w:ascii="Arial" w:hAnsi="Arial" w:cs="Arial"/>
        </w:rPr>
        <w:t xml:space="preserve"> </w:t>
      </w:r>
      <w:r w:rsidR="00C21742" w:rsidRPr="00265F28">
        <w:rPr>
          <w:rFonts w:ascii="Arial" w:hAnsi="Arial" w:cs="Arial"/>
        </w:rPr>
        <w:t>between owner and</w:t>
      </w:r>
      <w:r w:rsidR="00B813FA" w:rsidRPr="00265F28">
        <w:rPr>
          <w:rFonts w:ascii="Arial" w:hAnsi="Arial" w:cs="Arial"/>
        </w:rPr>
        <w:t xml:space="preserve"> tenant</w:t>
      </w:r>
      <w:r w:rsidR="00681F8E" w:rsidRPr="00265F28">
        <w:rPr>
          <w:rFonts w:ascii="Arial" w:hAnsi="Arial" w:cs="Arial"/>
        </w:rPr>
        <w:t xml:space="preserve">, </w:t>
      </w:r>
      <w:r w:rsidR="00F20651" w:rsidRPr="00265F28">
        <w:rPr>
          <w:rFonts w:ascii="Arial" w:hAnsi="Arial" w:cs="Arial"/>
        </w:rPr>
        <w:t>estate papers</w:t>
      </w:r>
      <w:r w:rsidR="002B48F4" w:rsidRPr="00265F28">
        <w:rPr>
          <w:rFonts w:ascii="Arial" w:hAnsi="Arial" w:cs="Arial"/>
        </w:rPr>
        <w:t xml:space="preserve"> are</w:t>
      </w:r>
      <w:r w:rsidR="007F0E4C" w:rsidRPr="00265F28">
        <w:rPr>
          <w:rFonts w:ascii="Arial" w:hAnsi="Arial" w:cs="Arial"/>
        </w:rPr>
        <w:t xml:space="preserve"> </w:t>
      </w:r>
      <w:r w:rsidR="0018550F" w:rsidRPr="00265F28">
        <w:rPr>
          <w:rFonts w:ascii="Arial" w:hAnsi="Arial" w:cs="Arial"/>
        </w:rPr>
        <w:t xml:space="preserve">a </w:t>
      </w:r>
      <w:r w:rsidR="007F0E4C" w:rsidRPr="00265F28">
        <w:rPr>
          <w:rFonts w:ascii="Arial" w:hAnsi="Arial" w:cs="Arial"/>
        </w:rPr>
        <w:t>potential</w:t>
      </w:r>
      <w:r w:rsidR="00230C06" w:rsidRPr="00265F28">
        <w:rPr>
          <w:rFonts w:ascii="Arial" w:hAnsi="Arial" w:cs="Arial"/>
        </w:rPr>
        <w:t>ly</w:t>
      </w:r>
      <w:r w:rsidR="007F0E4C" w:rsidRPr="00265F28">
        <w:rPr>
          <w:rFonts w:ascii="Arial" w:hAnsi="Arial" w:cs="Arial"/>
        </w:rPr>
        <w:t xml:space="preserve"> </w:t>
      </w:r>
      <w:r w:rsidR="005B7E33" w:rsidRPr="00265F28">
        <w:rPr>
          <w:rFonts w:ascii="Arial" w:hAnsi="Arial" w:cs="Arial"/>
        </w:rPr>
        <w:t xml:space="preserve">potent </w:t>
      </w:r>
      <w:r w:rsidR="007F0E4C" w:rsidRPr="00265F28">
        <w:rPr>
          <w:rFonts w:ascii="Arial" w:hAnsi="Arial" w:cs="Arial"/>
        </w:rPr>
        <w:t>source of</w:t>
      </w:r>
      <w:r w:rsidR="0022401C" w:rsidRPr="00265F28">
        <w:rPr>
          <w:rFonts w:ascii="Arial" w:hAnsi="Arial" w:cs="Arial"/>
        </w:rPr>
        <w:t xml:space="preserve"> information.</w:t>
      </w:r>
      <w:r w:rsidR="00705D2D" w:rsidRPr="00265F28">
        <w:rPr>
          <w:rFonts w:ascii="Arial" w:hAnsi="Arial" w:cs="Arial"/>
        </w:rPr>
        <w:t xml:space="preserve"> Edward Bujak’s maps of Suffolk landed estates in </w:t>
      </w:r>
      <w:r w:rsidR="00705D2D" w:rsidRPr="00265F28">
        <w:rPr>
          <w:rFonts w:ascii="Arial" w:hAnsi="Arial" w:cs="Arial"/>
          <w:i/>
          <w:iCs/>
        </w:rPr>
        <w:t>England’s Rural Realms,</w:t>
      </w:r>
      <w:r w:rsidR="00705D2D" w:rsidRPr="00265F28">
        <w:rPr>
          <w:rFonts w:ascii="Arial" w:hAnsi="Arial" w:cs="Arial"/>
        </w:rPr>
        <w:t xml:space="preserve"> can help ascertain whether a farm or village fell within the control of a particular owne</w:t>
      </w:r>
      <w:r w:rsidR="00705D2D" w:rsidRPr="00265F28">
        <w:rPr>
          <w:rFonts w:ascii="Arial" w:hAnsi="Arial" w:cs="Arial"/>
          <w:i/>
          <w:iCs/>
        </w:rPr>
        <w:t>r.</w:t>
      </w:r>
      <w:r w:rsidR="00705D2D" w:rsidRPr="00265F28">
        <w:rPr>
          <w:rStyle w:val="FootnoteReference"/>
          <w:rFonts w:ascii="Arial" w:hAnsi="Arial" w:cs="Arial"/>
          <w:i/>
          <w:iCs/>
        </w:rPr>
        <w:footnoteReference w:id="66"/>
      </w:r>
      <w:r w:rsidR="00705D2D" w:rsidRPr="00265F28">
        <w:rPr>
          <w:rFonts w:ascii="Arial" w:hAnsi="Arial" w:cs="Arial"/>
          <w:i/>
          <w:iCs/>
        </w:rPr>
        <w:t xml:space="preserve"> </w:t>
      </w:r>
      <w:r w:rsidR="0026183A" w:rsidRPr="00265F28">
        <w:rPr>
          <w:rFonts w:ascii="Arial" w:hAnsi="Arial" w:cs="Arial"/>
        </w:rPr>
        <w:t>However</w:t>
      </w:r>
      <w:r w:rsidR="005B7E33" w:rsidRPr="00265F28">
        <w:rPr>
          <w:rFonts w:ascii="Arial" w:hAnsi="Arial" w:cs="Arial"/>
        </w:rPr>
        <w:t xml:space="preserve">, </w:t>
      </w:r>
      <w:r w:rsidR="00341809" w:rsidRPr="00265F28">
        <w:rPr>
          <w:rFonts w:ascii="Arial" w:hAnsi="Arial" w:cs="Arial"/>
        </w:rPr>
        <w:t xml:space="preserve">estate administration </w:t>
      </w:r>
      <w:r w:rsidR="00C173F9" w:rsidRPr="00265F28">
        <w:rPr>
          <w:rFonts w:ascii="Arial" w:hAnsi="Arial" w:cs="Arial"/>
        </w:rPr>
        <w:t>varie</w:t>
      </w:r>
      <w:r w:rsidR="00341809" w:rsidRPr="00265F28">
        <w:rPr>
          <w:rFonts w:ascii="Arial" w:hAnsi="Arial" w:cs="Arial"/>
        </w:rPr>
        <w:t>d in quality</w:t>
      </w:r>
      <w:r w:rsidR="00C03A95" w:rsidRPr="00265F28">
        <w:rPr>
          <w:rFonts w:ascii="Arial" w:hAnsi="Arial" w:cs="Arial"/>
        </w:rPr>
        <w:t>,</w:t>
      </w:r>
      <w:r w:rsidR="001551EC" w:rsidRPr="00265F28">
        <w:rPr>
          <w:rFonts w:ascii="Arial" w:hAnsi="Arial" w:cs="Arial"/>
        </w:rPr>
        <w:t xml:space="preserve"> and landholdings altered through time</w:t>
      </w:r>
      <w:r w:rsidR="00C03A95" w:rsidRPr="00265F28">
        <w:rPr>
          <w:rFonts w:ascii="Arial" w:hAnsi="Arial" w:cs="Arial"/>
        </w:rPr>
        <w:t>,</w:t>
      </w:r>
      <w:r w:rsidR="00E6234C" w:rsidRPr="00265F28">
        <w:rPr>
          <w:rFonts w:ascii="Arial" w:hAnsi="Arial" w:cs="Arial"/>
        </w:rPr>
        <w:t xml:space="preserve"> </w:t>
      </w:r>
      <w:r w:rsidR="000E68CA" w:rsidRPr="00265F28">
        <w:rPr>
          <w:rFonts w:ascii="Arial" w:hAnsi="Arial" w:cs="Arial"/>
        </w:rPr>
        <w:t xml:space="preserve">so </w:t>
      </w:r>
      <w:r w:rsidR="00B66E3B" w:rsidRPr="00265F28">
        <w:rPr>
          <w:rFonts w:ascii="Arial" w:hAnsi="Arial" w:cs="Arial"/>
        </w:rPr>
        <w:t xml:space="preserve">the </w:t>
      </w:r>
      <w:r w:rsidR="001F3885" w:rsidRPr="00265F28">
        <w:rPr>
          <w:rFonts w:ascii="Arial" w:hAnsi="Arial" w:cs="Arial"/>
        </w:rPr>
        <w:t xml:space="preserve">content and </w:t>
      </w:r>
      <w:r w:rsidR="00EB7F54" w:rsidRPr="00265F28">
        <w:rPr>
          <w:rFonts w:ascii="Arial" w:hAnsi="Arial" w:cs="Arial"/>
        </w:rPr>
        <w:t xml:space="preserve">location </w:t>
      </w:r>
      <w:r w:rsidR="00B66E3B" w:rsidRPr="00265F28">
        <w:rPr>
          <w:rFonts w:ascii="Arial" w:hAnsi="Arial" w:cs="Arial"/>
        </w:rPr>
        <w:t xml:space="preserve">of estate papers </w:t>
      </w:r>
      <w:r w:rsidR="00E0369C" w:rsidRPr="00265F28">
        <w:rPr>
          <w:rFonts w:ascii="Arial" w:hAnsi="Arial" w:cs="Arial"/>
        </w:rPr>
        <w:t>is</w:t>
      </w:r>
      <w:r w:rsidR="00B66E3B" w:rsidRPr="00265F28">
        <w:rPr>
          <w:rFonts w:ascii="Arial" w:hAnsi="Arial" w:cs="Arial"/>
        </w:rPr>
        <w:t xml:space="preserve"> unpredictable. </w:t>
      </w:r>
      <w:r w:rsidR="00346F57" w:rsidRPr="00265F28">
        <w:rPr>
          <w:rFonts w:ascii="Arial" w:hAnsi="Arial" w:cs="Arial"/>
        </w:rPr>
        <w:t>The</w:t>
      </w:r>
      <w:r w:rsidR="000908BC" w:rsidRPr="00265F28">
        <w:rPr>
          <w:rFonts w:ascii="Arial" w:hAnsi="Arial" w:cs="Arial"/>
        </w:rPr>
        <w:t xml:space="preserve"> </w:t>
      </w:r>
      <w:r w:rsidR="00F01669" w:rsidRPr="00265F28">
        <w:rPr>
          <w:rFonts w:ascii="Arial" w:hAnsi="Arial" w:cs="Arial"/>
        </w:rPr>
        <w:t>family and estate collections</w:t>
      </w:r>
      <w:r w:rsidR="00346F57" w:rsidRPr="00265F28">
        <w:rPr>
          <w:rFonts w:ascii="Arial" w:hAnsi="Arial" w:cs="Arial"/>
        </w:rPr>
        <w:t xml:space="preserve"> of Suffolk Archives</w:t>
      </w:r>
      <w:r w:rsidR="00F46C1C" w:rsidRPr="00265F28">
        <w:rPr>
          <w:rFonts w:ascii="Arial" w:hAnsi="Arial" w:cs="Arial"/>
        </w:rPr>
        <w:t xml:space="preserve"> are catalogued</w:t>
      </w:r>
      <w:r w:rsidR="00F01669" w:rsidRPr="00265F28">
        <w:rPr>
          <w:rFonts w:ascii="Arial" w:hAnsi="Arial" w:cs="Arial"/>
        </w:rPr>
        <w:t xml:space="preserve"> under section H</w:t>
      </w:r>
      <w:r w:rsidR="000F0595" w:rsidRPr="00265F28">
        <w:rPr>
          <w:rFonts w:ascii="Arial" w:hAnsi="Arial" w:cs="Arial"/>
        </w:rPr>
        <w:t>A</w:t>
      </w:r>
      <w:r w:rsidR="00E86D48" w:rsidRPr="00265F28">
        <w:rPr>
          <w:rFonts w:ascii="Arial" w:hAnsi="Arial" w:cs="Arial"/>
        </w:rPr>
        <w:t>, alphabetically by surname</w:t>
      </w:r>
      <w:r w:rsidR="003E6E52" w:rsidRPr="00265F28">
        <w:rPr>
          <w:rFonts w:ascii="Arial" w:hAnsi="Arial" w:cs="Arial"/>
        </w:rPr>
        <w:t xml:space="preserve">, so </w:t>
      </w:r>
      <w:r w:rsidR="00BB78CE" w:rsidRPr="00265F28">
        <w:rPr>
          <w:rFonts w:ascii="Arial" w:hAnsi="Arial" w:cs="Arial"/>
        </w:rPr>
        <w:t>it is</w:t>
      </w:r>
      <w:r w:rsidR="00346F57" w:rsidRPr="00265F28">
        <w:rPr>
          <w:rFonts w:ascii="Arial" w:hAnsi="Arial" w:cs="Arial"/>
        </w:rPr>
        <w:t xml:space="preserve"> important to establish </w:t>
      </w:r>
      <w:r w:rsidR="00FC414F" w:rsidRPr="00265F28">
        <w:rPr>
          <w:rFonts w:ascii="Arial" w:hAnsi="Arial" w:cs="Arial"/>
        </w:rPr>
        <w:t xml:space="preserve">the family </w:t>
      </w:r>
      <w:r w:rsidR="001E30DD" w:rsidRPr="00265F28">
        <w:rPr>
          <w:rFonts w:ascii="Arial" w:hAnsi="Arial" w:cs="Arial"/>
        </w:rPr>
        <w:t>names</w:t>
      </w:r>
      <w:r w:rsidR="00B90E14" w:rsidRPr="00265F28">
        <w:rPr>
          <w:rFonts w:ascii="Arial" w:hAnsi="Arial" w:cs="Arial"/>
        </w:rPr>
        <w:t xml:space="preserve"> and titles</w:t>
      </w:r>
      <w:r w:rsidR="00817FAE" w:rsidRPr="00265F28">
        <w:rPr>
          <w:rFonts w:ascii="Arial" w:hAnsi="Arial" w:cs="Arial"/>
        </w:rPr>
        <w:t xml:space="preserve"> of the owners</w:t>
      </w:r>
      <w:r w:rsidR="006C41C1" w:rsidRPr="00265F28">
        <w:rPr>
          <w:rFonts w:ascii="Arial" w:hAnsi="Arial" w:cs="Arial"/>
        </w:rPr>
        <w:t xml:space="preserve">, </w:t>
      </w:r>
      <w:r w:rsidR="00931593" w:rsidRPr="00265F28">
        <w:rPr>
          <w:rFonts w:ascii="Arial" w:hAnsi="Arial" w:cs="Arial"/>
        </w:rPr>
        <w:t>in addition to the name of the estate.</w:t>
      </w:r>
      <w:r w:rsidR="00F01669" w:rsidRPr="00265F28">
        <w:rPr>
          <w:rFonts w:ascii="Arial" w:hAnsi="Arial" w:cs="Arial"/>
        </w:rPr>
        <w:t xml:space="preserve"> </w:t>
      </w:r>
      <w:bookmarkStart w:id="2" w:name="_Toc147954927"/>
      <w:r w:rsidR="00425135">
        <w:rPr>
          <w:rFonts w:ascii="Arial" w:hAnsi="Arial" w:cs="Arial"/>
        </w:rPr>
        <w:t xml:space="preserve">An obstacle occurs when </w:t>
      </w:r>
      <w:r w:rsidR="00695466">
        <w:rPr>
          <w:rFonts w:ascii="Arial" w:hAnsi="Arial" w:cs="Arial"/>
        </w:rPr>
        <w:t>the land</w:t>
      </w:r>
      <w:r w:rsidR="00425135">
        <w:rPr>
          <w:rFonts w:ascii="Arial" w:hAnsi="Arial" w:cs="Arial"/>
        </w:rPr>
        <w:t xml:space="preserve">owner </w:t>
      </w:r>
      <w:r w:rsidR="00FE71D5">
        <w:rPr>
          <w:rFonts w:ascii="Arial" w:hAnsi="Arial" w:cs="Arial"/>
        </w:rPr>
        <w:t xml:space="preserve">employed a lawyer </w:t>
      </w:r>
      <w:r w:rsidR="00E91C58">
        <w:rPr>
          <w:rFonts w:ascii="Arial" w:hAnsi="Arial" w:cs="Arial"/>
        </w:rPr>
        <w:t xml:space="preserve">as </w:t>
      </w:r>
      <w:r w:rsidR="00FE71D5">
        <w:rPr>
          <w:rFonts w:ascii="Arial" w:hAnsi="Arial" w:cs="Arial"/>
        </w:rPr>
        <w:t>estate</w:t>
      </w:r>
      <w:r w:rsidR="00E91C58">
        <w:rPr>
          <w:rFonts w:ascii="Arial" w:hAnsi="Arial" w:cs="Arial"/>
        </w:rPr>
        <w:t xml:space="preserve"> manager</w:t>
      </w:r>
      <w:r w:rsidR="0026556F">
        <w:rPr>
          <w:rFonts w:ascii="Arial" w:hAnsi="Arial" w:cs="Arial"/>
        </w:rPr>
        <w:t xml:space="preserve">, as the records will be </w:t>
      </w:r>
      <w:r w:rsidR="00D608F2">
        <w:rPr>
          <w:rFonts w:ascii="Arial" w:hAnsi="Arial" w:cs="Arial"/>
        </w:rPr>
        <w:t>deeply buried in the solicitor's archives, only some of which are in the Suffolk Record Office.</w:t>
      </w:r>
      <w:r w:rsidR="0026556F">
        <w:rPr>
          <w:rFonts w:ascii="Arial" w:hAnsi="Arial" w:cs="Arial"/>
        </w:rPr>
        <w:t xml:space="preserve"> </w:t>
      </w:r>
      <w:r w:rsidR="00425135">
        <w:rPr>
          <w:rFonts w:ascii="Arial" w:hAnsi="Arial" w:cs="Arial"/>
        </w:rPr>
        <w:t xml:space="preserve"> </w:t>
      </w:r>
    </w:p>
    <w:p w14:paraId="0D28661D" w14:textId="2C6AFDE4" w:rsidR="00EF664A" w:rsidRPr="00742351" w:rsidRDefault="0065662B" w:rsidP="004B6A89">
      <w:pPr>
        <w:jc w:val="both"/>
        <w:rPr>
          <w:rFonts w:ascii="Arial" w:hAnsi="Arial" w:cs="Arial"/>
        </w:rPr>
      </w:pPr>
      <w:r w:rsidRPr="00265F28">
        <w:rPr>
          <w:rFonts w:ascii="Arial" w:hAnsi="Arial" w:cs="Arial"/>
          <w:b/>
          <w:bCs/>
        </w:rPr>
        <w:t>Agricultural Periodicals</w:t>
      </w:r>
      <w:bookmarkEnd w:id="2"/>
    </w:p>
    <w:p w14:paraId="6006184A" w14:textId="429B418A" w:rsidR="0075749E" w:rsidRPr="00265F28" w:rsidRDefault="006B420F" w:rsidP="004B6A89">
      <w:pPr>
        <w:jc w:val="both"/>
        <w:rPr>
          <w:rFonts w:ascii="Arial" w:hAnsi="Arial" w:cs="Arial"/>
        </w:rPr>
      </w:pPr>
      <w:r w:rsidRPr="00265F28">
        <w:rPr>
          <w:rFonts w:ascii="Arial" w:hAnsi="Arial" w:cs="Arial"/>
        </w:rPr>
        <w:t>F</w:t>
      </w:r>
      <w:r w:rsidR="00AE267A" w:rsidRPr="00265F28">
        <w:rPr>
          <w:rFonts w:ascii="Arial" w:hAnsi="Arial" w:cs="Arial"/>
        </w:rPr>
        <w:t xml:space="preserve">arming </w:t>
      </w:r>
      <w:r w:rsidR="00D76FC5" w:rsidRPr="00265F28">
        <w:rPr>
          <w:rFonts w:ascii="Arial" w:hAnsi="Arial" w:cs="Arial"/>
        </w:rPr>
        <w:t>periodicals</w:t>
      </w:r>
      <w:r w:rsidR="00EE73CD" w:rsidRPr="00265F28">
        <w:rPr>
          <w:rFonts w:ascii="Arial" w:hAnsi="Arial" w:cs="Arial"/>
        </w:rPr>
        <w:t>,</w:t>
      </w:r>
      <w:r w:rsidR="00106BF4" w:rsidRPr="00265F28">
        <w:rPr>
          <w:rFonts w:ascii="Arial" w:hAnsi="Arial" w:cs="Arial"/>
        </w:rPr>
        <w:t xml:space="preserve"> </w:t>
      </w:r>
      <w:r w:rsidR="00021FAC" w:rsidRPr="00265F28">
        <w:rPr>
          <w:rFonts w:ascii="Arial" w:hAnsi="Arial" w:cs="Arial"/>
        </w:rPr>
        <w:t xml:space="preserve">published in London </w:t>
      </w:r>
      <w:r w:rsidR="002F3209" w:rsidRPr="00265F28">
        <w:rPr>
          <w:rFonts w:ascii="Arial" w:hAnsi="Arial" w:cs="Arial"/>
        </w:rPr>
        <w:t xml:space="preserve">but </w:t>
      </w:r>
      <w:r w:rsidR="00021FAC" w:rsidRPr="00265F28">
        <w:rPr>
          <w:rFonts w:ascii="Arial" w:hAnsi="Arial" w:cs="Arial"/>
        </w:rPr>
        <w:t>distributed nationwide</w:t>
      </w:r>
      <w:r w:rsidR="0057038E" w:rsidRPr="00265F28">
        <w:rPr>
          <w:rFonts w:ascii="Arial" w:hAnsi="Arial" w:cs="Arial"/>
        </w:rPr>
        <w:t xml:space="preserve">, </w:t>
      </w:r>
      <w:r w:rsidR="008C0B30" w:rsidRPr="00265F28">
        <w:rPr>
          <w:rFonts w:ascii="Arial" w:hAnsi="Arial" w:cs="Arial"/>
        </w:rPr>
        <w:t>carried</w:t>
      </w:r>
      <w:r w:rsidR="00735DC9" w:rsidRPr="00265F28">
        <w:rPr>
          <w:rFonts w:ascii="Arial" w:hAnsi="Arial" w:cs="Arial"/>
        </w:rPr>
        <w:t xml:space="preserve"> l</w:t>
      </w:r>
      <w:r w:rsidR="00DC6C5E" w:rsidRPr="00265F28">
        <w:rPr>
          <w:rFonts w:ascii="Arial" w:hAnsi="Arial" w:cs="Arial"/>
        </w:rPr>
        <w:t>etters</w:t>
      </w:r>
      <w:r w:rsidR="00735DC9" w:rsidRPr="00265F28">
        <w:rPr>
          <w:rFonts w:ascii="Arial" w:hAnsi="Arial" w:cs="Arial"/>
        </w:rPr>
        <w:t xml:space="preserve"> </w:t>
      </w:r>
      <w:r w:rsidR="002227FA" w:rsidRPr="00265F28">
        <w:rPr>
          <w:rFonts w:ascii="Arial" w:hAnsi="Arial" w:cs="Arial"/>
        </w:rPr>
        <w:t>and</w:t>
      </w:r>
      <w:r w:rsidR="00053723" w:rsidRPr="00265F28">
        <w:rPr>
          <w:rFonts w:ascii="Arial" w:hAnsi="Arial" w:cs="Arial"/>
        </w:rPr>
        <w:t xml:space="preserve"> </w:t>
      </w:r>
      <w:r w:rsidR="002A26F6" w:rsidRPr="00265F28">
        <w:rPr>
          <w:rFonts w:ascii="Arial" w:hAnsi="Arial" w:cs="Arial"/>
        </w:rPr>
        <w:t>m</w:t>
      </w:r>
      <w:r w:rsidR="004B1D2E" w:rsidRPr="00265F28">
        <w:rPr>
          <w:rFonts w:ascii="Arial" w:hAnsi="Arial" w:cs="Arial"/>
        </w:rPr>
        <w:t xml:space="preserve">onthly </w:t>
      </w:r>
      <w:r w:rsidR="00D34C0F" w:rsidRPr="00265F28">
        <w:rPr>
          <w:rFonts w:ascii="Arial" w:hAnsi="Arial" w:cs="Arial"/>
        </w:rPr>
        <w:t xml:space="preserve">club </w:t>
      </w:r>
      <w:r w:rsidR="00FE5C98" w:rsidRPr="00265F28">
        <w:rPr>
          <w:rFonts w:ascii="Arial" w:hAnsi="Arial" w:cs="Arial"/>
        </w:rPr>
        <w:t>reports</w:t>
      </w:r>
      <w:r w:rsidR="00034AAF" w:rsidRPr="00265F28">
        <w:rPr>
          <w:rFonts w:ascii="Arial" w:hAnsi="Arial" w:cs="Arial"/>
        </w:rPr>
        <w:t>,</w:t>
      </w:r>
      <w:r w:rsidR="005131F6" w:rsidRPr="00265F28">
        <w:rPr>
          <w:rFonts w:ascii="Arial" w:hAnsi="Arial" w:cs="Arial"/>
        </w:rPr>
        <w:t xml:space="preserve"> </w:t>
      </w:r>
      <w:r w:rsidR="00EE73CD" w:rsidRPr="00265F28">
        <w:rPr>
          <w:rFonts w:ascii="Arial" w:hAnsi="Arial" w:cs="Arial"/>
        </w:rPr>
        <w:t>form</w:t>
      </w:r>
      <w:r w:rsidR="00217F5D" w:rsidRPr="00265F28">
        <w:rPr>
          <w:rFonts w:ascii="Arial" w:hAnsi="Arial" w:cs="Arial"/>
        </w:rPr>
        <w:t xml:space="preserve">ing </w:t>
      </w:r>
      <w:r w:rsidR="00B02AF6" w:rsidRPr="00265F28">
        <w:rPr>
          <w:rFonts w:ascii="Arial" w:hAnsi="Arial" w:cs="Arial"/>
        </w:rPr>
        <w:t>a valuable source of</w:t>
      </w:r>
      <w:r w:rsidR="00384E74" w:rsidRPr="00265F28">
        <w:rPr>
          <w:rFonts w:ascii="Arial" w:hAnsi="Arial" w:cs="Arial"/>
        </w:rPr>
        <w:t xml:space="preserve"> opinions and practices</w:t>
      </w:r>
      <w:r w:rsidR="00C7626C" w:rsidRPr="00265F28">
        <w:rPr>
          <w:rFonts w:ascii="Arial" w:hAnsi="Arial" w:cs="Arial"/>
        </w:rPr>
        <w:t>.</w:t>
      </w:r>
      <w:r w:rsidR="00DD7AB0" w:rsidRPr="00265F28">
        <w:rPr>
          <w:rFonts w:ascii="Arial" w:hAnsi="Arial" w:cs="Arial"/>
        </w:rPr>
        <w:t xml:space="preserve"> </w:t>
      </w:r>
      <w:r w:rsidR="00106BF4" w:rsidRPr="00265F28">
        <w:rPr>
          <w:rFonts w:ascii="Arial" w:hAnsi="Arial" w:cs="Arial"/>
        </w:rPr>
        <w:t>M</w:t>
      </w:r>
      <w:r w:rsidR="00D928BA" w:rsidRPr="00265F28">
        <w:rPr>
          <w:rFonts w:ascii="Arial" w:hAnsi="Arial" w:cs="Arial"/>
        </w:rPr>
        <w:t xml:space="preserve">embership lists </w:t>
      </w:r>
      <w:r w:rsidR="003A4F73" w:rsidRPr="00265F28">
        <w:rPr>
          <w:rFonts w:ascii="Arial" w:hAnsi="Arial" w:cs="Arial"/>
        </w:rPr>
        <w:t>of</w:t>
      </w:r>
      <w:r w:rsidR="00D928BA" w:rsidRPr="00265F28">
        <w:rPr>
          <w:rFonts w:ascii="Arial" w:hAnsi="Arial" w:cs="Arial"/>
        </w:rPr>
        <w:t xml:space="preserve"> the</w:t>
      </w:r>
      <w:r w:rsidR="005C2719" w:rsidRPr="00265F28">
        <w:rPr>
          <w:rFonts w:ascii="Arial" w:hAnsi="Arial" w:cs="Arial"/>
        </w:rPr>
        <w:t xml:space="preserve"> major farming organisations</w:t>
      </w:r>
      <w:r w:rsidR="00CC1EAC" w:rsidRPr="00265F28">
        <w:rPr>
          <w:rFonts w:ascii="Arial" w:hAnsi="Arial" w:cs="Arial"/>
        </w:rPr>
        <w:t xml:space="preserve"> </w:t>
      </w:r>
      <w:r w:rsidR="001F327C" w:rsidRPr="00265F28">
        <w:rPr>
          <w:rFonts w:ascii="Arial" w:hAnsi="Arial" w:cs="Arial"/>
        </w:rPr>
        <w:t xml:space="preserve">also appeared, </w:t>
      </w:r>
      <w:r w:rsidR="00CC1EAC" w:rsidRPr="00265F28">
        <w:rPr>
          <w:rFonts w:ascii="Arial" w:hAnsi="Arial" w:cs="Arial"/>
        </w:rPr>
        <w:t>usually</w:t>
      </w:r>
      <w:r w:rsidR="004E1B99" w:rsidRPr="00265F28">
        <w:rPr>
          <w:rFonts w:ascii="Arial" w:hAnsi="Arial" w:cs="Arial"/>
        </w:rPr>
        <w:t xml:space="preserve"> g</w:t>
      </w:r>
      <w:r w:rsidR="0078706B" w:rsidRPr="00265F28">
        <w:rPr>
          <w:rFonts w:ascii="Arial" w:hAnsi="Arial" w:cs="Arial"/>
        </w:rPr>
        <w:t>i</w:t>
      </w:r>
      <w:r w:rsidR="004E1B99" w:rsidRPr="00265F28">
        <w:rPr>
          <w:rFonts w:ascii="Arial" w:hAnsi="Arial" w:cs="Arial"/>
        </w:rPr>
        <w:t>ve name and parish</w:t>
      </w:r>
      <w:r w:rsidR="00586EEB" w:rsidRPr="00265F28">
        <w:rPr>
          <w:rFonts w:ascii="Arial" w:hAnsi="Arial" w:cs="Arial"/>
        </w:rPr>
        <w:t>.</w:t>
      </w:r>
      <w:r w:rsidR="007B6EA2" w:rsidRPr="00265F28">
        <w:rPr>
          <w:rStyle w:val="FootnoteReference"/>
          <w:rFonts w:ascii="Arial" w:hAnsi="Arial" w:cs="Arial"/>
        </w:rPr>
        <w:footnoteReference w:id="67"/>
      </w:r>
    </w:p>
    <w:p w14:paraId="695ED126" w14:textId="270FD2B0" w:rsidR="0075749E" w:rsidRPr="00265F28" w:rsidRDefault="00203610" w:rsidP="004B6A89">
      <w:pPr>
        <w:jc w:val="both"/>
        <w:rPr>
          <w:rFonts w:ascii="Arial" w:hAnsi="Arial" w:cs="Arial"/>
        </w:rPr>
      </w:pPr>
      <w:r w:rsidRPr="00265F28">
        <w:rPr>
          <w:rFonts w:ascii="Arial" w:hAnsi="Arial" w:cs="Arial"/>
        </w:rPr>
        <w:t>Between the</w:t>
      </w:r>
      <w:r w:rsidR="00743F19" w:rsidRPr="00265F28">
        <w:rPr>
          <w:rFonts w:ascii="Arial" w:hAnsi="Arial" w:cs="Arial"/>
        </w:rPr>
        <w:t>m</w:t>
      </w:r>
      <w:r w:rsidRPr="00265F28">
        <w:rPr>
          <w:rFonts w:ascii="Arial" w:hAnsi="Arial" w:cs="Arial"/>
        </w:rPr>
        <w:t xml:space="preserve"> </w:t>
      </w:r>
      <w:r w:rsidRPr="00265F28">
        <w:rPr>
          <w:rFonts w:ascii="Arial" w:hAnsi="Arial" w:cs="Arial"/>
          <w:i/>
          <w:iCs/>
        </w:rPr>
        <w:t>The Farmer</w:t>
      </w:r>
      <w:r w:rsidR="00730DF2" w:rsidRPr="00265F28">
        <w:rPr>
          <w:rFonts w:ascii="Arial" w:hAnsi="Arial" w:cs="Arial"/>
          <w:i/>
          <w:iCs/>
        </w:rPr>
        <w:t xml:space="preserve">s’ </w:t>
      </w:r>
      <w:r w:rsidRPr="00265F28">
        <w:rPr>
          <w:rFonts w:ascii="Arial" w:hAnsi="Arial" w:cs="Arial"/>
          <w:i/>
          <w:iCs/>
        </w:rPr>
        <w:t>Journal</w:t>
      </w:r>
      <w:r w:rsidR="00ED59B1" w:rsidRPr="00265F28">
        <w:rPr>
          <w:rFonts w:ascii="Arial" w:hAnsi="Arial" w:cs="Arial"/>
          <w:i/>
          <w:iCs/>
        </w:rPr>
        <w:t xml:space="preserve">, </w:t>
      </w:r>
      <w:r w:rsidRPr="00265F28">
        <w:rPr>
          <w:rFonts w:ascii="Arial" w:hAnsi="Arial" w:cs="Arial"/>
          <w:i/>
          <w:iCs/>
        </w:rPr>
        <w:t>The Farmers’ Magazine</w:t>
      </w:r>
      <w:r w:rsidR="00C209B3" w:rsidRPr="00265F28">
        <w:rPr>
          <w:rFonts w:ascii="Arial" w:hAnsi="Arial" w:cs="Arial"/>
          <w:i/>
          <w:iCs/>
        </w:rPr>
        <w:t xml:space="preserve">, </w:t>
      </w:r>
      <w:r w:rsidR="00C209B3" w:rsidRPr="00265F28">
        <w:rPr>
          <w:rFonts w:ascii="Arial" w:hAnsi="Arial" w:cs="Arial"/>
        </w:rPr>
        <w:t>and</w:t>
      </w:r>
      <w:r w:rsidR="00C209B3" w:rsidRPr="00265F28">
        <w:rPr>
          <w:rFonts w:ascii="Arial" w:hAnsi="Arial" w:cs="Arial"/>
          <w:i/>
          <w:iCs/>
        </w:rPr>
        <w:t xml:space="preserve"> The Farmer’s Gazette</w:t>
      </w:r>
      <w:r w:rsidRPr="00265F28">
        <w:rPr>
          <w:rFonts w:ascii="Arial" w:hAnsi="Arial" w:cs="Arial"/>
        </w:rPr>
        <w:t xml:space="preserve"> provide </w:t>
      </w:r>
      <w:r w:rsidR="00AE58DB" w:rsidRPr="00265F28">
        <w:rPr>
          <w:rFonts w:ascii="Arial" w:hAnsi="Arial" w:cs="Arial"/>
        </w:rPr>
        <w:t xml:space="preserve">the widest coverage of </w:t>
      </w:r>
      <w:r w:rsidR="00730DF2" w:rsidRPr="00265F28">
        <w:rPr>
          <w:rFonts w:ascii="Arial" w:hAnsi="Arial" w:cs="Arial"/>
        </w:rPr>
        <w:t>regions</w:t>
      </w:r>
      <w:r w:rsidR="00AE58DB" w:rsidRPr="00265F28">
        <w:rPr>
          <w:rFonts w:ascii="Arial" w:hAnsi="Arial" w:cs="Arial"/>
        </w:rPr>
        <w:t>, years, and topics</w:t>
      </w:r>
      <w:r w:rsidR="00DC7EE3" w:rsidRPr="00265F28">
        <w:rPr>
          <w:rFonts w:ascii="Arial" w:hAnsi="Arial" w:cs="Arial"/>
        </w:rPr>
        <w:t xml:space="preserve">, and </w:t>
      </w:r>
      <w:r w:rsidR="00AE58DB" w:rsidRPr="00265F28">
        <w:rPr>
          <w:rFonts w:ascii="Arial" w:hAnsi="Arial" w:cs="Arial"/>
        </w:rPr>
        <w:t xml:space="preserve">are freely available as </w:t>
      </w:r>
      <w:r w:rsidR="00E37975" w:rsidRPr="00265F28">
        <w:rPr>
          <w:rFonts w:ascii="Arial" w:hAnsi="Arial" w:cs="Arial"/>
        </w:rPr>
        <w:t xml:space="preserve">fully searchable digital </w:t>
      </w:r>
      <w:r w:rsidR="00E170FE" w:rsidRPr="00265F28">
        <w:rPr>
          <w:rFonts w:ascii="Arial" w:hAnsi="Arial" w:cs="Arial"/>
        </w:rPr>
        <w:t xml:space="preserve">text </w:t>
      </w:r>
      <w:r w:rsidR="00E37975" w:rsidRPr="00265F28">
        <w:rPr>
          <w:rFonts w:ascii="Arial" w:hAnsi="Arial" w:cs="Arial"/>
        </w:rPr>
        <w:t>pages.</w:t>
      </w:r>
      <w:r w:rsidR="00AE58DB" w:rsidRPr="00265F28">
        <w:rPr>
          <w:rFonts w:ascii="Arial" w:hAnsi="Arial" w:cs="Arial"/>
        </w:rPr>
        <w:t xml:space="preserve"> </w:t>
      </w:r>
      <w:r w:rsidR="00EB0374" w:rsidRPr="00265F28">
        <w:rPr>
          <w:rFonts w:ascii="Arial" w:hAnsi="Arial" w:cs="Arial"/>
          <w:i/>
          <w:iCs/>
        </w:rPr>
        <w:t>Evans and Ruffy’s Farmers’ Journal</w:t>
      </w:r>
      <w:r w:rsidR="00EB0374" w:rsidRPr="00265F28">
        <w:rPr>
          <w:rFonts w:ascii="Arial" w:hAnsi="Arial" w:cs="Arial"/>
        </w:rPr>
        <w:t xml:space="preserve"> (1809-1832) is available at </w:t>
      </w:r>
      <w:r w:rsidR="07E81EAF" w:rsidRPr="00265F28">
        <w:rPr>
          <w:rFonts w:ascii="Arial" w:hAnsi="Arial" w:cs="Arial"/>
        </w:rPr>
        <w:t xml:space="preserve">the </w:t>
      </w:r>
      <w:r w:rsidR="008641A5">
        <w:rPr>
          <w:rFonts w:ascii="Arial" w:hAnsi="Arial" w:cs="Arial"/>
        </w:rPr>
        <w:t>British Newspaper Archive (</w:t>
      </w:r>
      <w:r w:rsidR="13456F30" w:rsidRPr="00265F28">
        <w:rPr>
          <w:rFonts w:ascii="Arial" w:hAnsi="Arial" w:cs="Arial"/>
        </w:rPr>
        <w:t>BNA</w:t>
      </w:r>
      <w:r w:rsidR="00211252">
        <w:rPr>
          <w:rFonts w:ascii="Arial" w:hAnsi="Arial" w:cs="Arial"/>
        </w:rPr>
        <w:t>)</w:t>
      </w:r>
      <w:r w:rsidR="00EB0374" w:rsidRPr="00265F28">
        <w:rPr>
          <w:rFonts w:ascii="Arial" w:hAnsi="Arial" w:cs="Arial"/>
        </w:rPr>
        <w:t xml:space="preserve"> free at Suffolk Archives</w:t>
      </w:r>
      <w:r w:rsidR="002C2B30" w:rsidRPr="00265F28">
        <w:rPr>
          <w:rFonts w:ascii="Arial" w:hAnsi="Arial" w:cs="Arial"/>
        </w:rPr>
        <w:t xml:space="preserve">, as is </w:t>
      </w:r>
      <w:r w:rsidR="00ED59B1" w:rsidRPr="00265F28">
        <w:rPr>
          <w:rFonts w:ascii="Arial" w:hAnsi="Arial" w:cs="Arial"/>
        </w:rPr>
        <w:t xml:space="preserve">the </w:t>
      </w:r>
      <w:r w:rsidR="00ED59B1" w:rsidRPr="00265F28">
        <w:rPr>
          <w:rFonts w:ascii="Arial" w:hAnsi="Arial" w:cs="Arial"/>
          <w:i/>
          <w:iCs/>
        </w:rPr>
        <w:t>Farmers’ Gazette</w:t>
      </w:r>
      <w:r w:rsidR="00ED59B1" w:rsidRPr="00265F28">
        <w:rPr>
          <w:rFonts w:ascii="Arial" w:hAnsi="Arial" w:cs="Arial"/>
        </w:rPr>
        <w:t xml:space="preserve"> (1845-1870). </w:t>
      </w:r>
      <w:r w:rsidR="008A6343" w:rsidRPr="00265F28">
        <w:rPr>
          <w:rFonts w:ascii="Arial" w:hAnsi="Arial" w:cs="Arial"/>
        </w:rPr>
        <w:t>T</w:t>
      </w:r>
      <w:r w:rsidR="00762E57" w:rsidRPr="00265F28">
        <w:rPr>
          <w:rFonts w:ascii="Arial" w:hAnsi="Arial" w:cs="Arial"/>
        </w:rPr>
        <w:t xml:space="preserve">he </w:t>
      </w:r>
      <w:r w:rsidR="00211252">
        <w:rPr>
          <w:rFonts w:ascii="Arial" w:hAnsi="Arial" w:cs="Arial"/>
        </w:rPr>
        <w:t>B</w:t>
      </w:r>
      <w:r w:rsidR="007461A6">
        <w:rPr>
          <w:rFonts w:ascii="Arial" w:hAnsi="Arial" w:cs="Arial"/>
        </w:rPr>
        <w:t>iodiversity</w:t>
      </w:r>
      <w:r w:rsidR="00211252">
        <w:rPr>
          <w:rFonts w:ascii="Arial" w:hAnsi="Arial" w:cs="Arial"/>
        </w:rPr>
        <w:t xml:space="preserve"> Heritage Library (</w:t>
      </w:r>
      <w:r w:rsidR="008A6343" w:rsidRPr="00265F28">
        <w:rPr>
          <w:rFonts w:ascii="Arial" w:hAnsi="Arial" w:cs="Arial"/>
        </w:rPr>
        <w:t>BHL</w:t>
      </w:r>
      <w:r w:rsidR="00211252">
        <w:rPr>
          <w:rFonts w:ascii="Arial" w:hAnsi="Arial" w:cs="Arial"/>
        </w:rPr>
        <w:t>)</w:t>
      </w:r>
      <w:r w:rsidR="008A6343" w:rsidRPr="00265F28">
        <w:rPr>
          <w:rFonts w:ascii="Arial" w:hAnsi="Arial" w:cs="Arial"/>
        </w:rPr>
        <w:t xml:space="preserve"> provides free online digital access to </w:t>
      </w:r>
      <w:r w:rsidR="008A6343" w:rsidRPr="00265F28">
        <w:rPr>
          <w:rFonts w:ascii="Arial" w:hAnsi="Arial" w:cs="Arial"/>
          <w:i/>
          <w:iCs/>
        </w:rPr>
        <w:t>The Farmers’ Magazine</w:t>
      </w:r>
      <w:r w:rsidR="008A6343" w:rsidRPr="00265F28">
        <w:rPr>
          <w:rFonts w:ascii="Arial" w:hAnsi="Arial" w:cs="Arial"/>
        </w:rPr>
        <w:t xml:space="preserve"> 1839 and 1880. </w:t>
      </w:r>
      <w:r w:rsidR="003853BE" w:rsidRPr="00265F28">
        <w:rPr>
          <w:rFonts w:ascii="Arial" w:hAnsi="Arial" w:cs="Arial"/>
        </w:rPr>
        <w:t xml:space="preserve">East Anglian </w:t>
      </w:r>
      <w:r w:rsidR="00A519C2" w:rsidRPr="00265F28">
        <w:rPr>
          <w:rFonts w:ascii="Arial" w:hAnsi="Arial" w:cs="Arial"/>
        </w:rPr>
        <w:t>fishing</w:t>
      </w:r>
      <w:r w:rsidR="00C7693A" w:rsidRPr="00265F28">
        <w:rPr>
          <w:rFonts w:ascii="Arial" w:hAnsi="Arial" w:cs="Arial"/>
        </w:rPr>
        <w:t>/</w:t>
      </w:r>
      <w:r w:rsidR="00A519C2" w:rsidRPr="00265F28">
        <w:rPr>
          <w:rFonts w:ascii="Arial" w:hAnsi="Arial" w:cs="Arial"/>
        </w:rPr>
        <w:t xml:space="preserve">farming </w:t>
      </w:r>
      <w:r w:rsidR="005B2DDB" w:rsidRPr="00265F28">
        <w:rPr>
          <w:rFonts w:ascii="Arial" w:hAnsi="Arial" w:cs="Arial"/>
        </w:rPr>
        <w:t>links</w:t>
      </w:r>
      <w:r w:rsidR="00A519C2" w:rsidRPr="00265F28">
        <w:rPr>
          <w:rFonts w:ascii="Arial" w:hAnsi="Arial" w:cs="Arial"/>
        </w:rPr>
        <w:t xml:space="preserve"> with</w:t>
      </w:r>
      <w:r w:rsidR="004D1648">
        <w:rPr>
          <w:rFonts w:ascii="Arial" w:hAnsi="Arial" w:cs="Arial"/>
        </w:rPr>
        <w:t>in</w:t>
      </w:r>
      <w:r w:rsidR="00405C14">
        <w:rPr>
          <w:rFonts w:ascii="Arial" w:hAnsi="Arial" w:cs="Arial"/>
        </w:rPr>
        <w:t xml:space="preserve"> UK </w:t>
      </w:r>
      <w:r w:rsidR="00805195" w:rsidRPr="00265F28">
        <w:rPr>
          <w:rFonts w:ascii="Arial" w:hAnsi="Arial" w:cs="Arial"/>
        </w:rPr>
        <w:t>could</w:t>
      </w:r>
      <w:r w:rsidR="003853BE" w:rsidRPr="00265F28">
        <w:rPr>
          <w:rFonts w:ascii="Arial" w:hAnsi="Arial" w:cs="Arial"/>
        </w:rPr>
        <w:t xml:space="preserve"> be </w:t>
      </w:r>
      <w:r w:rsidR="003853BE" w:rsidRPr="00265F28">
        <w:rPr>
          <w:rFonts w:ascii="Arial" w:hAnsi="Arial" w:cs="Arial"/>
        </w:rPr>
        <w:lastRenderedPageBreak/>
        <w:t xml:space="preserve">investigated through </w:t>
      </w:r>
      <w:r w:rsidR="0007703D" w:rsidRPr="00265F28">
        <w:rPr>
          <w:rFonts w:ascii="Arial" w:hAnsi="Arial" w:cs="Arial"/>
        </w:rPr>
        <w:t>t</w:t>
      </w:r>
      <w:r w:rsidR="00186A84" w:rsidRPr="00265F28">
        <w:rPr>
          <w:rFonts w:ascii="Arial" w:hAnsi="Arial" w:cs="Arial"/>
        </w:rPr>
        <w:t xml:space="preserve">he </w:t>
      </w:r>
      <w:r w:rsidR="00CE0A17" w:rsidRPr="00265F28">
        <w:rPr>
          <w:rFonts w:ascii="Arial" w:hAnsi="Arial" w:cs="Arial"/>
        </w:rPr>
        <w:t xml:space="preserve">BNA </w:t>
      </w:r>
      <w:r w:rsidR="00485CCC" w:rsidRPr="00265F28">
        <w:rPr>
          <w:rFonts w:ascii="Arial" w:hAnsi="Arial" w:cs="Arial"/>
        </w:rPr>
        <w:t>facil</w:t>
      </w:r>
      <w:r w:rsidR="00A33FA4" w:rsidRPr="00265F28">
        <w:rPr>
          <w:rFonts w:ascii="Arial" w:hAnsi="Arial" w:cs="Arial"/>
        </w:rPr>
        <w:t>it</w:t>
      </w:r>
      <w:r w:rsidR="00186A84" w:rsidRPr="00265F28">
        <w:rPr>
          <w:rFonts w:ascii="Arial" w:hAnsi="Arial" w:cs="Arial"/>
        </w:rPr>
        <w:t>y</w:t>
      </w:r>
      <w:r w:rsidR="00A33FA4" w:rsidRPr="00265F28">
        <w:rPr>
          <w:rFonts w:ascii="Arial" w:hAnsi="Arial" w:cs="Arial"/>
        </w:rPr>
        <w:t xml:space="preserve"> to search Scottish and Irish newspapers</w:t>
      </w:r>
      <w:r w:rsidR="008E49BF" w:rsidRPr="00265F28">
        <w:rPr>
          <w:rFonts w:ascii="Arial" w:hAnsi="Arial" w:cs="Arial"/>
        </w:rPr>
        <w:t>.</w:t>
      </w:r>
      <w:r w:rsidR="008E49BF" w:rsidRPr="00265F28">
        <w:rPr>
          <w:rStyle w:val="FootnoteReference"/>
          <w:rFonts w:ascii="Arial" w:hAnsi="Arial" w:cs="Arial"/>
        </w:rPr>
        <w:footnoteReference w:id="68"/>
      </w:r>
      <w:r w:rsidR="008E49BF" w:rsidRPr="00265F28">
        <w:rPr>
          <w:rFonts w:ascii="Arial" w:hAnsi="Arial" w:cs="Arial"/>
        </w:rPr>
        <w:t xml:space="preserve"> </w:t>
      </w:r>
      <w:r w:rsidR="0075749E" w:rsidRPr="00265F28">
        <w:rPr>
          <w:rFonts w:ascii="Arial" w:hAnsi="Arial" w:cs="Arial"/>
        </w:rPr>
        <w:t>The B</w:t>
      </w:r>
      <w:r w:rsidR="46173000" w:rsidRPr="00265F28">
        <w:rPr>
          <w:rFonts w:ascii="Arial" w:hAnsi="Arial" w:cs="Arial"/>
        </w:rPr>
        <w:t>NA</w:t>
      </w:r>
      <w:r w:rsidR="0075749E" w:rsidRPr="00265F28">
        <w:rPr>
          <w:rFonts w:ascii="Arial" w:hAnsi="Arial" w:cs="Arial"/>
        </w:rPr>
        <w:t xml:space="preserve"> </w:t>
      </w:r>
      <w:r w:rsidR="00E65160" w:rsidRPr="00265F28">
        <w:rPr>
          <w:rFonts w:ascii="Arial" w:hAnsi="Arial" w:cs="Arial"/>
        </w:rPr>
        <w:t xml:space="preserve">also </w:t>
      </w:r>
      <w:r w:rsidR="0062345B" w:rsidRPr="00265F28">
        <w:rPr>
          <w:rFonts w:ascii="Arial" w:hAnsi="Arial" w:cs="Arial"/>
        </w:rPr>
        <w:t xml:space="preserve">offers digital versions of </w:t>
      </w:r>
      <w:r w:rsidR="00076EEC" w:rsidRPr="00265F28">
        <w:rPr>
          <w:rFonts w:ascii="Arial" w:hAnsi="Arial" w:cs="Arial"/>
          <w:i/>
          <w:iCs/>
        </w:rPr>
        <w:t xml:space="preserve">The </w:t>
      </w:r>
      <w:r w:rsidR="00846FD8" w:rsidRPr="00265F28">
        <w:rPr>
          <w:rFonts w:ascii="Arial" w:hAnsi="Arial" w:cs="Arial"/>
          <w:i/>
          <w:iCs/>
        </w:rPr>
        <w:t>Agricultural Advertiser and Tenant Farmers’ Gazette</w:t>
      </w:r>
      <w:r w:rsidR="00846FD8" w:rsidRPr="00265F28">
        <w:rPr>
          <w:rFonts w:ascii="Arial" w:hAnsi="Arial" w:cs="Arial"/>
        </w:rPr>
        <w:t xml:space="preserve"> (1846)</w:t>
      </w:r>
      <w:r w:rsidR="00076EEC" w:rsidRPr="00265F28">
        <w:rPr>
          <w:rFonts w:ascii="Arial" w:hAnsi="Arial" w:cs="Arial"/>
        </w:rPr>
        <w:t xml:space="preserve"> and </w:t>
      </w:r>
      <w:r w:rsidR="00076EEC" w:rsidRPr="00265F28">
        <w:rPr>
          <w:rFonts w:ascii="Arial" w:hAnsi="Arial" w:cs="Arial"/>
          <w:i/>
          <w:iCs/>
        </w:rPr>
        <w:t xml:space="preserve">The </w:t>
      </w:r>
      <w:r w:rsidR="007E4D4A" w:rsidRPr="00265F28">
        <w:rPr>
          <w:rFonts w:ascii="Arial" w:hAnsi="Arial" w:cs="Arial"/>
          <w:i/>
          <w:iCs/>
        </w:rPr>
        <w:t>Farmers’ Friend</w:t>
      </w:r>
      <w:r w:rsidR="007E4D4A" w:rsidRPr="00265F28">
        <w:rPr>
          <w:rFonts w:ascii="Arial" w:hAnsi="Arial" w:cs="Arial"/>
        </w:rPr>
        <w:t xml:space="preserve"> (1850-1855)</w:t>
      </w:r>
      <w:r w:rsidR="00076EEC" w:rsidRPr="00265F28">
        <w:rPr>
          <w:rFonts w:ascii="Arial" w:hAnsi="Arial" w:cs="Arial"/>
        </w:rPr>
        <w:t>,</w:t>
      </w:r>
      <w:r w:rsidR="00A25731" w:rsidRPr="00265F28">
        <w:rPr>
          <w:rFonts w:ascii="Arial" w:hAnsi="Arial" w:cs="Arial"/>
        </w:rPr>
        <w:t xml:space="preserve"> </w:t>
      </w:r>
      <w:r w:rsidR="0042262B" w:rsidRPr="00265F28">
        <w:rPr>
          <w:rFonts w:ascii="Arial" w:hAnsi="Arial" w:cs="Arial"/>
        </w:rPr>
        <w:t xml:space="preserve">both of which </w:t>
      </w:r>
      <w:r w:rsidR="00F12B14" w:rsidRPr="00265F28">
        <w:rPr>
          <w:rFonts w:ascii="Arial" w:hAnsi="Arial" w:cs="Arial"/>
        </w:rPr>
        <w:t>contain a great deal of political and farming news</w:t>
      </w:r>
      <w:r w:rsidR="007E4BB9" w:rsidRPr="00265F28">
        <w:rPr>
          <w:rFonts w:ascii="Arial" w:hAnsi="Arial" w:cs="Arial"/>
        </w:rPr>
        <w:t>, endlessly intriguing advertisements</w:t>
      </w:r>
      <w:r w:rsidR="2969F401" w:rsidRPr="00265F28">
        <w:rPr>
          <w:rFonts w:ascii="Arial" w:hAnsi="Arial" w:cs="Arial"/>
        </w:rPr>
        <w:t>,</w:t>
      </w:r>
      <w:r w:rsidR="007E4BB9" w:rsidRPr="00265F28">
        <w:rPr>
          <w:rFonts w:ascii="Arial" w:hAnsi="Arial" w:cs="Arial"/>
        </w:rPr>
        <w:t xml:space="preserve"> and news storie</w:t>
      </w:r>
      <w:r w:rsidR="00B26480" w:rsidRPr="00265F28">
        <w:rPr>
          <w:rFonts w:ascii="Arial" w:hAnsi="Arial" w:cs="Arial"/>
        </w:rPr>
        <w:t>s</w:t>
      </w:r>
      <w:r w:rsidR="00644AFB" w:rsidRPr="00265F28">
        <w:rPr>
          <w:rFonts w:ascii="Arial" w:hAnsi="Arial" w:cs="Arial"/>
        </w:rPr>
        <w:t xml:space="preserve"> of shocking farming events such as exploding boilers, </w:t>
      </w:r>
      <w:r w:rsidR="00865CA5" w:rsidRPr="00265F28">
        <w:rPr>
          <w:rFonts w:ascii="Arial" w:hAnsi="Arial" w:cs="Arial"/>
        </w:rPr>
        <w:t xml:space="preserve">barn </w:t>
      </w:r>
      <w:r w:rsidR="00644AFB" w:rsidRPr="00265F28">
        <w:rPr>
          <w:rFonts w:ascii="Arial" w:hAnsi="Arial" w:cs="Arial"/>
        </w:rPr>
        <w:t>fires</w:t>
      </w:r>
      <w:r w:rsidR="00B4669C" w:rsidRPr="00265F28">
        <w:rPr>
          <w:rFonts w:ascii="Arial" w:hAnsi="Arial" w:cs="Arial"/>
        </w:rPr>
        <w:t xml:space="preserve">, </w:t>
      </w:r>
      <w:r w:rsidR="00865CA5" w:rsidRPr="00265F28">
        <w:rPr>
          <w:rFonts w:ascii="Arial" w:hAnsi="Arial" w:cs="Arial"/>
        </w:rPr>
        <w:t>and rural felonies</w:t>
      </w:r>
      <w:r w:rsidR="3520836B" w:rsidRPr="00265F28">
        <w:rPr>
          <w:rFonts w:ascii="Arial" w:hAnsi="Arial" w:cs="Arial"/>
        </w:rPr>
        <w:t>.</w:t>
      </w:r>
    </w:p>
    <w:p w14:paraId="22E589E2" w14:textId="48BAFAD5" w:rsidR="001D2819" w:rsidRDefault="003670E5" w:rsidP="004B6A89">
      <w:pPr>
        <w:pStyle w:val="NoSpacing"/>
        <w:jc w:val="both"/>
        <w:rPr>
          <w:rFonts w:ascii="Arial" w:hAnsi="Arial" w:cs="Arial"/>
          <w:b/>
          <w:bCs/>
        </w:rPr>
      </w:pPr>
      <w:r w:rsidRPr="00265F28">
        <w:rPr>
          <w:rFonts w:ascii="Arial" w:hAnsi="Arial" w:cs="Arial"/>
          <w:b/>
          <w:bCs/>
        </w:rPr>
        <w:t xml:space="preserve">Local </w:t>
      </w:r>
      <w:r w:rsidR="00024A8C" w:rsidRPr="00265F28">
        <w:rPr>
          <w:rFonts w:ascii="Arial" w:hAnsi="Arial" w:cs="Arial"/>
          <w:b/>
          <w:bCs/>
        </w:rPr>
        <w:t xml:space="preserve">and Regional </w:t>
      </w:r>
      <w:r w:rsidRPr="00265F28">
        <w:rPr>
          <w:rFonts w:ascii="Arial" w:hAnsi="Arial" w:cs="Arial"/>
          <w:b/>
          <w:bCs/>
        </w:rPr>
        <w:t>Newspapers</w:t>
      </w:r>
    </w:p>
    <w:p w14:paraId="29F14D98" w14:textId="77777777" w:rsidR="00AB6A0C" w:rsidRPr="00265F28" w:rsidRDefault="00AB6A0C" w:rsidP="004B6A89">
      <w:pPr>
        <w:pStyle w:val="NoSpacing"/>
        <w:jc w:val="both"/>
        <w:rPr>
          <w:rFonts w:ascii="Arial" w:hAnsi="Arial" w:cs="Arial"/>
          <w:b/>
          <w:bCs/>
        </w:rPr>
      </w:pPr>
    </w:p>
    <w:p w14:paraId="3C1C0A19" w14:textId="6776D349" w:rsidR="00FA2346" w:rsidRPr="00265F28" w:rsidRDefault="009A7C46" w:rsidP="004B6A89">
      <w:pPr>
        <w:jc w:val="both"/>
        <w:rPr>
          <w:rFonts w:ascii="Arial" w:hAnsi="Arial" w:cs="Arial"/>
        </w:rPr>
      </w:pPr>
      <w:r w:rsidRPr="00265F28">
        <w:rPr>
          <w:rFonts w:ascii="Arial" w:hAnsi="Arial" w:cs="Arial"/>
        </w:rPr>
        <w:t>N</w:t>
      </w:r>
      <w:r w:rsidR="00582DDB" w:rsidRPr="00265F28">
        <w:rPr>
          <w:rFonts w:ascii="Arial" w:hAnsi="Arial" w:cs="Arial"/>
        </w:rPr>
        <w:t>ewspapers</w:t>
      </w:r>
      <w:r w:rsidR="00CA47E9" w:rsidRPr="00265F28">
        <w:rPr>
          <w:rFonts w:ascii="Arial" w:hAnsi="Arial" w:cs="Arial"/>
        </w:rPr>
        <w:t>,</w:t>
      </w:r>
      <w:r w:rsidR="008C3FC3" w:rsidRPr="00265F28">
        <w:rPr>
          <w:rFonts w:ascii="Arial" w:hAnsi="Arial" w:cs="Arial"/>
        </w:rPr>
        <w:t xml:space="preserve"> helpfully edited </w:t>
      </w:r>
      <w:r w:rsidR="00D34880" w:rsidRPr="00265F28">
        <w:rPr>
          <w:rFonts w:ascii="Arial" w:hAnsi="Arial" w:cs="Arial"/>
        </w:rPr>
        <w:t>to a</w:t>
      </w:r>
      <w:r w:rsidR="008C3FC3" w:rsidRPr="00265F28">
        <w:rPr>
          <w:rFonts w:ascii="Arial" w:hAnsi="Arial" w:cs="Arial"/>
        </w:rPr>
        <w:t xml:space="preserve"> </w:t>
      </w:r>
      <w:r w:rsidR="00D34880" w:rsidRPr="00265F28">
        <w:rPr>
          <w:rFonts w:ascii="Arial" w:hAnsi="Arial" w:cs="Arial"/>
        </w:rPr>
        <w:t xml:space="preserve">regular </w:t>
      </w:r>
      <w:r w:rsidR="006B1445" w:rsidRPr="00265F28">
        <w:rPr>
          <w:rFonts w:ascii="Arial" w:hAnsi="Arial" w:cs="Arial"/>
        </w:rPr>
        <w:t>layout</w:t>
      </w:r>
      <w:r w:rsidR="00CA47E9" w:rsidRPr="00265F28">
        <w:rPr>
          <w:rFonts w:ascii="Arial" w:hAnsi="Arial" w:cs="Arial"/>
        </w:rPr>
        <w:t>, often contain unique records of an event.</w:t>
      </w:r>
      <w:r w:rsidR="008C3FC3" w:rsidRPr="00265F28">
        <w:rPr>
          <w:rFonts w:ascii="Arial" w:hAnsi="Arial" w:cs="Arial"/>
        </w:rPr>
        <w:t xml:space="preserve"> Early in the period newspapers had a high price and a low circulation and generally comprised four dense pages of type. As the century progressed the advent of the steam press and steel engraving gave rise to </w:t>
      </w:r>
      <w:r w:rsidR="00AB474B" w:rsidRPr="00265F28">
        <w:rPr>
          <w:rFonts w:ascii="Arial" w:hAnsi="Arial" w:cs="Arial"/>
        </w:rPr>
        <w:t>less expensive</w:t>
      </w:r>
      <w:r w:rsidR="008C3FC3" w:rsidRPr="00265F28">
        <w:rPr>
          <w:rFonts w:ascii="Arial" w:hAnsi="Arial" w:cs="Arial"/>
        </w:rPr>
        <w:t>, illustrated, newspapers of many more pages</w:t>
      </w:r>
      <w:r w:rsidR="008C3FC3" w:rsidRPr="00265F28">
        <w:rPr>
          <w:rFonts w:ascii="Arial" w:hAnsi="Arial" w:cs="Arial"/>
        </w:rPr>
        <w:fldChar w:fldCharType="begin"/>
      </w:r>
      <w:r w:rsidR="00BF57C3">
        <w:rPr>
          <w:rFonts w:ascii="Arial" w:hAnsi="Arial" w:cs="Arial"/>
        </w:rPr>
        <w:instrText xml:space="preserve"> ADDIN EN.CITE &lt;EndNote&gt;&lt;Cite&gt;&lt;Author&gt;Goddard&lt;/Author&gt;&lt;Year&gt;1983 v31 no.2&lt;/Year&gt;&lt;RecNum&gt;90&lt;/RecNum&gt;&lt;record&gt;&lt;rec-number&gt;90&lt;/rec-number&gt;&lt;foreign-keys&gt;&lt;key app="EN" db-id="2px20pt5e0ea5herw28pea9h555razzfdvpa" timestamp="1674120660" guid="82739256-8ffa-40df-bc1a-736bd1fb61cd"&gt;90&lt;/key&gt;&lt;/foreign-keys&gt;&lt;ref-type name="Journal Article"&gt;17&lt;/ref-type&gt;&lt;contributors&gt;&lt;authors&gt;&lt;author&gt;Goddard, Nicholas&lt;/author&gt;&lt;/authors&gt;&lt;/contributors&gt;&lt;titles&gt;&lt;title&gt;The Development and Influence of Agricultural Periodicals and Newspapers&lt;/title&gt;&lt;secondary-title&gt;Agricultural History Review&lt;/secondary-title&gt;&lt;short-title&gt;Periodicals and Newspapers&lt;/short-title&gt;&lt;/titles&gt;&lt;periodical&gt;&lt;full-title&gt;Agricultural History Review&lt;/full-title&gt;&lt;/periodical&gt;&lt;pages&gt;116-131&lt;/pages&gt;&lt;dates&gt;&lt;year&gt;1983 v31 no.2&lt;/year&gt;&lt;/dates&gt;&lt;urls&gt;&lt;/urls&gt;&lt;/record&gt;&lt;/Cite&gt;&lt;/EndNote&gt;</w:instrText>
      </w:r>
      <w:r w:rsidR="007365EF">
        <w:rPr>
          <w:rFonts w:ascii="Arial" w:hAnsi="Arial" w:cs="Arial"/>
        </w:rPr>
        <w:fldChar w:fldCharType="separate"/>
      </w:r>
      <w:r w:rsidR="008C3FC3" w:rsidRPr="00265F28">
        <w:rPr>
          <w:rFonts w:ascii="Arial" w:hAnsi="Arial" w:cs="Arial"/>
        </w:rPr>
        <w:fldChar w:fldCharType="end"/>
      </w:r>
      <w:r w:rsidR="008C3FC3" w:rsidRPr="00265F28">
        <w:rPr>
          <w:rFonts w:ascii="Arial" w:hAnsi="Arial" w:cs="Arial"/>
        </w:rPr>
        <w:t>.</w:t>
      </w:r>
      <w:r w:rsidR="00FA2346" w:rsidRPr="00265F28">
        <w:rPr>
          <w:rFonts w:ascii="Arial" w:hAnsi="Arial" w:cs="Arial"/>
        </w:rPr>
        <w:t xml:space="preserve"> </w:t>
      </w:r>
    </w:p>
    <w:p w14:paraId="53A8EE05" w14:textId="6C406608" w:rsidR="00582DDB" w:rsidRPr="00265F28" w:rsidRDefault="00805BAE" w:rsidP="004B6A89">
      <w:pPr>
        <w:jc w:val="both"/>
        <w:rPr>
          <w:rFonts w:ascii="Arial" w:hAnsi="Arial" w:cs="Arial"/>
        </w:rPr>
      </w:pPr>
      <w:r w:rsidRPr="00265F28">
        <w:rPr>
          <w:rFonts w:ascii="Arial" w:hAnsi="Arial" w:cs="Arial"/>
        </w:rPr>
        <w:t xml:space="preserve">Local newspapers </w:t>
      </w:r>
      <w:r w:rsidR="0009413F" w:rsidRPr="00265F28">
        <w:rPr>
          <w:rFonts w:ascii="Arial" w:hAnsi="Arial" w:cs="Arial"/>
        </w:rPr>
        <w:t xml:space="preserve">can </w:t>
      </w:r>
      <w:r w:rsidR="000F0DB9" w:rsidRPr="00265F28">
        <w:rPr>
          <w:rFonts w:ascii="Arial" w:hAnsi="Arial" w:cs="Arial"/>
        </w:rPr>
        <w:t>provide</w:t>
      </w:r>
      <w:r w:rsidR="003369AF" w:rsidRPr="00265F28">
        <w:rPr>
          <w:rFonts w:ascii="Arial" w:hAnsi="Arial" w:cs="Arial"/>
        </w:rPr>
        <w:t xml:space="preserve"> </w:t>
      </w:r>
      <w:r w:rsidR="00415235" w:rsidRPr="00265F28">
        <w:rPr>
          <w:rFonts w:ascii="Arial" w:hAnsi="Arial" w:cs="Arial"/>
        </w:rPr>
        <w:t>details of individuals, places, and vocations</w:t>
      </w:r>
      <w:r w:rsidR="00511820" w:rsidRPr="00265F28">
        <w:rPr>
          <w:rFonts w:ascii="Arial" w:hAnsi="Arial" w:cs="Arial"/>
        </w:rPr>
        <w:t xml:space="preserve">, </w:t>
      </w:r>
      <w:r w:rsidR="00C5112C" w:rsidRPr="00265F28">
        <w:rPr>
          <w:rFonts w:ascii="Arial" w:hAnsi="Arial" w:cs="Arial"/>
        </w:rPr>
        <w:t>such as</w:t>
      </w:r>
      <w:r w:rsidR="00511820" w:rsidRPr="00265F28">
        <w:rPr>
          <w:rFonts w:ascii="Arial" w:hAnsi="Arial" w:cs="Arial"/>
        </w:rPr>
        <w:t xml:space="preserve"> </w:t>
      </w:r>
      <w:r w:rsidR="006B1CA0" w:rsidRPr="00265F28">
        <w:rPr>
          <w:rFonts w:ascii="Arial" w:hAnsi="Arial" w:cs="Arial"/>
        </w:rPr>
        <w:t>ploughing matches</w:t>
      </w:r>
      <w:r w:rsidR="00AE3B18" w:rsidRPr="00265F28">
        <w:rPr>
          <w:rFonts w:ascii="Arial" w:hAnsi="Arial" w:cs="Arial"/>
        </w:rPr>
        <w:t xml:space="preserve">, </w:t>
      </w:r>
      <w:r w:rsidR="0013668F" w:rsidRPr="00265F28">
        <w:rPr>
          <w:rFonts w:ascii="Arial" w:hAnsi="Arial" w:cs="Arial"/>
        </w:rPr>
        <w:t>village</w:t>
      </w:r>
      <w:r w:rsidR="006B1CA0" w:rsidRPr="00265F28">
        <w:rPr>
          <w:rFonts w:ascii="Arial" w:hAnsi="Arial" w:cs="Arial"/>
        </w:rPr>
        <w:t xml:space="preserve"> </w:t>
      </w:r>
      <w:r w:rsidR="00F27C62" w:rsidRPr="00265F28">
        <w:rPr>
          <w:rFonts w:ascii="Arial" w:hAnsi="Arial" w:cs="Arial"/>
        </w:rPr>
        <w:t xml:space="preserve">horticultural </w:t>
      </w:r>
      <w:r w:rsidR="006B1CA0" w:rsidRPr="00265F28">
        <w:rPr>
          <w:rFonts w:ascii="Arial" w:hAnsi="Arial" w:cs="Arial"/>
        </w:rPr>
        <w:t>show</w:t>
      </w:r>
      <w:r w:rsidR="00AE3B18" w:rsidRPr="00265F28">
        <w:rPr>
          <w:rFonts w:ascii="Arial" w:hAnsi="Arial" w:cs="Arial"/>
        </w:rPr>
        <w:t xml:space="preserve">s and </w:t>
      </w:r>
      <w:r w:rsidR="00F27C62" w:rsidRPr="00265F28">
        <w:rPr>
          <w:rFonts w:ascii="Arial" w:hAnsi="Arial" w:cs="Arial"/>
        </w:rPr>
        <w:t xml:space="preserve">livestock </w:t>
      </w:r>
      <w:r w:rsidR="002956F4" w:rsidRPr="00265F28">
        <w:rPr>
          <w:rFonts w:ascii="Arial" w:hAnsi="Arial" w:cs="Arial"/>
        </w:rPr>
        <w:t>competitions</w:t>
      </w:r>
      <w:r w:rsidR="0021753A" w:rsidRPr="00265F28">
        <w:rPr>
          <w:rFonts w:ascii="Arial" w:hAnsi="Arial" w:cs="Arial"/>
        </w:rPr>
        <w:t>.</w:t>
      </w:r>
      <w:r w:rsidR="00155994" w:rsidRPr="00265F28">
        <w:rPr>
          <w:rFonts w:ascii="Arial" w:hAnsi="Arial" w:cs="Arial"/>
        </w:rPr>
        <w:t xml:space="preserve"> </w:t>
      </w:r>
      <w:r w:rsidR="001204F0" w:rsidRPr="00265F28">
        <w:rPr>
          <w:rFonts w:ascii="Arial" w:hAnsi="Arial" w:cs="Arial"/>
        </w:rPr>
        <w:t xml:space="preserve">Clubs </w:t>
      </w:r>
      <w:r w:rsidR="0076572D">
        <w:rPr>
          <w:rFonts w:ascii="Arial" w:hAnsi="Arial" w:cs="Arial"/>
        </w:rPr>
        <w:t>submitt</w:t>
      </w:r>
      <w:r w:rsidR="00AB1465" w:rsidRPr="00265F28">
        <w:rPr>
          <w:rFonts w:ascii="Arial" w:hAnsi="Arial" w:cs="Arial"/>
        </w:rPr>
        <w:t>ed</w:t>
      </w:r>
      <w:r w:rsidR="001204F0" w:rsidRPr="00265F28">
        <w:rPr>
          <w:rFonts w:ascii="Arial" w:hAnsi="Arial" w:cs="Arial"/>
        </w:rPr>
        <w:t xml:space="preserve"> </w:t>
      </w:r>
      <w:r w:rsidR="000E1899" w:rsidRPr="00265F28">
        <w:rPr>
          <w:rFonts w:ascii="Arial" w:hAnsi="Arial" w:cs="Arial"/>
        </w:rPr>
        <w:t>lists of members and prize winners</w:t>
      </w:r>
      <w:r w:rsidR="00411837" w:rsidRPr="00265F28">
        <w:rPr>
          <w:rFonts w:ascii="Arial" w:hAnsi="Arial" w:cs="Arial"/>
        </w:rPr>
        <w:t xml:space="preserve"> as part of an annual report, often </w:t>
      </w:r>
      <w:r w:rsidR="00067F8B" w:rsidRPr="00265F28">
        <w:rPr>
          <w:rFonts w:ascii="Arial" w:hAnsi="Arial" w:cs="Arial"/>
        </w:rPr>
        <w:t xml:space="preserve">printed </w:t>
      </w:r>
      <w:r w:rsidR="00411837" w:rsidRPr="00265F28">
        <w:rPr>
          <w:rFonts w:ascii="Arial" w:hAnsi="Arial" w:cs="Arial"/>
        </w:rPr>
        <w:t>in December or January</w:t>
      </w:r>
      <w:r w:rsidR="00067F8B" w:rsidRPr="00265F28">
        <w:rPr>
          <w:rFonts w:ascii="Arial" w:hAnsi="Arial" w:cs="Arial"/>
        </w:rPr>
        <w:t xml:space="preserve"> editions</w:t>
      </w:r>
      <w:r w:rsidR="00E605FB" w:rsidRPr="00265F28">
        <w:rPr>
          <w:rFonts w:ascii="Arial" w:hAnsi="Arial" w:cs="Arial"/>
        </w:rPr>
        <w:t xml:space="preserve">, which can </w:t>
      </w:r>
      <w:r w:rsidR="0056338F" w:rsidRPr="00265F28">
        <w:rPr>
          <w:rFonts w:ascii="Arial" w:hAnsi="Arial" w:cs="Arial"/>
        </w:rPr>
        <w:t>prove</w:t>
      </w:r>
      <w:r w:rsidR="00E605FB" w:rsidRPr="00265F28">
        <w:rPr>
          <w:rFonts w:ascii="Arial" w:hAnsi="Arial" w:cs="Arial"/>
        </w:rPr>
        <w:t xml:space="preserve"> useful in </w:t>
      </w:r>
      <w:r w:rsidR="00394A23" w:rsidRPr="00265F28">
        <w:rPr>
          <w:rFonts w:ascii="Arial" w:hAnsi="Arial" w:cs="Arial"/>
        </w:rPr>
        <w:t xml:space="preserve">tracing </w:t>
      </w:r>
      <w:r w:rsidR="00E605FB" w:rsidRPr="00265F28">
        <w:rPr>
          <w:rFonts w:ascii="Arial" w:hAnsi="Arial" w:cs="Arial"/>
        </w:rPr>
        <w:t xml:space="preserve">individuals and families. </w:t>
      </w:r>
      <w:r w:rsidR="009913DE" w:rsidRPr="00265F28">
        <w:rPr>
          <w:rFonts w:ascii="Arial" w:hAnsi="Arial" w:cs="Arial"/>
        </w:rPr>
        <w:t>Newspapers also carry early indications of</w:t>
      </w:r>
      <w:r w:rsidR="004553E0" w:rsidRPr="00265F28">
        <w:rPr>
          <w:rFonts w:ascii="Arial" w:hAnsi="Arial" w:cs="Arial"/>
        </w:rPr>
        <w:t xml:space="preserve"> agricultural innovations and experiments, farmers’ clubs, </w:t>
      </w:r>
      <w:r w:rsidR="00DF4CA4" w:rsidRPr="00265F28">
        <w:rPr>
          <w:rFonts w:ascii="Arial" w:hAnsi="Arial" w:cs="Arial"/>
        </w:rPr>
        <w:t>and</w:t>
      </w:r>
      <w:r w:rsidR="004553E0" w:rsidRPr="00265F28">
        <w:rPr>
          <w:rFonts w:ascii="Arial" w:hAnsi="Arial" w:cs="Arial"/>
        </w:rPr>
        <w:t xml:space="preserve"> workers’ unions</w:t>
      </w:r>
      <w:r w:rsidR="00DF4CA4" w:rsidRPr="00265F28">
        <w:rPr>
          <w:rFonts w:ascii="Arial" w:hAnsi="Arial" w:cs="Arial"/>
        </w:rPr>
        <w:t>, naming the people and the places involved.</w:t>
      </w:r>
      <w:r w:rsidR="004553E0" w:rsidRPr="00265F28">
        <w:rPr>
          <w:rFonts w:ascii="Arial" w:hAnsi="Arial" w:cs="Arial"/>
        </w:rPr>
        <w:t xml:space="preserve"> </w:t>
      </w:r>
      <w:r w:rsidR="00BE0528" w:rsidRPr="00265F28">
        <w:rPr>
          <w:rFonts w:ascii="Arial" w:hAnsi="Arial" w:cs="Arial"/>
        </w:rPr>
        <w:t>Quarter days</w:t>
      </w:r>
      <w:r w:rsidR="00C86361" w:rsidRPr="00265F28">
        <w:rPr>
          <w:rFonts w:ascii="Arial" w:hAnsi="Arial" w:cs="Arial"/>
        </w:rPr>
        <w:t xml:space="preserve"> (March 25, June 24, Sept</w:t>
      </w:r>
      <w:r w:rsidR="00A24733" w:rsidRPr="00265F28">
        <w:rPr>
          <w:rFonts w:ascii="Arial" w:hAnsi="Arial" w:cs="Arial"/>
        </w:rPr>
        <w:t xml:space="preserve"> 29, Dec 25)</w:t>
      </w:r>
      <w:r w:rsidR="00EF0183" w:rsidRPr="00265F28">
        <w:rPr>
          <w:rFonts w:ascii="Arial" w:hAnsi="Arial" w:cs="Arial"/>
        </w:rPr>
        <w:t xml:space="preserve"> </w:t>
      </w:r>
      <w:r w:rsidR="00147E59" w:rsidRPr="00265F28">
        <w:rPr>
          <w:rFonts w:ascii="Arial" w:hAnsi="Arial" w:cs="Arial"/>
        </w:rPr>
        <w:t>reveal</w:t>
      </w:r>
      <w:r w:rsidR="00EF0183" w:rsidRPr="00265F28">
        <w:rPr>
          <w:rFonts w:ascii="Arial" w:hAnsi="Arial" w:cs="Arial"/>
        </w:rPr>
        <w:t xml:space="preserve"> a concentration of agricultur</w:t>
      </w:r>
      <w:r w:rsidR="000F5BF8" w:rsidRPr="00265F28">
        <w:rPr>
          <w:rFonts w:ascii="Arial" w:hAnsi="Arial" w:cs="Arial"/>
        </w:rPr>
        <w:t>al announcements in local and regional newspapers.</w:t>
      </w:r>
      <w:r w:rsidR="00255198" w:rsidRPr="00265F28">
        <w:rPr>
          <w:rStyle w:val="FootnoteReference"/>
          <w:rFonts w:ascii="Arial" w:hAnsi="Arial" w:cs="Arial"/>
        </w:rPr>
        <w:footnoteReference w:id="69"/>
      </w:r>
      <w:r w:rsidR="00BE0528" w:rsidRPr="00265F28">
        <w:rPr>
          <w:rFonts w:ascii="Arial" w:hAnsi="Arial" w:cs="Arial"/>
        </w:rPr>
        <w:t xml:space="preserve"> </w:t>
      </w:r>
      <w:r w:rsidR="00AF5853" w:rsidRPr="00265F28">
        <w:rPr>
          <w:rFonts w:ascii="Arial" w:hAnsi="Arial" w:cs="Arial"/>
        </w:rPr>
        <w:t xml:space="preserve">These were </w:t>
      </w:r>
      <w:r w:rsidR="00D90FA6" w:rsidRPr="00265F28">
        <w:rPr>
          <w:rFonts w:ascii="Arial" w:hAnsi="Arial" w:cs="Arial"/>
        </w:rPr>
        <w:t xml:space="preserve">the </w:t>
      </w:r>
      <w:r w:rsidR="00C72AD9" w:rsidRPr="00265F28">
        <w:rPr>
          <w:rFonts w:ascii="Arial" w:hAnsi="Arial" w:cs="Arial"/>
        </w:rPr>
        <w:t>points in</w:t>
      </w:r>
      <w:r w:rsidR="00D90FA6" w:rsidRPr="00265F28">
        <w:rPr>
          <w:rFonts w:ascii="Arial" w:hAnsi="Arial" w:cs="Arial"/>
        </w:rPr>
        <w:t xml:space="preserve"> a</w:t>
      </w:r>
      <w:r w:rsidR="00C72AD9" w:rsidRPr="00265F28">
        <w:rPr>
          <w:rFonts w:ascii="Arial" w:hAnsi="Arial" w:cs="Arial"/>
        </w:rPr>
        <w:t xml:space="preserve"> year</w:t>
      </w:r>
      <w:r w:rsidR="00A218BD" w:rsidRPr="00265F28">
        <w:rPr>
          <w:rFonts w:ascii="Arial" w:hAnsi="Arial" w:cs="Arial"/>
        </w:rPr>
        <w:t>, traditionally,</w:t>
      </w:r>
      <w:r w:rsidR="00AF5853" w:rsidRPr="00265F28">
        <w:rPr>
          <w:rFonts w:ascii="Arial" w:hAnsi="Arial" w:cs="Arial"/>
        </w:rPr>
        <w:t xml:space="preserve"> </w:t>
      </w:r>
      <w:r w:rsidR="00154BE9" w:rsidRPr="00265F28">
        <w:rPr>
          <w:rFonts w:ascii="Arial" w:hAnsi="Arial" w:cs="Arial"/>
        </w:rPr>
        <w:t>when leases began, rent</w:t>
      </w:r>
      <w:r w:rsidR="00E57AAC" w:rsidRPr="00265F28">
        <w:rPr>
          <w:rFonts w:ascii="Arial" w:hAnsi="Arial" w:cs="Arial"/>
        </w:rPr>
        <w:t xml:space="preserve"> was</w:t>
      </w:r>
      <w:r w:rsidR="001F4533" w:rsidRPr="00265F28">
        <w:rPr>
          <w:rFonts w:ascii="Arial" w:hAnsi="Arial" w:cs="Arial"/>
        </w:rPr>
        <w:t xml:space="preserve"> </w:t>
      </w:r>
      <w:r w:rsidR="00154BE9" w:rsidRPr="00265F28">
        <w:rPr>
          <w:rFonts w:ascii="Arial" w:hAnsi="Arial" w:cs="Arial"/>
        </w:rPr>
        <w:t xml:space="preserve">due, </w:t>
      </w:r>
      <w:r w:rsidR="00E57AAC" w:rsidRPr="00265F28">
        <w:rPr>
          <w:rFonts w:ascii="Arial" w:hAnsi="Arial" w:cs="Arial"/>
        </w:rPr>
        <w:t>labour hired</w:t>
      </w:r>
      <w:r w:rsidR="0043777F" w:rsidRPr="00265F28">
        <w:rPr>
          <w:rFonts w:ascii="Arial" w:hAnsi="Arial" w:cs="Arial"/>
        </w:rPr>
        <w:t>, and stock bought</w:t>
      </w:r>
      <w:r w:rsidR="001B29E9" w:rsidRPr="00265F28">
        <w:rPr>
          <w:rFonts w:ascii="Arial" w:hAnsi="Arial" w:cs="Arial"/>
        </w:rPr>
        <w:t xml:space="preserve"> or </w:t>
      </w:r>
      <w:r w:rsidR="0043777F" w:rsidRPr="00265F28">
        <w:rPr>
          <w:rFonts w:ascii="Arial" w:hAnsi="Arial" w:cs="Arial"/>
        </w:rPr>
        <w:t xml:space="preserve">sold. </w:t>
      </w:r>
      <w:r w:rsidR="00C306F1" w:rsidRPr="00265F28">
        <w:rPr>
          <w:rFonts w:ascii="Arial" w:hAnsi="Arial" w:cs="Arial"/>
        </w:rPr>
        <w:t xml:space="preserve">Farm </w:t>
      </w:r>
      <w:r w:rsidR="00B91364" w:rsidRPr="00265F28">
        <w:rPr>
          <w:rFonts w:ascii="Arial" w:hAnsi="Arial" w:cs="Arial"/>
        </w:rPr>
        <w:t xml:space="preserve">For </w:t>
      </w:r>
      <w:r w:rsidR="00C306F1" w:rsidRPr="00265F28">
        <w:rPr>
          <w:rFonts w:ascii="Arial" w:hAnsi="Arial" w:cs="Arial"/>
        </w:rPr>
        <w:t>Sale</w:t>
      </w:r>
      <w:r w:rsidR="00C2395F" w:rsidRPr="00265F28">
        <w:rPr>
          <w:rFonts w:ascii="Arial" w:hAnsi="Arial" w:cs="Arial"/>
        </w:rPr>
        <w:t xml:space="preserve"> </w:t>
      </w:r>
      <w:r w:rsidR="00363A2B" w:rsidRPr="00265F28">
        <w:rPr>
          <w:rFonts w:ascii="Arial" w:hAnsi="Arial" w:cs="Arial"/>
        </w:rPr>
        <w:t xml:space="preserve">or </w:t>
      </w:r>
      <w:r w:rsidR="000B3DB5" w:rsidRPr="00265F28">
        <w:rPr>
          <w:rFonts w:ascii="Arial" w:hAnsi="Arial" w:cs="Arial"/>
        </w:rPr>
        <w:t>To Let</w:t>
      </w:r>
      <w:r w:rsidR="00C2395F" w:rsidRPr="00265F28">
        <w:rPr>
          <w:rFonts w:ascii="Arial" w:hAnsi="Arial" w:cs="Arial"/>
        </w:rPr>
        <w:t xml:space="preserve"> </w:t>
      </w:r>
      <w:r w:rsidR="00744235" w:rsidRPr="00265F28">
        <w:rPr>
          <w:rFonts w:ascii="Arial" w:hAnsi="Arial" w:cs="Arial"/>
        </w:rPr>
        <w:t>notices</w:t>
      </w:r>
      <w:r w:rsidR="00670B02" w:rsidRPr="00265F28">
        <w:rPr>
          <w:rFonts w:ascii="Arial" w:hAnsi="Arial" w:cs="Arial"/>
        </w:rPr>
        <w:t xml:space="preserve"> </w:t>
      </w:r>
      <w:r w:rsidR="00B828D4" w:rsidRPr="00265F28">
        <w:rPr>
          <w:rFonts w:ascii="Arial" w:hAnsi="Arial" w:cs="Arial"/>
        </w:rPr>
        <w:t>giv</w:t>
      </w:r>
      <w:r w:rsidR="00C2395F" w:rsidRPr="00265F28">
        <w:rPr>
          <w:rFonts w:ascii="Arial" w:hAnsi="Arial" w:cs="Arial"/>
        </w:rPr>
        <w:t>e</w:t>
      </w:r>
      <w:r w:rsidR="00AB713F" w:rsidRPr="00265F28">
        <w:rPr>
          <w:rFonts w:ascii="Arial" w:hAnsi="Arial" w:cs="Arial"/>
        </w:rPr>
        <w:t xml:space="preserve"> names of landowners, tenants</w:t>
      </w:r>
      <w:r w:rsidR="007A6614" w:rsidRPr="00265F28">
        <w:rPr>
          <w:rFonts w:ascii="Arial" w:hAnsi="Arial" w:cs="Arial"/>
        </w:rPr>
        <w:t>, neighbours</w:t>
      </w:r>
      <w:r w:rsidR="00E05C73" w:rsidRPr="00265F28">
        <w:rPr>
          <w:rFonts w:ascii="Arial" w:hAnsi="Arial" w:cs="Arial"/>
        </w:rPr>
        <w:t>, a</w:t>
      </w:r>
      <w:r w:rsidR="00B60E2E" w:rsidRPr="00265F28">
        <w:rPr>
          <w:rFonts w:ascii="Arial" w:hAnsi="Arial" w:cs="Arial"/>
        </w:rPr>
        <w:t>nd the contents of barns</w:t>
      </w:r>
      <w:r w:rsidR="0062484A" w:rsidRPr="00265F28">
        <w:rPr>
          <w:rFonts w:ascii="Arial" w:hAnsi="Arial" w:cs="Arial"/>
        </w:rPr>
        <w:t xml:space="preserve"> and field</w:t>
      </w:r>
      <w:r w:rsidR="00B41837" w:rsidRPr="00265F28">
        <w:rPr>
          <w:rFonts w:ascii="Arial" w:hAnsi="Arial" w:cs="Arial"/>
        </w:rPr>
        <w:t>s</w:t>
      </w:r>
      <w:r w:rsidR="005F621E" w:rsidRPr="00265F28">
        <w:rPr>
          <w:rFonts w:ascii="Arial" w:hAnsi="Arial" w:cs="Arial"/>
        </w:rPr>
        <w:t>.</w:t>
      </w:r>
    </w:p>
    <w:p w14:paraId="05667D0B" w14:textId="5A683577" w:rsidR="001D7BA1" w:rsidRPr="00265F28" w:rsidRDefault="00E8019A" w:rsidP="004B6A89">
      <w:pPr>
        <w:jc w:val="both"/>
        <w:rPr>
          <w:rFonts w:ascii="Arial" w:hAnsi="Arial" w:cs="Arial"/>
        </w:rPr>
      </w:pPr>
      <w:r w:rsidRPr="00265F28">
        <w:rPr>
          <w:rFonts w:ascii="Arial" w:hAnsi="Arial" w:cs="Arial"/>
        </w:rPr>
        <w:t>Suffolk titles</w:t>
      </w:r>
      <w:r w:rsidR="00FA7999" w:rsidRPr="00265F28">
        <w:rPr>
          <w:rFonts w:ascii="Arial" w:hAnsi="Arial" w:cs="Arial"/>
        </w:rPr>
        <w:t xml:space="preserve"> </w:t>
      </w:r>
      <w:r w:rsidR="00022308" w:rsidRPr="00265F28">
        <w:rPr>
          <w:rFonts w:ascii="Arial" w:hAnsi="Arial" w:cs="Arial"/>
        </w:rPr>
        <w:t>are</w:t>
      </w:r>
      <w:r w:rsidR="0029680D" w:rsidRPr="00265F28">
        <w:rPr>
          <w:rFonts w:ascii="Arial" w:hAnsi="Arial" w:cs="Arial"/>
        </w:rPr>
        <w:t xml:space="preserve"> available </w:t>
      </w:r>
      <w:r w:rsidR="005F1D73" w:rsidRPr="00265F28">
        <w:rPr>
          <w:rFonts w:ascii="Arial" w:hAnsi="Arial" w:cs="Arial"/>
        </w:rPr>
        <w:t>for no charge</w:t>
      </w:r>
      <w:r w:rsidR="004D7C21" w:rsidRPr="00265F28">
        <w:rPr>
          <w:rFonts w:ascii="Arial" w:hAnsi="Arial" w:cs="Arial"/>
        </w:rPr>
        <w:t xml:space="preserve"> </w:t>
      </w:r>
      <w:r w:rsidR="00FA7999" w:rsidRPr="00265F28">
        <w:rPr>
          <w:rFonts w:ascii="Arial" w:hAnsi="Arial" w:cs="Arial"/>
        </w:rPr>
        <w:t>at Suffolk Archives</w:t>
      </w:r>
      <w:r w:rsidR="00022308" w:rsidRPr="00265F28">
        <w:rPr>
          <w:rFonts w:ascii="Arial" w:hAnsi="Arial" w:cs="Arial"/>
        </w:rPr>
        <w:t xml:space="preserve">, through the </w:t>
      </w:r>
      <w:r w:rsidR="00901EC0" w:rsidRPr="00265F28">
        <w:rPr>
          <w:rFonts w:ascii="Arial" w:hAnsi="Arial" w:cs="Arial"/>
        </w:rPr>
        <w:t>B</w:t>
      </w:r>
      <w:r w:rsidR="0EB4EEED" w:rsidRPr="00265F28">
        <w:rPr>
          <w:rFonts w:ascii="Arial" w:hAnsi="Arial" w:cs="Arial"/>
        </w:rPr>
        <w:t>NA</w:t>
      </w:r>
      <w:r w:rsidR="00901EC0" w:rsidRPr="00265F28">
        <w:rPr>
          <w:rFonts w:ascii="Arial" w:hAnsi="Arial" w:cs="Arial"/>
        </w:rPr>
        <w:t xml:space="preserve">. </w:t>
      </w:r>
      <w:r w:rsidR="004F3816" w:rsidRPr="00265F28">
        <w:rPr>
          <w:rFonts w:ascii="Arial" w:hAnsi="Arial" w:cs="Arial"/>
        </w:rPr>
        <w:t xml:space="preserve">Consult the “Plan Your Visit” page </w:t>
      </w:r>
      <w:r w:rsidR="008C1680" w:rsidRPr="00265F28">
        <w:rPr>
          <w:rFonts w:ascii="Arial" w:hAnsi="Arial" w:cs="Arial"/>
        </w:rPr>
        <w:t>at</w:t>
      </w:r>
      <w:r w:rsidR="004F3816" w:rsidRPr="00265F28">
        <w:rPr>
          <w:rFonts w:ascii="Arial" w:hAnsi="Arial" w:cs="Arial"/>
        </w:rPr>
        <w:t xml:space="preserve"> the Suffolk Archives website</w:t>
      </w:r>
      <w:r w:rsidR="000B1E8A" w:rsidRPr="00265F28">
        <w:rPr>
          <w:rFonts w:ascii="Arial" w:hAnsi="Arial" w:cs="Arial"/>
        </w:rPr>
        <w:t xml:space="preserve"> for details of how to </w:t>
      </w:r>
      <w:r w:rsidR="00A5225E" w:rsidRPr="00265F28">
        <w:rPr>
          <w:rFonts w:ascii="Arial" w:hAnsi="Arial" w:cs="Arial"/>
        </w:rPr>
        <w:t>book a visit</w:t>
      </w:r>
      <w:r w:rsidR="00C61C2E" w:rsidRPr="00265F28">
        <w:rPr>
          <w:rFonts w:ascii="Arial" w:hAnsi="Arial" w:cs="Arial"/>
        </w:rPr>
        <w:t>,</w:t>
      </w:r>
      <w:r w:rsidR="00A5225E" w:rsidRPr="00265F28">
        <w:rPr>
          <w:rFonts w:ascii="Arial" w:hAnsi="Arial" w:cs="Arial"/>
        </w:rPr>
        <w:t xml:space="preserve"> and a </w:t>
      </w:r>
      <w:r w:rsidR="008C1680" w:rsidRPr="00265F28">
        <w:rPr>
          <w:rFonts w:ascii="Arial" w:hAnsi="Arial" w:cs="Arial"/>
        </w:rPr>
        <w:t>computer</w:t>
      </w:r>
      <w:r w:rsidR="00A5225E" w:rsidRPr="00265F28">
        <w:rPr>
          <w:rFonts w:ascii="Arial" w:hAnsi="Arial" w:cs="Arial"/>
        </w:rPr>
        <w:t>.</w:t>
      </w:r>
      <w:r w:rsidR="00FA7999" w:rsidRPr="00265F28">
        <w:rPr>
          <w:rFonts w:ascii="Arial" w:hAnsi="Arial" w:cs="Arial"/>
        </w:rPr>
        <w:t xml:space="preserve"> </w:t>
      </w:r>
      <w:r w:rsidR="0021039B" w:rsidRPr="00265F28">
        <w:rPr>
          <w:rFonts w:ascii="Arial" w:hAnsi="Arial" w:cs="Arial"/>
        </w:rPr>
        <w:t>BNA newspapers are digitised and the text fully searchable. This allows for a general search (“Smith labourer Suffolk”) and a more detailed one (“Jones Valley Farm Stowmarket”). These sorts of query can be framed within time scales ranging from a single day up to multiples of fifty years. The results show the whole page so you need to zoom in on your</w:t>
      </w:r>
      <w:r w:rsidR="003D0881" w:rsidRPr="00265F28">
        <w:rPr>
          <w:rFonts w:ascii="Arial" w:hAnsi="Arial" w:cs="Arial"/>
        </w:rPr>
        <w:t xml:space="preserve"> (highlighted)</w:t>
      </w:r>
      <w:r w:rsidR="0021039B" w:rsidRPr="00265F28">
        <w:rPr>
          <w:rFonts w:ascii="Arial" w:hAnsi="Arial" w:cs="Arial"/>
        </w:rPr>
        <w:t xml:space="preserve"> target, but you might then zoom out to assess other items on the page</w:t>
      </w:r>
      <w:r w:rsidR="000062DB" w:rsidRPr="00265F28">
        <w:rPr>
          <w:rFonts w:ascii="Arial" w:hAnsi="Arial" w:cs="Arial"/>
        </w:rPr>
        <w:t xml:space="preserve"> </w:t>
      </w:r>
      <w:r w:rsidR="0021039B" w:rsidRPr="00265F28">
        <w:rPr>
          <w:rFonts w:ascii="Arial" w:hAnsi="Arial" w:cs="Arial"/>
        </w:rPr>
        <w:t xml:space="preserve">and </w:t>
      </w:r>
      <w:r w:rsidR="00D64F19" w:rsidRPr="00265F28">
        <w:rPr>
          <w:rFonts w:ascii="Arial" w:hAnsi="Arial" w:cs="Arial"/>
        </w:rPr>
        <w:t>discover</w:t>
      </w:r>
      <w:r w:rsidR="0021039B" w:rsidRPr="00265F28">
        <w:rPr>
          <w:rFonts w:ascii="Arial" w:hAnsi="Arial" w:cs="Arial"/>
        </w:rPr>
        <w:t xml:space="preserve"> an unexpected gem.</w:t>
      </w:r>
      <w:r w:rsidR="00D64F19" w:rsidRPr="00265F28">
        <w:rPr>
          <w:rFonts w:ascii="Arial" w:hAnsi="Arial" w:cs="Arial"/>
        </w:rPr>
        <w:t xml:space="preserve"> </w:t>
      </w:r>
      <w:r w:rsidR="001D7BA1" w:rsidRPr="00265F28">
        <w:rPr>
          <w:rFonts w:ascii="Arial" w:hAnsi="Arial" w:cs="Arial"/>
        </w:rPr>
        <w:t>The articles selected can be stored and catalogued for later retrieval.</w:t>
      </w:r>
    </w:p>
    <w:p w14:paraId="26DA46D2" w14:textId="5C1FA193" w:rsidR="00AA6E2D" w:rsidRPr="00265F28" w:rsidRDefault="00A014E3" w:rsidP="004B6A89">
      <w:pPr>
        <w:jc w:val="both"/>
        <w:rPr>
          <w:rFonts w:ascii="Arial" w:hAnsi="Arial" w:cs="Arial"/>
        </w:rPr>
      </w:pPr>
      <w:r w:rsidRPr="00265F28">
        <w:rPr>
          <w:rFonts w:ascii="Arial" w:hAnsi="Arial" w:cs="Arial"/>
        </w:rPr>
        <w:t>T</w:t>
      </w:r>
      <w:r w:rsidR="000B7718" w:rsidRPr="00265F28">
        <w:rPr>
          <w:rFonts w:ascii="Arial" w:hAnsi="Arial" w:cs="Arial"/>
        </w:rPr>
        <w:t>itles of particularly use in Suffolk local history research are: Bury and Norwich Post</w:t>
      </w:r>
      <w:r w:rsidR="00D01D44" w:rsidRPr="00265F28">
        <w:rPr>
          <w:rFonts w:ascii="Arial" w:hAnsi="Arial" w:cs="Arial"/>
        </w:rPr>
        <w:t xml:space="preserve"> (BNP)</w:t>
      </w:r>
      <w:r w:rsidR="000B7718" w:rsidRPr="00265F28">
        <w:rPr>
          <w:rFonts w:ascii="Arial" w:hAnsi="Arial" w:cs="Arial"/>
        </w:rPr>
        <w:t xml:space="preserve"> 1786-1907, Ipswich Journal</w:t>
      </w:r>
      <w:r w:rsidR="00D01D44" w:rsidRPr="00265F28">
        <w:rPr>
          <w:rFonts w:ascii="Arial" w:hAnsi="Arial" w:cs="Arial"/>
        </w:rPr>
        <w:t xml:space="preserve"> (IJ) </w:t>
      </w:r>
      <w:r w:rsidR="000B7718" w:rsidRPr="00265F28">
        <w:rPr>
          <w:rFonts w:ascii="Arial" w:hAnsi="Arial" w:cs="Arial"/>
        </w:rPr>
        <w:t>1720-1902, and Suffolk Chronicle</w:t>
      </w:r>
      <w:r w:rsidR="00D01D44" w:rsidRPr="00265F28">
        <w:rPr>
          <w:rFonts w:ascii="Arial" w:hAnsi="Arial" w:cs="Arial"/>
        </w:rPr>
        <w:t xml:space="preserve"> (SC)</w:t>
      </w:r>
      <w:r w:rsidR="000B7718" w:rsidRPr="00265F28">
        <w:rPr>
          <w:rFonts w:ascii="Arial" w:hAnsi="Arial" w:cs="Arial"/>
        </w:rPr>
        <w:t xml:space="preserve"> 1810-1872. Topics involving agricultural communities along the Suffolk borders appear in Cambridge Chronicle 1804-1900, Norwich Mercury 1823-1909, Norfolk Chronicle 1776-1798, Norfolk News 1845-1911, Essex Standard 1831-1900, Essex Herald 1828-1899. The latter part of the period is covered by regional titles</w:t>
      </w:r>
      <w:r w:rsidR="00E40E03" w:rsidRPr="00265F28">
        <w:rPr>
          <w:rFonts w:ascii="Arial" w:hAnsi="Arial" w:cs="Arial"/>
        </w:rPr>
        <w:t xml:space="preserve"> </w:t>
      </w:r>
      <w:r w:rsidR="000B7718" w:rsidRPr="00265F28">
        <w:rPr>
          <w:rFonts w:ascii="Arial" w:hAnsi="Arial" w:cs="Arial"/>
        </w:rPr>
        <w:t>includ</w:t>
      </w:r>
      <w:r w:rsidR="00E40E03" w:rsidRPr="00265F28">
        <w:rPr>
          <w:rFonts w:ascii="Arial" w:hAnsi="Arial" w:cs="Arial"/>
        </w:rPr>
        <w:t>ing</w:t>
      </w:r>
      <w:r w:rsidR="000B7718" w:rsidRPr="00265F28">
        <w:rPr>
          <w:rFonts w:ascii="Arial" w:hAnsi="Arial" w:cs="Arial"/>
        </w:rPr>
        <w:t xml:space="preserve"> Eastern Daily Press 1870-1911, East Anglian Daily Times 1874-1916, Eastern Evening news 1882-1910.</w:t>
      </w:r>
    </w:p>
    <w:p w14:paraId="6E919F72" w14:textId="5C8B707E" w:rsidR="0055547F" w:rsidRPr="00265F28" w:rsidRDefault="00E94B45" w:rsidP="004B6A89">
      <w:pPr>
        <w:jc w:val="both"/>
        <w:rPr>
          <w:rFonts w:ascii="Arial" w:hAnsi="Arial" w:cs="Arial"/>
        </w:rPr>
      </w:pPr>
      <w:r w:rsidRPr="00265F28">
        <w:rPr>
          <w:rFonts w:ascii="Arial" w:hAnsi="Arial" w:cs="Arial"/>
        </w:rPr>
        <w:t xml:space="preserve">The British Library </w:t>
      </w:r>
      <w:r w:rsidR="002F4A41" w:rsidRPr="00265F28">
        <w:rPr>
          <w:rFonts w:ascii="Arial" w:hAnsi="Arial" w:cs="Arial"/>
        </w:rPr>
        <w:t xml:space="preserve">has </w:t>
      </w:r>
      <w:r w:rsidR="00660FDD" w:rsidRPr="00265F28">
        <w:rPr>
          <w:rFonts w:ascii="Arial" w:hAnsi="Arial" w:cs="Arial"/>
        </w:rPr>
        <w:t>the</w:t>
      </w:r>
      <w:r w:rsidR="002F4A41" w:rsidRPr="00265F28">
        <w:rPr>
          <w:rFonts w:ascii="Arial" w:hAnsi="Arial" w:cs="Arial"/>
        </w:rPr>
        <w:t xml:space="preserve"> only </w:t>
      </w:r>
      <w:r w:rsidR="007A5B31" w:rsidRPr="00265F28">
        <w:rPr>
          <w:rFonts w:ascii="Arial" w:hAnsi="Arial" w:cs="Arial"/>
        </w:rPr>
        <w:t xml:space="preserve">known </w:t>
      </w:r>
      <w:r w:rsidR="002F4A41" w:rsidRPr="00265F28">
        <w:rPr>
          <w:rFonts w:ascii="Arial" w:hAnsi="Arial" w:cs="Arial"/>
        </w:rPr>
        <w:t>copies of</w:t>
      </w:r>
      <w:r w:rsidRPr="00265F28">
        <w:rPr>
          <w:rFonts w:ascii="Arial" w:hAnsi="Arial" w:cs="Arial"/>
          <w:i/>
          <w:iCs/>
        </w:rPr>
        <w:t xml:space="preserve"> </w:t>
      </w:r>
      <w:r w:rsidR="00CE4A49" w:rsidRPr="00265F28">
        <w:rPr>
          <w:rFonts w:ascii="Arial" w:hAnsi="Arial" w:cs="Arial"/>
          <w:i/>
          <w:iCs/>
        </w:rPr>
        <w:t>The Bury and Suffolk Farmers’ Journal</w:t>
      </w:r>
      <w:r w:rsidR="00660FDD" w:rsidRPr="00265F28">
        <w:rPr>
          <w:rFonts w:ascii="Arial" w:hAnsi="Arial" w:cs="Arial"/>
        </w:rPr>
        <w:t xml:space="preserve">, </w:t>
      </w:r>
      <w:r w:rsidR="000F0D06" w:rsidRPr="00265F28">
        <w:rPr>
          <w:rFonts w:ascii="Arial" w:hAnsi="Arial" w:cs="Arial"/>
        </w:rPr>
        <w:t>which</w:t>
      </w:r>
      <w:r w:rsidR="004766C3" w:rsidRPr="00265F28">
        <w:rPr>
          <w:rFonts w:ascii="Arial" w:hAnsi="Arial" w:cs="Arial"/>
        </w:rPr>
        <w:t xml:space="preserve"> </w:t>
      </w:r>
      <w:r w:rsidR="00CE4A49" w:rsidRPr="00265F28">
        <w:rPr>
          <w:rFonts w:ascii="Arial" w:hAnsi="Arial" w:cs="Arial"/>
        </w:rPr>
        <w:t>for six months in 1844/184</w:t>
      </w:r>
      <w:r w:rsidR="00C654DB" w:rsidRPr="00265F28">
        <w:rPr>
          <w:rFonts w:ascii="Arial" w:hAnsi="Arial" w:cs="Arial"/>
        </w:rPr>
        <w:t>5</w:t>
      </w:r>
      <w:r w:rsidR="008C4FF4" w:rsidRPr="00265F28">
        <w:rPr>
          <w:rFonts w:ascii="Arial" w:hAnsi="Arial" w:cs="Arial"/>
        </w:rPr>
        <w:t>,</w:t>
      </w:r>
      <w:r w:rsidR="000D321F" w:rsidRPr="00265F28">
        <w:rPr>
          <w:rFonts w:ascii="Arial" w:hAnsi="Arial" w:cs="Arial"/>
        </w:rPr>
        <w:t xml:space="preserve"> </w:t>
      </w:r>
      <w:r w:rsidR="00C603FB" w:rsidRPr="00265F28">
        <w:rPr>
          <w:rFonts w:ascii="Arial" w:hAnsi="Arial" w:cs="Arial"/>
        </w:rPr>
        <w:t>chart</w:t>
      </w:r>
      <w:r w:rsidR="004766C3" w:rsidRPr="00265F28">
        <w:rPr>
          <w:rFonts w:ascii="Arial" w:hAnsi="Arial" w:cs="Arial"/>
        </w:rPr>
        <w:t>ed</w:t>
      </w:r>
      <w:r w:rsidR="006C3D55" w:rsidRPr="00265F28">
        <w:rPr>
          <w:rFonts w:ascii="Arial" w:hAnsi="Arial" w:cs="Arial"/>
        </w:rPr>
        <w:t xml:space="preserve"> </w:t>
      </w:r>
      <w:r w:rsidR="00C56CE4" w:rsidRPr="00265F28">
        <w:rPr>
          <w:rFonts w:ascii="Arial" w:hAnsi="Arial" w:cs="Arial"/>
        </w:rPr>
        <w:t>the growin</w:t>
      </w:r>
      <w:r w:rsidR="009E2EB3" w:rsidRPr="00265F28">
        <w:rPr>
          <w:rFonts w:ascii="Arial" w:hAnsi="Arial" w:cs="Arial"/>
        </w:rPr>
        <w:t>g popularity of</w:t>
      </w:r>
      <w:r w:rsidR="00CE4A49" w:rsidRPr="00265F28">
        <w:rPr>
          <w:rFonts w:ascii="Arial" w:hAnsi="Arial" w:cs="Arial"/>
        </w:rPr>
        <w:t xml:space="preserve"> </w:t>
      </w:r>
      <w:r w:rsidR="00642781" w:rsidRPr="00265F28">
        <w:rPr>
          <w:rFonts w:ascii="Arial" w:hAnsi="Arial" w:cs="Arial"/>
        </w:rPr>
        <w:t>agricultural</w:t>
      </w:r>
      <w:r w:rsidR="00CE4A49" w:rsidRPr="00265F28">
        <w:rPr>
          <w:rFonts w:ascii="Arial" w:hAnsi="Arial" w:cs="Arial"/>
        </w:rPr>
        <w:t xml:space="preserve"> organisations</w:t>
      </w:r>
      <w:r w:rsidR="00C56CE4" w:rsidRPr="00265F28">
        <w:rPr>
          <w:rFonts w:ascii="Arial" w:hAnsi="Arial" w:cs="Arial"/>
        </w:rPr>
        <w:t xml:space="preserve">, </w:t>
      </w:r>
      <w:r w:rsidR="009D25C2" w:rsidRPr="00265F28">
        <w:rPr>
          <w:rFonts w:ascii="Arial" w:hAnsi="Arial" w:cs="Arial"/>
        </w:rPr>
        <w:t xml:space="preserve">farm </w:t>
      </w:r>
      <w:r w:rsidR="00CE4A49" w:rsidRPr="00265F28">
        <w:rPr>
          <w:rFonts w:ascii="Arial" w:hAnsi="Arial" w:cs="Arial"/>
        </w:rPr>
        <w:t>machinery and chemicals</w:t>
      </w:r>
      <w:r w:rsidR="00C73633" w:rsidRPr="00265F28">
        <w:rPr>
          <w:rFonts w:ascii="Arial" w:hAnsi="Arial" w:cs="Arial"/>
        </w:rPr>
        <w:t xml:space="preserve"> </w:t>
      </w:r>
      <w:r w:rsidR="00DC6127" w:rsidRPr="00265F28">
        <w:rPr>
          <w:rFonts w:ascii="Arial" w:hAnsi="Arial" w:cs="Arial"/>
        </w:rPr>
        <w:t>in</w:t>
      </w:r>
      <w:r w:rsidR="0084353A" w:rsidRPr="00265F28">
        <w:rPr>
          <w:rFonts w:ascii="Arial" w:hAnsi="Arial" w:cs="Arial"/>
        </w:rPr>
        <w:t xml:space="preserve"> </w:t>
      </w:r>
      <w:r w:rsidR="00AE09E7" w:rsidRPr="00265F28">
        <w:rPr>
          <w:rFonts w:ascii="Arial" w:hAnsi="Arial" w:cs="Arial"/>
        </w:rPr>
        <w:t>editorials, adverts, and correspondence</w:t>
      </w:r>
      <w:r w:rsidR="006C5A07" w:rsidRPr="00265F28">
        <w:rPr>
          <w:rFonts w:ascii="Arial" w:hAnsi="Arial" w:cs="Arial"/>
        </w:rPr>
        <w:t xml:space="preserve">. </w:t>
      </w:r>
      <w:r w:rsidR="007A50A2" w:rsidRPr="00265F28">
        <w:rPr>
          <w:rFonts w:ascii="Arial" w:hAnsi="Arial" w:cs="Arial"/>
        </w:rPr>
        <w:t>T</w:t>
      </w:r>
      <w:r w:rsidR="008625A6" w:rsidRPr="00265F28">
        <w:rPr>
          <w:rFonts w:ascii="Arial" w:hAnsi="Arial" w:cs="Arial"/>
        </w:rPr>
        <w:t>o rea</w:t>
      </w:r>
      <w:r w:rsidR="008471A9" w:rsidRPr="00265F28">
        <w:rPr>
          <w:rFonts w:ascii="Arial" w:hAnsi="Arial" w:cs="Arial"/>
        </w:rPr>
        <w:t>d this useful source</w:t>
      </w:r>
      <w:r w:rsidR="00EB0C24" w:rsidRPr="00265F28">
        <w:rPr>
          <w:rFonts w:ascii="Arial" w:hAnsi="Arial" w:cs="Arial"/>
          <w:i/>
          <w:iCs/>
        </w:rPr>
        <w:t xml:space="preserve"> </w:t>
      </w:r>
      <w:r w:rsidR="00EB0C24" w:rsidRPr="00265F28">
        <w:rPr>
          <w:rFonts w:ascii="Arial" w:hAnsi="Arial" w:cs="Arial"/>
        </w:rPr>
        <w:t>researchers</w:t>
      </w:r>
      <w:r w:rsidR="007A50A2" w:rsidRPr="00265F28">
        <w:rPr>
          <w:rFonts w:ascii="Arial" w:hAnsi="Arial" w:cs="Arial"/>
          <w:i/>
          <w:iCs/>
        </w:rPr>
        <w:t xml:space="preserve"> </w:t>
      </w:r>
      <w:r w:rsidR="007A50A2" w:rsidRPr="00265F28">
        <w:rPr>
          <w:rFonts w:ascii="Arial" w:hAnsi="Arial" w:cs="Arial"/>
        </w:rPr>
        <w:t>need to</w:t>
      </w:r>
      <w:r w:rsidR="006E6DAD" w:rsidRPr="00265F28">
        <w:rPr>
          <w:rFonts w:ascii="Arial" w:hAnsi="Arial" w:cs="Arial"/>
        </w:rPr>
        <w:t xml:space="preserve"> </w:t>
      </w:r>
      <w:r w:rsidR="005B6AE9" w:rsidRPr="00265F28">
        <w:rPr>
          <w:rFonts w:ascii="Arial" w:hAnsi="Arial" w:cs="Arial"/>
        </w:rPr>
        <w:t>make</w:t>
      </w:r>
      <w:r w:rsidR="006F1FF1" w:rsidRPr="00265F28">
        <w:rPr>
          <w:rFonts w:ascii="Arial" w:hAnsi="Arial" w:cs="Arial"/>
        </w:rPr>
        <w:t xml:space="preserve"> an appointment</w:t>
      </w:r>
      <w:r w:rsidR="0009258A" w:rsidRPr="00265F28">
        <w:rPr>
          <w:rFonts w:ascii="Arial" w:hAnsi="Arial" w:cs="Arial"/>
        </w:rPr>
        <w:t xml:space="preserve"> </w:t>
      </w:r>
      <w:r w:rsidR="00E30819" w:rsidRPr="00265F28">
        <w:rPr>
          <w:rFonts w:ascii="Arial" w:hAnsi="Arial" w:cs="Arial"/>
        </w:rPr>
        <w:t xml:space="preserve">for </w:t>
      </w:r>
      <w:r w:rsidR="0009258A" w:rsidRPr="00265F28">
        <w:rPr>
          <w:rFonts w:ascii="Arial" w:hAnsi="Arial" w:cs="Arial"/>
        </w:rPr>
        <w:t>a readers pass,</w:t>
      </w:r>
      <w:r w:rsidR="00E30819" w:rsidRPr="00265F28">
        <w:rPr>
          <w:rFonts w:ascii="Arial" w:hAnsi="Arial" w:cs="Arial"/>
        </w:rPr>
        <w:t xml:space="preserve"> </w:t>
      </w:r>
      <w:r w:rsidR="006B0BEE" w:rsidRPr="00265F28">
        <w:rPr>
          <w:rFonts w:ascii="Arial" w:hAnsi="Arial" w:cs="Arial"/>
        </w:rPr>
        <w:t xml:space="preserve">and </w:t>
      </w:r>
      <w:r w:rsidR="005B6AE9" w:rsidRPr="00265F28">
        <w:rPr>
          <w:rFonts w:ascii="Arial" w:hAnsi="Arial" w:cs="Arial"/>
        </w:rPr>
        <w:t>order the item</w:t>
      </w:r>
      <w:r w:rsidR="00354A5C" w:rsidRPr="00265F28">
        <w:rPr>
          <w:rFonts w:ascii="Arial" w:hAnsi="Arial" w:cs="Arial"/>
        </w:rPr>
        <w:t xml:space="preserve">, </w:t>
      </w:r>
      <w:r w:rsidR="00085AB1" w:rsidRPr="00265F28">
        <w:rPr>
          <w:rFonts w:ascii="Arial" w:hAnsi="Arial" w:cs="Arial"/>
        </w:rPr>
        <w:t xml:space="preserve">in advance </w:t>
      </w:r>
      <w:r w:rsidR="00924699" w:rsidRPr="00265F28">
        <w:rPr>
          <w:rFonts w:ascii="Arial" w:hAnsi="Arial" w:cs="Arial"/>
        </w:rPr>
        <w:t>via the</w:t>
      </w:r>
      <w:r w:rsidR="00B526F4" w:rsidRPr="00265F28">
        <w:rPr>
          <w:rFonts w:ascii="Arial" w:hAnsi="Arial" w:cs="Arial"/>
        </w:rPr>
        <w:t xml:space="preserve"> British Library </w:t>
      </w:r>
      <w:r w:rsidR="00924699" w:rsidRPr="00265F28">
        <w:rPr>
          <w:rFonts w:ascii="Arial" w:hAnsi="Arial" w:cs="Arial"/>
        </w:rPr>
        <w:t>website.</w:t>
      </w:r>
      <w:r w:rsidR="00CE4A49" w:rsidRPr="00265F28">
        <w:rPr>
          <w:rStyle w:val="FootnoteReference"/>
          <w:rFonts w:ascii="Arial" w:hAnsi="Arial" w:cs="Arial"/>
        </w:rPr>
        <w:footnoteReference w:id="70"/>
      </w:r>
    </w:p>
    <w:p w14:paraId="69872BC2" w14:textId="2ACDD4E9" w:rsidR="00E012ED" w:rsidRPr="00265F28" w:rsidRDefault="006B7FE8" w:rsidP="004B6A89">
      <w:pPr>
        <w:jc w:val="both"/>
        <w:rPr>
          <w:rFonts w:ascii="Arial" w:hAnsi="Arial" w:cs="Arial"/>
          <w:b/>
          <w:bCs/>
        </w:rPr>
      </w:pPr>
      <w:r w:rsidRPr="00265F28">
        <w:rPr>
          <w:rFonts w:ascii="Arial" w:hAnsi="Arial" w:cs="Arial"/>
          <w:b/>
          <w:bCs/>
        </w:rPr>
        <w:lastRenderedPageBreak/>
        <w:t xml:space="preserve">County Agricultural </w:t>
      </w:r>
      <w:r w:rsidR="00C96EE9" w:rsidRPr="00265F28">
        <w:rPr>
          <w:rFonts w:ascii="Arial" w:hAnsi="Arial" w:cs="Arial"/>
          <w:b/>
          <w:bCs/>
        </w:rPr>
        <w:t>Surveys</w:t>
      </w:r>
    </w:p>
    <w:p w14:paraId="3E39A5F9" w14:textId="7BE01327" w:rsidR="00B203BC" w:rsidRPr="00265F28" w:rsidRDefault="006B7FE8" w:rsidP="004B6A89">
      <w:pPr>
        <w:jc w:val="both"/>
        <w:rPr>
          <w:rFonts w:ascii="Arial" w:hAnsi="Arial" w:cs="Arial"/>
        </w:rPr>
      </w:pPr>
      <w:r w:rsidRPr="00265F28">
        <w:rPr>
          <w:rFonts w:ascii="Arial" w:hAnsi="Arial" w:cs="Arial"/>
        </w:rPr>
        <w:t>The Board of Agricultu</w:t>
      </w:r>
      <w:r w:rsidR="004E1DFB" w:rsidRPr="00265F28">
        <w:rPr>
          <w:rFonts w:ascii="Arial" w:hAnsi="Arial" w:cs="Arial"/>
        </w:rPr>
        <w:t xml:space="preserve">re </w:t>
      </w:r>
      <w:r w:rsidR="00A83BB5" w:rsidRPr="00265F28">
        <w:rPr>
          <w:rFonts w:ascii="Arial" w:hAnsi="Arial" w:cs="Arial"/>
        </w:rPr>
        <w:t xml:space="preserve">produced </w:t>
      </w:r>
      <w:r w:rsidR="004E1DFB" w:rsidRPr="00265F28">
        <w:rPr>
          <w:rFonts w:ascii="Arial" w:hAnsi="Arial" w:cs="Arial"/>
        </w:rPr>
        <w:t xml:space="preserve">County surveys, </w:t>
      </w:r>
      <w:r w:rsidR="00703BAD" w:rsidRPr="00265F28">
        <w:rPr>
          <w:rFonts w:ascii="Arial" w:hAnsi="Arial" w:cs="Arial"/>
        </w:rPr>
        <w:t>entitled</w:t>
      </w:r>
      <w:r w:rsidR="00214140" w:rsidRPr="00265F28">
        <w:rPr>
          <w:rFonts w:ascii="Arial" w:hAnsi="Arial" w:cs="Arial"/>
        </w:rPr>
        <w:t xml:space="preserve"> </w:t>
      </w:r>
      <w:r w:rsidR="00D612C9" w:rsidRPr="00265F28">
        <w:rPr>
          <w:rFonts w:ascii="Arial" w:hAnsi="Arial" w:cs="Arial"/>
          <w:i/>
          <w:iCs/>
        </w:rPr>
        <w:t>General Views</w:t>
      </w:r>
      <w:r w:rsidR="00043E14" w:rsidRPr="00265F28">
        <w:rPr>
          <w:rFonts w:ascii="Arial" w:hAnsi="Arial" w:cs="Arial"/>
        </w:rPr>
        <w:t>,</w:t>
      </w:r>
      <w:r w:rsidR="00E25C07" w:rsidRPr="00265F28">
        <w:rPr>
          <w:rFonts w:ascii="Arial" w:hAnsi="Arial" w:cs="Arial"/>
        </w:rPr>
        <w:t xml:space="preserve"> between 1769 and </w:t>
      </w:r>
      <w:r w:rsidR="00F83531" w:rsidRPr="00265F28">
        <w:rPr>
          <w:rFonts w:ascii="Arial" w:hAnsi="Arial" w:cs="Arial"/>
        </w:rPr>
        <w:t>18</w:t>
      </w:r>
      <w:r w:rsidR="00E25C07" w:rsidRPr="00265F28">
        <w:rPr>
          <w:rFonts w:ascii="Arial" w:hAnsi="Arial" w:cs="Arial"/>
        </w:rPr>
        <w:t>13</w:t>
      </w:r>
      <w:r w:rsidR="00F83531" w:rsidRPr="00265F28">
        <w:rPr>
          <w:rFonts w:ascii="Arial" w:hAnsi="Arial" w:cs="Arial"/>
        </w:rPr>
        <w:t>.</w:t>
      </w:r>
      <w:r w:rsidR="008A456A" w:rsidRPr="00265F28">
        <w:rPr>
          <w:rFonts w:ascii="Arial" w:hAnsi="Arial" w:cs="Arial"/>
        </w:rPr>
        <w:t xml:space="preserve"> </w:t>
      </w:r>
      <w:r w:rsidR="009F4D50" w:rsidRPr="00265F28">
        <w:rPr>
          <w:rFonts w:ascii="Arial" w:hAnsi="Arial" w:cs="Arial"/>
        </w:rPr>
        <w:t>Counties commonly had more than one edition</w:t>
      </w:r>
      <w:r w:rsidR="0023340D" w:rsidRPr="00265F28">
        <w:rPr>
          <w:rFonts w:ascii="Arial" w:hAnsi="Arial" w:cs="Arial"/>
        </w:rPr>
        <w:t xml:space="preserve">, whereby the second included feedback </w:t>
      </w:r>
      <w:r w:rsidR="002D2BE0" w:rsidRPr="00265F28">
        <w:rPr>
          <w:rFonts w:ascii="Arial" w:hAnsi="Arial" w:cs="Arial"/>
        </w:rPr>
        <w:t>from</w:t>
      </w:r>
      <w:r w:rsidR="0023340D" w:rsidRPr="00265F28">
        <w:rPr>
          <w:rFonts w:ascii="Arial" w:hAnsi="Arial" w:cs="Arial"/>
        </w:rPr>
        <w:t xml:space="preserve"> questionnaires circulated with the first. </w:t>
      </w:r>
      <w:r w:rsidR="009F4D50" w:rsidRPr="00265F28">
        <w:rPr>
          <w:rFonts w:ascii="Arial" w:hAnsi="Arial" w:cs="Arial"/>
        </w:rPr>
        <w:t xml:space="preserve"> </w:t>
      </w:r>
      <w:r w:rsidR="00E200DC" w:rsidRPr="00265F28">
        <w:rPr>
          <w:rFonts w:ascii="Arial" w:hAnsi="Arial" w:cs="Arial"/>
        </w:rPr>
        <w:t>A</w:t>
      </w:r>
      <w:r w:rsidR="006016C5" w:rsidRPr="00265F28">
        <w:rPr>
          <w:rFonts w:ascii="Arial" w:hAnsi="Arial" w:cs="Arial"/>
        </w:rPr>
        <w:t xml:space="preserve">n </w:t>
      </w:r>
      <w:r w:rsidR="006016C5" w:rsidRPr="00265F28">
        <w:rPr>
          <w:rFonts w:ascii="Arial" w:hAnsi="Arial" w:cs="Arial"/>
          <w:i/>
          <w:iCs/>
        </w:rPr>
        <w:t>abstract</w:t>
      </w:r>
      <w:r w:rsidR="00026D0E" w:rsidRPr="00265F28">
        <w:rPr>
          <w:rFonts w:ascii="Arial" w:hAnsi="Arial" w:cs="Arial"/>
          <w:i/>
          <w:iCs/>
        </w:rPr>
        <w:t xml:space="preserve"> review</w:t>
      </w:r>
      <w:r w:rsidR="006016C5" w:rsidRPr="00265F28">
        <w:rPr>
          <w:rFonts w:ascii="Arial" w:hAnsi="Arial" w:cs="Arial"/>
          <w:i/>
          <w:iCs/>
        </w:rPr>
        <w:t xml:space="preserve"> </w:t>
      </w:r>
      <w:r w:rsidR="00E200DC" w:rsidRPr="30FAEE97">
        <w:rPr>
          <w:rFonts w:ascii="Arial" w:hAnsi="Arial" w:cs="Arial"/>
          <w:i/>
        </w:rPr>
        <w:t>version</w:t>
      </w:r>
      <w:r w:rsidR="0005468F" w:rsidRPr="00265F28">
        <w:rPr>
          <w:rFonts w:ascii="Arial" w:hAnsi="Arial" w:cs="Arial"/>
        </w:rPr>
        <w:t xml:space="preserve">, </w:t>
      </w:r>
      <w:r w:rsidR="00E200DC" w:rsidRPr="00265F28">
        <w:rPr>
          <w:rFonts w:ascii="Arial" w:hAnsi="Arial" w:cs="Arial"/>
        </w:rPr>
        <w:t>edited by William Marshall</w:t>
      </w:r>
      <w:r w:rsidR="0002594E" w:rsidRPr="00265F28">
        <w:rPr>
          <w:rFonts w:ascii="Arial" w:hAnsi="Arial" w:cs="Arial"/>
        </w:rPr>
        <w:t>, was published</w:t>
      </w:r>
      <w:r w:rsidR="00E200DC" w:rsidRPr="00265F28">
        <w:rPr>
          <w:rFonts w:ascii="Arial" w:hAnsi="Arial" w:cs="Arial"/>
        </w:rPr>
        <w:t xml:space="preserve"> in 18</w:t>
      </w:r>
      <w:r w:rsidR="006473EE" w:rsidRPr="00265F28">
        <w:rPr>
          <w:rFonts w:ascii="Arial" w:hAnsi="Arial" w:cs="Arial"/>
        </w:rPr>
        <w:t>1</w:t>
      </w:r>
      <w:r w:rsidR="005F7431" w:rsidRPr="00265F28">
        <w:rPr>
          <w:rFonts w:ascii="Arial" w:hAnsi="Arial" w:cs="Arial"/>
        </w:rPr>
        <w:t>5</w:t>
      </w:r>
      <w:r w:rsidR="00EE0DC7" w:rsidRPr="00265F28">
        <w:rPr>
          <w:rFonts w:ascii="Arial" w:hAnsi="Arial" w:cs="Arial"/>
        </w:rPr>
        <w:t xml:space="preserve"> </w:t>
      </w:r>
      <w:r w:rsidR="003F2E00" w:rsidRPr="00265F28">
        <w:rPr>
          <w:rFonts w:ascii="Arial" w:hAnsi="Arial" w:cs="Arial"/>
        </w:rPr>
        <w:t xml:space="preserve">and reprinted </w:t>
      </w:r>
      <w:r w:rsidR="009324C7" w:rsidRPr="00265F28">
        <w:rPr>
          <w:rFonts w:ascii="Arial" w:hAnsi="Arial" w:cs="Arial"/>
        </w:rPr>
        <w:t>in 1968</w:t>
      </w:r>
      <w:r w:rsidR="006473EE" w:rsidRPr="00265F28">
        <w:rPr>
          <w:rFonts w:ascii="Arial" w:hAnsi="Arial" w:cs="Arial"/>
        </w:rPr>
        <w:t xml:space="preserve">. </w:t>
      </w:r>
      <w:r w:rsidR="008A456A" w:rsidRPr="00265F28">
        <w:rPr>
          <w:rFonts w:ascii="Arial" w:hAnsi="Arial" w:cs="Arial"/>
        </w:rPr>
        <w:t>The Royal Agricultural Society</w:t>
      </w:r>
      <w:r w:rsidR="00774FDC" w:rsidRPr="00265F28">
        <w:rPr>
          <w:rFonts w:ascii="Arial" w:hAnsi="Arial" w:cs="Arial"/>
        </w:rPr>
        <w:t xml:space="preserve"> of England</w:t>
      </w:r>
      <w:r w:rsidR="00A00E86" w:rsidRPr="00265F28">
        <w:rPr>
          <w:rFonts w:ascii="Arial" w:hAnsi="Arial" w:cs="Arial"/>
        </w:rPr>
        <w:t xml:space="preserve"> (RASE)</w:t>
      </w:r>
      <w:r w:rsidR="00135D0E" w:rsidRPr="00265F28">
        <w:rPr>
          <w:rFonts w:ascii="Arial" w:hAnsi="Arial" w:cs="Arial"/>
        </w:rPr>
        <w:t xml:space="preserve"> </w:t>
      </w:r>
      <w:r w:rsidR="00E714B0" w:rsidRPr="00265F28">
        <w:rPr>
          <w:rFonts w:ascii="Arial" w:hAnsi="Arial" w:cs="Arial"/>
          <w:i/>
          <w:iCs/>
        </w:rPr>
        <w:t xml:space="preserve">prize essay </w:t>
      </w:r>
      <w:r w:rsidR="00E714B0" w:rsidRPr="00265F28">
        <w:rPr>
          <w:rFonts w:ascii="Arial" w:hAnsi="Arial" w:cs="Arial"/>
        </w:rPr>
        <w:t>competition</w:t>
      </w:r>
      <w:r w:rsidR="00135D0E" w:rsidRPr="00265F28">
        <w:rPr>
          <w:rFonts w:ascii="Arial" w:hAnsi="Arial" w:cs="Arial"/>
        </w:rPr>
        <w:t xml:space="preserve"> </w:t>
      </w:r>
      <w:r w:rsidR="00CE5EC7" w:rsidRPr="00265F28">
        <w:rPr>
          <w:rFonts w:ascii="Arial" w:hAnsi="Arial" w:cs="Arial"/>
        </w:rPr>
        <w:t xml:space="preserve">led to </w:t>
      </w:r>
      <w:r w:rsidR="008A456A" w:rsidRPr="00265F28">
        <w:rPr>
          <w:rFonts w:ascii="Arial" w:hAnsi="Arial" w:cs="Arial"/>
        </w:rPr>
        <w:t xml:space="preserve">a </w:t>
      </w:r>
      <w:r w:rsidR="004356C4" w:rsidRPr="00265F28">
        <w:rPr>
          <w:rFonts w:ascii="Arial" w:hAnsi="Arial" w:cs="Arial"/>
        </w:rPr>
        <w:t xml:space="preserve">further </w:t>
      </w:r>
      <w:r w:rsidR="008A456A" w:rsidRPr="00265F28">
        <w:rPr>
          <w:rFonts w:ascii="Arial" w:hAnsi="Arial" w:cs="Arial"/>
        </w:rPr>
        <w:t xml:space="preserve">set of </w:t>
      </w:r>
      <w:r w:rsidR="00EB4B18" w:rsidRPr="00265F28">
        <w:rPr>
          <w:rFonts w:ascii="Arial" w:hAnsi="Arial" w:cs="Arial"/>
        </w:rPr>
        <w:t>county surveys in the 1840s</w:t>
      </w:r>
      <w:r w:rsidR="00774FDC" w:rsidRPr="00265F28">
        <w:rPr>
          <w:rFonts w:ascii="Arial" w:hAnsi="Arial" w:cs="Arial"/>
        </w:rPr>
        <w:t>.</w:t>
      </w:r>
      <w:r w:rsidR="008F6489" w:rsidRPr="00265F28">
        <w:rPr>
          <w:rFonts w:ascii="Arial" w:hAnsi="Arial" w:cs="Arial"/>
        </w:rPr>
        <w:t xml:space="preserve"> </w:t>
      </w:r>
      <w:r w:rsidR="00512F2B" w:rsidRPr="00265F28">
        <w:rPr>
          <w:rFonts w:ascii="Arial" w:hAnsi="Arial" w:cs="Arial"/>
        </w:rPr>
        <w:t>East Anglian</w:t>
      </w:r>
      <w:r w:rsidR="00B04F1B" w:rsidRPr="00265F28">
        <w:rPr>
          <w:rFonts w:ascii="Arial" w:hAnsi="Arial" w:cs="Arial"/>
        </w:rPr>
        <w:t xml:space="preserve"> </w:t>
      </w:r>
      <w:r w:rsidR="008D4480" w:rsidRPr="00265F28">
        <w:rPr>
          <w:rFonts w:ascii="Arial" w:hAnsi="Arial" w:cs="Arial"/>
        </w:rPr>
        <w:t>surveys</w:t>
      </w:r>
      <w:r w:rsidR="00085323" w:rsidRPr="00265F28">
        <w:rPr>
          <w:rFonts w:ascii="Arial" w:hAnsi="Arial" w:cs="Arial"/>
        </w:rPr>
        <w:t xml:space="preserve">, </w:t>
      </w:r>
      <w:r w:rsidR="00512F2B" w:rsidRPr="00265F28">
        <w:rPr>
          <w:rFonts w:ascii="Arial" w:hAnsi="Arial" w:cs="Arial"/>
        </w:rPr>
        <w:t>summarised in th</w:t>
      </w:r>
      <w:r w:rsidR="00372692" w:rsidRPr="00265F28">
        <w:rPr>
          <w:rFonts w:ascii="Arial" w:hAnsi="Arial" w:cs="Arial"/>
        </w:rPr>
        <w:t>e t</w:t>
      </w:r>
      <w:r w:rsidR="00512F2B" w:rsidRPr="00265F28">
        <w:rPr>
          <w:rFonts w:ascii="Arial" w:hAnsi="Arial" w:cs="Arial"/>
        </w:rPr>
        <w:t>able</w:t>
      </w:r>
      <w:r w:rsidR="00085323" w:rsidRPr="00265F28">
        <w:rPr>
          <w:rFonts w:ascii="Arial" w:hAnsi="Arial" w:cs="Arial"/>
        </w:rPr>
        <w:t>,</w:t>
      </w:r>
      <w:r w:rsidR="00A74FAB" w:rsidRPr="00265F28">
        <w:rPr>
          <w:rFonts w:ascii="Arial" w:hAnsi="Arial" w:cs="Arial"/>
        </w:rPr>
        <w:t xml:space="preserve"> </w:t>
      </w:r>
      <w:r w:rsidR="004A7E53" w:rsidRPr="00265F28">
        <w:rPr>
          <w:rFonts w:ascii="Arial" w:hAnsi="Arial" w:cs="Arial"/>
        </w:rPr>
        <w:t xml:space="preserve">are </w:t>
      </w:r>
      <w:r w:rsidR="009879FB" w:rsidRPr="00265F28">
        <w:rPr>
          <w:rFonts w:ascii="Arial" w:hAnsi="Arial" w:cs="Arial"/>
        </w:rPr>
        <w:t xml:space="preserve">all </w:t>
      </w:r>
      <w:r w:rsidR="004A7E53" w:rsidRPr="00265F28">
        <w:rPr>
          <w:rFonts w:ascii="Arial" w:hAnsi="Arial" w:cs="Arial"/>
        </w:rPr>
        <w:t>on the Internet Archive</w:t>
      </w:r>
      <w:r w:rsidR="00225027" w:rsidRPr="00265F28">
        <w:rPr>
          <w:rFonts w:ascii="Arial" w:hAnsi="Arial" w:cs="Arial"/>
        </w:rPr>
        <w:t>, LIBRAL</w:t>
      </w:r>
      <w:r w:rsidR="003C0B23" w:rsidRPr="00265F28">
        <w:rPr>
          <w:rFonts w:ascii="Arial" w:hAnsi="Arial" w:cs="Arial"/>
        </w:rPr>
        <w:t xml:space="preserve">, </w:t>
      </w:r>
      <w:r w:rsidR="00225027" w:rsidRPr="00265F28">
        <w:rPr>
          <w:rFonts w:ascii="Arial" w:hAnsi="Arial" w:cs="Arial"/>
        </w:rPr>
        <w:t>Google Books</w:t>
      </w:r>
      <w:r w:rsidR="003C0B23" w:rsidRPr="00265F28">
        <w:rPr>
          <w:rFonts w:ascii="Arial" w:hAnsi="Arial" w:cs="Arial"/>
        </w:rPr>
        <w:t xml:space="preserve"> or BHL.</w:t>
      </w:r>
      <w:r w:rsidR="00347CAC" w:rsidRPr="00265F28">
        <w:rPr>
          <w:rFonts w:ascii="Arial" w:hAnsi="Arial" w:cs="Arial"/>
        </w:rPr>
        <w:t xml:space="preserve"> </w:t>
      </w:r>
    </w:p>
    <w:p w14:paraId="0C867277" w14:textId="32C4DB87" w:rsidR="00BE0EB4" w:rsidRPr="00265F28" w:rsidRDefault="009F0F8A" w:rsidP="004B6A89">
      <w:pPr>
        <w:jc w:val="both"/>
        <w:rPr>
          <w:rFonts w:ascii="Arial" w:hAnsi="Arial" w:cs="Arial"/>
        </w:rPr>
      </w:pPr>
      <w:r w:rsidRPr="00265F28">
        <w:rPr>
          <w:rFonts w:ascii="Arial" w:hAnsi="Arial" w:cs="Arial"/>
        </w:rPr>
        <w:t xml:space="preserve">The volumes of greatest interest to the historian of Suffolk agriculture are Young’s </w:t>
      </w:r>
      <w:r w:rsidRPr="00265F28">
        <w:rPr>
          <w:rFonts w:ascii="Arial" w:hAnsi="Arial" w:cs="Arial"/>
          <w:i/>
          <w:iCs/>
        </w:rPr>
        <w:t>General View</w:t>
      </w:r>
      <w:r w:rsidRPr="00265F28">
        <w:rPr>
          <w:rFonts w:ascii="Arial" w:hAnsi="Arial" w:cs="Arial"/>
        </w:rPr>
        <w:t xml:space="preserve">, Marshall’s </w:t>
      </w:r>
      <w:r w:rsidRPr="00265F28">
        <w:rPr>
          <w:rFonts w:ascii="Arial" w:hAnsi="Arial" w:cs="Arial"/>
          <w:i/>
          <w:iCs/>
        </w:rPr>
        <w:t>Abstract</w:t>
      </w:r>
      <w:r w:rsidRPr="00265F28">
        <w:rPr>
          <w:rFonts w:ascii="Arial" w:hAnsi="Arial" w:cs="Arial"/>
        </w:rPr>
        <w:t xml:space="preserve">, and Raynbird’s </w:t>
      </w:r>
      <w:r w:rsidRPr="00265F28">
        <w:rPr>
          <w:rFonts w:ascii="Arial" w:hAnsi="Arial" w:cs="Arial"/>
          <w:i/>
          <w:iCs/>
        </w:rPr>
        <w:t>Prize Essay</w:t>
      </w:r>
      <w:r w:rsidRPr="00265F28">
        <w:rPr>
          <w:rFonts w:ascii="Arial" w:hAnsi="Arial" w:cs="Arial"/>
        </w:rPr>
        <w:t>. Recent reprints of these three texts are available at record offices and digitised versions can be searched at Google Books.</w:t>
      </w:r>
    </w:p>
    <w:p w14:paraId="697E7086" w14:textId="77777777" w:rsidR="00BE0EB4" w:rsidRPr="00265F28" w:rsidRDefault="00BE0EB4" w:rsidP="004B6A89">
      <w:pPr>
        <w:jc w:val="both"/>
        <w:rPr>
          <w:rFonts w:ascii="Arial" w:hAnsi="Arial" w:cs="Arial"/>
        </w:rPr>
      </w:pPr>
    </w:p>
    <w:tbl>
      <w:tblPr>
        <w:tblStyle w:val="TableGrid"/>
        <w:tblW w:w="0" w:type="auto"/>
        <w:tblLook w:val="04A0" w:firstRow="1" w:lastRow="0" w:firstColumn="1" w:lastColumn="0" w:noHBand="0" w:noVBand="1"/>
      </w:tblPr>
      <w:tblGrid>
        <w:gridCol w:w="1769"/>
        <w:gridCol w:w="2887"/>
        <w:gridCol w:w="2179"/>
        <w:gridCol w:w="2181"/>
      </w:tblGrid>
      <w:tr w:rsidR="00307AF9" w:rsidRPr="00265F28" w14:paraId="197FE31B" w14:textId="77777777" w:rsidTr="0002650E">
        <w:tc>
          <w:tcPr>
            <w:tcW w:w="1625" w:type="dxa"/>
          </w:tcPr>
          <w:p w14:paraId="7C894AB4" w14:textId="77777777" w:rsidR="00307AF9" w:rsidRPr="00265F28" w:rsidRDefault="00307AF9" w:rsidP="004B6A89">
            <w:pPr>
              <w:jc w:val="both"/>
              <w:rPr>
                <w:rFonts w:ascii="Arial" w:hAnsi="Arial" w:cs="Arial"/>
              </w:rPr>
            </w:pPr>
          </w:p>
        </w:tc>
        <w:tc>
          <w:tcPr>
            <w:tcW w:w="2926" w:type="dxa"/>
          </w:tcPr>
          <w:p w14:paraId="3A03E51C" w14:textId="14327082" w:rsidR="00307AF9" w:rsidRPr="00265F28" w:rsidRDefault="00307AF9" w:rsidP="004B6A89">
            <w:pPr>
              <w:jc w:val="both"/>
              <w:rPr>
                <w:rFonts w:ascii="Arial" w:hAnsi="Arial" w:cs="Arial"/>
                <w:i/>
                <w:iCs/>
              </w:rPr>
            </w:pPr>
            <w:r w:rsidRPr="00265F28">
              <w:rPr>
                <w:rFonts w:ascii="Arial" w:hAnsi="Arial" w:cs="Arial"/>
                <w:i/>
                <w:iCs/>
              </w:rPr>
              <w:t>General View</w:t>
            </w:r>
          </w:p>
        </w:tc>
        <w:tc>
          <w:tcPr>
            <w:tcW w:w="2233" w:type="dxa"/>
          </w:tcPr>
          <w:p w14:paraId="4279379E" w14:textId="407D9BFB" w:rsidR="00307AF9" w:rsidRPr="00265F28" w:rsidRDefault="00307AF9" w:rsidP="004B6A89">
            <w:pPr>
              <w:jc w:val="both"/>
              <w:rPr>
                <w:rFonts w:ascii="Arial" w:hAnsi="Arial" w:cs="Arial"/>
                <w:i/>
                <w:iCs/>
              </w:rPr>
            </w:pPr>
            <w:r w:rsidRPr="00265F28">
              <w:rPr>
                <w:rFonts w:ascii="Arial" w:hAnsi="Arial" w:cs="Arial"/>
                <w:i/>
                <w:iCs/>
              </w:rPr>
              <w:t>Abstract</w:t>
            </w:r>
            <w:r w:rsidR="00966715" w:rsidRPr="00265F28">
              <w:rPr>
                <w:rFonts w:ascii="Arial" w:hAnsi="Arial" w:cs="Arial"/>
                <w:i/>
                <w:iCs/>
              </w:rPr>
              <w:t xml:space="preserve"> Volume 3</w:t>
            </w:r>
            <w:r w:rsidR="00100CDA" w:rsidRPr="00265F28">
              <w:rPr>
                <w:rFonts w:ascii="Arial" w:hAnsi="Arial" w:cs="Arial"/>
                <w:i/>
                <w:iCs/>
              </w:rPr>
              <w:t xml:space="preserve"> </w:t>
            </w:r>
            <w:r w:rsidR="001E2BAD" w:rsidRPr="00265F28">
              <w:rPr>
                <w:rStyle w:val="FootnoteReference"/>
                <w:rFonts w:ascii="Arial" w:hAnsi="Arial" w:cs="Arial"/>
                <w:i/>
                <w:iCs/>
              </w:rPr>
              <w:footnoteReference w:id="71"/>
            </w:r>
          </w:p>
        </w:tc>
        <w:tc>
          <w:tcPr>
            <w:tcW w:w="2232" w:type="dxa"/>
          </w:tcPr>
          <w:p w14:paraId="3F577713" w14:textId="19DE9466" w:rsidR="00307AF9" w:rsidRPr="00265F28" w:rsidRDefault="00C6273F" w:rsidP="004B6A89">
            <w:pPr>
              <w:jc w:val="both"/>
              <w:rPr>
                <w:rFonts w:ascii="Arial" w:hAnsi="Arial" w:cs="Arial"/>
                <w:i/>
                <w:iCs/>
              </w:rPr>
            </w:pPr>
            <w:r w:rsidRPr="00265F28">
              <w:rPr>
                <w:rFonts w:ascii="Arial" w:hAnsi="Arial" w:cs="Arial"/>
                <w:i/>
                <w:iCs/>
              </w:rPr>
              <w:t>Prize Essay</w:t>
            </w:r>
          </w:p>
        </w:tc>
      </w:tr>
      <w:tr w:rsidR="0002650E" w:rsidRPr="00265F28" w14:paraId="2795932E" w14:textId="77777777" w:rsidTr="0002650E">
        <w:tc>
          <w:tcPr>
            <w:tcW w:w="1625" w:type="dxa"/>
          </w:tcPr>
          <w:p w14:paraId="09A9384E" w14:textId="24735CFA" w:rsidR="0002650E" w:rsidRPr="00265F28" w:rsidRDefault="0002650E" w:rsidP="004B6A89">
            <w:pPr>
              <w:jc w:val="both"/>
              <w:rPr>
                <w:rFonts w:ascii="Arial" w:hAnsi="Arial" w:cs="Arial"/>
              </w:rPr>
            </w:pPr>
            <w:r w:rsidRPr="00265F28">
              <w:rPr>
                <w:rFonts w:ascii="Arial" w:hAnsi="Arial" w:cs="Arial"/>
              </w:rPr>
              <w:t>Suffolk</w:t>
            </w:r>
          </w:p>
        </w:tc>
        <w:tc>
          <w:tcPr>
            <w:tcW w:w="2926" w:type="dxa"/>
          </w:tcPr>
          <w:p w14:paraId="3BE1AEB3" w14:textId="7EC40FBD" w:rsidR="0002650E" w:rsidRPr="00265F28" w:rsidRDefault="0002650E" w:rsidP="004B6A89">
            <w:pPr>
              <w:jc w:val="both"/>
              <w:rPr>
                <w:rFonts w:ascii="Arial" w:hAnsi="Arial" w:cs="Arial"/>
              </w:rPr>
            </w:pPr>
            <w:r w:rsidRPr="00265F28">
              <w:rPr>
                <w:rFonts w:ascii="Arial" w:hAnsi="Arial" w:cs="Arial"/>
              </w:rPr>
              <w:t>Young1794/1813</w:t>
            </w:r>
            <w:r w:rsidRPr="00265F28">
              <w:rPr>
                <w:rStyle w:val="FootnoteReference"/>
                <w:rFonts w:ascii="Arial" w:hAnsi="Arial" w:cs="Arial"/>
              </w:rPr>
              <w:footnoteReference w:id="72"/>
            </w:r>
          </w:p>
        </w:tc>
        <w:tc>
          <w:tcPr>
            <w:tcW w:w="2233" w:type="dxa"/>
          </w:tcPr>
          <w:p w14:paraId="5BF7E2DD" w14:textId="79EE3D24" w:rsidR="0002650E" w:rsidRPr="00265F28" w:rsidRDefault="0002650E" w:rsidP="004B6A89">
            <w:pPr>
              <w:jc w:val="both"/>
              <w:rPr>
                <w:rFonts w:ascii="Arial" w:hAnsi="Arial" w:cs="Arial"/>
              </w:rPr>
            </w:pPr>
            <w:r w:rsidRPr="00265F28">
              <w:rPr>
                <w:rFonts w:ascii="Arial" w:hAnsi="Arial" w:cs="Arial"/>
              </w:rPr>
              <w:t>Pages 404-467</w:t>
            </w:r>
          </w:p>
        </w:tc>
        <w:tc>
          <w:tcPr>
            <w:tcW w:w="2232" w:type="dxa"/>
          </w:tcPr>
          <w:p w14:paraId="4FC73052" w14:textId="51AD5EB5" w:rsidR="0002650E" w:rsidRPr="00265F28" w:rsidRDefault="0002650E" w:rsidP="004B6A89">
            <w:pPr>
              <w:jc w:val="both"/>
              <w:rPr>
                <w:rFonts w:ascii="Arial" w:hAnsi="Arial" w:cs="Arial"/>
              </w:rPr>
            </w:pPr>
            <w:r w:rsidRPr="00265F28">
              <w:rPr>
                <w:rFonts w:ascii="Arial" w:hAnsi="Arial" w:cs="Arial"/>
              </w:rPr>
              <w:t>Raynbird 1849</w:t>
            </w:r>
            <w:r w:rsidRPr="00265F28">
              <w:rPr>
                <w:rStyle w:val="FootnoteReference"/>
                <w:rFonts w:ascii="Arial" w:hAnsi="Arial" w:cs="Arial"/>
              </w:rPr>
              <w:footnoteReference w:id="73"/>
            </w:r>
          </w:p>
        </w:tc>
      </w:tr>
      <w:tr w:rsidR="0002650E" w:rsidRPr="00265F28" w14:paraId="62902489" w14:textId="77777777" w:rsidTr="0002650E">
        <w:tc>
          <w:tcPr>
            <w:tcW w:w="1625" w:type="dxa"/>
          </w:tcPr>
          <w:p w14:paraId="7369D5C6" w14:textId="12212493" w:rsidR="0002650E" w:rsidRPr="00265F28" w:rsidRDefault="0002650E" w:rsidP="004B6A89">
            <w:pPr>
              <w:jc w:val="both"/>
              <w:rPr>
                <w:rFonts w:ascii="Arial" w:hAnsi="Arial" w:cs="Arial"/>
              </w:rPr>
            </w:pPr>
            <w:r w:rsidRPr="00265F28">
              <w:rPr>
                <w:rFonts w:ascii="Arial" w:hAnsi="Arial" w:cs="Arial"/>
              </w:rPr>
              <w:t>Cambridgeshire</w:t>
            </w:r>
          </w:p>
        </w:tc>
        <w:tc>
          <w:tcPr>
            <w:tcW w:w="2926" w:type="dxa"/>
          </w:tcPr>
          <w:p w14:paraId="3E3B1214" w14:textId="4DD229E1" w:rsidR="0002650E" w:rsidRPr="00265F28" w:rsidRDefault="0002650E" w:rsidP="004B6A89">
            <w:pPr>
              <w:jc w:val="both"/>
              <w:rPr>
                <w:rFonts w:ascii="Arial" w:hAnsi="Arial" w:cs="Arial"/>
              </w:rPr>
            </w:pPr>
            <w:r w:rsidRPr="00265F28">
              <w:rPr>
                <w:rFonts w:ascii="Arial" w:hAnsi="Arial" w:cs="Arial"/>
              </w:rPr>
              <w:t>Vancouver 1794</w:t>
            </w:r>
            <w:r w:rsidRPr="00265F28">
              <w:rPr>
                <w:rStyle w:val="FootnoteReference"/>
                <w:rFonts w:ascii="Arial" w:hAnsi="Arial" w:cs="Arial"/>
              </w:rPr>
              <w:footnoteReference w:id="74"/>
            </w:r>
          </w:p>
        </w:tc>
        <w:tc>
          <w:tcPr>
            <w:tcW w:w="2233" w:type="dxa"/>
          </w:tcPr>
          <w:p w14:paraId="7B315A8F" w14:textId="4B154694" w:rsidR="0002650E" w:rsidRPr="00265F28" w:rsidRDefault="0002650E" w:rsidP="004B6A89">
            <w:pPr>
              <w:jc w:val="both"/>
              <w:rPr>
                <w:rFonts w:ascii="Arial" w:hAnsi="Arial" w:cs="Arial"/>
              </w:rPr>
            </w:pPr>
            <w:r w:rsidRPr="00265F28">
              <w:rPr>
                <w:rFonts w:ascii="Arial" w:hAnsi="Arial" w:cs="Arial"/>
              </w:rPr>
              <w:t>Pages 223-281</w:t>
            </w:r>
          </w:p>
        </w:tc>
        <w:tc>
          <w:tcPr>
            <w:tcW w:w="2232" w:type="dxa"/>
          </w:tcPr>
          <w:p w14:paraId="2F6C233A" w14:textId="22849603" w:rsidR="0002650E" w:rsidRPr="00265F28" w:rsidRDefault="0002650E" w:rsidP="004B6A89">
            <w:pPr>
              <w:jc w:val="both"/>
              <w:rPr>
                <w:rFonts w:ascii="Arial" w:hAnsi="Arial" w:cs="Arial"/>
              </w:rPr>
            </w:pPr>
            <w:r w:rsidRPr="00265F28">
              <w:rPr>
                <w:rFonts w:ascii="Arial" w:hAnsi="Arial" w:cs="Arial"/>
              </w:rPr>
              <w:t>Jonas 1846</w:t>
            </w:r>
            <w:r w:rsidR="007437B7" w:rsidRPr="00265F28">
              <w:rPr>
                <w:rStyle w:val="FootnoteReference"/>
                <w:rFonts w:ascii="Arial" w:hAnsi="Arial" w:cs="Arial"/>
              </w:rPr>
              <w:footnoteReference w:id="75"/>
            </w:r>
          </w:p>
        </w:tc>
      </w:tr>
      <w:tr w:rsidR="0002650E" w:rsidRPr="00265F28" w14:paraId="2617A264" w14:textId="77777777" w:rsidTr="0002650E">
        <w:tc>
          <w:tcPr>
            <w:tcW w:w="1625" w:type="dxa"/>
          </w:tcPr>
          <w:p w14:paraId="4ED68C03" w14:textId="64512FE5" w:rsidR="0002650E" w:rsidRPr="00265F28" w:rsidRDefault="0002650E" w:rsidP="004B6A89">
            <w:pPr>
              <w:jc w:val="both"/>
              <w:rPr>
                <w:rFonts w:ascii="Arial" w:hAnsi="Arial" w:cs="Arial"/>
              </w:rPr>
            </w:pPr>
            <w:r w:rsidRPr="00265F28">
              <w:rPr>
                <w:rFonts w:ascii="Arial" w:hAnsi="Arial" w:cs="Arial"/>
              </w:rPr>
              <w:t>Norfolk</w:t>
            </w:r>
          </w:p>
        </w:tc>
        <w:tc>
          <w:tcPr>
            <w:tcW w:w="2926" w:type="dxa"/>
          </w:tcPr>
          <w:p w14:paraId="227366F6" w14:textId="66062B5A" w:rsidR="0002650E" w:rsidRPr="00265F28" w:rsidRDefault="0002650E" w:rsidP="004B6A89">
            <w:pPr>
              <w:jc w:val="both"/>
              <w:rPr>
                <w:rFonts w:ascii="Arial" w:hAnsi="Arial" w:cs="Arial"/>
              </w:rPr>
            </w:pPr>
            <w:r w:rsidRPr="00265F28">
              <w:rPr>
                <w:rFonts w:ascii="Arial" w:hAnsi="Arial" w:cs="Arial"/>
              </w:rPr>
              <w:t>Kent 1794/6</w:t>
            </w:r>
            <w:r w:rsidRPr="00265F28">
              <w:rPr>
                <w:rStyle w:val="FootnoteReference"/>
                <w:rFonts w:ascii="Arial" w:hAnsi="Arial" w:cs="Arial"/>
              </w:rPr>
              <w:footnoteReference w:id="76"/>
            </w:r>
          </w:p>
          <w:p w14:paraId="17C62CAE" w14:textId="429CB215" w:rsidR="0002650E" w:rsidRPr="00265F28" w:rsidRDefault="0002650E" w:rsidP="004B6A89">
            <w:pPr>
              <w:jc w:val="both"/>
              <w:rPr>
                <w:rFonts w:ascii="Arial" w:hAnsi="Arial" w:cs="Arial"/>
              </w:rPr>
            </w:pPr>
            <w:r w:rsidRPr="00265F28">
              <w:rPr>
                <w:rFonts w:ascii="Arial" w:hAnsi="Arial" w:cs="Arial"/>
              </w:rPr>
              <w:t>Young 1804/13</w:t>
            </w:r>
            <w:r w:rsidRPr="00265F28">
              <w:rPr>
                <w:rStyle w:val="FootnoteReference"/>
                <w:rFonts w:ascii="Arial" w:hAnsi="Arial" w:cs="Arial"/>
              </w:rPr>
              <w:footnoteReference w:id="77"/>
            </w:r>
          </w:p>
        </w:tc>
        <w:tc>
          <w:tcPr>
            <w:tcW w:w="2233" w:type="dxa"/>
          </w:tcPr>
          <w:p w14:paraId="28ACBDAB" w14:textId="55DC9CB1" w:rsidR="0002650E" w:rsidRPr="00265F28" w:rsidRDefault="0002650E" w:rsidP="004B6A89">
            <w:pPr>
              <w:jc w:val="both"/>
              <w:rPr>
                <w:rFonts w:ascii="Arial" w:hAnsi="Arial" w:cs="Arial"/>
              </w:rPr>
            </w:pPr>
            <w:r w:rsidRPr="00265F28">
              <w:rPr>
                <w:rFonts w:ascii="Arial" w:hAnsi="Arial" w:cs="Arial"/>
              </w:rPr>
              <w:t>Pages 294-403</w:t>
            </w:r>
          </w:p>
        </w:tc>
        <w:tc>
          <w:tcPr>
            <w:tcW w:w="2232" w:type="dxa"/>
          </w:tcPr>
          <w:p w14:paraId="05F51447" w14:textId="224F0266" w:rsidR="0002650E" w:rsidRPr="00265F28" w:rsidRDefault="0002650E" w:rsidP="004B6A89">
            <w:pPr>
              <w:jc w:val="both"/>
              <w:rPr>
                <w:rFonts w:ascii="Arial" w:hAnsi="Arial" w:cs="Arial"/>
              </w:rPr>
            </w:pPr>
            <w:r w:rsidRPr="00265F28">
              <w:rPr>
                <w:rFonts w:ascii="Arial" w:hAnsi="Arial" w:cs="Arial"/>
              </w:rPr>
              <w:t>Bacon</w:t>
            </w:r>
            <w:r w:rsidRPr="00265F28">
              <w:rPr>
                <w:rStyle w:val="FootnoteReference"/>
                <w:rFonts w:ascii="Arial" w:hAnsi="Arial" w:cs="Arial"/>
              </w:rPr>
              <w:footnoteReference w:id="78"/>
            </w:r>
          </w:p>
        </w:tc>
      </w:tr>
      <w:tr w:rsidR="0002650E" w:rsidRPr="00265F28" w14:paraId="0587068A" w14:textId="77777777" w:rsidTr="0002650E">
        <w:tc>
          <w:tcPr>
            <w:tcW w:w="1625" w:type="dxa"/>
          </w:tcPr>
          <w:p w14:paraId="65DB5066" w14:textId="5483D988" w:rsidR="0002650E" w:rsidRPr="00265F28" w:rsidRDefault="0002650E" w:rsidP="004B6A89">
            <w:pPr>
              <w:jc w:val="both"/>
              <w:rPr>
                <w:rFonts w:ascii="Arial" w:hAnsi="Arial" w:cs="Arial"/>
              </w:rPr>
            </w:pPr>
            <w:r w:rsidRPr="00265F28">
              <w:rPr>
                <w:rFonts w:ascii="Arial" w:hAnsi="Arial" w:cs="Arial"/>
              </w:rPr>
              <w:t>Essex</w:t>
            </w:r>
          </w:p>
        </w:tc>
        <w:tc>
          <w:tcPr>
            <w:tcW w:w="2926" w:type="dxa"/>
          </w:tcPr>
          <w:p w14:paraId="69A16930" w14:textId="24384B3A" w:rsidR="0002650E" w:rsidRPr="00265F28" w:rsidRDefault="0002650E" w:rsidP="004B6A89">
            <w:pPr>
              <w:jc w:val="both"/>
              <w:rPr>
                <w:rFonts w:ascii="Arial" w:hAnsi="Arial" w:cs="Arial"/>
              </w:rPr>
            </w:pPr>
            <w:r w:rsidRPr="00265F28">
              <w:rPr>
                <w:rFonts w:ascii="Arial" w:hAnsi="Arial" w:cs="Arial"/>
              </w:rPr>
              <w:t>Griggs</w:t>
            </w:r>
            <w:r w:rsidRPr="00265F28">
              <w:rPr>
                <w:rStyle w:val="FootnoteReference"/>
                <w:rFonts w:ascii="Arial" w:hAnsi="Arial" w:cs="Arial"/>
              </w:rPr>
              <w:footnoteReference w:id="79"/>
            </w:r>
          </w:p>
          <w:p w14:paraId="1DF1DE80" w14:textId="01494BB7" w:rsidR="0002650E" w:rsidRPr="00265F28" w:rsidRDefault="0002650E" w:rsidP="004B6A89">
            <w:pPr>
              <w:jc w:val="both"/>
              <w:rPr>
                <w:rFonts w:ascii="Arial" w:hAnsi="Arial" w:cs="Arial"/>
              </w:rPr>
            </w:pPr>
            <w:r w:rsidRPr="00265F28">
              <w:rPr>
                <w:rFonts w:ascii="Arial" w:hAnsi="Arial" w:cs="Arial"/>
              </w:rPr>
              <w:t>Vancouver</w:t>
            </w:r>
            <w:r w:rsidRPr="00265F28">
              <w:rPr>
                <w:rStyle w:val="FootnoteReference"/>
                <w:rFonts w:ascii="Arial" w:hAnsi="Arial" w:cs="Arial"/>
              </w:rPr>
              <w:footnoteReference w:id="80"/>
            </w:r>
          </w:p>
          <w:p w14:paraId="29A8348B" w14:textId="61A51096" w:rsidR="0002650E" w:rsidRPr="00265F28" w:rsidRDefault="0002650E" w:rsidP="004B6A89">
            <w:pPr>
              <w:jc w:val="both"/>
              <w:rPr>
                <w:rFonts w:ascii="Arial" w:hAnsi="Arial" w:cs="Arial"/>
              </w:rPr>
            </w:pPr>
            <w:r w:rsidRPr="00265F28">
              <w:rPr>
                <w:rFonts w:ascii="Arial" w:hAnsi="Arial" w:cs="Arial"/>
              </w:rPr>
              <w:t>Young</w:t>
            </w:r>
            <w:r w:rsidRPr="00265F28">
              <w:rPr>
                <w:rStyle w:val="FootnoteReference"/>
                <w:rFonts w:ascii="Arial" w:hAnsi="Arial" w:cs="Arial"/>
              </w:rPr>
              <w:footnoteReference w:id="81"/>
            </w:r>
          </w:p>
        </w:tc>
        <w:tc>
          <w:tcPr>
            <w:tcW w:w="2233" w:type="dxa"/>
          </w:tcPr>
          <w:p w14:paraId="34F48A05" w14:textId="392A5338" w:rsidR="0002650E" w:rsidRPr="00265F28" w:rsidRDefault="0002650E" w:rsidP="004B6A89">
            <w:pPr>
              <w:jc w:val="both"/>
              <w:rPr>
                <w:rFonts w:ascii="Arial" w:hAnsi="Arial" w:cs="Arial"/>
              </w:rPr>
            </w:pPr>
            <w:r w:rsidRPr="00265F28">
              <w:rPr>
                <w:rFonts w:ascii="Arial" w:hAnsi="Arial" w:cs="Arial"/>
              </w:rPr>
              <w:t>Pages 468-528</w:t>
            </w:r>
          </w:p>
        </w:tc>
        <w:tc>
          <w:tcPr>
            <w:tcW w:w="2232" w:type="dxa"/>
          </w:tcPr>
          <w:p w14:paraId="245FAD45" w14:textId="2E320C1D" w:rsidR="0002650E" w:rsidRPr="00265F28" w:rsidRDefault="0002650E" w:rsidP="004B6A89">
            <w:pPr>
              <w:jc w:val="both"/>
              <w:rPr>
                <w:rFonts w:ascii="Arial" w:hAnsi="Arial" w:cs="Arial"/>
              </w:rPr>
            </w:pPr>
            <w:r w:rsidRPr="00265F28">
              <w:rPr>
                <w:rFonts w:ascii="Arial" w:hAnsi="Arial" w:cs="Arial"/>
              </w:rPr>
              <w:t>Baker 1844</w:t>
            </w:r>
            <w:r w:rsidRPr="00265F28">
              <w:rPr>
                <w:rStyle w:val="FootnoteReference"/>
                <w:rFonts w:ascii="Arial" w:hAnsi="Arial" w:cs="Arial"/>
              </w:rPr>
              <w:footnoteReference w:id="82"/>
            </w:r>
          </w:p>
        </w:tc>
      </w:tr>
    </w:tbl>
    <w:p w14:paraId="73098634" w14:textId="77777777" w:rsidR="0055547F" w:rsidRPr="00265F28" w:rsidRDefault="0055547F" w:rsidP="004B6A89">
      <w:pPr>
        <w:jc w:val="both"/>
        <w:rPr>
          <w:rFonts w:ascii="Arial" w:hAnsi="Arial" w:cs="Arial"/>
        </w:rPr>
      </w:pPr>
    </w:p>
    <w:p w14:paraId="36EC1130" w14:textId="2767CA5B" w:rsidR="00452233" w:rsidRPr="00265F28" w:rsidRDefault="00401341" w:rsidP="004B6A89">
      <w:pPr>
        <w:jc w:val="both"/>
        <w:rPr>
          <w:rFonts w:ascii="Arial" w:hAnsi="Arial" w:cs="Arial"/>
          <w:i/>
          <w:iCs/>
        </w:rPr>
      </w:pPr>
      <w:r w:rsidRPr="00265F28">
        <w:rPr>
          <w:rFonts w:ascii="Arial" w:hAnsi="Arial" w:cs="Arial"/>
        </w:rPr>
        <w:t>Four</w:t>
      </w:r>
      <w:r w:rsidR="00525E0C" w:rsidRPr="00265F28">
        <w:rPr>
          <w:rFonts w:ascii="Arial" w:hAnsi="Arial" w:cs="Arial"/>
        </w:rPr>
        <w:t xml:space="preserve"> </w:t>
      </w:r>
      <w:r w:rsidR="0023340D" w:rsidRPr="00265F28">
        <w:rPr>
          <w:rFonts w:ascii="Arial" w:hAnsi="Arial" w:cs="Arial"/>
        </w:rPr>
        <w:t>single author survey</w:t>
      </w:r>
      <w:r w:rsidR="000E02E7" w:rsidRPr="00265F28">
        <w:rPr>
          <w:rFonts w:ascii="Arial" w:hAnsi="Arial" w:cs="Arial"/>
        </w:rPr>
        <w:t>s</w:t>
      </w:r>
      <w:r w:rsidR="00BE6947" w:rsidRPr="00265F28">
        <w:rPr>
          <w:rFonts w:ascii="Arial" w:hAnsi="Arial" w:cs="Arial"/>
        </w:rPr>
        <w:t xml:space="preserve"> provide useful </w:t>
      </w:r>
      <w:r w:rsidR="00D80E20" w:rsidRPr="00265F28">
        <w:rPr>
          <w:rFonts w:ascii="Arial" w:hAnsi="Arial" w:cs="Arial"/>
        </w:rPr>
        <w:t xml:space="preserve">period </w:t>
      </w:r>
      <w:r w:rsidR="00BE6947" w:rsidRPr="00265F28">
        <w:rPr>
          <w:rFonts w:ascii="Arial" w:hAnsi="Arial" w:cs="Arial"/>
        </w:rPr>
        <w:t>information</w:t>
      </w:r>
      <w:r w:rsidR="00D80E20" w:rsidRPr="00265F28">
        <w:rPr>
          <w:rFonts w:ascii="Arial" w:hAnsi="Arial" w:cs="Arial"/>
        </w:rPr>
        <w:t xml:space="preserve">. </w:t>
      </w:r>
      <w:r w:rsidR="00C74012" w:rsidRPr="00265F28">
        <w:rPr>
          <w:rFonts w:ascii="Arial" w:hAnsi="Arial" w:cs="Arial"/>
        </w:rPr>
        <w:t xml:space="preserve">In 1850 James Caird published </w:t>
      </w:r>
      <w:r w:rsidR="00934FB3" w:rsidRPr="00265F28">
        <w:rPr>
          <w:rFonts w:ascii="Arial" w:hAnsi="Arial" w:cs="Arial"/>
        </w:rPr>
        <w:t xml:space="preserve">his </w:t>
      </w:r>
      <w:r w:rsidR="00C74012" w:rsidRPr="00265F28">
        <w:rPr>
          <w:rFonts w:ascii="Arial" w:hAnsi="Arial" w:cs="Arial"/>
          <w:i/>
          <w:iCs/>
        </w:rPr>
        <w:t xml:space="preserve">English Agriculture, </w:t>
      </w:r>
      <w:r w:rsidR="001117AE" w:rsidRPr="00265F28">
        <w:rPr>
          <w:rFonts w:ascii="Arial" w:hAnsi="Arial" w:cs="Arial"/>
        </w:rPr>
        <w:t xml:space="preserve">in which </w:t>
      </w:r>
      <w:r w:rsidR="0018542C" w:rsidRPr="00265F28">
        <w:rPr>
          <w:rFonts w:ascii="Arial" w:hAnsi="Arial" w:cs="Arial"/>
        </w:rPr>
        <w:t>chapters 17-21</w:t>
      </w:r>
      <w:r w:rsidR="0041501D" w:rsidRPr="00265F28">
        <w:rPr>
          <w:rFonts w:ascii="Arial" w:hAnsi="Arial" w:cs="Arial"/>
        </w:rPr>
        <w:t xml:space="preserve"> </w:t>
      </w:r>
      <w:r w:rsidR="00004644" w:rsidRPr="00265F28">
        <w:rPr>
          <w:rFonts w:ascii="Arial" w:hAnsi="Arial" w:cs="Arial"/>
        </w:rPr>
        <w:t>deal with East Anglia</w:t>
      </w:r>
      <w:r w:rsidR="00C74012" w:rsidRPr="00265F28">
        <w:rPr>
          <w:rFonts w:ascii="Arial" w:hAnsi="Arial" w:cs="Arial"/>
        </w:rPr>
        <w:t>.</w:t>
      </w:r>
      <w:r w:rsidR="00C74012" w:rsidRPr="00265F28">
        <w:rPr>
          <w:rStyle w:val="FootnoteReference"/>
          <w:rFonts w:ascii="Arial" w:hAnsi="Arial" w:cs="Arial"/>
        </w:rPr>
        <w:footnoteReference w:id="83"/>
      </w:r>
      <w:r w:rsidR="008A6CAE" w:rsidRPr="00265F28">
        <w:rPr>
          <w:rFonts w:ascii="Arial" w:hAnsi="Arial" w:cs="Arial"/>
        </w:rPr>
        <w:t xml:space="preserve"> </w:t>
      </w:r>
      <w:r w:rsidR="005E0AFA" w:rsidRPr="00265F28">
        <w:rPr>
          <w:rFonts w:ascii="Arial" w:hAnsi="Arial" w:cs="Arial"/>
        </w:rPr>
        <w:t>Rider Haggard</w:t>
      </w:r>
      <w:r w:rsidR="00E00D61" w:rsidRPr="00265F28">
        <w:rPr>
          <w:rFonts w:ascii="Arial" w:hAnsi="Arial" w:cs="Arial"/>
        </w:rPr>
        <w:t>’s 1912</w:t>
      </w:r>
      <w:r w:rsidR="005E0AFA" w:rsidRPr="00265F28">
        <w:rPr>
          <w:rFonts w:ascii="Arial" w:hAnsi="Arial" w:cs="Arial"/>
        </w:rPr>
        <w:t xml:space="preserve"> </w:t>
      </w:r>
      <w:r w:rsidR="005E0AFA" w:rsidRPr="00265F28">
        <w:rPr>
          <w:rFonts w:ascii="Arial" w:hAnsi="Arial" w:cs="Arial"/>
          <w:i/>
          <w:iCs/>
        </w:rPr>
        <w:t>Rural England</w:t>
      </w:r>
      <w:r w:rsidR="008A6CAE" w:rsidRPr="00265F28">
        <w:rPr>
          <w:rFonts w:ascii="Arial" w:hAnsi="Arial" w:cs="Arial"/>
        </w:rPr>
        <w:t xml:space="preserve"> contains </w:t>
      </w:r>
      <w:r w:rsidR="00DC4EF5" w:rsidRPr="00265F28">
        <w:rPr>
          <w:rFonts w:ascii="Arial" w:hAnsi="Arial" w:cs="Arial"/>
        </w:rPr>
        <w:t xml:space="preserve">reports of </w:t>
      </w:r>
      <w:r w:rsidR="0030068F" w:rsidRPr="00265F28">
        <w:rPr>
          <w:rFonts w:ascii="Arial" w:hAnsi="Arial" w:cs="Arial"/>
        </w:rPr>
        <w:t xml:space="preserve">East Anglian farming in </w:t>
      </w:r>
      <w:r w:rsidR="00764220" w:rsidRPr="00265F28">
        <w:rPr>
          <w:rFonts w:ascii="Arial" w:hAnsi="Arial" w:cs="Arial"/>
        </w:rPr>
        <w:t>volume two</w:t>
      </w:r>
      <w:r w:rsidR="00DC4EF5" w:rsidRPr="00265F28">
        <w:rPr>
          <w:rFonts w:ascii="Arial" w:hAnsi="Arial" w:cs="Arial"/>
        </w:rPr>
        <w:t>.</w:t>
      </w:r>
      <w:r w:rsidR="00262347" w:rsidRPr="00265F28">
        <w:rPr>
          <w:rStyle w:val="FootnoteReference"/>
          <w:rFonts w:ascii="Arial" w:hAnsi="Arial" w:cs="Arial"/>
        </w:rPr>
        <w:footnoteReference w:id="84"/>
      </w:r>
      <w:r w:rsidR="00B11247" w:rsidRPr="00265F28">
        <w:rPr>
          <w:rFonts w:ascii="Arial" w:hAnsi="Arial" w:cs="Arial"/>
        </w:rPr>
        <w:t xml:space="preserve"> </w:t>
      </w:r>
      <w:r w:rsidR="00E0171E" w:rsidRPr="00265F28">
        <w:rPr>
          <w:rFonts w:ascii="Arial" w:hAnsi="Arial" w:cs="Arial"/>
          <w:i/>
          <w:iCs/>
        </w:rPr>
        <w:t>A Pilgrimage of British Farming</w:t>
      </w:r>
      <w:r w:rsidR="009E5AF8" w:rsidRPr="00265F28">
        <w:rPr>
          <w:rFonts w:ascii="Arial" w:hAnsi="Arial" w:cs="Arial"/>
          <w:i/>
          <w:iCs/>
        </w:rPr>
        <w:t xml:space="preserve"> </w:t>
      </w:r>
      <w:r w:rsidR="00B11247" w:rsidRPr="00265F28">
        <w:rPr>
          <w:rFonts w:ascii="Arial" w:hAnsi="Arial" w:cs="Arial"/>
        </w:rPr>
        <w:t xml:space="preserve">by </w:t>
      </w:r>
      <w:r w:rsidR="000D2440" w:rsidRPr="00265F28">
        <w:rPr>
          <w:rFonts w:ascii="Arial" w:hAnsi="Arial" w:cs="Arial"/>
        </w:rPr>
        <w:t>A.D. Hall</w:t>
      </w:r>
      <w:r w:rsidR="00290EAB" w:rsidRPr="00265F28">
        <w:rPr>
          <w:rFonts w:ascii="Arial" w:hAnsi="Arial" w:cs="Arial"/>
        </w:rPr>
        <w:t xml:space="preserve">, </w:t>
      </w:r>
      <w:r w:rsidR="00B11247" w:rsidRPr="00265F28">
        <w:rPr>
          <w:rFonts w:ascii="Arial" w:hAnsi="Arial" w:cs="Arial"/>
        </w:rPr>
        <w:t>1913</w:t>
      </w:r>
      <w:r w:rsidR="00290EAB" w:rsidRPr="00265F28">
        <w:rPr>
          <w:rFonts w:ascii="Arial" w:hAnsi="Arial" w:cs="Arial"/>
        </w:rPr>
        <w:t>,</w:t>
      </w:r>
      <w:r w:rsidR="00DC4EF5" w:rsidRPr="00265F28">
        <w:rPr>
          <w:rFonts w:ascii="Arial" w:hAnsi="Arial" w:cs="Arial"/>
          <w:i/>
          <w:iCs/>
        </w:rPr>
        <w:t xml:space="preserve"> </w:t>
      </w:r>
      <w:r w:rsidR="00087EE3" w:rsidRPr="00265F28">
        <w:rPr>
          <w:rFonts w:ascii="Arial" w:hAnsi="Arial" w:cs="Arial"/>
        </w:rPr>
        <w:t>describ</w:t>
      </w:r>
      <w:r w:rsidR="009E5AF8" w:rsidRPr="00265F28">
        <w:rPr>
          <w:rFonts w:ascii="Arial" w:hAnsi="Arial" w:cs="Arial"/>
        </w:rPr>
        <w:t>es</w:t>
      </w:r>
      <w:r w:rsidR="00434C4B" w:rsidRPr="00265F28">
        <w:rPr>
          <w:rFonts w:ascii="Arial" w:hAnsi="Arial" w:cs="Arial"/>
        </w:rPr>
        <w:t xml:space="preserve"> </w:t>
      </w:r>
      <w:r w:rsidR="009D4C6A" w:rsidRPr="00265F28">
        <w:rPr>
          <w:rFonts w:ascii="Arial" w:hAnsi="Arial" w:cs="Arial"/>
        </w:rPr>
        <w:t>Norfolk</w:t>
      </w:r>
      <w:r w:rsidR="00E07799" w:rsidRPr="00265F28">
        <w:rPr>
          <w:rFonts w:ascii="Arial" w:hAnsi="Arial" w:cs="Arial"/>
        </w:rPr>
        <w:t>/Suffolk</w:t>
      </w:r>
      <w:r w:rsidR="009D4C6A" w:rsidRPr="00265F28">
        <w:rPr>
          <w:rFonts w:ascii="Arial" w:hAnsi="Arial" w:cs="Arial"/>
        </w:rPr>
        <w:t>, Essex, and the Fens</w:t>
      </w:r>
      <w:r w:rsidR="009E5AF8" w:rsidRPr="00265F28">
        <w:rPr>
          <w:rFonts w:ascii="Arial" w:hAnsi="Arial" w:cs="Arial"/>
        </w:rPr>
        <w:t xml:space="preserve"> </w:t>
      </w:r>
      <w:r w:rsidR="00BA791C" w:rsidRPr="00265F28">
        <w:rPr>
          <w:rFonts w:ascii="Arial" w:hAnsi="Arial" w:cs="Arial"/>
        </w:rPr>
        <w:t xml:space="preserve">in </w:t>
      </w:r>
      <w:r w:rsidR="009E5AF8" w:rsidRPr="00265F28">
        <w:rPr>
          <w:rFonts w:ascii="Arial" w:hAnsi="Arial" w:cs="Arial"/>
        </w:rPr>
        <w:t>sections 9-11</w:t>
      </w:r>
      <w:r w:rsidR="009D4C6A" w:rsidRPr="00265F28">
        <w:rPr>
          <w:rFonts w:ascii="Arial" w:hAnsi="Arial" w:cs="Arial"/>
          <w:i/>
          <w:iCs/>
        </w:rPr>
        <w:t>.</w:t>
      </w:r>
      <w:r w:rsidR="00D262B8" w:rsidRPr="00265F28">
        <w:rPr>
          <w:rStyle w:val="FootnoteReference"/>
          <w:rFonts w:ascii="Arial" w:hAnsi="Arial" w:cs="Arial"/>
        </w:rPr>
        <w:footnoteReference w:id="85"/>
      </w:r>
      <w:r w:rsidR="66BD987E" w:rsidRPr="00265F28">
        <w:rPr>
          <w:rFonts w:ascii="Arial" w:hAnsi="Arial" w:cs="Arial"/>
          <w:i/>
          <w:iCs/>
        </w:rPr>
        <w:t xml:space="preserve"> </w:t>
      </w:r>
      <w:r w:rsidR="00D07A09" w:rsidRPr="00265F28">
        <w:rPr>
          <w:rFonts w:ascii="Arial" w:hAnsi="Arial" w:cs="Arial"/>
        </w:rPr>
        <w:lastRenderedPageBreak/>
        <w:t xml:space="preserve">Leonce </w:t>
      </w:r>
      <w:r w:rsidR="006B52FB" w:rsidRPr="00265F28">
        <w:rPr>
          <w:rFonts w:ascii="Arial" w:hAnsi="Arial" w:cs="Arial"/>
        </w:rPr>
        <w:t xml:space="preserve">Lavergne </w:t>
      </w:r>
      <w:r w:rsidR="00171512" w:rsidRPr="00265F28">
        <w:rPr>
          <w:rFonts w:ascii="Arial" w:hAnsi="Arial" w:cs="Arial"/>
        </w:rPr>
        <w:t>include</w:t>
      </w:r>
      <w:r w:rsidR="00FD2FBC" w:rsidRPr="00265F28">
        <w:rPr>
          <w:rFonts w:ascii="Arial" w:hAnsi="Arial" w:cs="Arial"/>
        </w:rPr>
        <w:t>d</w:t>
      </w:r>
      <w:r w:rsidR="00171512" w:rsidRPr="00265F28">
        <w:rPr>
          <w:rFonts w:ascii="Arial" w:hAnsi="Arial" w:cs="Arial"/>
        </w:rPr>
        <w:t xml:space="preserve"> comments o</w:t>
      </w:r>
      <w:r w:rsidR="00FD2FBC" w:rsidRPr="00265F28">
        <w:rPr>
          <w:rFonts w:ascii="Arial" w:hAnsi="Arial" w:cs="Arial"/>
        </w:rPr>
        <w:t>n</w:t>
      </w:r>
      <w:r w:rsidR="00171512" w:rsidRPr="00265F28">
        <w:rPr>
          <w:rFonts w:ascii="Arial" w:hAnsi="Arial" w:cs="Arial"/>
        </w:rPr>
        <w:t xml:space="preserve"> East Anglian Agriculture in</w:t>
      </w:r>
      <w:r w:rsidR="00171512" w:rsidRPr="00265F28">
        <w:rPr>
          <w:rFonts w:ascii="Arial" w:hAnsi="Arial" w:cs="Arial"/>
          <w:i/>
          <w:iCs/>
        </w:rPr>
        <w:t xml:space="preserve"> The Rural Economy</w:t>
      </w:r>
      <w:r w:rsidR="00E35AA2" w:rsidRPr="00265F28">
        <w:rPr>
          <w:rFonts w:ascii="Arial" w:hAnsi="Arial" w:cs="Arial"/>
          <w:i/>
          <w:iCs/>
        </w:rPr>
        <w:t xml:space="preserve"> </w:t>
      </w:r>
      <w:r w:rsidR="00E35AA2" w:rsidRPr="00265F28">
        <w:rPr>
          <w:rFonts w:ascii="Arial" w:hAnsi="Arial" w:cs="Arial"/>
        </w:rPr>
        <w:t>of 1855</w:t>
      </w:r>
      <w:r w:rsidR="000D5464" w:rsidRPr="00265F28">
        <w:rPr>
          <w:rFonts w:ascii="Arial" w:hAnsi="Arial" w:cs="Arial"/>
          <w:i/>
          <w:iCs/>
        </w:rPr>
        <w:t>.</w:t>
      </w:r>
      <w:r w:rsidR="000D5464" w:rsidRPr="00265F28">
        <w:rPr>
          <w:rStyle w:val="FootnoteReference"/>
          <w:rFonts w:ascii="Arial" w:hAnsi="Arial" w:cs="Arial"/>
          <w:i/>
          <w:iCs/>
        </w:rPr>
        <w:footnoteReference w:id="86"/>
      </w:r>
    </w:p>
    <w:p w14:paraId="5BA4F3C5" w14:textId="38F8527F" w:rsidR="000942C3" w:rsidRPr="00265F28" w:rsidRDefault="004A0D0C" w:rsidP="000942C3">
      <w:pPr>
        <w:jc w:val="both"/>
        <w:rPr>
          <w:rFonts w:ascii="Arial" w:hAnsi="Arial" w:cs="Arial"/>
        </w:rPr>
      </w:pPr>
      <w:r w:rsidRPr="00265F28">
        <w:rPr>
          <w:rFonts w:ascii="Arial" w:hAnsi="Arial" w:cs="Arial"/>
        </w:rPr>
        <w:t xml:space="preserve">Commencing in </w:t>
      </w:r>
      <w:r w:rsidR="00D8689A" w:rsidRPr="00265F28">
        <w:rPr>
          <w:rFonts w:ascii="Arial" w:hAnsi="Arial" w:cs="Arial"/>
        </w:rPr>
        <w:t>October 1849</w:t>
      </w:r>
      <w:r w:rsidR="00352E88" w:rsidRPr="00265F28">
        <w:rPr>
          <w:rFonts w:ascii="Arial" w:hAnsi="Arial" w:cs="Arial"/>
        </w:rPr>
        <w:t xml:space="preserve"> a leading London newspaper, </w:t>
      </w:r>
      <w:r w:rsidR="0023340D" w:rsidRPr="00265F28">
        <w:rPr>
          <w:rFonts w:ascii="Arial" w:hAnsi="Arial" w:cs="Arial"/>
          <w:i/>
          <w:iCs/>
        </w:rPr>
        <w:t xml:space="preserve">The </w:t>
      </w:r>
      <w:r w:rsidR="000E02E7" w:rsidRPr="00265F28">
        <w:rPr>
          <w:rFonts w:ascii="Arial" w:hAnsi="Arial" w:cs="Arial"/>
          <w:i/>
          <w:iCs/>
        </w:rPr>
        <w:t>Mor</w:t>
      </w:r>
      <w:r w:rsidR="00D8689A" w:rsidRPr="00265F28">
        <w:rPr>
          <w:rFonts w:ascii="Arial" w:hAnsi="Arial" w:cs="Arial"/>
          <w:i/>
          <w:iCs/>
        </w:rPr>
        <w:t>n</w:t>
      </w:r>
      <w:r w:rsidR="000E02E7" w:rsidRPr="00265F28">
        <w:rPr>
          <w:rFonts w:ascii="Arial" w:hAnsi="Arial" w:cs="Arial"/>
          <w:i/>
          <w:iCs/>
        </w:rPr>
        <w:t>ing</w:t>
      </w:r>
      <w:r w:rsidR="0023340D" w:rsidRPr="00265F28">
        <w:rPr>
          <w:rFonts w:ascii="Arial" w:hAnsi="Arial" w:cs="Arial"/>
          <w:i/>
          <w:iCs/>
        </w:rPr>
        <w:t xml:space="preserve"> </w:t>
      </w:r>
      <w:r w:rsidR="000E02E7" w:rsidRPr="00265F28">
        <w:rPr>
          <w:rFonts w:ascii="Arial" w:hAnsi="Arial" w:cs="Arial"/>
          <w:i/>
          <w:iCs/>
        </w:rPr>
        <w:t>Chronicle</w:t>
      </w:r>
      <w:r w:rsidR="00352E88" w:rsidRPr="00265F28">
        <w:rPr>
          <w:rFonts w:ascii="Arial" w:hAnsi="Arial" w:cs="Arial"/>
          <w:i/>
          <w:iCs/>
        </w:rPr>
        <w:t>,</w:t>
      </w:r>
      <w:r w:rsidR="000E02E7" w:rsidRPr="00265F28">
        <w:rPr>
          <w:rFonts w:ascii="Arial" w:hAnsi="Arial" w:cs="Arial"/>
        </w:rPr>
        <w:t xml:space="preserve"> conducted a </w:t>
      </w:r>
      <w:r w:rsidRPr="00265F28">
        <w:rPr>
          <w:rFonts w:ascii="Arial" w:hAnsi="Arial" w:cs="Arial"/>
        </w:rPr>
        <w:t>two</w:t>
      </w:r>
      <w:r w:rsidR="00352E88" w:rsidRPr="00265F28">
        <w:rPr>
          <w:rFonts w:ascii="Arial" w:hAnsi="Arial" w:cs="Arial"/>
        </w:rPr>
        <w:t>-</w:t>
      </w:r>
      <w:r w:rsidRPr="00265F28">
        <w:rPr>
          <w:rFonts w:ascii="Arial" w:hAnsi="Arial" w:cs="Arial"/>
        </w:rPr>
        <w:t xml:space="preserve">year </w:t>
      </w:r>
      <w:r w:rsidR="000E02E7" w:rsidRPr="00265F28">
        <w:rPr>
          <w:rFonts w:ascii="Arial" w:hAnsi="Arial" w:cs="Arial"/>
        </w:rPr>
        <w:t xml:space="preserve">journalistic survey of </w:t>
      </w:r>
      <w:r w:rsidR="00D8689A" w:rsidRPr="00265F28">
        <w:rPr>
          <w:rFonts w:ascii="Arial" w:hAnsi="Arial" w:cs="Arial"/>
        </w:rPr>
        <w:t>‘</w:t>
      </w:r>
      <w:r w:rsidR="000E02E7" w:rsidRPr="00265F28">
        <w:rPr>
          <w:rFonts w:ascii="Arial" w:hAnsi="Arial" w:cs="Arial"/>
        </w:rPr>
        <w:t>Labour and the Poor</w:t>
      </w:r>
      <w:r w:rsidR="00D8689A" w:rsidRPr="00265F28">
        <w:rPr>
          <w:rFonts w:ascii="Arial" w:hAnsi="Arial" w:cs="Arial"/>
        </w:rPr>
        <w:t>’</w:t>
      </w:r>
      <w:r w:rsidR="000E02E7" w:rsidRPr="00265F28">
        <w:rPr>
          <w:rFonts w:ascii="Arial" w:hAnsi="Arial" w:cs="Arial"/>
        </w:rPr>
        <w:t xml:space="preserve"> in English counties</w:t>
      </w:r>
      <w:r w:rsidRPr="00265F28">
        <w:rPr>
          <w:rFonts w:ascii="Arial" w:hAnsi="Arial" w:cs="Arial"/>
        </w:rPr>
        <w:t>.</w:t>
      </w:r>
      <w:r w:rsidR="000E02E7" w:rsidRPr="00265F28">
        <w:rPr>
          <w:rFonts w:ascii="Arial" w:hAnsi="Arial" w:cs="Arial"/>
        </w:rPr>
        <w:t xml:space="preserve"> </w:t>
      </w:r>
      <w:r w:rsidR="00352E88" w:rsidRPr="00265F28">
        <w:rPr>
          <w:rFonts w:ascii="Arial" w:hAnsi="Arial" w:cs="Arial"/>
        </w:rPr>
        <w:t>S</w:t>
      </w:r>
      <w:r w:rsidR="00D8689A" w:rsidRPr="00265F28">
        <w:rPr>
          <w:rFonts w:ascii="Arial" w:hAnsi="Arial" w:cs="Arial"/>
        </w:rPr>
        <w:t>pecial correspondents</w:t>
      </w:r>
      <w:r w:rsidR="002D4286" w:rsidRPr="00265F28">
        <w:rPr>
          <w:rFonts w:ascii="Arial" w:hAnsi="Arial" w:cs="Arial"/>
        </w:rPr>
        <w:t xml:space="preserve"> Alexander M</w:t>
      </w:r>
      <w:r w:rsidR="006F08C9" w:rsidRPr="00265F28">
        <w:rPr>
          <w:rFonts w:ascii="Arial" w:hAnsi="Arial" w:cs="Arial"/>
        </w:rPr>
        <w:t>a</w:t>
      </w:r>
      <w:r w:rsidR="002D4286" w:rsidRPr="00265F28">
        <w:rPr>
          <w:rFonts w:ascii="Arial" w:hAnsi="Arial" w:cs="Arial"/>
        </w:rPr>
        <w:t xml:space="preserve">ckay and Shirley Brooks were assigned to </w:t>
      </w:r>
      <w:r w:rsidR="00352E88" w:rsidRPr="00265F28">
        <w:rPr>
          <w:rFonts w:ascii="Arial" w:hAnsi="Arial" w:cs="Arial"/>
        </w:rPr>
        <w:t>contribute</w:t>
      </w:r>
      <w:r w:rsidR="002D4286" w:rsidRPr="00265F28">
        <w:rPr>
          <w:rFonts w:ascii="Arial" w:hAnsi="Arial" w:cs="Arial"/>
        </w:rPr>
        <w:t xml:space="preserve"> </w:t>
      </w:r>
      <w:r w:rsidR="00D8689A" w:rsidRPr="00265F28">
        <w:rPr>
          <w:rFonts w:ascii="Arial" w:hAnsi="Arial" w:cs="Arial"/>
        </w:rPr>
        <w:t>first</w:t>
      </w:r>
      <w:r w:rsidR="00D61DD2" w:rsidRPr="00265F28">
        <w:rPr>
          <w:rFonts w:ascii="Arial" w:hAnsi="Arial" w:cs="Arial"/>
        </w:rPr>
        <w:t>-</w:t>
      </w:r>
      <w:r w:rsidR="00D8689A" w:rsidRPr="00265F28">
        <w:rPr>
          <w:rFonts w:ascii="Arial" w:hAnsi="Arial" w:cs="Arial"/>
        </w:rPr>
        <w:t>hand accounts</w:t>
      </w:r>
      <w:r w:rsidR="002D4286" w:rsidRPr="00265F28">
        <w:rPr>
          <w:rFonts w:ascii="Arial" w:hAnsi="Arial" w:cs="Arial"/>
        </w:rPr>
        <w:t xml:space="preserve"> from </w:t>
      </w:r>
      <w:r w:rsidR="00D8689A" w:rsidRPr="00265F28">
        <w:rPr>
          <w:rFonts w:ascii="Arial" w:hAnsi="Arial" w:cs="Arial"/>
        </w:rPr>
        <w:t>rural</w:t>
      </w:r>
      <w:r w:rsidR="002D4286" w:rsidRPr="00265F28">
        <w:rPr>
          <w:rFonts w:ascii="Arial" w:hAnsi="Arial" w:cs="Arial"/>
        </w:rPr>
        <w:t xml:space="preserve"> </w:t>
      </w:r>
      <w:r w:rsidR="00D8689A" w:rsidRPr="00265F28">
        <w:rPr>
          <w:rFonts w:ascii="Arial" w:hAnsi="Arial" w:cs="Arial"/>
        </w:rPr>
        <w:t>districts</w:t>
      </w:r>
      <w:r w:rsidR="002D4286" w:rsidRPr="00265F28">
        <w:rPr>
          <w:rFonts w:ascii="Arial" w:hAnsi="Arial" w:cs="Arial"/>
        </w:rPr>
        <w:t xml:space="preserve">, while Richard Mayhew, and others, took on </w:t>
      </w:r>
      <w:r w:rsidR="00272076" w:rsidRPr="00265F28">
        <w:rPr>
          <w:rFonts w:ascii="Arial" w:hAnsi="Arial" w:cs="Arial"/>
        </w:rPr>
        <w:t xml:space="preserve">the </w:t>
      </w:r>
      <w:r w:rsidR="002D4286" w:rsidRPr="00265F28">
        <w:rPr>
          <w:rFonts w:ascii="Arial" w:hAnsi="Arial" w:cs="Arial"/>
        </w:rPr>
        <w:t>Metropolitan and industrial areas.</w:t>
      </w:r>
      <w:r w:rsidR="00D8689A" w:rsidRPr="00265F28">
        <w:rPr>
          <w:rFonts w:ascii="Arial" w:hAnsi="Arial" w:cs="Arial"/>
        </w:rPr>
        <w:t xml:space="preserve"> </w:t>
      </w:r>
      <w:r w:rsidR="00786515" w:rsidRPr="00265F28">
        <w:rPr>
          <w:rFonts w:ascii="Arial" w:hAnsi="Arial" w:cs="Arial"/>
        </w:rPr>
        <w:t>T</w:t>
      </w:r>
      <w:r w:rsidR="00D8689A" w:rsidRPr="00265F28">
        <w:rPr>
          <w:rFonts w:ascii="Arial" w:hAnsi="Arial" w:cs="Arial"/>
        </w:rPr>
        <w:t>he</w:t>
      </w:r>
      <w:r w:rsidR="00D61DD2" w:rsidRPr="00265F28">
        <w:rPr>
          <w:rFonts w:ascii="Arial" w:hAnsi="Arial" w:cs="Arial"/>
        </w:rPr>
        <w:t xml:space="preserve"> East Anglian</w:t>
      </w:r>
      <w:r w:rsidR="00786515" w:rsidRPr="00265F28">
        <w:rPr>
          <w:rFonts w:ascii="Arial" w:hAnsi="Arial" w:cs="Arial"/>
        </w:rPr>
        <w:t xml:space="preserve"> evidence in letters xiv to xxii, recently republished</w:t>
      </w:r>
      <w:r w:rsidR="00634D80" w:rsidRPr="00265F28">
        <w:rPr>
          <w:rFonts w:ascii="Arial" w:hAnsi="Arial" w:cs="Arial"/>
        </w:rPr>
        <w:t>,</w:t>
      </w:r>
      <w:r w:rsidR="00D8689A" w:rsidRPr="00265F28">
        <w:rPr>
          <w:rFonts w:ascii="Arial" w:hAnsi="Arial" w:cs="Arial"/>
        </w:rPr>
        <w:t xml:space="preserve"> can </w:t>
      </w:r>
      <w:r w:rsidR="00634D80" w:rsidRPr="00265F28">
        <w:rPr>
          <w:rFonts w:ascii="Arial" w:hAnsi="Arial" w:cs="Arial"/>
        </w:rPr>
        <w:t xml:space="preserve">now </w:t>
      </w:r>
      <w:r w:rsidR="00D8689A" w:rsidRPr="00265F28">
        <w:rPr>
          <w:rFonts w:ascii="Arial" w:hAnsi="Arial" w:cs="Arial"/>
        </w:rPr>
        <w:t>be read</w:t>
      </w:r>
      <w:r w:rsidR="00634D80" w:rsidRPr="00265F28">
        <w:rPr>
          <w:rFonts w:ascii="Arial" w:hAnsi="Arial" w:cs="Arial"/>
        </w:rPr>
        <w:t xml:space="preserve"> together in sequence.</w:t>
      </w:r>
      <w:r w:rsidR="00272076" w:rsidRPr="00265F28">
        <w:rPr>
          <w:rStyle w:val="FootnoteReference"/>
          <w:rFonts w:ascii="Arial" w:hAnsi="Arial" w:cs="Arial"/>
        </w:rPr>
        <w:footnoteReference w:id="87"/>
      </w:r>
      <w:r w:rsidR="00D61DD2" w:rsidRPr="00265F28">
        <w:rPr>
          <w:rFonts w:ascii="Arial" w:hAnsi="Arial" w:cs="Arial"/>
        </w:rPr>
        <w:t xml:space="preserve"> The focus is </w:t>
      </w:r>
      <w:r w:rsidR="009957CF">
        <w:rPr>
          <w:rFonts w:ascii="Arial" w:hAnsi="Arial" w:cs="Arial"/>
        </w:rPr>
        <w:t xml:space="preserve">upon </w:t>
      </w:r>
      <w:r w:rsidR="00D61DD2" w:rsidRPr="00265F28">
        <w:rPr>
          <w:rFonts w:ascii="Arial" w:hAnsi="Arial" w:cs="Arial"/>
        </w:rPr>
        <w:t xml:space="preserve">unemployment, work and pay, housing and diet, charities and benefits, </w:t>
      </w:r>
      <w:r w:rsidR="00272076" w:rsidRPr="00265F28">
        <w:rPr>
          <w:rFonts w:ascii="Arial" w:hAnsi="Arial" w:cs="Arial"/>
        </w:rPr>
        <w:t xml:space="preserve">especially in </w:t>
      </w:r>
      <w:r w:rsidR="00D61DD2" w:rsidRPr="00265F28">
        <w:rPr>
          <w:rFonts w:ascii="Arial" w:hAnsi="Arial" w:cs="Arial"/>
        </w:rPr>
        <w:t>agriculture, weaving, and fishing. Suffolk</w:t>
      </w:r>
      <w:r w:rsidR="00352E88" w:rsidRPr="00265F28">
        <w:rPr>
          <w:rFonts w:ascii="Arial" w:hAnsi="Arial" w:cs="Arial"/>
        </w:rPr>
        <w:t xml:space="preserve"> labourers, wages, complaints, and </w:t>
      </w:r>
      <w:r w:rsidR="00512D79">
        <w:rPr>
          <w:rFonts w:ascii="Arial" w:hAnsi="Arial" w:cs="Arial"/>
        </w:rPr>
        <w:t xml:space="preserve">rural </w:t>
      </w:r>
      <w:r w:rsidR="00352E88" w:rsidRPr="00265F28">
        <w:rPr>
          <w:rFonts w:ascii="Arial" w:hAnsi="Arial" w:cs="Arial"/>
        </w:rPr>
        <w:t>Incendiarism</w:t>
      </w:r>
      <w:r w:rsidR="00D61DD2" w:rsidRPr="00265F28">
        <w:rPr>
          <w:rFonts w:ascii="Arial" w:hAnsi="Arial" w:cs="Arial"/>
        </w:rPr>
        <w:t xml:space="preserve"> </w:t>
      </w:r>
      <w:r w:rsidRPr="00265F28">
        <w:rPr>
          <w:rFonts w:ascii="Arial" w:hAnsi="Arial" w:cs="Arial"/>
        </w:rPr>
        <w:t xml:space="preserve">receive </w:t>
      </w:r>
      <w:r w:rsidR="00D61DD2" w:rsidRPr="00265F28">
        <w:rPr>
          <w:rFonts w:ascii="Arial" w:hAnsi="Arial" w:cs="Arial"/>
        </w:rPr>
        <w:t>special attention</w:t>
      </w:r>
      <w:r w:rsidRPr="00265F28">
        <w:rPr>
          <w:rFonts w:ascii="Arial" w:hAnsi="Arial" w:cs="Arial"/>
        </w:rPr>
        <w:t xml:space="preserve"> in letters xiv and xv</w:t>
      </w:r>
      <w:r w:rsidR="00D61DD2" w:rsidRPr="00265F28">
        <w:rPr>
          <w:rFonts w:ascii="Arial" w:hAnsi="Arial" w:cs="Arial"/>
        </w:rPr>
        <w:t>.</w:t>
      </w:r>
      <w:r w:rsidR="00352E88" w:rsidRPr="00265F28">
        <w:rPr>
          <w:rFonts w:ascii="Arial" w:hAnsi="Arial" w:cs="Arial"/>
        </w:rPr>
        <w:t xml:space="preserve"> An index helps the researcher find specific occupations, places or problems.</w:t>
      </w:r>
      <w:r w:rsidR="00352E88" w:rsidRPr="00265F28">
        <w:rPr>
          <w:rStyle w:val="FootnoteReference"/>
          <w:rFonts w:ascii="Arial" w:hAnsi="Arial" w:cs="Arial"/>
        </w:rPr>
        <w:t xml:space="preserve"> </w:t>
      </w:r>
      <w:r w:rsidR="0090096A" w:rsidRPr="00265F28">
        <w:rPr>
          <w:rFonts w:ascii="Arial" w:hAnsi="Arial" w:cs="Arial"/>
        </w:rPr>
        <w:t>Th</w:t>
      </w:r>
      <w:r w:rsidR="00614CF4" w:rsidRPr="00265F28">
        <w:rPr>
          <w:rFonts w:ascii="Arial" w:hAnsi="Arial" w:cs="Arial"/>
        </w:rPr>
        <w:t xml:space="preserve">e original articles </w:t>
      </w:r>
      <w:r w:rsidR="008921AC" w:rsidRPr="00265F28">
        <w:rPr>
          <w:rFonts w:ascii="Arial" w:hAnsi="Arial" w:cs="Arial"/>
        </w:rPr>
        <w:t xml:space="preserve">as published in the </w:t>
      </w:r>
      <w:r w:rsidR="008921AC" w:rsidRPr="00265F28">
        <w:rPr>
          <w:rFonts w:ascii="Arial" w:hAnsi="Arial" w:cs="Arial"/>
          <w:i/>
          <w:iCs/>
        </w:rPr>
        <w:t xml:space="preserve">Morning Chronicle </w:t>
      </w:r>
      <w:r w:rsidR="00614CF4" w:rsidRPr="00265F28">
        <w:rPr>
          <w:rFonts w:ascii="Arial" w:hAnsi="Arial" w:cs="Arial"/>
        </w:rPr>
        <w:t>c</w:t>
      </w:r>
      <w:r w:rsidR="00786515" w:rsidRPr="00265F28">
        <w:rPr>
          <w:rFonts w:ascii="Arial" w:hAnsi="Arial" w:cs="Arial"/>
        </w:rPr>
        <w:t>an</w:t>
      </w:r>
      <w:r w:rsidR="00614CF4" w:rsidRPr="00265F28">
        <w:rPr>
          <w:rFonts w:ascii="Arial" w:hAnsi="Arial" w:cs="Arial"/>
        </w:rPr>
        <w:t xml:space="preserve"> be read on the British Newspaper Archive at SRO/B/I/L</w:t>
      </w:r>
    </w:p>
    <w:p w14:paraId="59F146B3" w14:textId="2C9E26F3" w:rsidR="00786515" w:rsidRPr="00265F28" w:rsidRDefault="00786515" w:rsidP="00786515">
      <w:pPr>
        <w:rPr>
          <w:rFonts w:ascii="Arial" w:hAnsi="Arial" w:cs="Arial"/>
          <w:b/>
          <w:bCs/>
        </w:rPr>
      </w:pPr>
      <w:r w:rsidRPr="00265F28">
        <w:rPr>
          <w:rFonts w:ascii="Arial" w:hAnsi="Arial" w:cs="Arial"/>
          <w:b/>
          <w:bCs/>
        </w:rPr>
        <w:t>Published tours involving Suffolk</w:t>
      </w:r>
    </w:p>
    <w:p w14:paraId="2F6C8640" w14:textId="0A489EAF" w:rsidR="009E1552" w:rsidRPr="00265F28" w:rsidRDefault="009E1552" w:rsidP="00786515">
      <w:pPr>
        <w:rPr>
          <w:rFonts w:ascii="Arial" w:hAnsi="Arial" w:cs="Arial"/>
        </w:rPr>
      </w:pPr>
      <w:r w:rsidRPr="00265F28">
        <w:rPr>
          <w:rFonts w:ascii="Arial" w:hAnsi="Arial" w:cs="Arial"/>
        </w:rPr>
        <w:t>These titles are available at SRO/B/L/I and/or Google Books</w:t>
      </w:r>
      <w:r w:rsidR="00B56EC0" w:rsidRPr="00265F28">
        <w:rPr>
          <w:rFonts w:ascii="Arial" w:hAnsi="Arial" w:cs="Arial"/>
        </w:rPr>
        <w:t xml:space="preserve">. </w:t>
      </w:r>
      <w:r w:rsidRPr="00265F28">
        <w:rPr>
          <w:rFonts w:ascii="Arial" w:hAnsi="Arial" w:cs="Arial"/>
        </w:rPr>
        <w:t xml:space="preserve"> </w:t>
      </w:r>
    </w:p>
    <w:p w14:paraId="1D6FB3A1" w14:textId="6B57FD37" w:rsidR="00B56EC0" w:rsidRPr="00265F28" w:rsidRDefault="00FB6A77" w:rsidP="00B56EC0">
      <w:pPr>
        <w:jc w:val="both"/>
        <w:rPr>
          <w:rFonts w:ascii="Arial" w:hAnsi="Arial" w:cs="Arial"/>
        </w:rPr>
      </w:pPr>
      <w:r w:rsidRPr="00265F28">
        <w:rPr>
          <w:rFonts w:ascii="Arial" w:hAnsi="Arial" w:cs="Arial"/>
        </w:rPr>
        <w:t>William Cobbett</w:t>
      </w:r>
      <w:r w:rsidR="004A07BC" w:rsidRPr="00265F28">
        <w:rPr>
          <w:rFonts w:ascii="Arial" w:hAnsi="Arial" w:cs="Arial"/>
        </w:rPr>
        <w:t xml:space="preserve">. </w:t>
      </w:r>
      <w:r w:rsidRPr="00265F28">
        <w:rPr>
          <w:rFonts w:ascii="Arial" w:hAnsi="Arial" w:cs="Arial"/>
          <w:i/>
          <w:iCs/>
        </w:rPr>
        <w:t>Rural Rides</w:t>
      </w:r>
      <w:r w:rsidR="004A07BC" w:rsidRPr="00265F28">
        <w:rPr>
          <w:rFonts w:ascii="Arial" w:hAnsi="Arial" w:cs="Arial"/>
        </w:rPr>
        <w:t>.</w:t>
      </w:r>
      <w:r w:rsidR="004A07BC" w:rsidRPr="00265F28">
        <w:rPr>
          <w:rStyle w:val="FootnoteReference"/>
          <w:rFonts w:ascii="Arial" w:hAnsi="Arial" w:cs="Arial"/>
        </w:rPr>
        <w:t xml:space="preserve"> </w:t>
      </w:r>
      <w:r w:rsidR="004A07BC" w:rsidRPr="00265F28">
        <w:rPr>
          <w:rStyle w:val="FootnoteReference"/>
          <w:rFonts w:ascii="Arial" w:hAnsi="Arial" w:cs="Arial"/>
        </w:rPr>
        <w:footnoteReference w:id="88"/>
      </w:r>
      <w:r w:rsidR="004A07BC" w:rsidRPr="00265F28">
        <w:rPr>
          <w:rFonts w:ascii="Arial" w:hAnsi="Arial" w:cs="Arial"/>
        </w:rPr>
        <w:t xml:space="preserve"> A </w:t>
      </w:r>
      <w:r w:rsidRPr="00265F28">
        <w:rPr>
          <w:rFonts w:ascii="Arial" w:hAnsi="Arial" w:cs="Arial"/>
        </w:rPr>
        <w:t>record</w:t>
      </w:r>
      <w:r w:rsidR="004A07BC" w:rsidRPr="00265F28">
        <w:rPr>
          <w:rFonts w:ascii="Arial" w:hAnsi="Arial" w:cs="Arial"/>
        </w:rPr>
        <w:t xml:space="preserve"> of</w:t>
      </w:r>
      <w:r w:rsidRPr="00265F28">
        <w:rPr>
          <w:rFonts w:ascii="Arial" w:hAnsi="Arial" w:cs="Arial"/>
        </w:rPr>
        <w:t xml:space="preserve"> agricultural observations and opinions from his 1830s tours. His self-proclaimed “harangues” to farmers’ meetings across East Anglia mostly concentrate on taxation, tariffs, and economics, but between venues Cobbett describes what he sees in the fields and on the farms, occasionally interviewing named landowners and tenant farmers.</w:t>
      </w:r>
      <w:r w:rsidRPr="00265F28">
        <w:rPr>
          <w:rStyle w:val="FootnoteReference"/>
          <w:rFonts w:ascii="Arial" w:hAnsi="Arial" w:cs="Arial"/>
        </w:rPr>
        <w:t xml:space="preserve"> </w:t>
      </w:r>
      <w:r w:rsidRPr="00265F28">
        <w:rPr>
          <w:rStyle w:val="FootnoteReference"/>
          <w:rFonts w:ascii="Arial" w:hAnsi="Arial" w:cs="Arial"/>
        </w:rPr>
        <w:footnoteReference w:id="89"/>
      </w:r>
      <w:r w:rsidRPr="00265F28">
        <w:rPr>
          <w:rFonts w:ascii="Arial" w:hAnsi="Arial" w:cs="Arial"/>
        </w:rPr>
        <w:t xml:space="preserve"> The publication history of </w:t>
      </w:r>
      <w:r w:rsidRPr="00265F28">
        <w:rPr>
          <w:rFonts w:ascii="Arial" w:hAnsi="Arial" w:cs="Arial"/>
          <w:i/>
          <w:iCs/>
        </w:rPr>
        <w:t>Rural Rides</w:t>
      </w:r>
      <w:r w:rsidRPr="00265F28">
        <w:rPr>
          <w:rFonts w:ascii="Arial" w:hAnsi="Arial" w:cs="Arial"/>
        </w:rPr>
        <w:t xml:space="preserve">, originally serialised in his own radical newspaper </w:t>
      </w:r>
      <w:r w:rsidRPr="00265F28">
        <w:rPr>
          <w:rFonts w:ascii="Arial" w:hAnsi="Arial" w:cs="Arial"/>
          <w:i/>
          <w:iCs/>
        </w:rPr>
        <w:t>The Register</w:t>
      </w:r>
      <w:r w:rsidRPr="00265F28">
        <w:rPr>
          <w:rFonts w:ascii="Arial" w:hAnsi="Arial" w:cs="Arial"/>
        </w:rPr>
        <w:t xml:space="preserve">, is somewhat confusing, but the “Norfolk and Suffolk Journal” and the “Eastern Tour” sections can be found at SRO/I/L, the Internet Archive and Google Books.  </w:t>
      </w:r>
    </w:p>
    <w:p w14:paraId="614AF603" w14:textId="29715E35" w:rsidR="00B56EC0" w:rsidRPr="00265F28" w:rsidRDefault="00C9584F" w:rsidP="00B56EC0">
      <w:pPr>
        <w:rPr>
          <w:rFonts w:ascii="Arial" w:hAnsi="Arial" w:cs="Arial"/>
        </w:rPr>
      </w:pPr>
      <w:r w:rsidRPr="00265F28">
        <w:rPr>
          <w:rFonts w:ascii="Arial" w:hAnsi="Arial" w:cs="Arial"/>
        </w:rPr>
        <w:t xml:space="preserve">David </w:t>
      </w:r>
      <w:r w:rsidR="00B56EC0" w:rsidRPr="00265F28">
        <w:rPr>
          <w:rFonts w:ascii="Arial" w:hAnsi="Arial" w:cs="Arial"/>
        </w:rPr>
        <w:t xml:space="preserve">Elisha Davy. </w:t>
      </w:r>
      <w:r w:rsidR="00B56EC0" w:rsidRPr="00265F28">
        <w:rPr>
          <w:rFonts w:ascii="Arial" w:hAnsi="Arial" w:cs="Arial"/>
          <w:i/>
          <w:iCs/>
        </w:rPr>
        <w:t>Excursions through the County of Suffolk</w:t>
      </w:r>
      <w:r w:rsidR="00B56EC0" w:rsidRPr="00265F28">
        <w:rPr>
          <w:rFonts w:ascii="Arial" w:hAnsi="Arial" w:cs="Arial"/>
        </w:rPr>
        <w:t xml:space="preserve"> during 1823-44.</w:t>
      </w:r>
      <w:r w:rsidR="00B56EC0" w:rsidRPr="00265F28">
        <w:rPr>
          <w:rStyle w:val="FootnoteReference"/>
          <w:rFonts w:ascii="Arial" w:hAnsi="Arial" w:cs="Arial"/>
        </w:rPr>
        <w:t xml:space="preserve"> </w:t>
      </w:r>
      <w:r w:rsidR="00B56EC0" w:rsidRPr="00265F28">
        <w:rPr>
          <w:rStyle w:val="FootnoteReference"/>
          <w:rFonts w:ascii="Arial" w:hAnsi="Arial" w:cs="Arial"/>
        </w:rPr>
        <w:footnoteReference w:id="90"/>
      </w:r>
    </w:p>
    <w:p w14:paraId="62AAEBDE" w14:textId="77777777" w:rsidR="00B56EC0" w:rsidRPr="00265F28" w:rsidRDefault="00B56EC0" w:rsidP="00B56EC0">
      <w:pPr>
        <w:rPr>
          <w:rFonts w:ascii="Arial" w:hAnsi="Arial" w:cs="Arial"/>
          <w:i/>
          <w:iCs/>
        </w:rPr>
      </w:pPr>
      <w:r w:rsidRPr="00265F28">
        <w:rPr>
          <w:rFonts w:ascii="Arial" w:hAnsi="Arial" w:cs="Arial"/>
        </w:rPr>
        <w:t xml:space="preserve">Thomas Cromwell. </w:t>
      </w:r>
      <w:r w:rsidRPr="00265F28">
        <w:rPr>
          <w:rFonts w:ascii="Arial" w:hAnsi="Arial" w:cs="Arial"/>
          <w:i/>
          <w:iCs/>
        </w:rPr>
        <w:t>Excursions in the County of Suffolk in 1819.</w:t>
      </w:r>
      <w:r w:rsidRPr="00265F28">
        <w:rPr>
          <w:rStyle w:val="FootnoteReference"/>
          <w:rFonts w:ascii="Arial" w:hAnsi="Arial" w:cs="Arial"/>
        </w:rPr>
        <w:footnoteReference w:id="91"/>
      </w:r>
    </w:p>
    <w:p w14:paraId="4E90C105" w14:textId="77777777" w:rsidR="00B56EC0" w:rsidRPr="00265F28" w:rsidRDefault="00B56EC0" w:rsidP="00B56EC0">
      <w:pPr>
        <w:rPr>
          <w:rFonts w:ascii="Arial" w:hAnsi="Arial" w:cs="Arial"/>
        </w:rPr>
      </w:pPr>
      <w:r w:rsidRPr="00265F28">
        <w:rPr>
          <w:rFonts w:ascii="Arial" w:hAnsi="Arial" w:cs="Arial"/>
        </w:rPr>
        <w:t>John Kirby of Wickham Market.</w:t>
      </w:r>
      <w:r w:rsidRPr="00265F28">
        <w:rPr>
          <w:rFonts w:ascii="Arial" w:hAnsi="Arial" w:cs="Arial"/>
          <w:i/>
          <w:iCs/>
        </w:rPr>
        <w:t xml:space="preserve"> The Suffolk Traveller.1735.</w:t>
      </w:r>
      <w:r w:rsidRPr="00265F28">
        <w:rPr>
          <w:rStyle w:val="FootnoteReference"/>
          <w:rFonts w:ascii="Arial" w:hAnsi="Arial" w:cs="Arial"/>
        </w:rPr>
        <w:footnoteReference w:id="92"/>
      </w:r>
    </w:p>
    <w:p w14:paraId="2E3394D0" w14:textId="77777777" w:rsidR="00B56EC0" w:rsidRPr="00265F28" w:rsidRDefault="00B56EC0" w:rsidP="00B56EC0">
      <w:pPr>
        <w:rPr>
          <w:rFonts w:ascii="Arial" w:hAnsi="Arial" w:cs="Arial"/>
        </w:rPr>
      </w:pPr>
      <w:r w:rsidRPr="00265F28">
        <w:rPr>
          <w:rFonts w:ascii="Arial" w:hAnsi="Arial" w:cs="Arial"/>
        </w:rPr>
        <w:t xml:space="preserve">Daniel Defoe. </w:t>
      </w:r>
      <w:r w:rsidRPr="00265F28">
        <w:rPr>
          <w:rFonts w:ascii="Arial" w:hAnsi="Arial" w:cs="Arial"/>
          <w:i/>
          <w:iCs/>
        </w:rPr>
        <w:t xml:space="preserve">Tour through the Whole Island of Great Britain 1728. </w:t>
      </w:r>
      <w:r w:rsidRPr="00265F28">
        <w:rPr>
          <w:rFonts w:ascii="Arial" w:hAnsi="Arial" w:cs="Arial"/>
        </w:rPr>
        <w:t xml:space="preserve"> Excursions which took place between 1724 and 1726.</w:t>
      </w:r>
      <w:r w:rsidRPr="00265F28">
        <w:rPr>
          <w:rStyle w:val="FootnoteReference"/>
          <w:rFonts w:ascii="Arial" w:hAnsi="Arial" w:cs="Arial"/>
        </w:rPr>
        <w:t xml:space="preserve"> </w:t>
      </w:r>
      <w:r w:rsidRPr="00265F28">
        <w:rPr>
          <w:rStyle w:val="FootnoteReference"/>
          <w:rFonts w:ascii="Arial" w:hAnsi="Arial" w:cs="Arial"/>
        </w:rPr>
        <w:footnoteReference w:id="93"/>
      </w:r>
    </w:p>
    <w:p w14:paraId="18322103" w14:textId="79215E66" w:rsidR="00786515" w:rsidRPr="00265F28" w:rsidRDefault="00786515" w:rsidP="00B56EC0">
      <w:pPr>
        <w:jc w:val="both"/>
        <w:rPr>
          <w:rFonts w:ascii="Arial" w:hAnsi="Arial" w:cs="Arial"/>
        </w:rPr>
      </w:pPr>
      <w:r w:rsidRPr="00265F28">
        <w:rPr>
          <w:rFonts w:ascii="Arial" w:hAnsi="Arial" w:cs="Arial"/>
        </w:rPr>
        <w:t>Celia Fiennes</w:t>
      </w:r>
      <w:r w:rsidR="004A07BC" w:rsidRPr="00265F28">
        <w:rPr>
          <w:rFonts w:ascii="Arial" w:hAnsi="Arial" w:cs="Arial"/>
        </w:rPr>
        <w:t xml:space="preserve">. </w:t>
      </w:r>
      <w:r w:rsidR="0061610C" w:rsidRPr="00265F28">
        <w:rPr>
          <w:rFonts w:ascii="Arial" w:hAnsi="Arial" w:cs="Arial"/>
          <w:i/>
          <w:iCs/>
        </w:rPr>
        <w:t>S</w:t>
      </w:r>
      <w:r w:rsidRPr="00265F28">
        <w:rPr>
          <w:rFonts w:ascii="Arial" w:hAnsi="Arial" w:cs="Arial"/>
          <w:i/>
          <w:iCs/>
        </w:rPr>
        <w:t xml:space="preserve">ide </w:t>
      </w:r>
      <w:r w:rsidR="0061610C" w:rsidRPr="00265F28">
        <w:rPr>
          <w:rFonts w:ascii="Arial" w:hAnsi="Arial" w:cs="Arial"/>
          <w:i/>
          <w:iCs/>
        </w:rPr>
        <w:t>S</w:t>
      </w:r>
      <w:r w:rsidRPr="00265F28">
        <w:rPr>
          <w:rFonts w:ascii="Arial" w:hAnsi="Arial" w:cs="Arial"/>
          <w:i/>
          <w:iCs/>
        </w:rPr>
        <w:t>addle in the</w:t>
      </w:r>
      <w:r w:rsidR="004A07BC" w:rsidRPr="00265F28">
        <w:rPr>
          <w:rFonts w:ascii="Arial" w:hAnsi="Arial" w:cs="Arial"/>
          <w:i/>
          <w:iCs/>
        </w:rPr>
        <w:t xml:space="preserve"> </w:t>
      </w:r>
      <w:r w:rsidR="0061610C" w:rsidRPr="00265F28">
        <w:rPr>
          <w:rFonts w:ascii="Arial" w:hAnsi="Arial" w:cs="Arial"/>
          <w:i/>
          <w:iCs/>
        </w:rPr>
        <w:t>T</w:t>
      </w:r>
      <w:r w:rsidRPr="00265F28">
        <w:rPr>
          <w:rFonts w:ascii="Arial" w:hAnsi="Arial" w:cs="Arial"/>
          <w:i/>
          <w:iCs/>
        </w:rPr>
        <w:t>ime of William and Mary</w:t>
      </w:r>
      <w:r w:rsidR="00654DFF" w:rsidRPr="00265F28">
        <w:rPr>
          <w:rFonts w:ascii="Arial" w:hAnsi="Arial" w:cs="Arial"/>
          <w:i/>
          <w:iCs/>
        </w:rPr>
        <w:t>.</w:t>
      </w:r>
      <w:r w:rsidRPr="00265F28">
        <w:rPr>
          <w:rFonts w:ascii="Arial" w:hAnsi="Arial" w:cs="Arial"/>
        </w:rPr>
        <w:t xml:space="preserve"> </w:t>
      </w:r>
      <w:r w:rsidR="004A07BC" w:rsidRPr="00265F28">
        <w:rPr>
          <w:rFonts w:ascii="Arial" w:hAnsi="Arial" w:cs="Arial"/>
        </w:rPr>
        <w:t>A journal of journeys undertaken between</w:t>
      </w:r>
      <w:r w:rsidRPr="00265F28">
        <w:rPr>
          <w:rFonts w:ascii="Arial" w:hAnsi="Arial" w:cs="Arial"/>
        </w:rPr>
        <w:t>1680 and 1700</w:t>
      </w:r>
      <w:r w:rsidR="004A07BC" w:rsidRPr="00265F28">
        <w:rPr>
          <w:rFonts w:ascii="Arial" w:hAnsi="Arial" w:cs="Arial"/>
        </w:rPr>
        <w:t>,</w:t>
      </w:r>
      <w:r w:rsidRPr="00265F28">
        <w:rPr>
          <w:rFonts w:ascii="Arial" w:hAnsi="Arial" w:cs="Arial"/>
        </w:rPr>
        <w:t xml:space="preserve"> </w:t>
      </w:r>
      <w:r w:rsidR="004A07BC" w:rsidRPr="00265F28">
        <w:rPr>
          <w:rFonts w:ascii="Arial" w:hAnsi="Arial" w:cs="Arial"/>
        </w:rPr>
        <w:t xml:space="preserve">but </w:t>
      </w:r>
      <w:r w:rsidRPr="00265F28">
        <w:rPr>
          <w:rFonts w:ascii="Arial" w:hAnsi="Arial" w:cs="Arial"/>
        </w:rPr>
        <w:t>not published in full until 1888.</w:t>
      </w:r>
      <w:r w:rsidR="004A07BC" w:rsidRPr="00265F28">
        <w:rPr>
          <w:rFonts w:ascii="Arial" w:hAnsi="Arial" w:cs="Arial"/>
          <w:i/>
          <w:iCs/>
        </w:rPr>
        <w:t xml:space="preserve"> </w:t>
      </w:r>
      <w:r w:rsidR="004A07BC" w:rsidRPr="00265F28">
        <w:rPr>
          <w:rStyle w:val="FootnoteReference"/>
          <w:rFonts w:ascii="Arial" w:hAnsi="Arial" w:cs="Arial"/>
        </w:rPr>
        <w:footnoteReference w:id="94"/>
      </w:r>
    </w:p>
    <w:p w14:paraId="447F759D" w14:textId="04F63B8B" w:rsidR="00452233" w:rsidRPr="00265F28" w:rsidRDefault="00B92AAE" w:rsidP="004B6A89">
      <w:pPr>
        <w:jc w:val="both"/>
        <w:rPr>
          <w:rFonts w:ascii="Arial" w:hAnsi="Arial" w:cs="Arial"/>
        </w:rPr>
      </w:pPr>
      <w:r w:rsidRPr="00265F28">
        <w:rPr>
          <w:rFonts w:ascii="Arial" w:hAnsi="Arial" w:cs="Arial"/>
          <w:b/>
          <w:bCs/>
        </w:rPr>
        <w:t>Essays</w:t>
      </w:r>
      <w:r w:rsidRPr="00265F28">
        <w:rPr>
          <w:rStyle w:val="Heading1Char"/>
          <w:rFonts w:ascii="Arial" w:hAnsi="Arial" w:cs="Arial"/>
          <w:b/>
          <w:bCs/>
          <w:sz w:val="22"/>
          <w:szCs w:val="22"/>
        </w:rPr>
        <w:t xml:space="preserve"> </w:t>
      </w:r>
      <w:r w:rsidR="00D3430A">
        <w:rPr>
          <w:rFonts w:ascii="Arial" w:hAnsi="Arial" w:cs="Arial"/>
          <w:b/>
          <w:bCs/>
        </w:rPr>
        <w:t>and</w:t>
      </w:r>
      <w:r w:rsidRPr="00265F28">
        <w:rPr>
          <w:rStyle w:val="Heading1Char"/>
          <w:rFonts w:ascii="Arial" w:hAnsi="Arial" w:cs="Arial"/>
          <w:b/>
          <w:bCs/>
          <w:sz w:val="22"/>
          <w:szCs w:val="22"/>
        </w:rPr>
        <w:t xml:space="preserve"> </w:t>
      </w:r>
      <w:r w:rsidR="006B40C5" w:rsidRPr="00265F28">
        <w:rPr>
          <w:rFonts w:ascii="Arial" w:hAnsi="Arial" w:cs="Arial"/>
          <w:b/>
          <w:bCs/>
        </w:rPr>
        <w:t>Books</w:t>
      </w:r>
    </w:p>
    <w:p w14:paraId="23DD6FF0" w14:textId="7575D529" w:rsidR="00643FC3" w:rsidRPr="00265F28" w:rsidRDefault="000A6B8A" w:rsidP="004B6A89">
      <w:pPr>
        <w:jc w:val="both"/>
        <w:rPr>
          <w:rFonts w:ascii="Arial" w:hAnsi="Arial" w:cs="Arial"/>
        </w:rPr>
      </w:pPr>
      <w:r w:rsidRPr="00265F28">
        <w:rPr>
          <w:rFonts w:ascii="Arial" w:hAnsi="Arial" w:cs="Arial"/>
        </w:rPr>
        <w:lastRenderedPageBreak/>
        <w:t xml:space="preserve">A list of </w:t>
      </w:r>
      <w:r w:rsidR="000D5CAF" w:rsidRPr="00265F28">
        <w:rPr>
          <w:rFonts w:ascii="Arial" w:hAnsi="Arial" w:cs="Arial"/>
        </w:rPr>
        <w:t>primary sources</w:t>
      </w:r>
      <w:r w:rsidR="00C24103" w:rsidRPr="00265F28">
        <w:rPr>
          <w:rFonts w:ascii="Arial" w:hAnsi="Arial" w:cs="Arial"/>
        </w:rPr>
        <w:t xml:space="preserve"> produced </w:t>
      </w:r>
      <w:r w:rsidR="00620B3D" w:rsidRPr="00265F28">
        <w:rPr>
          <w:rFonts w:ascii="Arial" w:hAnsi="Arial" w:cs="Arial"/>
        </w:rPr>
        <w:t>by</w:t>
      </w:r>
      <w:r w:rsidR="00AF2CB3" w:rsidRPr="00265F28">
        <w:rPr>
          <w:rFonts w:ascii="Arial" w:hAnsi="Arial" w:cs="Arial"/>
        </w:rPr>
        <w:t xml:space="preserve"> </w:t>
      </w:r>
      <w:r w:rsidRPr="00265F28">
        <w:rPr>
          <w:rFonts w:ascii="Arial" w:hAnsi="Arial" w:cs="Arial"/>
        </w:rPr>
        <w:t>nineteenth century Suffolk farmers</w:t>
      </w:r>
      <w:r w:rsidR="004753CD" w:rsidRPr="00265F28">
        <w:rPr>
          <w:rFonts w:ascii="Arial" w:hAnsi="Arial" w:cs="Arial"/>
        </w:rPr>
        <w:t xml:space="preserve"> and agriculturalists</w:t>
      </w:r>
      <w:r w:rsidR="005F2924" w:rsidRPr="00265F28">
        <w:rPr>
          <w:rFonts w:ascii="Arial" w:hAnsi="Arial" w:cs="Arial"/>
        </w:rPr>
        <w:t xml:space="preserve">, </w:t>
      </w:r>
      <w:r w:rsidR="00696F5E" w:rsidRPr="00265F28">
        <w:rPr>
          <w:rFonts w:ascii="Arial" w:hAnsi="Arial" w:cs="Arial"/>
        </w:rPr>
        <w:t xml:space="preserve">all with links to farmer’s organisations in Suffolk, </w:t>
      </w:r>
      <w:r w:rsidR="005F2924" w:rsidRPr="00265F28">
        <w:rPr>
          <w:rFonts w:ascii="Arial" w:hAnsi="Arial" w:cs="Arial"/>
        </w:rPr>
        <w:t>plus</w:t>
      </w:r>
      <w:r w:rsidR="00E31F47" w:rsidRPr="00265F28">
        <w:rPr>
          <w:rFonts w:ascii="Arial" w:hAnsi="Arial" w:cs="Arial"/>
        </w:rPr>
        <w:t xml:space="preserve"> secondary </w:t>
      </w:r>
      <w:r w:rsidR="00B86EF4" w:rsidRPr="00265F28">
        <w:rPr>
          <w:rFonts w:ascii="Arial" w:hAnsi="Arial" w:cs="Arial"/>
        </w:rPr>
        <w:t>sources</w:t>
      </w:r>
      <w:r w:rsidR="00E31F47" w:rsidRPr="00265F28">
        <w:rPr>
          <w:rFonts w:ascii="Arial" w:hAnsi="Arial" w:cs="Arial"/>
        </w:rPr>
        <w:t xml:space="preserve"> </w:t>
      </w:r>
      <w:r w:rsidR="00F0652A" w:rsidRPr="00265F28">
        <w:rPr>
          <w:rFonts w:ascii="Arial" w:hAnsi="Arial" w:cs="Arial"/>
        </w:rPr>
        <w:t xml:space="preserve">about their </w:t>
      </w:r>
      <w:r w:rsidR="00E80627" w:rsidRPr="00265F28">
        <w:rPr>
          <w:rFonts w:ascii="Arial" w:hAnsi="Arial" w:cs="Arial"/>
        </w:rPr>
        <w:t xml:space="preserve">life and </w:t>
      </w:r>
      <w:r w:rsidR="00B86EF4" w:rsidRPr="00265F28">
        <w:rPr>
          <w:rFonts w:ascii="Arial" w:hAnsi="Arial" w:cs="Arial"/>
        </w:rPr>
        <w:t>wor</w:t>
      </w:r>
      <w:r w:rsidR="00A36B47" w:rsidRPr="00265F28">
        <w:rPr>
          <w:rFonts w:ascii="Arial" w:hAnsi="Arial" w:cs="Arial"/>
        </w:rPr>
        <w:t>k.</w:t>
      </w:r>
      <w:r w:rsidR="0019350E" w:rsidRPr="00265F28">
        <w:rPr>
          <w:rFonts w:ascii="Arial" w:hAnsi="Arial" w:cs="Arial"/>
        </w:rPr>
        <w:t xml:space="preserve"> </w:t>
      </w:r>
    </w:p>
    <w:p w14:paraId="3AE01CAB" w14:textId="051A51A3" w:rsidR="00657C3B" w:rsidRPr="00265F28" w:rsidRDefault="00657C3B" w:rsidP="004B6A89">
      <w:pPr>
        <w:jc w:val="both"/>
        <w:rPr>
          <w:rFonts w:ascii="Arial" w:hAnsi="Arial" w:cs="Arial"/>
        </w:rPr>
      </w:pPr>
      <w:r w:rsidRPr="00265F28">
        <w:rPr>
          <w:rFonts w:ascii="Arial" w:hAnsi="Arial" w:cs="Arial"/>
        </w:rPr>
        <w:t>John Steven Henslow</w:t>
      </w:r>
      <w:r w:rsidR="00A02680" w:rsidRPr="00265F28">
        <w:rPr>
          <w:rFonts w:ascii="Arial" w:hAnsi="Arial" w:cs="Arial"/>
        </w:rPr>
        <w:t xml:space="preserve"> of Hitcham, Suffolk</w:t>
      </w:r>
      <w:r w:rsidR="0090778E" w:rsidRPr="00265F28">
        <w:rPr>
          <w:rFonts w:ascii="Arial" w:hAnsi="Arial" w:cs="Arial"/>
        </w:rPr>
        <w:t>.</w:t>
      </w:r>
      <w:r w:rsidR="00E32DD9" w:rsidRPr="00265F28">
        <w:rPr>
          <w:rFonts w:ascii="Arial" w:hAnsi="Arial" w:cs="Arial"/>
        </w:rPr>
        <w:t xml:space="preserve"> </w:t>
      </w:r>
      <w:r w:rsidR="0090778E" w:rsidRPr="00265F28">
        <w:rPr>
          <w:rFonts w:ascii="Arial" w:hAnsi="Arial" w:cs="Arial"/>
        </w:rPr>
        <w:t>A pioneering</w:t>
      </w:r>
      <w:r w:rsidR="008239B0" w:rsidRPr="00265F28">
        <w:rPr>
          <w:rFonts w:ascii="Arial" w:hAnsi="Arial" w:cs="Arial"/>
        </w:rPr>
        <w:t xml:space="preserve"> </w:t>
      </w:r>
      <w:r w:rsidR="00140A45" w:rsidRPr="00265F28">
        <w:rPr>
          <w:rFonts w:ascii="Arial" w:hAnsi="Arial" w:cs="Arial"/>
        </w:rPr>
        <w:t xml:space="preserve">Cambridge Professor </w:t>
      </w:r>
      <w:r w:rsidR="008239B0" w:rsidRPr="00265F28">
        <w:rPr>
          <w:rFonts w:ascii="Arial" w:hAnsi="Arial" w:cs="Arial"/>
        </w:rPr>
        <w:t xml:space="preserve">of Geology and Botany </w:t>
      </w:r>
      <w:r w:rsidR="00140A45" w:rsidRPr="00265F28">
        <w:rPr>
          <w:rFonts w:ascii="Arial" w:hAnsi="Arial" w:cs="Arial"/>
        </w:rPr>
        <w:t xml:space="preserve">and Church of England </w:t>
      </w:r>
      <w:r w:rsidR="007A190B" w:rsidRPr="00265F28">
        <w:rPr>
          <w:rFonts w:ascii="Arial" w:hAnsi="Arial" w:cs="Arial"/>
        </w:rPr>
        <w:t>Rector</w:t>
      </w:r>
      <w:r w:rsidR="00A02680" w:rsidRPr="00265F28">
        <w:rPr>
          <w:rFonts w:ascii="Arial" w:hAnsi="Arial" w:cs="Arial"/>
        </w:rPr>
        <w:t xml:space="preserve"> who</w:t>
      </w:r>
      <w:r w:rsidR="000C500F" w:rsidRPr="00265F28">
        <w:rPr>
          <w:rFonts w:ascii="Arial" w:hAnsi="Arial" w:cs="Arial"/>
        </w:rPr>
        <w:t xml:space="preserve">, </w:t>
      </w:r>
      <w:r w:rsidR="00A96358" w:rsidRPr="00265F28">
        <w:rPr>
          <w:rFonts w:ascii="Arial" w:hAnsi="Arial" w:cs="Arial"/>
        </w:rPr>
        <w:t xml:space="preserve">through </w:t>
      </w:r>
      <w:r w:rsidR="00E42209" w:rsidRPr="00265F28">
        <w:rPr>
          <w:rFonts w:ascii="Arial" w:hAnsi="Arial" w:cs="Arial"/>
        </w:rPr>
        <w:t>the</w:t>
      </w:r>
      <w:r w:rsidR="007A190B" w:rsidRPr="00265F28">
        <w:rPr>
          <w:rFonts w:ascii="Arial" w:hAnsi="Arial" w:cs="Arial"/>
        </w:rPr>
        <w:t xml:space="preserve"> Hadleigh Farmers’ Club</w:t>
      </w:r>
      <w:r w:rsidR="00E626EF" w:rsidRPr="00265F28">
        <w:rPr>
          <w:rFonts w:ascii="Arial" w:hAnsi="Arial" w:cs="Arial"/>
        </w:rPr>
        <w:t>,</w:t>
      </w:r>
      <w:r w:rsidR="00A96358" w:rsidRPr="00265F28">
        <w:rPr>
          <w:rFonts w:ascii="Arial" w:hAnsi="Arial" w:cs="Arial"/>
        </w:rPr>
        <w:t xml:space="preserve"> </w:t>
      </w:r>
      <w:r w:rsidR="002E38F5" w:rsidRPr="00265F28">
        <w:rPr>
          <w:rFonts w:ascii="Arial" w:hAnsi="Arial" w:cs="Arial"/>
        </w:rPr>
        <w:t>introduc</w:t>
      </w:r>
      <w:r w:rsidR="00287044" w:rsidRPr="00265F28">
        <w:rPr>
          <w:rFonts w:ascii="Arial" w:hAnsi="Arial" w:cs="Arial"/>
        </w:rPr>
        <w:t xml:space="preserve">ed the new </w:t>
      </w:r>
      <w:r w:rsidR="00BE1871" w:rsidRPr="00265F28">
        <w:rPr>
          <w:rFonts w:ascii="Arial" w:hAnsi="Arial" w:cs="Arial"/>
        </w:rPr>
        <w:t>science</w:t>
      </w:r>
      <w:r w:rsidR="00287044" w:rsidRPr="00265F28">
        <w:rPr>
          <w:rFonts w:ascii="Arial" w:hAnsi="Arial" w:cs="Arial"/>
        </w:rPr>
        <w:t xml:space="preserve"> of </w:t>
      </w:r>
      <w:r w:rsidR="00C24C6D" w:rsidRPr="00265F28">
        <w:rPr>
          <w:rFonts w:ascii="Arial" w:hAnsi="Arial" w:cs="Arial"/>
        </w:rPr>
        <w:t xml:space="preserve">agricultural </w:t>
      </w:r>
      <w:r w:rsidR="00287044" w:rsidRPr="00265F28">
        <w:rPr>
          <w:rFonts w:ascii="Arial" w:hAnsi="Arial" w:cs="Arial"/>
        </w:rPr>
        <w:t xml:space="preserve">chemistry to </w:t>
      </w:r>
      <w:r w:rsidR="00EF3C30" w:rsidRPr="00265F28">
        <w:rPr>
          <w:rFonts w:ascii="Arial" w:hAnsi="Arial" w:cs="Arial"/>
        </w:rPr>
        <w:t xml:space="preserve">farmers, </w:t>
      </w:r>
      <w:r w:rsidR="00564541" w:rsidRPr="00265F28">
        <w:rPr>
          <w:rFonts w:ascii="Arial" w:hAnsi="Arial" w:cs="Arial"/>
        </w:rPr>
        <w:t>allotment</w:t>
      </w:r>
      <w:r w:rsidR="00C24C6D" w:rsidRPr="00265F28">
        <w:rPr>
          <w:rFonts w:ascii="Arial" w:hAnsi="Arial" w:cs="Arial"/>
        </w:rPr>
        <w:t xml:space="preserve"> holders</w:t>
      </w:r>
      <w:r w:rsidR="00564541" w:rsidRPr="00265F28">
        <w:rPr>
          <w:rFonts w:ascii="Arial" w:hAnsi="Arial" w:cs="Arial"/>
        </w:rPr>
        <w:t xml:space="preserve"> </w:t>
      </w:r>
      <w:r w:rsidR="005E75B7" w:rsidRPr="00265F28">
        <w:rPr>
          <w:rFonts w:ascii="Arial" w:hAnsi="Arial" w:cs="Arial"/>
        </w:rPr>
        <w:t xml:space="preserve">and </w:t>
      </w:r>
      <w:r w:rsidR="002D6371" w:rsidRPr="00265F28">
        <w:rPr>
          <w:rFonts w:ascii="Arial" w:hAnsi="Arial" w:cs="Arial"/>
        </w:rPr>
        <w:t xml:space="preserve">elementary </w:t>
      </w:r>
      <w:r w:rsidR="00634CF5" w:rsidRPr="00265F28">
        <w:rPr>
          <w:rFonts w:ascii="Arial" w:hAnsi="Arial" w:cs="Arial"/>
        </w:rPr>
        <w:t>pupils</w:t>
      </w:r>
      <w:r w:rsidR="00EF3C30" w:rsidRPr="00265F28">
        <w:rPr>
          <w:rFonts w:ascii="Arial" w:hAnsi="Arial" w:cs="Arial"/>
        </w:rPr>
        <w:t xml:space="preserve"> </w:t>
      </w:r>
      <w:r w:rsidR="00D346B6" w:rsidRPr="00265F28">
        <w:rPr>
          <w:rFonts w:ascii="Arial" w:hAnsi="Arial" w:cs="Arial"/>
        </w:rPr>
        <w:t>in Suffolk</w:t>
      </w:r>
      <w:r w:rsidR="00EF3C30" w:rsidRPr="00265F28">
        <w:rPr>
          <w:rFonts w:ascii="Arial" w:hAnsi="Arial" w:cs="Arial"/>
        </w:rPr>
        <w:t>.</w:t>
      </w:r>
      <w:r w:rsidR="000C500F" w:rsidRPr="00265F28">
        <w:rPr>
          <w:rFonts w:ascii="Arial" w:hAnsi="Arial" w:cs="Arial"/>
        </w:rPr>
        <w:t xml:space="preserve"> </w:t>
      </w:r>
      <w:r w:rsidR="00824824" w:rsidRPr="00265F28">
        <w:rPr>
          <w:rFonts w:ascii="Arial" w:hAnsi="Arial" w:cs="Arial"/>
        </w:rPr>
        <w:t>Henslow founded Cambridge Botanic Gardens</w:t>
      </w:r>
      <w:r w:rsidR="00EA6281">
        <w:rPr>
          <w:rFonts w:ascii="Arial" w:hAnsi="Arial" w:cs="Arial"/>
        </w:rPr>
        <w:t xml:space="preserve">, </w:t>
      </w:r>
      <w:r w:rsidR="00AA6E2D" w:rsidRPr="00265F28">
        <w:rPr>
          <w:rFonts w:ascii="Arial" w:hAnsi="Arial" w:cs="Arial"/>
        </w:rPr>
        <w:t>implement</w:t>
      </w:r>
      <w:r w:rsidR="00CE4D8B" w:rsidRPr="00265F28">
        <w:rPr>
          <w:rFonts w:ascii="Arial" w:hAnsi="Arial" w:cs="Arial"/>
        </w:rPr>
        <w:t xml:space="preserve">ed structured </w:t>
      </w:r>
      <w:r w:rsidR="00C255D0" w:rsidRPr="00265F28">
        <w:rPr>
          <w:rFonts w:ascii="Arial" w:hAnsi="Arial" w:cs="Arial"/>
        </w:rPr>
        <w:t xml:space="preserve">university </w:t>
      </w:r>
      <w:r w:rsidR="002E446C" w:rsidRPr="00265F28">
        <w:rPr>
          <w:rFonts w:ascii="Arial" w:hAnsi="Arial" w:cs="Arial"/>
        </w:rPr>
        <w:t xml:space="preserve">science </w:t>
      </w:r>
      <w:r w:rsidR="00C255D0" w:rsidRPr="00265F28">
        <w:rPr>
          <w:rFonts w:ascii="Arial" w:hAnsi="Arial" w:cs="Arial"/>
        </w:rPr>
        <w:t>teaching</w:t>
      </w:r>
      <w:r w:rsidR="00EA6281">
        <w:rPr>
          <w:rFonts w:ascii="Arial" w:hAnsi="Arial" w:cs="Arial"/>
        </w:rPr>
        <w:t xml:space="preserve"> and</w:t>
      </w:r>
      <w:r w:rsidR="0010582D">
        <w:rPr>
          <w:rFonts w:ascii="Arial" w:hAnsi="Arial" w:cs="Arial"/>
        </w:rPr>
        <w:t xml:space="preserve"> </w:t>
      </w:r>
      <w:r w:rsidR="0010582D" w:rsidRPr="00265F28">
        <w:rPr>
          <w:rFonts w:ascii="Arial" w:hAnsi="Arial" w:cs="Arial"/>
        </w:rPr>
        <w:t>mentor</w:t>
      </w:r>
      <w:r w:rsidR="0010582D">
        <w:rPr>
          <w:rFonts w:ascii="Arial" w:hAnsi="Arial" w:cs="Arial"/>
        </w:rPr>
        <w:t>ed</w:t>
      </w:r>
      <w:r w:rsidR="0010582D" w:rsidRPr="00265F28">
        <w:rPr>
          <w:rFonts w:ascii="Arial" w:hAnsi="Arial" w:cs="Arial"/>
        </w:rPr>
        <w:t xml:space="preserve"> the undergraduate Charles Darwin</w:t>
      </w:r>
      <w:r w:rsidR="0010582D">
        <w:rPr>
          <w:rFonts w:ascii="Arial" w:hAnsi="Arial" w:cs="Arial"/>
        </w:rPr>
        <w:t>.</w:t>
      </w:r>
      <w:r w:rsidR="00BA5E7A" w:rsidRPr="00265F28">
        <w:rPr>
          <w:rFonts w:ascii="Arial" w:hAnsi="Arial" w:cs="Arial"/>
        </w:rPr>
        <w:t xml:space="preserve"> </w:t>
      </w:r>
      <w:r w:rsidR="00FC4020" w:rsidRPr="00265F28">
        <w:rPr>
          <w:rStyle w:val="FootnoteReference"/>
          <w:rFonts w:ascii="Arial" w:hAnsi="Arial" w:cs="Arial"/>
        </w:rPr>
        <w:footnoteReference w:id="95"/>
      </w:r>
      <w:r w:rsidR="00614BC3" w:rsidRPr="00265F28">
        <w:rPr>
          <w:rFonts w:ascii="Arial" w:hAnsi="Arial" w:cs="Arial"/>
        </w:rPr>
        <w:t xml:space="preserve"> </w:t>
      </w:r>
      <w:r w:rsidR="00614BC3" w:rsidRPr="00265F28">
        <w:rPr>
          <w:rStyle w:val="FootnoteReference"/>
          <w:rFonts w:ascii="Arial" w:hAnsi="Arial" w:cs="Arial"/>
        </w:rPr>
        <w:footnoteReference w:id="96"/>
      </w:r>
      <w:r w:rsidR="00EF0BD0">
        <w:rPr>
          <w:rFonts w:ascii="Arial" w:hAnsi="Arial" w:cs="Arial"/>
        </w:rPr>
        <w:t xml:space="preserve"> [23]</w:t>
      </w:r>
    </w:p>
    <w:p w14:paraId="6DB9FEBD" w14:textId="550F3F9A" w:rsidR="00E87984" w:rsidRPr="00265F28" w:rsidRDefault="00E70387" w:rsidP="004B6A89">
      <w:pPr>
        <w:jc w:val="both"/>
        <w:rPr>
          <w:rFonts w:ascii="Arial" w:hAnsi="Arial" w:cs="Arial"/>
        </w:rPr>
      </w:pPr>
      <w:r w:rsidRPr="00265F28">
        <w:rPr>
          <w:rFonts w:ascii="Arial" w:hAnsi="Arial" w:cs="Arial"/>
        </w:rPr>
        <w:t>Arthur Young</w:t>
      </w:r>
      <w:r w:rsidR="006358E5" w:rsidRPr="00265F28">
        <w:rPr>
          <w:rFonts w:ascii="Arial" w:hAnsi="Arial" w:cs="Arial"/>
        </w:rPr>
        <w:t xml:space="preserve"> </w:t>
      </w:r>
      <w:r w:rsidR="005C211D" w:rsidRPr="00265F28">
        <w:rPr>
          <w:rFonts w:ascii="Arial" w:hAnsi="Arial" w:cs="Arial"/>
        </w:rPr>
        <w:t xml:space="preserve">(1741-1820) </w:t>
      </w:r>
      <w:r w:rsidR="006358E5" w:rsidRPr="00265F28">
        <w:rPr>
          <w:rFonts w:ascii="Arial" w:hAnsi="Arial" w:cs="Arial"/>
        </w:rPr>
        <w:t>of Bradfield, Suffolk</w:t>
      </w:r>
      <w:r w:rsidR="00FF3C84" w:rsidRPr="00265F28">
        <w:rPr>
          <w:rFonts w:ascii="Arial" w:hAnsi="Arial" w:cs="Arial"/>
        </w:rPr>
        <w:t>, prolific writer</w:t>
      </w:r>
      <w:r w:rsidR="000D1211" w:rsidRPr="00265F28">
        <w:rPr>
          <w:rFonts w:ascii="Arial" w:hAnsi="Arial" w:cs="Arial"/>
        </w:rPr>
        <w:t xml:space="preserve">, </w:t>
      </w:r>
      <w:r w:rsidR="00FF3C84" w:rsidRPr="00265F28">
        <w:rPr>
          <w:rFonts w:ascii="Arial" w:hAnsi="Arial" w:cs="Arial"/>
        </w:rPr>
        <w:t>energetic organiser</w:t>
      </w:r>
      <w:r w:rsidR="00D2586C" w:rsidRPr="00265F28">
        <w:rPr>
          <w:rFonts w:ascii="Arial" w:hAnsi="Arial" w:cs="Arial"/>
        </w:rPr>
        <w:t>,</w:t>
      </w:r>
      <w:r w:rsidR="00FF3C84" w:rsidRPr="00265F28">
        <w:rPr>
          <w:rFonts w:ascii="Arial" w:hAnsi="Arial" w:cs="Arial"/>
        </w:rPr>
        <w:t xml:space="preserve"> </w:t>
      </w:r>
      <w:r w:rsidR="005E5F47" w:rsidRPr="00265F28">
        <w:rPr>
          <w:rFonts w:ascii="Arial" w:hAnsi="Arial" w:cs="Arial"/>
        </w:rPr>
        <w:t xml:space="preserve">published </w:t>
      </w:r>
      <w:r w:rsidR="00D959AA" w:rsidRPr="00265F28">
        <w:rPr>
          <w:rFonts w:ascii="Arial" w:hAnsi="Arial" w:cs="Arial"/>
        </w:rPr>
        <w:t>a considerable number</w:t>
      </w:r>
      <w:r w:rsidR="005E5F47" w:rsidRPr="00265F28">
        <w:rPr>
          <w:rFonts w:ascii="Arial" w:hAnsi="Arial" w:cs="Arial"/>
        </w:rPr>
        <w:t xml:space="preserve"> </w:t>
      </w:r>
      <w:r w:rsidR="009D5AA6" w:rsidRPr="00265F28">
        <w:rPr>
          <w:rFonts w:ascii="Arial" w:hAnsi="Arial" w:cs="Arial"/>
        </w:rPr>
        <w:t>of reports based upon his extensive travels.</w:t>
      </w:r>
      <w:r w:rsidR="00532834" w:rsidRPr="00265F28">
        <w:rPr>
          <w:rFonts w:ascii="Arial" w:hAnsi="Arial" w:cs="Arial"/>
        </w:rPr>
        <w:t xml:space="preserve"> His General View of </w:t>
      </w:r>
      <w:r w:rsidR="00D2586C" w:rsidRPr="00265F28">
        <w:rPr>
          <w:rFonts w:ascii="Arial" w:hAnsi="Arial" w:cs="Arial"/>
        </w:rPr>
        <w:t xml:space="preserve">the Agriculture of </w:t>
      </w:r>
      <w:r w:rsidR="00532834" w:rsidRPr="00265F28">
        <w:rPr>
          <w:rFonts w:ascii="Arial" w:hAnsi="Arial" w:cs="Arial"/>
        </w:rPr>
        <w:t>Suffolk</w:t>
      </w:r>
      <w:r w:rsidR="00FA5DD7" w:rsidRPr="00265F28">
        <w:rPr>
          <w:rFonts w:ascii="Arial" w:hAnsi="Arial" w:cs="Arial"/>
        </w:rPr>
        <w:t xml:space="preserve"> 1813</w:t>
      </w:r>
      <w:r w:rsidR="00DE3725" w:rsidRPr="00265F28">
        <w:rPr>
          <w:rFonts w:ascii="Arial" w:hAnsi="Arial" w:cs="Arial"/>
        </w:rPr>
        <w:t>,</w:t>
      </w:r>
      <w:r w:rsidR="004C16AF" w:rsidRPr="00265F28">
        <w:rPr>
          <w:rFonts w:ascii="Arial" w:hAnsi="Arial" w:cs="Arial"/>
        </w:rPr>
        <w:t xml:space="preserve"> reprinted in 1969</w:t>
      </w:r>
      <w:r w:rsidR="00DE3725" w:rsidRPr="00265F28">
        <w:rPr>
          <w:rFonts w:ascii="Arial" w:hAnsi="Arial" w:cs="Arial"/>
        </w:rPr>
        <w:t>,</w:t>
      </w:r>
      <w:r w:rsidR="004C16AF" w:rsidRPr="00265F28">
        <w:rPr>
          <w:rFonts w:ascii="Arial" w:hAnsi="Arial" w:cs="Arial"/>
        </w:rPr>
        <w:t xml:space="preserve"> </w:t>
      </w:r>
      <w:r w:rsidR="00FA5DD7" w:rsidRPr="00265F28">
        <w:rPr>
          <w:rFonts w:ascii="Arial" w:hAnsi="Arial" w:cs="Arial"/>
        </w:rPr>
        <w:t>is a good starting point</w:t>
      </w:r>
      <w:r w:rsidR="00E93559" w:rsidRPr="00265F28">
        <w:rPr>
          <w:rFonts w:ascii="Arial" w:hAnsi="Arial" w:cs="Arial"/>
        </w:rPr>
        <w:t xml:space="preserve"> for</w:t>
      </w:r>
      <w:r w:rsidR="000C18E0" w:rsidRPr="00265F28">
        <w:rPr>
          <w:rFonts w:ascii="Arial" w:hAnsi="Arial" w:cs="Arial"/>
        </w:rPr>
        <w:t xml:space="preserve"> local history </w:t>
      </w:r>
      <w:r w:rsidR="00E93559" w:rsidRPr="00265F28">
        <w:rPr>
          <w:rFonts w:ascii="Arial" w:hAnsi="Arial" w:cs="Arial"/>
        </w:rPr>
        <w:t>research</w:t>
      </w:r>
      <w:r w:rsidR="00FA5DD7" w:rsidRPr="00265F28">
        <w:rPr>
          <w:rFonts w:ascii="Arial" w:hAnsi="Arial" w:cs="Arial"/>
        </w:rPr>
        <w:t>.</w:t>
      </w:r>
      <w:r w:rsidR="002B1D1A" w:rsidRPr="00265F28">
        <w:rPr>
          <w:rFonts w:ascii="Arial" w:hAnsi="Arial" w:cs="Arial"/>
        </w:rPr>
        <w:t xml:space="preserve"> Tony Copsey</w:t>
      </w:r>
      <w:r w:rsidR="005B28A3" w:rsidRPr="00265F28">
        <w:rPr>
          <w:rFonts w:ascii="Arial" w:hAnsi="Arial" w:cs="Arial"/>
        </w:rPr>
        <w:t xml:space="preserve">’s </w:t>
      </w:r>
      <w:r w:rsidR="005B28A3" w:rsidRPr="00265F28">
        <w:rPr>
          <w:rFonts w:ascii="Arial" w:hAnsi="Arial" w:cs="Arial"/>
          <w:i/>
          <w:iCs/>
        </w:rPr>
        <w:t>Suffolk Writers from the beginning</w:t>
      </w:r>
      <w:r w:rsidR="00901945" w:rsidRPr="00265F28">
        <w:rPr>
          <w:rFonts w:ascii="Arial" w:hAnsi="Arial" w:cs="Arial"/>
        </w:rPr>
        <w:t>,</w:t>
      </w:r>
      <w:r w:rsidR="002B1D1A" w:rsidRPr="00265F28">
        <w:rPr>
          <w:rFonts w:ascii="Arial" w:hAnsi="Arial" w:cs="Arial"/>
        </w:rPr>
        <w:t xml:space="preserve"> </w:t>
      </w:r>
      <w:r w:rsidR="00E0427C" w:rsidRPr="00265F28">
        <w:rPr>
          <w:rFonts w:ascii="Arial" w:hAnsi="Arial" w:cs="Arial"/>
        </w:rPr>
        <w:t xml:space="preserve">provides some biography and </w:t>
      </w:r>
      <w:r w:rsidR="002B1D1A" w:rsidRPr="00265F28">
        <w:rPr>
          <w:rFonts w:ascii="Arial" w:hAnsi="Arial" w:cs="Arial"/>
        </w:rPr>
        <w:t xml:space="preserve">lists </w:t>
      </w:r>
      <w:r w:rsidR="00D959AA" w:rsidRPr="00265F28">
        <w:rPr>
          <w:rFonts w:ascii="Arial" w:hAnsi="Arial" w:cs="Arial"/>
        </w:rPr>
        <w:t>sixty</w:t>
      </w:r>
      <w:r w:rsidR="002B1D1A" w:rsidRPr="00265F28">
        <w:rPr>
          <w:rFonts w:ascii="Arial" w:hAnsi="Arial" w:cs="Arial"/>
        </w:rPr>
        <w:t xml:space="preserve"> </w:t>
      </w:r>
      <w:r w:rsidR="00EB7E2F" w:rsidRPr="00265F28">
        <w:rPr>
          <w:rFonts w:ascii="Arial" w:hAnsi="Arial" w:cs="Arial"/>
        </w:rPr>
        <w:t>works by Young</w:t>
      </w:r>
      <w:r w:rsidR="00E0427C" w:rsidRPr="00265F28">
        <w:rPr>
          <w:rFonts w:ascii="Arial" w:hAnsi="Arial" w:cs="Arial"/>
        </w:rPr>
        <w:t>.</w:t>
      </w:r>
      <w:r w:rsidR="00E0427C" w:rsidRPr="00265F28">
        <w:rPr>
          <w:rStyle w:val="FootnoteReference"/>
          <w:rFonts w:ascii="Arial" w:hAnsi="Arial" w:cs="Arial"/>
        </w:rPr>
        <w:footnoteReference w:id="97"/>
      </w:r>
      <w:r w:rsidR="002E794F" w:rsidRPr="00265F28">
        <w:rPr>
          <w:rFonts w:ascii="Arial" w:hAnsi="Arial" w:cs="Arial"/>
        </w:rPr>
        <w:t xml:space="preserve"> </w:t>
      </w:r>
      <w:r w:rsidR="00001A8F" w:rsidRPr="00265F28">
        <w:rPr>
          <w:rFonts w:ascii="Arial" w:hAnsi="Arial" w:cs="Arial"/>
        </w:rPr>
        <w:t xml:space="preserve"> </w:t>
      </w:r>
      <w:r w:rsidR="00AC0D5F" w:rsidRPr="00265F28">
        <w:rPr>
          <w:rFonts w:ascii="Arial" w:hAnsi="Arial" w:cs="Arial"/>
        </w:rPr>
        <w:t xml:space="preserve">Young’s </w:t>
      </w:r>
      <w:r w:rsidR="00552921" w:rsidRPr="00265F28">
        <w:rPr>
          <w:rFonts w:ascii="Arial" w:hAnsi="Arial" w:cs="Arial"/>
        </w:rPr>
        <w:t xml:space="preserve">farming </w:t>
      </w:r>
      <w:r w:rsidR="00AC0D5F" w:rsidRPr="00265F28">
        <w:rPr>
          <w:rFonts w:ascii="Arial" w:hAnsi="Arial" w:cs="Arial"/>
        </w:rPr>
        <w:t xml:space="preserve">work has </w:t>
      </w:r>
      <w:r w:rsidR="008A1299" w:rsidRPr="00265F28">
        <w:rPr>
          <w:rFonts w:ascii="Arial" w:hAnsi="Arial" w:cs="Arial"/>
        </w:rPr>
        <w:t xml:space="preserve">been much </w:t>
      </w:r>
      <w:r w:rsidR="00B07B2E" w:rsidRPr="00265F28">
        <w:rPr>
          <w:rFonts w:ascii="Arial" w:hAnsi="Arial" w:cs="Arial"/>
        </w:rPr>
        <w:t>dissected</w:t>
      </w:r>
      <w:r w:rsidR="0069372C" w:rsidRPr="00265F28">
        <w:rPr>
          <w:rFonts w:ascii="Arial" w:hAnsi="Arial" w:cs="Arial"/>
        </w:rPr>
        <w:t xml:space="preserve">, </w:t>
      </w:r>
      <w:r w:rsidR="00B07B2E" w:rsidRPr="00265F28">
        <w:rPr>
          <w:rFonts w:ascii="Arial" w:hAnsi="Arial" w:cs="Arial"/>
        </w:rPr>
        <w:t>post</w:t>
      </w:r>
      <w:r w:rsidR="00783711" w:rsidRPr="00265F28">
        <w:rPr>
          <w:rFonts w:ascii="Arial" w:hAnsi="Arial" w:cs="Arial"/>
        </w:rPr>
        <w:t>-mortem</w:t>
      </w:r>
      <w:r w:rsidR="008A1299" w:rsidRPr="00265F28">
        <w:rPr>
          <w:rFonts w:ascii="Arial" w:hAnsi="Arial" w:cs="Arial"/>
        </w:rPr>
        <w:t>.</w:t>
      </w:r>
      <w:r w:rsidR="00971E4A" w:rsidRPr="00265F28">
        <w:rPr>
          <w:rStyle w:val="FootnoteReference"/>
          <w:rFonts w:ascii="Arial" w:hAnsi="Arial" w:cs="Arial"/>
        </w:rPr>
        <w:footnoteReference w:id="98"/>
      </w:r>
      <w:r w:rsidR="00780D21" w:rsidRPr="00265F28">
        <w:rPr>
          <w:rFonts w:ascii="Arial" w:hAnsi="Arial" w:cs="Arial"/>
        </w:rPr>
        <w:t xml:space="preserve"> </w:t>
      </w:r>
      <w:r w:rsidR="00EB624D" w:rsidRPr="00265F28">
        <w:rPr>
          <w:rFonts w:ascii="Arial" w:hAnsi="Arial" w:cs="Arial"/>
        </w:rPr>
        <w:t>[</w:t>
      </w:r>
      <w:r w:rsidR="00E27833" w:rsidRPr="00265F28">
        <w:rPr>
          <w:rFonts w:ascii="Arial" w:hAnsi="Arial" w:cs="Arial"/>
        </w:rPr>
        <w:t>49</w:t>
      </w:r>
      <w:r w:rsidR="00EB624D" w:rsidRPr="00265F28">
        <w:rPr>
          <w:rFonts w:ascii="Arial" w:hAnsi="Arial" w:cs="Arial"/>
        </w:rPr>
        <w:t>]</w:t>
      </w:r>
      <w:r w:rsidR="00E6586A" w:rsidRPr="00265F28">
        <w:rPr>
          <w:rFonts w:ascii="Arial" w:hAnsi="Arial" w:cs="Arial"/>
        </w:rPr>
        <w:fldChar w:fldCharType="begin"/>
      </w:r>
      <w:r w:rsidR="00750AE0" w:rsidRPr="00265F28">
        <w:rPr>
          <w:rFonts w:ascii="Arial" w:hAnsi="Arial" w:cs="Arial"/>
        </w:rPr>
        <w:instrText xml:space="preserve"> ADDIN EN.CITE &lt;EndNote&gt;&lt;Cite&gt;&lt;Author&gt;Raynbird&lt;/Author&gt;&lt;Year&gt;1851&lt;/Year&gt;&lt;RecNum&gt;101&lt;/RecNum&gt;&lt;record&gt;&lt;rec-number&gt;101&lt;/rec-number&gt;&lt;foreign-keys&gt;&lt;key app="EN" db-id="2px20pt5e0ea5herw28pea9h555razzfdvpa" timestamp="1674120660" guid="0cf1e070-4d50-4d2c-948c-205485564b8d"&gt;101&lt;/key&gt;&lt;/foreign-keys&gt;&lt;ref-type name="Book"&gt;6&lt;/ref-type&gt;&lt;contributors&gt;&lt;authors&gt;&lt;author&gt;Raynbird, William&lt;/author&gt;&lt;/authors&gt;&lt;/contributors&gt;&lt;titles&gt;&lt;title&gt;Miscellaneous Essays&lt;/title&gt;&lt;short-title&gt;Miscellaneous Essays&lt;/short-title&gt;&lt;/titles&gt;&lt;dates&gt;&lt;year&gt;1851&lt;/year&gt;&lt;/dates&gt;&lt;pub-location&gt;Chester&lt;/pub-location&gt;&lt;publisher&gt;Evans&lt;/publisher&gt;&lt;urls&gt;&lt;/urls&gt;&lt;/record&gt;&lt;/Cite&gt;&lt;/EndNote&gt;</w:instrText>
      </w:r>
      <w:r w:rsidR="007365EF">
        <w:rPr>
          <w:rFonts w:ascii="Arial" w:hAnsi="Arial" w:cs="Arial"/>
        </w:rPr>
        <w:fldChar w:fldCharType="separate"/>
      </w:r>
      <w:r w:rsidR="00E6586A" w:rsidRPr="00265F28">
        <w:rPr>
          <w:rFonts w:ascii="Arial" w:hAnsi="Arial" w:cs="Arial"/>
        </w:rPr>
        <w:fldChar w:fldCharType="end"/>
      </w:r>
    </w:p>
    <w:p w14:paraId="13D454A8" w14:textId="0847D4F3" w:rsidR="00E87984" w:rsidRPr="00265F28" w:rsidRDefault="00E70387" w:rsidP="004B6A89">
      <w:pPr>
        <w:jc w:val="both"/>
        <w:rPr>
          <w:rFonts w:ascii="Arial" w:hAnsi="Arial" w:cs="Arial"/>
        </w:rPr>
      </w:pPr>
      <w:r w:rsidRPr="00265F28">
        <w:rPr>
          <w:rFonts w:ascii="Arial" w:hAnsi="Arial" w:cs="Arial"/>
        </w:rPr>
        <w:t xml:space="preserve">William and Hugh </w:t>
      </w:r>
      <w:r w:rsidR="00027654" w:rsidRPr="00265F28">
        <w:rPr>
          <w:rFonts w:ascii="Arial" w:hAnsi="Arial" w:cs="Arial"/>
        </w:rPr>
        <w:t>Raynbird</w:t>
      </w:r>
      <w:r w:rsidR="00F3222D" w:rsidRPr="00265F28">
        <w:rPr>
          <w:rFonts w:ascii="Arial" w:hAnsi="Arial" w:cs="Arial"/>
        </w:rPr>
        <w:t xml:space="preserve"> of Grange Farm, Hengrave, </w:t>
      </w:r>
      <w:r w:rsidR="004C7D0D" w:rsidRPr="00265F28">
        <w:rPr>
          <w:rFonts w:ascii="Arial" w:hAnsi="Arial" w:cs="Arial"/>
        </w:rPr>
        <w:t>Bury St Edmunds</w:t>
      </w:r>
      <w:r w:rsidR="00971E4A" w:rsidRPr="00265F28">
        <w:rPr>
          <w:rFonts w:ascii="Arial" w:hAnsi="Arial" w:cs="Arial"/>
        </w:rPr>
        <w:t>.</w:t>
      </w:r>
      <w:r w:rsidR="001D213F" w:rsidRPr="00265F28">
        <w:rPr>
          <w:rFonts w:ascii="Arial" w:hAnsi="Arial" w:cs="Arial"/>
        </w:rPr>
        <w:t xml:space="preserve"> Farming brothers </w:t>
      </w:r>
      <w:r w:rsidR="008C5AC7" w:rsidRPr="00265F28">
        <w:rPr>
          <w:rFonts w:ascii="Arial" w:hAnsi="Arial" w:cs="Arial"/>
        </w:rPr>
        <w:t xml:space="preserve">from </w:t>
      </w:r>
      <w:r w:rsidR="00956CE2" w:rsidRPr="00265F28">
        <w:rPr>
          <w:rFonts w:ascii="Arial" w:hAnsi="Arial" w:cs="Arial"/>
        </w:rPr>
        <w:t>multiple generations of tenant farmers</w:t>
      </w:r>
      <w:r w:rsidR="00C119C8" w:rsidRPr="00265F28">
        <w:rPr>
          <w:rFonts w:ascii="Arial" w:hAnsi="Arial" w:cs="Arial"/>
        </w:rPr>
        <w:t xml:space="preserve"> previously in Thwaite and B</w:t>
      </w:r>
      <w:r w:rsidR="0029779A" w:rsidRPr="00265F28">
        <w:rPr>
          <w:rFonts w:ascii="Arial" w:hAnsi="Arial" w:cs="Arial"/>
        </w:rPr>
        <w:t>eyton</w:t>
      </w:r>
      <w:r w:rsidR="005C1FFA" w:rsidRPr="00265F28">
        <w:rPr>
          <w:rFonts w:ascii="Arial" w:hAnsi="Arial" w:cs="Arial"/>
        </w:rPr>
        <w:t>, t</w:t>
      </w:r>
      <w:r w:rsidR="0029779A" w:rsidRPr="00265F28">
        <w:rPr>
          <w:rFonts w:ascii="Arial" w:hAnsi="Arial" w:cs="Arial"/>
        </w:rPr>
        <w:t>h</w:t>
      </w:r>
      <w:r w:rsidR="00591EBA" w:rsidRPr="00265F28">
        <w:rPr>
          <w:rFonts w:ascii="Arial" w:hAnsi="Arial" w:cs="Arial"/>
        </w:rPr>
        <w:t>eir</w:t>
      </w:r>
      <w:r w:rsidR="004F4217" w:rsidRPr="00265F28">
        <w:rPr>
          <w:rFonts w:ascii="Arial" w:hAnsi="Arial" w:cs="Arial"/>
        </w:rPr>
        <w:t xml:space="preserve"> writing covers labour issues, soil fertility, machinery, and </w:t>
      </w:r>
      <w:r w:rsidR="00EA4087" w:rsidRPr="00265F28">
        <w:rPr>
          <w:rFonts w:ascii="Arial" w:hAnsi="Arial" w:cs="Arial"/>
        </w:rPr>
        <w:t>agricultural education/library/clubs.</w:t>
      </w:r>
      <w:r w:rsidR="00347642" w:rsidRPr="00265F28">
        <w:rPr>
          <w:rFonts w:ascii="Arial" w:hAnsi="Arial" w:cs="Arial"/>
        </w:rPr>
        <w:t xml:space="preserve"> </w:t>
      </w:r>
      <w:r w:rsidR="001F558B" w:rsidRPr="00265F28">
        <w:rPr>
          <w:rFonts w:ascii="Arial" w:hAnsi="Arial" w:cs="Arial"/>
        </w:rPr>
        <w:t xml:space="preserve">Their works can be read </w:t>
      </w:r>
      <w:r w:rsidR="00F000AE" w:rsidRPr="00265F28">
        <w:rPr>
          <w:rFonts w:ascii="Arial" w:hAnsi="Arial" w:cs="Arial"/>
        </w:rPr>
        <w:t>at</w:t>
      </w:r>
      <w:r w:rsidR="00F76B85" w:rsidRPr="00265F28">
        <w:rPr>
          <w:rFonts w:ascii="Arial" w:hAnsi="Arial" w:cs="Arial"/>
        </w:rPr>
        <w:t xml:space="preserve"> the Suffolk Archives, or </w:t>
      </w:r>
      <w:r w:rsidR="00DB4532" w:rsidRPr="00265F28">
        <w:rPr>
          <w:rFonts w:ascii="Arial" w:hAnsi="Arial" w:cs="Arial"/>
        </w:rPr>
        <w:t>online</w:t>
      </w:r>
      <w:r w:rsidR="00F000AE" w:rsidRPr="00265F28">
        <w:rPr>
          <w:rFonts w:ascii="Arial" w:hAnsi="Arial" w:cs="Arial"/>
        </w:rPr>
        <w:t>.</w:t>
      </w:r>
      <w:r w:rsidR="00971E4A" w:rsidRPr="00265F28">
        <w:rPr>
          <w:rStyle w:val="FootnoteReference"/>
          <w:rFonts w:ascii="Arial" w:hAnsi="Arial" w:cs="Arial"/>
        </w:rPr>
        <w:footnoteReference w:id="99"/>
      </w:r>
      <w:r w:rsidR="003F30B7">
        <w:rPr>
          <w:rFonts w:ascii="Arial" w:hAnsi="Arial" w:cs="Arial"/>
        </w:rPr>
        <w:t xml:space="preserve"> </w:t>
      </w:r>
      <w:r w:rsidR="006E3711" w:rsidRPr="00265F28">
        <w:rPr>
          <w:rFonts w:ascii="Arial" w:hAnsi="Arial" w:cs="Arial"/>
        </w:rPr>
        <w:t>[</w:t>
      </w:r>
      <w:r w:rsidR="00835048" w:rsidRPr="00265F28">
        <w:rPr>
          <w:rFonts w:ascii="Arial" w:hAnsi="Arial" w:cs="Arial"/>
        </w:rPr>
        <w:t>50</w:t>
      </w:r>
      <w:r w:rsidR="006E3711" w:rsidRPr="00265F28">
        <w:rPr>
          <w:rFonts w:ascii="Arial" w:hAnsi="Arial" w:cs="Arial"/>
        </w:rPr>
        <w:t>]</w:t>
      </w:r>
    </w:p>
    <w:p w14:paraId="6BE7E54D" w14:textId="19113A10" w:rsidR="00E87984" w:rsidRPr="00265F28" w:rsidRDefault="00594E45" w:rsidP="004B6A89">
      <w:pPr>
        <w:jc w:val="both"/>
        <w:rPr>
          <w:rFonts w:ascii="Arial" w:hAnsi="Arial" w:cs="Arial"/>
        </w:rPr>
      </w:pPr>
      <w:r w:rsidRPr="00265F28">
        <w:rPr>
          <w:rFonts w:ascii="Arial" w:hAnsi="Arial" w:cs="Arial"/>
        </w:rPr>
        <w:lastRenderedPageBreak/>
        <w:t xml:space="preserve">Robert </w:t>
      </w:r>
      <w:r w:rsidR="00503995" w:rsidRPr="00265F28">
        <w:rPr>
          <w:rFonts w:ascii="Arial" w:hAnsi="Arial" w:cs="Arial"/>
        </w:rPr>
        <w:t>B</w:t>
      </w:r>
      <w:r w:rsidR="00B55D7B" w:rsidRPr="00265F28">
        <w:rPr>
          <w:rFonts w:ascii="Arial" w:hAnsi="Arial" w:cs="Arial"/>
        </w:rPr>
        <w:t>ond</w:t>
      </w:r>
      <w:r w:rsidR="00971E4A" w:rsidRPr="00265F28">
        <w:rPr>
          <w:rFonts w:ascii="Arial" w:hAnsi="Arial" w:cs="Arial"/>
        </w:rPr>
        <w:t>.</w:t>
      </w:r>
      <w:r w:rsidR="00E515A2" w:rsidRPr="00265F28">
        <w:rPr>
          <w:rStyle w:val="FootnoteReference"/>
          <w:rFonts w:ascii="Arial" w:hAnsi="Arial" w:cs="Arial"/>
        </w:rPr>
        <w:footnoteReference w:id="100"/>
      </w:r>
      <w:r w:rsidR="00244D67" w:rsidRPr="00265F28">
        <w:rPr>
          <w:rFonts w:ascii="Arial" w:hAnsi="Arial" w:cs="Arial"/>
        </w:rPr>
        <w:t xml:space="preserve"> </w:t>
      </w:r>
      <w:r w:rsidR="00E515A2" w:rsidRPr="00265F28">
        <w:rPr>
          <w:rFonts w:ascii="Arial" w:hAnsi="Arial" w:cs="Arial"/>
        </w:rPr>
        <w:t>Kersey Cooper.</w:t>
      </w:r>
      <w:r w:rsidR="00971E4A" w:rsidRPr="00265F28">
        <w:rPr>
          <w:rStyle w:val="FootnoteReference"/>
          <w:rFonts w:ascii="Arial" w:hAnsi="Arial" w:cs="Arial"/>
        </w:rPr>
        <w:footnoteReference w:id="101"/>
      </w:r>
      <w:r w:rsidR="00244D67" w:rsidRPr="00265F28">
        <w:rPr>
          <w:rFonts w:ascii="Arial" w:hAnsi="Arial" w:cs="Arial"/>
        </w:rPr>
        <w:t xml:space="preserve"> </w:t>
      </w:r>
      <w:r w:rsidRPr="00265F28">
        <w:rPr>
          <w:rFonts w:ascii="Arial" w:hAnsi="Arial" w:cs="Arial"/>
        </w:rPr>
        <w:t>Cornelius W</w:t>
      </w:r>
      <w:r w:rsidR="00503995" w:rsidRPr="00265F28">
        <w:rPr>
          <w:rFonts w:ascii="Arial" w:hAnsi="Arial" w:cs="Arial"/>
        </w:rPr>
        <w:t>elton</w:t>
      </w:r>
      <w:r w:rsidR="00971E4A" w:rsidRPr="00265F28">
        <w:rPr>
          <w:rFonts w:ascii="Arial" w:hAnsi="Arial" w:cs="Arial"/>
        </w:rPr>
        <w:t>.</w:t>
      </w:r>
      <w:r w:rsidR="00971E4A" w:rsidRPr="00265F28">
        <w:rPr>
          <w:rStyle w:val="FootnoteReference"/>
          <w:rFonts w:ascii="Arial" w:hAnsi="Arial" w:cs="Arial"/>
        </w:rPr>
        <w:footnoteReference w:id="102"/>
      </w:r>
      <w:r w:rsidR="00244D67" w:rsidRPr="00265F28">
        <w:rPr>
          <w:rFonts w:ascii="Arial" w:hAnsi="Arial" w:cs="Arial"/>
        </w:rPr>
        <w:t xml:space="preserve"> </w:t>
      </w:r>
      <w:r w:rsidRPr="00265F28">
        <w:rPr>
          <w:rFonts w:ascii="Arial" w:hAnsi="Arial" w:cs="Arial"/>
        </w:rPr>
        <w:t xml:space="preserve">John </w:t>
      </w:r>
      <w:r w:rsidR="00503995" w:rsidRPr="00265F28">
        <w:rPr>
          <w:rFonts w:ascii="Arial" w:hAnsi="Arial" w:cs="Arial"/>
        </w:rPr>
        <w:t>Moseley</w:t>
      </w:r>
      <w:r w:rsidR="00971E4A" w:rsidRPr="00265F28">
        <w:rPr>
          <w:rFonts w:ascii="Arial" w:hAnsi="Arial" w:cs="Arial"/>
        </w:rPr>
        <w:t>.</w:t>
      </w:r>
      <w:r w:rsidR="001C2FB5" w:rsidRPr="00265F28">
        <w:rPr>
          <w:rStyle w:val="FootnoteReference"/>
          <w:rFonts w:ascii="Arial" w:hAnsi="Arial" w:cs="Arial"/>
        </w:rPr>
        <w:footnoteReference w:id="103"/>
      </w:r>
      <w:r w:rsidR="00BA74BA" w:rsidRPr="00265F28">
        <w:rPr>
          <w:rFonts w:ascii="Arial" w:hAnsi="Arial" w:cs="Arial"/>
        </w:rPr>
        <w:t xml:space="preserve"> These farmers all lived and worked in the Wickham Market area, were active in </w:t>
      </w:r>
      <w:r w:rsidR="006D664E" w:rsidRPr="00265F28">
        <w:rPr>
          <w:rFonts w:ascii="Arial" w:hAnsi="Arial" w:cs="Arial"/>
        </w:rPr>
        <w:t>clubs and societies, and put pen to paper</w:t>
      </w:r>
      <w:r w:rsidR="00272ADC" w:rsidRPr="00265F28">
        <w:rPr>
          <w:rFonts w:ascii="Arial" w:hAnsi="Arial" w:cs="Arial"/>
        </w:rPr>
        <w:t xml:space="preserve"> for </w:t>
      </w:r>
      <w:r w:rsidR="00C1666B" w:rsidRPr="00265F28">
        <w:rPr>
          <w:rFonts w:ascii="Arial" w:hAnsi="Arial" w:cs="Arial"/>
        </w:rPr>
        <w:t>differing causes</w:t>
      </w:r>
      <w:r w:rsidR="00613DB1" w:rsidRPr="00265F28">
        <w:rPr>
          <w:rFonts w:ascii="Arial" w:hAnsi="Arial" w:cs="Arial"/>
        </w:rPr>
        <w:t>. The</w:t>
      </w:r>
      <w:r w:rsidR="007744AA" w:rsidRPr="00265F28">
        <w:rPr>
          <w:rFonts w:ascii="Arial" w:hAnsi="Arial" w:cs="Arial"/>
        </w:rPr>
        <w:t>ir published works</w:t>
      </w:r>
      <w:r w:rsidR="006C7002" w:rsidRPr="00265F28">
        <w:rPr>
          <w:rFonts w:ascii="Arial" w:hAnsi="Arial" w:cs="Arial"/>
        </w:rPr>
        <w:t xml:space="preserve"> </w:t>
      </w:r>
      <w:r w:rsidR="00852DE6" w:rsidRPr="00265F28">
        <w:rPr>
          <w:rFonts w:ascii="Arial" w:hAnsi="Arial" w:cs="Arial"/>
        </w:rPr>
        <w:t xml:space="preserve">address a </w:t>
      </w:r>
      <w:r w:rsidR="006C7002" w:rsidRPr="00265F28">
        <w:rPr>
          <w:rFonts w:ascii="Arial" w:hAnsi="Arial" w:cs="Arial"/>
        </w:rPr>
        <w:t>rang</w:t>
      </w:r>
      <w:r w:rsidR="007744AA" w:rsidRPr="00265F28">
        <w:rPr>
          <w:rFonts w:ascii="Arial" w:hAnsi="Arial" w:cs="Arial"/>
        </w:rPr>
        <w:t>e</w:t>
      </w:r>
      <w:r w:rsidR="00852DE6" w:rsidRPr="00265F28">
        <w:rPr>
          <w:rFonts w:ascii="Arial" w:hAnsi="Arial" w:cs="Arial"/>
        </w:rPr>
        <w:t xml:space="preserve"> of topics</w:t>
      </w:r>
      <w:r w:rsidR="006C7002" w:rsidRPr="00265F28">
        <w:rPr>
          <w:rFonts w:ascii="Arial" w:hAnsi="Arial" w:cs="Arial"/>
        </w:rPr>
        <w:t xml:space="preserve"> </w:t>
      </w:r>
      <w:r w:rsidR="00D67AF2" w:rsidRPr="00265F28">
        <w:rPr>
          <w:rFonts w:ascii="Arial" w:hAnsi="Arial" w:cs="Arial"/>
        </w:rPr>
        <w:t>including</w:t>
      </w:r>
      <w:r w:rsidR="006C7002" w:rsidRPr="00265F28">
        <w:rPr>
          <w:rFonts w:ascii="Arial" w:hAnsi="Arial" w:cs="Arial"/>
        </w:rPr>
        <w:t xml:space="preserve"> </w:t>
      </w:r>
      <w:r w:rsidR="002E711A" w:rsidRPr="00265F28">
        <w:rPr>
          <w:rFonts w:ascii="Arial" w:hAnsi="Arial" w:cs="Arial"/>
        </w:rPr>
        <w:t>dairying, labour conditions</w:t>
      </w:r>
      <w:r w:rsidR="00D67AF2" w:rsidRPr="00265F28">
        <w:rPr>
          <w:rFonts w:ascii="Arial" w:hAnsi="Arial" w:cs="Arial"/>
        </w:rPr>
        <w:t xml:space="preserve">, </w:t>
      </w:r>
      <w:r w:rsidR="002E711A" w:rsidRPr="00265F28">
        <w:rPr>
          <w:rFonts w:ascii="Arial" w:hAnsi="Arial" w:cs="Arial"/>
        </w:rPr>
        <w:t>tenant rights,</w:t>
      </w:r>
      <w:r w:rsidR="00145545" w:rsidRPr="00265F28">
        <w:rPr>
          <w:rFonts w:ascii="Arial" w:hAnsi="Arial" w:cs="Arial"/>
        </w:rPr>
        <w:t xml:space="preserve"> </w:t>
      </w:r>
      <w:r w:rsidR="008B276F" w:rsidRPr="00265F28">
        <w:rPr>
          <w:rFonts w:ascii="Arial" w:hAnsi="Arial" w:cs="Arial"/>
        </w:rPr>
        <w:t>economics,</w:t>
      </w:r>
      <w:r w:rsidR="002E711A" w:rsidRPr="00265F28">
        <w:rPr>
          <w:rFonts w:ascii="Arial" w:hAnsi="Arial" w:cs="Arial"/>
        </w:rPr>
        <w:t xml:space="preserve"> and </w:t>
      </w:r>
      <w:r w:rsidR="00E81C36" w:rsidRPr="00265F28">
        <w:rPr>
          <w:rFonts w:ascii="Arial" w:hAnsi="Arial" w:cs="Arial"/>
        </w:rPr>
        <w:t>taxation</w:t>
      </w:r>
      <w:r w:rsidR="00247C8B" w:rsidRPr="00265F28">
        <w:rPr>
          <w:rFonts w:ascii="Arial" w:hAnsi="Arial" w:cs="Arial"/>
        </w:rPr>
        <w:t>.</w:t>
      </w:r>
      <w:r w:rsidR="00912A5F" w:rsidRPr="00265F28">
        <w:rPr>
          <w:rFonts w:ascii="Arial" w:hAnsi="Arial" w:cs="Arial"/>
        </w:rPr>
        <w:t xml:space="preserve"> All can be viewed </w:t>
      </w:r>
      <w:r w:rsidR="00FB3CEC" w:rsidRPr="00265F28">
        <w:rPr>
          <w:rFonts w:ascii="Arial" w:hAnsi="Arial" w:cs="Arial"/>
        </w:rPr>
        <w:t>at Google Books.</w:t>
      </w:r>
      <w:r w:rsidR="00270F64">
        <w:rPr>
          <w:rFonts w:ascii="Arial" w:hAnsi="Arial" w:cs="Arial"/>
        </w:rPr>
        <w:t xml:space="preserve"> </w:t>
      </w:r>
      <w:r w:rsidR="00270F64" w:rsidRPr="00265F28">
        <w:rPr>
          <w:rFonts w:ascii="Arial" w:hAnsi="Arial" w:cs="Arial"/>
        </w:rPr>
        <w:t>[22]</w:t>
      </w:r>
      <w:r w:rsidR="004D7BB0">
        <w:rPr>
          <w:rFonts w:ascii="Arial" w:hAnsi="Arial" w:cs="Arial"/>
        </w:rPr>
        <w:t xml:space="preserve"> </w:t>
      </w:r>
      <w:r w:rsidR="007A2B40" w:rsidRPr="00265F28">
        <w:rPr>
          <w:rFonts w:ascii="Arial" w:hAnsi="Arial" w:cs="Arial"/>
        </w:rPr>
        <w:t>John Moseley</w:t>
      </w:r>
      <w:r w:rsidR="001052AF">
        <w:rPr>
          <w:rFonts w:ascii="Arial" w:hAnsi="Arial" w:cs="Arial"/>
        </w:rPr>
        <w:t>, chair of the WMFC,</w:t>
      </w:r>
      <w:r w:rsidR="00670862">
        <w:rPr>
          <w:rFonts w:ascii="Arial" w:hAnsi="Arial" w:cs="Arial"/>
        </w:rPr>
        <w:t xml:space="preserve"> </w:t>
      </w:r>
      <w:r w:rsidR="002350C1">
        <w:rPr>
          <w:rFonts w:ascii="Arial" w:hAnsi="Arial" w:cs="Arial"/>
        </w:rPr>
        <w:t>owned a large agricultural estate at Glemham and</w:t>
      </w:r>
      <w:r w:rsidR="001052AF">
        <w:rPr>
          <w:rFonts w:ascii="Arial" w:hAnsi="Arial" w:cs="Arial"/>
        </w:rPr>
        <w:t xml:space="preserve"> </w:t>
      </w:r>
      <w:r w:rsidR="00EB4E16">
        <w:rPr>
          <w:rFonts w:ascii="Arial" w:hAnsi="Arial" w:cs="Arial"/>
        </w:rPr>
        <w:t>was especially productive in his political and economic writings</w:t>
      </w:r>
      <w:r w:rsidR="007A2B40" w:rsidRPr="00265F28">
        <w:rPr>
          <w:rFonts w:ascii="Arial" w:hAnsi="Arial" w:cs="Arial"/>
        </w:rPr>
        <w:t>.</w:t>
      </w:r>
      <w:r w:rsidR="00EB4E16">
        <w:rPr>
          <w:rFonts w:ascii="Arial" w:hAnsi="Arial" w:cs="Arial"/>
        </w:rPr>
        <w:t xml:space="preserve"> [61]</w:t>
      </w:r>
    </w:p>
    <w:p w14:paraId="5C928211" w14:textId="76E8A569" w:rsidR="00E87984" w:rsidRPr="00265F28" w:rsidRDefault="00E163B0" w:rsidP="004B6A89">
      <w:pPr>
        <w:jc w:val="both"/>
        <w:rPr>
          <w:rFonts w:ascii="Arial" w:hAnsi="Arial" w:cs="Arial"/>
        </w:rPr>
      </w:pPr>
      <w:r w:rsidRPr="00265F28">
        <w:rPr>
          <w:rFonts w:ascii="Arial" w:hAnsi="Arial" w:cs="Arial"/>
        </w:rPr>
        <w:t>R</w:t>
      </w:r>
      <w:r w:rsidR="00D80584" w:rsidRPr="00265F28">
        <w:rPr>
          <w:rFonts w:ascii="Arial" w:hAnsi="Arial" w:cs="Arial"/>
        </w:rPr>
        <w:t xml:space="preserve">obert </w:t>
      </w:r>
      <w:r w:rsidRPr="00265F28">
        <w:rPr>
          <w:rFonts w:ascii="Arial" w:hAnsi="Arial" w:cs="Arial"/>
        </w:rPr>
        <w:t>C</w:t>
      </w:r>
      <w:r w:rsidR="002429A8" w:rsidRPr="00265F28">
        <w:rPr>
          <w:rFonts w:ascii="Arial" w:hAnsi="Arial" w:cs="Arial"/>
        </w:rPr>
        <w:t>ryloft</w:t>
      </w:r>
      <w:r w:rsidR="0092411B" w:rsidRPr="00265F28">
        <w:rPr>
          <w:rFonts w:ascii="Arial" w:hAnsi="Arial" w:cs="Arial"/>
        </w:rPr>
        <w:t xml:space="preserve"> </w:t>
      </w:r>
      <w:r w:rsidRPr="00265F28">
        <w:rPr>
          <w:rFonts w:ascii="Arial" w:hAnsi="Arial" w:cs="Arial"/>
        </w:rPr>
        <w:t xml:space="preserve">Harvey and </w:t>
      </w:r>
      <w:r w:rsidR="00594E45" w:rsidRPr="00265F28">
        <w:rPr>
          <w:rFonts w:ascii="Arial" w:hAnsi="Arial" w:cs="Arial"/>
        </w:rPr>
        <w:t>R</w:t>
      </w:r>
      <w:r w:rsidR="00D80584" w:rsidRPr="00265F28">
        <w:rPr>
          <w:rFonts w:ascii="Arial" w:hAnsi="Arial" w:cs="Arial"/>
        </w:rPr>
        <w:t xml:space="preserve">obert </w:t>
      </w:r>
      <w:r w:rsidR="00594E45" w:rsidRPr="00265F28">
        <w:rPr>
          <w:rFonts w:ascii="Arial" w:hAnsi="Arial" w:cs="Arial"/>
        </w:rPr>
        <w:t>B</w:t>
      </w:r>
      <w:r w:rsidR="00D80584" w:rsidRPr="00265F28">
        <w:rPr>
          <w:rFonts w:ascii="Arial" w:hAnsi="Arial" w:cs="Arial"/>
        </w:rPr>
        <w:t xml:space="preserve">lyth </w:t>
      </w:r>
      <w:r w:rsidR="00503995" w:rsidRPr="00265F28">
        <w:rPr>
          <w:rFonts w:ascii="Arial" w:hAnsi="Arial" w:cs="Arial"/>
        </w:rPr>
        <w:t>Harvey</w:t>
      </w:r>
      <w:r w:rsidR="001C2FB5" w:rsidRPr="00265F28">
        <w:rPr>
          <w:rFonts w:ascii="Arial" w:hAnsi="Arial" w:cs="Arial"/>
        </w:rPr>
        <w:t>.</w:t>
      </w:r>
      <w:r w:rsidR="0092411B" w:rsidRPr="00265F28">
        <w:rPr>
          <w:rFonts w:ascii="Arial" w:hAnsi="Arial" w:cs="Arial"/>
        </w:rPr>
        <w:t xml:space="preserve"> Father and son</w:t>
      </w:r>
      <w:r w:rsidR="00B92B3A" w:rsidRPr="00265F28">
        <w:rPr>
          <w:rFonts w:ascii="Arial" w:hAnsi="Arial" w:cs="Arial"/>
        </w:rPr>
        <w:t xml:space="preserve"> farmers of Harleston on Norfolk/Suffolk border</w:t>
      </w:r>
      <w:r w:rsidR="00811B67" w:rsidRPr="00265F28">
        <w:rPr>
          <w:rFonts w:ascii="Arial" w:hAnsi="Arial" w:cs="Arial"/>
        </w:rPr>
        <w:t xml:space="preserve"> </w:t>
      </w:r>
      <w:r w:rsidR="008444BF" w:rsidRPr="00265F28">
        <w:rPr>
          <w:rFonts w:ascii="Arial" w:hAnsi="Arial" w:cs="Arial"/>
        </w:rPr>
        <w:t>w</w:t>
      </w:r>
      <w:r w:rsidR="00F159B4" w:rsidRPr="00265F28">
        <w:rPr>
          <w:rFonts w:ascii="Arial" w:hAnsi="Arial" w:cs="Arial"/>
        </w:rPr>
        <w:t>ho</w:t>
      </w:r>
      <w:r w:rsidR="008444BF" w:rsidRPr="00265F28">
        <w:rPr>
          <w:rFonts w:ascii="Arial" w:hAnsi="Arial" w:cs="Arial"/>
        </w:rPr>
        <w:t xml:space="preserve"> </w:t>
      </w:r>
      <w:r w:rsidR="002E1524" w:rsidRPr="00265F28">
        <w:rPr>
          <w:rFonts w:ascii="Arial" w:hAnsi="Arial" w:cs="Arial"/>
        </w:rPr>
        <w:t>were</w:t>
      </w:r>
      <w:r w:rsidR="009516E5" w:rsidRPr="00265F28">
        <w:rPr>
          <w:rFonts w:ascii="Arial" w:hAnsi="Arial" w:cs="Arial"/>
        </w:rPr>
        <w:t xml:space="preserve"> </w:t>
      </w:r>
      <w:r w:rsidR="00DD044F" w:rsidRPr="00265F28">
        <w:rPr>
          <w:rFonts w:ascii="Arial" w:hAnsi="Arial" w:cs="Arial"/>
        </w:rPr>
        <w:t>sep</w:t>
      </w:r>
      <w:r w:rsidR="00CA3EB9" w:rsidRPr="00265F28">
        <w:rPr>
          <w:rFonts w:ascii="Arial" w:hAnsi="Arial" w:cs="Arial"/>
        </w:rPr>
        <w:t>a</w:t>
      </w:r>
      <w:r w:rsidR="00DD044F" w:rsidRPr="00265F28">
        <w:rPr>
          <w:rFonts w:ascii="Arial" w:hAnsi="Arial" w:cs="Arial"/>
        </w:rPr>
        <w:t>rately</w:t>
      </w:r>
      <w:r w:rsidR="008444BF" w:rsidRPr="00265F28">
        <w:rPr>
          <w:rFonts w:ascii="Arial" w:hAnsi="Arial" w:cs="Arial"/>
        </w:rPr>
        <w:t xml:space="preserve"> </w:t>
      </w:r>
      <w:r w:rsidR="00B92B3A" w:rsidRPr="00265F28">
        <w:rPr>
          <w:rFonts w:ascii="Arial" w:hAnsi="Arial" w:cs="Arial"/>
        </w:rPr>
        <w:t>active</w:t>
      </w:r>
      <w:r w:rsidR="00CD775B" w:rsidRPr="00265F28">
        <w:rPr>
          <w:rFonts w:ascii="Arial" w:hAnsi="Arial" w:cs="Arial"/>
        </w:rPr>
        <w:t xml:space="preserve"> in agricultural organisations, father in </w:t>
      </w:r>
      <w:r w:rsidR="00AD14D5" w:rsidRPr="00265F28">
        <w:rPr>
          <w:rFonts w:ascii="Arial" w:hAnsi="Arial" w:cs="Arial"/>
        </w:rPr>
        <w:t>pol</w:t>
      </w:r>
      <w:r w:rsidR="00CF04F5" w:rsidRPr="00265F28">
        <w:rPr>
          <w:rFonts w:ascii="Arial" w:hAnsi="Arial" w:cs="Arial"/>
        </w:rPr>
        <w:t xml:space="preserve">itical </w:t>
      </w:r>
      <w:r w:rsidR="00406BE4" w:rsidRPr="00265F28">
        <w:rPr>
          <w:rFonts w:ascii="Arial" w:hAnsi="Arial" w:cs="Arial"/>
        </w:rPr>
        <w:t xml:space="preserve">lobbying </w:t>
      </w:r>
      <w:r w:rsidR="00AD14D5" w:rsidRPr="00265F28">
        <w:rPr>
          <w:rFonts w:ascii="Arial" w:hAnsi="Arial" w:cs="Arial"/>
        </w:rPr>
        <w:t>and son</w:t>
      </w:r>
      <w:r w:rsidR="00406BE4" w:rsidRPr="00265F28">
        <w:rPr>
          <w:rFonts w:ascii="Arial" w:hAnsi="Arial" w:cs="Arial"/>
        </w:rPr>
        <w:t xml:space="preserve"> in agricu</w:t>
      </w:r>
      <w:r w:rsidR="00D80584" w:rsidRPr="00265F28">
        <w:rPr>
          <w:rFonts w:ascii="Arial" w:hAnsi="Arial" w:cs="Arial"/>
        </w:rPr>
        <w:t>ltural improvement.</w:t>
      </w:r>
      <w:r w:rsidR="001C2FB5" w:rsidRPr="00265F28">
        <w:rPr>
          <w:rStyle w:val="FootnoteReference"/>
          <w:rFonts w:ascii="Arial" w:hAnsi="Arial" w:cs="Arial"/>
        </w:rPr>
        <w:footnoteReference w:id="104"/>
      </w:r>
      <w:r w:rsidR="00193C15" w:rsidRPr="00265F28">
        <w:rPr>
          <w:rFonts w:ascii="Arial" w:hAnsi="Arial" w:cs="Arial"/>
        </w:rPr>
        <w:t xml:space="preserve"> [38]</w:t>
      </w:r>
    </w:p>
    <w:p w14:paraId="5A8CE4E2" w14:textId="59EBFB38" w:rsidR="00900721" w:rsidRPr="00265F28" w:rsidRDefault="00594E45" w:rsidP="004B6A89">
      <w:pPr>
        <w:jc w:val="both"/>
        <w:rPr>
          <w:rFonts w:ascii="Arial" w:hAnsi="Arial" w:cs="Arial"/>
        </w:rPr>
      </w:pPr>
      <w:r w:rsidRPr="00265F28">
        <w:rPr>
          <w:rFonts w:ascii="Arial" w:hAnsi="Arial" w:cs="Arial"/>
        </w:rPr>
        <w:t>Charles P</w:t>
      </w:r>
      <w:r w:rsidR="00503995" w:rsidRPr="00265F28">
        <w:rPr>
          <w:rFonts w:ascii="Arial" w:hAnsi="Arial" w:cs="Arial"/>
        </w:rPr>
        <w:t>oppy</w:t>
      </w:r>
      <w:r w:rsidRPr="00265F28">
        <w:rPr>
          <w:rFonts w:ascii="Arial" w:hAnsi="Arial" w:cs="Arial"/>
        </w:rPr>
        <w:t>.</w:t>
      </w:r>
      <w:r w:rsidR="00D44F03" w:rsidRPr="00265F28">
        <w:rPr>
          <w:rFonts w:ascii="Arial" w:hAnsi="Arial" w:cs="Arial"/>
        </w:rPr>
        <w:t xml:space="preserve"> </w:t>
      </w:r>
      <w:r w:rsidR="009A10A7" w:rsidRPr="00265F28">
        <w:rPr>
          <w:rFonts w:ascii="Arial" w:hAnsi="Arial" w:cs="Arial"/>
        </w:rPr>
        <w:t>Suffolk tenant farmer</w:t>
      </w:r>
      <w:r w:rsidR="009B4F71" w:rsidRPr="00265F28">
        <w:rPr>
          <w:rFonts w:ascii="Arial" w:hAnsi="Arial" w:cs="Arial"/>
        </w:rPr>
        <w:t xml:space="preserve"> of Witnesham</w:t>
      </w:r>
      <w:r w:rsidR="00982F21" w:rsidRPr="00265F28">
        <w:rPr>
          <w:rFonts w:ascii="Arial" w:hAnsi="Arial" w:cs="Arial"/>
        </w:rPr>
        <w:t>,</w:t>
      </w:r>
      <w:r w:rsidR="00BE6A54" w:rsidRPr="00265F28">
        <w:rPr>
          <w:rFonts w:ascii="Arial" w:hAnsi="Arial" w:cs="Arial"/>
        </w:rPr>
        <w:t xml:space="preserve"> </w:t>
      </w:r>
      <w:r w:rsidR="00E55D96" w:rsidRPr="00265F28">
        <w:rPr>
          <w:rFonts w:ascii="Arial" w:hAnsi="Arial" w:cs="Arial"/>
        </w:rPr>
        <w:t>whose</w:t>
      </w:r>
      <w:r w:rsidR="00BE6A54" w:rsidRPr="00265F28">
        <w:rPr>
          <w:rFonts w:ascii="Arial" w:hAnsi="Arial" w:cs="Arial"/>
        </w:rPr>
        <w:t xml:space="preserve"> enthusiasm for improv</w:t>
      </w:r>
      <w:r w:rsidR="00C96A44" w:rsidRPr="00265F28">
        <w:rPr>
          <w:rFonts w:ascii="Arial" w:hAnsi="Arial" w:cs="Arial"/>
        </w:rPr>
        <w:t>ing</w:t>
      </w:r>
      <w:r w:rsidR="009338AD" w:rsidRPr="00265F28">
        <w:rPr>
          <w:rFonts w:ascii="Arial" w:hAnsi="Arial" w:cs="Arial"/>
        </w:rPr>
        <w:t xml:space="preserve"> </w:t>
      </w:r>
      <w:r w:rsidR="00FC773A" w:rsidRPr="00265F28">
        <w:rPr>
          <w:rFonts w:ascii="Arial" w:hAnsi="Arial" w:cs="Arial"/>
        </w:rPr>
        <w:t>agricultural techniques</w:t>
      </w:r>
      <w:r w:rsidR="00F26BDB" w:rsidRPr="00265F28">
        <w:rPr>
          <w:rFonts w:ascii="Arial" w:hAnsi="Arial" w:cs="Arial"/>
        </w:rPr>
        <w:t xml:space="preserve"> and protecting tenants’ rights</w:t>
      </w:r>
      <w:r w:rsidR="00C3168D" w:rsidRPr="00265F28">
        <w:rPr>
          <w:rFonts w:ascii="Arial" w:hAnsi="Arial" w:cs="Arial"/>
        </w:rPr>
        <w:t xml:space="preserve"> can be </w:t>
      </w:r>
      <w:r w:rsidR="008D112E" w:rsidRPr="00265F28">
        <w:rPr>
          <w:rFonts w:ascii="Arial" w:hAnsi="Arial" w:cs="Arial"/>
        </w:rPr>
        <w:t>detected in the</w:t>
      </w:r>
      <w:r w:rsidR="00EF755A" w:rsidRPr="00265F28">
        <w:rPr>
          <w:rFonts w:ascii="Arial" w:hAnsi="Arial" w:cs="Arial"/>
        </w:rPr>
        <w:t xml:space="preserve"> letters </w:t>
      </w:r>
      <w:r w:rsidR="002414A4" w:rsidRPr="00265F28">
        <w:rPr>
          <w:rFonts w:ascii="Arial" w:hAnsi="Arial" w:cs="Arial"/>
        </w:rPr>
        <w:t>he contributed to the</w:t>
      </w:r>
      <w:r w:rsidR="00C3168D" w:rsidRPr="00265F28">
        <w:rPr>
          <w:rFonts w:ascii="Arial" w:hAnsi="Arial" w:cs="Arial"/>
        </w:rPr>
        <w:t xml:space="preserve"> Farmer</w:t>
      </w:r>
      <w:r w:rsidR="009B4F71" w:rsidRPr="00265F28">
        <w:rPr>
          <w:rFonts w:ascii="Arial" w:hAnsi="Arial" w:cs="Arial"/>
        </w:rPr>
        <w:t>’s Magazine</w:t>
      </w:r>
      <w:r w:rsidR="002414A4" w:rsidRPr="00265F28">
        <w:rPr>
          <w:rFonts w:ascii="Arial" w:hAnsi="Arial" w:cs="Arial"/>
        </w:rPr>
        <w:t>, a</w:t>
      </w:r>
      <w:r w:rsidR="00940281" w:rsidRPr="00265F28">
        <w:rPr>
          <w:rFonts w:ascii="Arial" w:hAnsi="Arial" w:cs="Arial"/>
        </w:rPr>
        <w:t>s well as the</w:t>
      </w:r>
      <w:r w:rsidR="00FF20D8" w:rsidRPr="00265F28">
        <w:rPr>
          <w:rFonts w:ascii="Arial" w:hAnsi="Arial" w:cs="Arial"/>
        </w:rPr>
        <w:t xml:space="preserve"> obituary penned by his </w:t>
      </w:r>
      <w:r w:rsidR="00635C66" w:rsidRPr="00265F28">
        <w:rPr>
          <w:rFonts w:ascii="Arial" w:hAnsi="Arial" w:cs="Arial"/>
        </w:rPr>
        <w:t xml:space="preserve">long-standing </w:t>
      </w:r>
      <w:r w:rsidR="00FF20D8" w:rsidRPr="00265F28">
        <w:rPr>
          <w:rFonts w:ascii="Arial" w:hAnsi="Arial" w:cs="Arial"/>
        </w:rPr>
        <w:t>friend</w:t>
      </w:r>
      <w:r w:rsidR="00635C66" w:rsidRPr="00265F28">
        <w:rPr>
          <w:rFonts w:ascii="Arial" w:hAnsi="Arial" w:cs="Arial"/>
        </w:rPr>
        <w:t>,</w:t>
      </w:r>
      <w:r w:rsidR="00FF20D8" w:rsidRPr="00265F28">
        <w:rPr>
          <w:rFonts w:ascii="Arial" w:hAnsi="Arial" w:cs="Arial"/>
        </w:rPr>
        <w:t xml:space="preserve"> J. Allen Ransom</w:t>
      </w:r>
      <w:r w:rsidR="006454DC" w:rsidRPr="00265F28">
        <w:rPr>
          <w:rFonts w:ascii="Arial" w:hAnsi="Arial" w:cs="Arial"/>
        </w:rPr>
        <w:t>e</w:t>
      </w:r>
      <w:r w:rsidR="00635C66" w:rsidRPr="00265F28">
        <w:rPr>
          <w:rFonts w:ascii="Arial" w:hAnsi="Arial" w:cs="Arial"/>
        </w:rPr>
        <w:t>.</w:t>
      </w:r>
      <w:r w:rsidR="001C2FB5" w:rsidRPr="00265F28">
        <w:rPr>
          <w:rStyle w:val="FootnoteReference"/>
          <w:rFonts w:ascii="Arial" w:hAnsi="Arial" w:cs="Arial"/>
        </w:rPr>
        <w:footnoteReference w:id="105"/>
      </w:r>
      <w:r w:rsidR="00270F64">
        <w:rPr>
          <w:rFonts w:ascii="Arial" w:hAnsi="Arial" w:cs="Arial"/>
        </w:rPr>
        <w:t xml:space="preserve"> </w:t>
      </w:r>
      <w:r w:rsidR="00512B9E" w:rsidRPr="00265F28">
        <w:rPr>
          <w:rFonts w:ascii="Arial" w:hAnsi="Arial" w:cs="Arial"/>
        </w:rPr>
        <w:t>[</w:t>
      </w:r>
      <w:r w:rsidR="00B83848" w:rsidRPr="00265F28">
        <w:rPr>
          <w:rFonts w:ascii="Arial" w:hAnsi="Arial" w:cs="Arial"/>
        </w:rPr>
        <w:t>51</w:t>
      </w:r>
      <w:r w:rsidR="00512B9E" w:rsidRPr="00265F28">
        <w:rPr>
          <w:rFonts w:ascii="Arial" w:hAnsi="Arial" w:cs="Arial"/>
        </w:rPr>
        <w:t>]</w:t>
      </w:r>
    </w:p>
    <w:p w14:paraId="105E2488" w14:textId="4D117354" w:rsidR="00E87984" w:rsidRPr="00265F28" w:rsidRDefault="002B2EC3" w:rsidP="004B6A89">
      <w:pPr>
        <w:jc w:val="both"/>
        <w:rPr>
          <w:rFonts w:ascii="Arial" w:hAnsi="Arial" w:cs="Arial"/>
        </w:rPr>
      </w:pPr>
      <w:r w:rsidRPr="00265F28">
        <w:rPr>
          <w:rFonts w:ascii="Arial" w:hAnsi="Arial" w:cs="Arial"/>
        </w:rPr>
        <w:t>Arthur</w:t>
      </w:r>
      <w:r w:rsidR="00143C25" w:rsidRPr="00265F28">
        <w:rPr>
          <w:rFonts w:ascii="Arial" w:hAnsi="Arial" w:cs="Arial"/>
        </w:rPr>
        <w:t xml:space="preserve"> </w:t>
      </w:r>
      <w:r w:rsidR="00D07356" w:rsidRPr="00265F28">
        <w:rPr>
          <w:rFonts w:ascii="Arial" w:hAnsi="Arial" w:cs="Arial"/>
        </w:rPr>
        <w:t xml:space="preserve">and Herman </w:t>
      </w:r>
      <w:r w:rsidR="000E0D4B" w:rsidRPr="00265F28">
        <w:rPr>
          <w:rFonts w:ascii="Arial" w:hAnsi="Arial" w:cs="Arial"/>
        </w:rPr>
        <w:t>Biddell</w:t>
      </w:r>
      <w:r w:rsidR="001C2FB5" w:rsidRPr="00265F28">
        <w:rPr>
          <w:rFonts w:ascii="Arial" w:hAnsi="Arial" w:cs="Arial"/>
        </w:rPr>
        <w:t>.</w:t>
      </w:r>
      <w:r w:rsidR="00F931B2" w:rsidRPr="00265F28">
        <w:rPr>
          <w:rFonts w:ascii="Arial" w:hAnsi="Arial" w:cs="Arial"/>
        </w:rPr>
        <w:t xml:space="preserve"> Father</w:t>
      </w:r>
      <w:r w:rsidR="00211500" w:rsidRPr="00265F28">
        <w:rPr>
          <w:rFonts w:ascii="Arial" w:hAnsi="Arial" w:cs="Arial"/>
        </w:rPr>
        <w:t xml:space="preserve"> (land agent</w:t>
      </w:r>
      <w:r w:rsidR="00143C25" w:rsidRPr="00265F28">
        <w:rPr>
          <w:rFonts w:ascii="Arial" w:hAnsi="Arial" w:cs="Arial"/>
        </w:rPr>
        <w:t>, son in law to J. Allen Ransom</w:t>
      </w:r>
      <w:r w:rsidR="006454DC" w:rsidRPr="00265F28">
        <w:rPr>
          <w:rFonts w:ascii="Arial" w:hAnsi="Arial" w:cs="Arial"/>
        </w:rPr>
        <w:t>e</w:t>
      </w:r>
      <w:r w:rsidR="00211500" w:rsidRPr="00265F28">
        <w:rPr>
          <w:rFonts w:ascii="Arial" w:hAnsi="Arial" w:cs="Arial"/>
        </w:rPr>
        <w:t>)</w:t>
      </w:r>
      <w:r w:rsidR="00F931B2" w:rsidRPr="00265F28">
        <w:rPr>
          <w:rFonts w:ascii="Arial" w:hAnsi="Arial" w:cs="Arial"/>
        </w:rPr>
        <w:t xml:space="preserve"> and son</w:t>
      </w:r>
      <w:r w:rsidR="00211500" w:rsidRPr="00265F28">
        <w:rPr>
          <w:rFonts w:ascii="Arial" w:hAnsi="Arial" w:cs="Arial"/>
        </w:rPr>
        <w:t xml:space="preserve"> (designer</w:t>
      </w:r>
      <w:r w:rsidR="007957AD" w:rsidRPr="00265F28">
        <w:rPr>
          <w:rFonts w:ascii="Arial" w:hAnsi="Arial" w:cs="Arial"/>
        </w:rPr>
        <w:t>)</w:t>
      </w:r>
      <w:r w:rsidR="00F931B2" w:rsidRPr="00265F28">
        <w:rPr>
          <w:rFonts w:ascii="Arial" w:hAnsi="Arial" w:cs="Arial"/>
        </w:rPr>
        <w:t xml:space="preserve"> of Playford, East Suffolk,</w:t>
      </w:r>
      <w:r w:rsidR="00603AB5" w:rsidRPr="00265F28">
        <w:rPr>
          <w:rFonts w:ascii="Arial" w:hAnsi="Arial" w:cs="Arial"/>
        </w:rPr>
        <w:t xml:space="preserve"> </w:t>
      </w:r>
      <w:r w:rsidR="00F931B2" w:rsidRPr="00265F28">
        <w:rPr>
          <w:rFonts w:ascii="Arial" w:hAnsi="Arial" w:cs="Arial"/>
        </w:rPr>
        <w:t xml:space="preserve">both contributed </w:t>
      </w:r>
      <w:r w:rsidR="002A4182" w:rsidRPr="00265F28">
        <w:rPr>
          <w:rFonts w:ascii="Arial" w:hAnsi="Arial" w:cs="Arial"/>
        </w:rPr>
        <w:t xml:space="preserve">agricultural essays to White’s Directory, </w:t>
      </w:r>
      <w:r w:rsidR="00B846BF" w:rsidRPr="00265F28">
        <w:rPr>
          <w:rFonts w:ascii="Arial" w:hAnsi="Arial" w:cs="Arial"/>
        </w:rPr>
        <w:t xml:space="preserve">Herman </w:t>
      </w:r>
      <w:r w:rsidR="001F18B1" w:rsidRPr="00265F28">
        <w:rPr>
          <w:rFonts w:ascii="Arial" w:hAnsi="Arial" w:cs="Arial"/>
        </w:rPr>
        <w:t xml:space="preserve">later </w:t>
      </w:r>
      <w:r w:rsidR="00B846BF" w:rsidRPr="00265F28">
        <w:rPr>
          <w:rFonts w:ascii="Arial" w:hAnsi="Arial" w:cs="Arial"/>
        </w:rPr>
        <w:t xml:space="preserve">wrote the </w:t>
      </w:r>
      <w:r w:rsidR="00AB4D66" w:rsidRPr="00265F28">
        <w:rPr>
          <w:rFonts w:ascii="Arial" w:hAnsi="Arial" w:cs="Arial"/>
        </w:rPr>
        <w:t>agriculture</w:t>
      </w:r>
      <w:r w:rsidR="00B846BF" w:rsidRPr="00265F28">
        <w:rPr>
          <w:rFonts w:ascii="Arial" w:hAnsi="Arial" w:cs="Arial"/>
        </w:rPr>
        <w:t xml:space="preserve"> </w:t>
      </w:r>
      <w:r w:rsidR="00AB4D66" w:rsidRPr="00265F28">
        <w:rPr>
          <w:rFonts w:ascii="Arial" w:hAnsi="Arial" w:cs="Arial"/>
        </w:rPr>
        <w:t>section for the Victoria County History.</w:t>
      </w:r>
      <w:r w:rsidR="00F12416" w:rsidRPr="00265F28">
        <w:rPr>
          <w:rFonts w:ascii="Arial" w:hAnsi="Arial" w:cs="Arial"/>
        </w:rPr>
        <w:t xml:space="preserve"> </w:t>
      </w:r>
      <w:r w:rsidR="00B424CC" w:rsidRPr="00265F28">
        <w:rPr>
          <w:rFonts w:ascii="Arial" w:hAnsi="Arial" w:cs="Arial"/>
        </w:rPr>
        <w:t>Link</w:t>
      </w:r>
      <w:r w:rsidR="00F12416" w:rsidRPr="00265F28">
        <w:rPr>
          <w:rFonts w:ascii="Arial" w:hAnsi="Arial" w:cs="Arial"/>
        </w:rPr>
        <w:t>ed to William B</w:t>
      </w:r>
      <w:r w:rsidR="006F1AAA" w:rsidRPr="00265F28">
        <w:rPr>
          <w:rFonts w:ascii="Arial" w:hAnsi="Arial" w:cs="Arial"/>
        </w:rPr>
        <w:t>i</w:t>
      </w:r>
      <w:r w:rsidR="00F12416" w:rsidRPr="00265F28">
        <w:rPr>
          <w:rFonts w:ascii="Arial" w:hAnsi="Arial" w:cs="Arial"/>
        </w:rPr>
        <w:t>ddell MP</w:t>
      </w:r>
      <w:r w:rsidR="00061618" w:rsidRPr="00265F28">
        <w:rPr>
          <w:rFonts w:ascii="Arial" w:hAnsi="Arial" w:cs="Arial"/>
        </w:rPr>
        <w:t xml:space="preserve">, </w:t>
      </w:r>
      <w:r w:rsidR="00F12416" w:rsidRPr="00265F28">
        <w:rPr>
          <w:rFonts w:ascii="Arial" w:hAnsi="Arial" w:cs="Arial"/>
        </w:rPr>
        <w:t>of Lavenham</w:t>
      </w:r>
      <w:r w:rsidR="00061618" w:rsidRPr="00265F28">
        <w:rPr>
          <w:rFonts w:ascii="Arial" w:hAnsi="Arial" w:cs="Arial"/>
        </w:rPr>
        <w:t>.</w:t>
      </w:r>
      <w:r w:rsidR="001C2FB5" w:rsidRPr="00265F28">
        <w:rPr>
          <w:rStyle w:val="FootnoteReference"/>
          <w:rFonts w:ascii="Arial" w:hAnsi="Arial" w:cs="Arial"/>
        </w:rPr>
        <w:footnoteReference w:id="106"/>
      </w:r>
      <w:r w:rsidR="00270F64">
        <w:rPr>
          <w:rFonts w:ascii="Arial" w:hAnsi="Arial" w:cs="Arial"/>
        </w:rPr>
        <w:t xml:space="preserve"> </w:t>
      </w:r>
      <w:r w:rsidR="0023567A" w:rsidRPr="00265F28">
        <w:rPr>
          <w:rFonts w:ascii="Arial" w:hAnsi="Arial" w:cs="Arial"/>
        </w:rPr>
        <w:t>[</w:t>
      </w:r>
      <w:r w:rsidR="00285064" w:rsidRPr="00265F28">
        <w:rPr>
          <w:rFonts w:ascii="Arial" w:hAnsi="Arial" w:cs="Arial"/>
        </w:rPr>
        <w:t>41</w:t>
      </w:r>
      <w:r w:rsidR="0023567A" w:rsidRPr="00265F28">
        <w:rPr>
          <w:rFonts w:ascii="Arial" w:hAnsi="Arial" w:cs="Arial"/>
        </w:rPr>
        <w:t>]</w:t>
      </w:r>
    </w:p>
    <w:p w14:paraId="7DFFE9B1" w14:textId="7747A654" w:rsidR="0002108E" w:rsidRPr="00265F28" w:rsidRDefault="00E16033" w:rsidP="004B6A89">
      <w:pPr>
        <w:jc w:val="both"/>
        <w:rPr>
          <w:rFonts w:ascii="Arial" w:hAnsi="Arial" w:cs="Arial"/>
        </w:rPr>
      </w:pPr>
      <w:r w:rsidRPr="00265F28">
        <w:rPr>
          <w:rFonts w:ascii="Arial" w:hAnsi="Arial" w:cs="Arial"/>
        </w:rPr>
        <w:t>J</w:t>
      </w:r>
      <w:r w:rsidR="00C34E24" w:rsidRPr="00265F28">
        <w:rPr>
          <w:rFonts w:ascii="Arial" w:hAnsi="Arial" w:cs="Arial"/>
        </w:rPr>
        <w:t>ames</w:t>
      </w:r>
      <w:r w:rsidRPr="00265F28">
        <w:rPr>
          <w:rFonts w:ascii="Arial" w:hAnsi="Arial" w:cs="Arial"/>
        </w:rPr>
        <w:t xml:space="preserve"> Allen </w:t>
      </w:r>
      <w:r w:rsidR="00867C5B" w:rsidRPr="00265F28">
        <w:rPr>
          <w:rFonts w:ascii="Arial" w:hAnsi="Arial" w:cs="Arial"/>
        </w:rPr>
        <w:t>Ransome</w:t>
      </w:r>
      <w:r w:rsidR="001538F4" w:rsidRPr="00265F28">
        <w:rPr>
          <w:rFonts w:ascii="Arial" w:hAnsi="Arial" w:cs="Arial"/>
        </w:rPr>
        <w:t xml:space="preserve"> of Yoxford and Ipswich, Suffolk. </w:t>
      </w:r>
      <w:r w:rsidR="0037459F" w:rsidRPr="00265F28">
        <w:rPr>
          <w:rFonts w:ascii="Arial" w:hAnsi="Arial" w:cs="Arial"/>
        </w:rPr>
        <w:t>Alongside</w:t>
      </w:r>
      <w:r w:rsidR="006E0E82" w:rsidRPr="00265F28">
        <w:rPr>
          <w:rFonts w:ascii="Arial" w:hAnsi="Arial" w:cs="Arial"/>
        </w:rPr>
        <w:t xml:space="preserve"> </w:t>
      </w:r>
      <w:r w:rsidR="00613421" w:rsidRPr="00265F28">
        <w:rPr>
          <w:rFonts w:ascii="Arial" w:hAnsi="Arial" w:cs="Arial"/>
        </w:rPr>
        <w:t xml:space="preserve">the </w:t>
      </w:r>
      <w:r w:rsidR="006E0E82" w:rsidRPr="00265F28">
        <w:rPr>
          <w:rFonts w:ascii="Arial" w:hAnsi="Arial" w:cs="Arial"/>
        </w:rPr>
        <w:t>agricultural implement manufac</w:t>
      </w:r>
      <w:r w:rsidR="009F0857" w:rsidRPr="00265F28">
        <w:rPr>
          <w:rFonts w:ascii="Arial" w:hAnsi="Arial" w:cs="Arial"/>
        </w:rPr>
        <w:t>tory in Ipswich</w:t>
      </w:r>
      <w:r w:rsidR="00613421" w:rsidRPr="00265F28">
        <w:rPr>
          <w:rFonts w:ascii="Arial" w:hAnsi="Arial" w:cs="Arial"/>
        </w:rPr>
        <w:t xml:space="preserve"> bearing his name</w:t>
      </w:r>
      <w:r w:rsidR="009F0857" w:rsidRPr="00265F28">
        <w:rPr>
          <w:rFonts w:ascii="Arial" w:hAnsi="Arial" w:cs="Arial"/>
        </w:rPr>
        <w:t xml:space="preserve"> which </w:t>
      </w:r>
      <w:r w:rsidR="00D75F0A" w:rsidRPr="00265F28">
        <w:rPr>
          <w:rFonts w:ascii="Arial" w:hAnsi="Arial" w:cs="Arial"/>
        </w:rPr>
        <w:t>exported farming machinery worldwide</w:t>
      </w:r>
      <w:r w:rsidR="00CA6E91" w:rsidRPr="00265F28">
        <w:rPr>
          <w:rFonts w:ascii="Arial" w:hAnsi="Arial" w:cs="Arial"/>
        </w:rPr>
        <w:t>, he also</w:t>
      </w:r>
      <w:r w:rsidR="004C1656" w:rsidRPr="00265F28">
        <w:rPr>
          <w:rFonts w:ascii="Arial" w:hAnsi="Arial" w:cs="Arial"/>
        </w:rPr>
        <w:t>, along with Charles Poppy,</w:t>
      </w:r>
      <w:r w:rsidR="00CA6E91" w:rsidRPr="00265F28">
        <w:rPr>
          <w:rFonts w:ascii="Arial" w:hAnsi="Arial" w:cs="Arial"/>
        </w:rPr>
        <w:t xml:space="preserve"> creat</w:t>
      </w:r>
      <w:r w:rsidR="006C52DB" w:rsidRPr="00265F28">
        <w:rPr>
          <w:rFonts w:ascii="Arial" w:hAnsi="Arial" w:cs="Arial"/>
        </w:rPr>
        <w:t>ed</w:t>
      </w:r>
      <w:r w:rsidR="00CA6E91" w:rsidRPr="00265F28">
        <w:rPr>
          <w:rFonts w:ascii="Arial" w:hAnsi="Arial" w:cs="Arial"/>
        </w:rPr>
        <w:t xml:space="preserve"> and mainta</w:t>
      </w:r>
      <w:r w:rsidR="006C52DB" w:rsidRPr="00265F28">
        <w:rPr>
          <w:rFonts w:ascii="Arial" w:hAnsi="Arial" w:cs="Arial"/>
        </w:rPr>
        <w:t>ined</w:t>
      </w:r>
      <w:r w:rsidR="00CA6E91" w:rsidRPr="00265F28">
        <w:rPr>
          <w:rFonts w:ascii="Arial" w:hAnsi="Arial" w:cs="Arial"/>
        </w:rPr>
        <w:t xml:space="preserve"> </w:t>
      </w:r>
      <w:r w:rsidR="00954E8F" w:rsidRPr="00265F28">
        <w:rPr>
          <w:rFonts w:ascii="Arial" w:hAnsi="Arial" w:cs="Arial"/>
        </w:rPr>
        <w:t xml:space="preserve">local </w:t>
      </w:r>
      <w:r w:rsidR="00CA6E91" w:rsidRPr="00265F28">
        <w:rPr>
          <w:rFonts w:ascii="Arial" w:hAnsi="Arial" w:cs="Arial"/>
        </w:rPr>
        <w:t>farmer’s clubs</w:t>
      </w:r>
      <w:r w:rsidR="0064763F" w:rsidRPr="00265F28">
        <w:rPr>
          <w:rFonts w:ascii="Arial" w:hAnsi="Arial" w:cs="Arial"/>
        </w:rPr>
        <w:t xml:space="preserve"> across Suffolk</w:t>
      </w:r>
      <w:r w:rsidR="00954E8F" w:rsidRPr="00265F28">
        <w:rPr>
          <w:rFonts w:ascii="Arial" w:hAnsi="Arial" w:cs="Arial"/>
        </w:rPr>
        <w:t>.</w:t>
      </w:r>
      <w:r w:rsidRPr="00265F28">
        <w:rPr>
          <w:rStyle w:val="FootnoteReference"/>
          <w:rFonts w:ascii="Arial" w:hAnsi="Arial" w:cs="Arial"/>
        </w:rPr>
        <w:footnoteReference w:id="107"/>
      </w:r>
      <w:r w:rsidR="0023567A" w:rsidRPr="00265F28">
        <w:rPr>
          <w:rFonts w:ascii="Arial" w:hAnsi="Arial" w:cs="Arial"/>
        </w:rPr>
        <w:t xml:space="preserve"> [</w:t>
      </w:r>
      <w:r w:rsidR="00A6540C" w:rsidRPr="00265F28">
        <w:rPr>
          <w:rFonts w:ascii="Arial" w:hAnsi="Arial" w:cs="Arial"/>
        </w:rPr>
        <w:t>52</w:t>
      </w:r>
      <w:r w:rsidR="0023567A" w:rsidRPr="00265F28">
        <w:rPr>
          <w:rFonts w:ascii="Arial" w:hAnsi="Arial" w:cs="Arial"/>
        </w:rPr>
        <w:t>]</w:t>
      </w:r>
      <w:r w:rsidR="00E41C54" w:rsidRPr="00265F28">
        <w:rPr>
          <w:rFonts w:ascii="Arial" w:hAnsi="Arial" w:cs="Arial"/>
        </w:rPr>
        <w:t>.</w:t>
      </w:r>
    </w:p>
    <w:p w14:paraId="51E55E31" w14:textId="17864413" w:rsidR="00867C5B" w:rsidRPr="00265F28" w:rsidRDefault="003C05E2" w:rsidP="004B6A89">
      <w:pPr>
        <w:jc w:val="both"/>
        <w:rPr>
          <w:rStyle w:val="EndnoteReference"/>
          <w:rFonts w:ascii="Arial" w:hAnsi="Arial" w:cs="Arial"/>
        </w:rPr>
      </w:pPr>
      <w:r w:rsidRPr="00265F28">
        <w:rPr>
          <w:rFonts w:ascii="Arial" w:hAnsi="Arial" w:cs="Arial"/>
        </w:rPr>
        <w:t>John Lawrence</w:t>
      </w:r>
      <w:r w:rsidR="0008312F" w:rsidRPr="00265F28">
        <w:rPr>
          <w:rFonts w:ascii="Arial" w:hAnsi="Arial" w:cs="Arial"/>
        </w:rPr>
        <w:t xml:space="preserve"> </w:t>
      </w:r>
      <w:r w:rsidRPr="00265F28">
        <w:rPr>
          <w:rFonts w:ascii="Arial" w:hAnsi="Arial" w:cs="Arial"/>
        </w:rPr>
        <w:t>of Bury St Edmunds</w:t>
      </w:r>
      <w:r w:rsidR="008863B0" w:rsidRPr="00265F28">
        <w:rPr>
          <w:rFonts w:ascii="Arial" w:hAnsi="Arial" w:cs="Arial"/>
        </w:rPr>
        <w:t xml:space="preserve"> </w:t>
      </w:r>
      <w:r w:rsidR="0008312F" w:rsidRPr="00265F28">
        <w:rPr>
          <w:rFonts w:ascii="Arial" w:hAnsi="Arial" w:cs="Arial"/>
        </w:rPr>
        <w:t>(1753-1839)</w:t>
      </w:r>
      <w:r w:rsidR="006B0DB9" w:rsidRPr="00265F28">
        <w:rPr>
          <w:rFonts w:ascii="Arial" w:hAnsi="Arial" w:cs="Arial"/>
        </w:rPr>
        <w:t>, sometime farmer</w:t>
      </w:r>
      <w:r w:rsidR="621C14E3" w:rsidRPr="00265F28">
        <w:rPr>
          <w:rFonts w:ascii="Arial" w:hAnsi="Arial" w:cs="Arial"/>
        </w:rPr>
        <w:t xml:space="preserve">, </w:t>
      </w:r>
      <w:r w:rsidR="00D4548C" w:rsidRPr="00265F28">
        <w:rPr>
          <w:rFonts w:ascii="Arial" w:hAnsi="Arial" w:cs="Arial"/>
        </w:rPr>
        <w:t>writer</w:t>
      </w:r>
      <w:r w:rsidR="003440AE" w:rsidRPr="00265F28">
        <w:rPr>
          <w:rFonts w:ascii="Arial" w:hAnsi="Arial" w:cs="Arial"/>
        </w:rPr>
        <w:t xml:space="preserve">, and </w:t>
      </w:r>
      <w:r w:rsidR="001279AD">
        <w:rPr>
          <w:rFonts w:ascii="Arial" w:hAnsi="Arial" w:cs="Arial"/>
        </w:rPr>
        <w:t xml:space="preserve">aspiring </w:t>
      </w:r>
      <w:r w:rsidR="006B0DB9" w:rsidRPr="00265F28">
        <w:rPr>
          <w:rFonts w:ascii="Arial" w:hAnsi="Arial" w:cs="Arial"/>
        </w:rPr>
        <w:t>estate manager</w:t>
      </w:r>
      <w:r w:rsidR="00965DA3" w:rsidRPr="00265F28">
        <w:rPr>
          <w:rFonts w:ascii="Arial" w:hAnsi="Arial" w:cs="Arial"/>
        </w:rPr>
        <w:t>.</w:t>
      </w:r>
      <w:r w:rsidR="13CA519C" w:rsidRPr="00265F28">
        <w:rPr>
          <w:rFonts w:ascii="Arial" w:hAnsi="Arial" w:cs="Arial"/>
        </w:rPr>
        <w:t xml:space="preserve"> </w:t>
      </w:r>
      <w:r w:rsidR="0053772B" w:rsidRPr="00265F28">
        <w:rPr>
          <w:rFonts w:ascii="Arial" w:hAnsi="Arial" w:cs="Arial"/>
        </w:rPr>
        <w:t xml:space="preserve">Fussell provides </w:t>
      </w:r>
      <w:r w:rsidR="00F60991" w:rsidRPr="00265F28">
        <w:rPr>
          <w:rFonts w:ascii="Arial" w:hAnsi="Arial" w:cs="Arial"/>
        </w:rPr>
        <w:t xml:space="preserve">a </w:t>
      </w:r>
      <w:r w:rsidR="0053772B" w:rsidRPr="00265F28">
        <w:rPr>
          <w:rFonts w:ascii="Arial" w:hAnsi="Arial" w:cs="Arial"/>
        </w:rPr>
        <w:t>droll</w:t>
      </w:r>
      <w:r w:rsidR="00B36A5B" w:rsidRPr="00265F28">
        <w:rPr>
          <w:rFonts w:ascii="Arial" w:hAnsi="Arial" w:cs="Arial"/>
        </w:rPr>
        <w:t xml:space="preserve">, </w:t>
      </w:r>
      <w:r w:rsidR="002E0AE6" w:rsidRPr="00265F28">
        <w:rPr>
          <w:rFonts w:ascii="Arial" w:hAnsi="Arial" w:cs="Arial"/>
        </w:rPr>
        <w:t xml:space="preserve">if </w:t>
      </w:r>
      <w:r w:rsidR="00B36A5B" w:rsidRPr="00265F28">
        <w:rPr>
          <w:rFonts w:ascii="Arial" w:hAnsi="Arial" w:cs="Arial"/>
        </w:rPr>
        <w:t>not exactly complimentary,</w:t>
      </w:r>
      <w:r w:rsidR="0053772B" w:rsidRPr="00265F28">
        <w:rPr>
          <w:rFonts w:ascii="Arial" w:hAnsi="Arial" w:cs="Arial"/>
        </w:rPr>
        <w:t xml:space="preserve"> </w:t>
      </w:r>
      <w:r w:rsidR="00B36A5B" w:rsidRPr="00265F28">
        <w:rPr>
          <w:rFonts w:ascii="Arial" w:hAnsi="Arial" w:cs="Arial"/>
        </w:rPr>
        <w:t>account of Lawrence’s output</w:t>
      </w:r>
      <w:r w:rsidR="009F668D" w:rsidRPr="00265F28">
        <w:rPr>
          <w:rFonts w:ascii="Arial" w:hAnsi="Arial" w:cs="Arial"/>
        </w:rPr>
        <w:t xml:space="preserve"> and Copsey lists </w:t>
      </w:r>
      <w:r w:rsidR="0054248E" w:rsidRPr="00265F28">
        <w:rPr>
          <w:rFonts w:ascii="Arial" w:hAnsi="Arial" w:cs="Arial"/>
        </w:rPr>
        <w:t>the</w:t>
      </w:r>
      <w:r w:rsidR="009F668D" w:rsidRPr="00265F28">
        <w:rPr>
          <w:rFonts w:ascii="Arial" w:hAnsi="Arial" w:cs="Arial"/>
        </w:rPr>
        <w:t xml:space="preserve"> known works</w:t>
      </w:r>
      <w:r w:rsidR="002306A8" w:rsidRPr="00265F28">
        <w:rPr>
          <w:rFonts w:ascii="Arial" w:hAnsi="Arial" w:cs="Arial"/>
        </w:rPr>
        <w:t xml:space="preserve"> (some under pseudonym</w:t>
      </w:r>
      <w:r w:rsidR="000D7256" w:rsidRPr="00265F28">
        <w:rPr>
          <w:rFonts w:ascii="Arial" w:hAnsi="Arial" w:cs="Arial"/>
        </w:rPr>
        <w:t>s)</w:t>
      </w:r>
      <w:r w:rsidR="00EF2D1D" w:rsidRPr="00265F28">
        <w:rPr>
          <w:rFonts w:ascii="Arial" w:hAnsi="Arial" w:cs="Arial"/>
        </w:rPr>
        <w:t xml:space="preserve"> on</w:t>
      </w:r>
      <w:r w:rsidR="64903E06" w:rsidRPr="00265F28">
        <w:rPr>
          <w:rFonts w:ascii="Arial" w:hAnsi="Arial" w:cs="Arial"/>
        </w:rPr>
        <w:t xml:space="preserve"> </w:t>
      </w:r>
      <w:r w:rsidR="00C43D1A" w:rsidRPr="00265F28">
        <w:rPr>
          <w:rFonts w:ascii="Arial" w:hAnsi="Arial" w:cs="Arial"/>
        </w:rPr>
        <w:t xml:space="preserve">farming, politics, </w:t>
      </w:r>
      <w:r w:rsidR="007E50D8" w:rsidRPr="00265F28">
        <w:rPr>
          <w:rFonts w:ascii="Arial" w:hAnsi="Arial" w:cs="Arial"/>
        </w:rPr>
        <w:t xml:space="preserve">field sports </w:t>
      </w:r>
      <w:r w:rsidR="00C43D1A" w:rsidRPr="00265F28">
        <w:rPr>
          <w:rFonts w:ascii="Arial" w:hAnsi="Arial" w:cs="Arial"/>
        </w:rPr>
        <w:lastRenderedPageBreak/>
        <w:t>and animal welfare.</w:t>
      </w:r>
      <w:r w:rsidRPr="00265F28">
        <w:rPr>
          <w:rStyle w:val="FootnoteReference"/>
          <w:rFonts w:ascii="Arial" w:hAnsi="Arial" w:cs="Arial"/>
        </w:rPr>
        <w:footnoteReference w:id="108"/>
      </w:r>
      <w:r w:rsidR="6C3E3C92" w:rsidRPr="00265F28">
        <w:rPr>
          <w:rFonts w:ascii="Arial" w:hAnsi="Arial" w:cs="Arial"/>
        </w:rPr>
        <w:t xml:space="preserve"> </w:t>
      </w:r>
      <w:r w:rsidR="00B152A6" w:rsidRPr="00265F28">
        <w:rPr>
          <w:rFonts w:ascii="Arial" w:hAnsi="Arial" w:cs="Arial"/>
        </w:rPr>
        <w:t xml:space="preserve"> </w:t>
      </w:r>
      <w:r w:rsidR="6C3E3C92" w:rsidRPr="00265F28">
        <w:rPr>
          <w:rFonts w:ascii="Arial" w:hAnsi="Arial" w:cs="Arial"/>
        </w:rPr>
        <w:t>Lawrence’s two best known works were published in 180</w:t>
      </w:r>
      <w:r w:rsidR="00CC699B" w:rsidRPr="00265F28">
        <w:rPr>
          <w:rFonts w:ascii="Arial" w:hAnsi="Arial" w:cs="Arial"/>
        </w:rPr>
        <w:t xml:space="preserve">1 </w:t>
      </w:r>
      <w:r w:rsidR="00C337D9" w:rsidRPr="00265F28">
        <w:rPr>
          <w:rFonts w:ascii="Arial" w:hAnsi="Arial" w:cs="Arial"/>
        </w:rPr>
        <w:t>from</w:t>
      </w:r>
      <w:r w:rsidR="531583DC" w:rsidRPr="00265F28">
        <w:rPr>
          <w:rFonts w:ascii="Arial" w:hAnsi="Arial" w:cs="Arial"/>
        </w:rPr>
        <w:t xml:space="preserve"> Bury St Edmunds.</w:t>
      </w:r>
      <w:r w:rsidRPr="00265F28">
        <w:rPr>
          <w:rStyle w:val="FootnoteReference"/>
          <w:rFonts w:ascii="Arial" w:hAnsi="Arial" w:cs="Arial"/>
        </w:rPr>
        <w:footnoteReference w:id="109"/>
      </w:r>
      <w:r w:rsidRPr="00265F28">
        <w:rPr>
          <w:rFonts w:ascii="Arial" w:hAnsi="Arial" w:cs="Arial"/>
        </w:rPr>
        <w:fldChar w:fldCharType="begin"/>
      </w:r>
      <w:r w:rsidRPr="00265F28">
        <w:rPr>
          <w:rFonts w:ascii="Arial" w:hAnsi="Arial" w:cs="Arial"/>
        </w:rPr>
        <w:instrText xml:space="preserve"> ADDIN EN.CITE &lt;EndNote&gt;&lt;Cite&gt;&lt;Author&gt;Ransome&lt;/Author&gt;&lt;Year&gt;1843&lt;/Year&gt;&lt;RecNum&gt;99&lt;/RecNum&gt;&lt;record&gt;&lt;rec-number&gt;99&lt;/rec-number&gt;&lt;foreign-keys&gt;&lt;key app="EN" db-id="2px20pt5e0ea5herw28pea9h555razzfdvpa" timestamp="1674120660" guid="fae284d2-0e92-4b13-85ab-f4cbd6b0c878"&gt;99&lt;/key&gt;&lt;/foreign-keys&gt;&lt;ref-type name="Book"&gt;6&lt;/ref-type&gt;&lt;contributors&gt;&lt;authors&gt;&lt;author&gt;J. Allen Ransome&lt;/author&gt;&lt;/authors&gt;&lt;/contributors&gt;&lt;titles&gt;&lt;title&gt;The Implements of Agriculture&lt;/title&gt;&lt;/titles&gt;&lt;dates&gt;&lt;year&gt;1843&lt;/year&gt;&lt;/dates&gt;&lt;pub-location&gt;London&lt;/pub-location&gt;&lt;publisher&gt;Ridgway&lt;/publisher&gt;&lt;urls&gt;&lt;/urls&gt;&lt;/record&gt;&lt;/Cite&gt;&lt;/EndNote&gt;</w:instrText>
      </w:r>
      <w:r w:rsidR="007365EF">
        <w:rPr>
          <w:rFonts w:ascii="Arial" w:hAnsi="Arial" w:cs="Arial"/>
        </w:rPr>
        <w:fldChar w:fldCharType="separate"/>
      </w:r>
      <w:r w:rsidRPr="00265F28">
        <w:rPr>
          <w:rFonts w:ascii="Arial" w:hAnsi="Arial" w:cs="Arial"/>
        </w:rPr>
        <w:fldChar w:fldCharType="end"/>
      </w:r>
    </w:p>
    <w:p w14:paraId="2C41ECC0" w14:textId="68553273" w:rsidR="0033092A" w:rsidRPr="00265F28" w:rsidRDefault="00B74D4A" w:rsidP="004B6A89">
      <w:pPr>
        <w:jc w:val="both"/>
        <w:rPr>
          <w:rFonts w:ascii="Arial" w:hAnsi="Arial" w:cs="Arial"/>
          <w:b/>
          <w:bCs/>
        </w:rPr>
      </w:pPr>
      <w:r w:rsidRPr="00265F28">
        <w:rPr>
          <w:rFonts w:ascii="Arial" w:hAnsi="Arial" w:cs="Arial"/>
          <w:b/>
          <w:bCs/>
        </w:rPr>
        <w:t xml:space="preserve">Directories and Almanacs </w:t>
      </w:r>
    </w:p>
    <w:p w14:paraId="10A465AB" w14:textId="41576D9A" w:rsidR="00FE67A9" w:rsidRPr="00265F28" w:rsidRDefault="002F2C90" w:rsidP="004B6A89">
      <w:pPr>
        <w:jc w:val="both"/>
        <w:rPr>
          <w:rFonts w:ascii="Arial" w:hAnsi="Arial" w:cs="Arial"/>
        </w:rPr>
      </w:pPr>
      <w:r w:rsidRPr="00265F28">
        <w:rPr>
          <w:rFonts w:ascii="Arial" w:hAnsi="Arial" w:cs="Arial"/>
        </w:rPr>
        <w:t>The earliest useful directory for ag</w:t>
      </w:r>
      <w:r w:rsidR="0041614C" w:rsidRPr="00265F28">
        <w:rPr>
          <w:rFonts w:ascii="Arial" w:hAnsi="Arial" w:cs="Arial"/>
        </w:rPr>
        <w:t>r</w:t>
      </w:r>
      <w:r w:rsidRPr="00265F28">
        <w:rPr>
          <w:rFonts w:ascii="Arial" w:hAnsi="Arial" w:cs="Arial"/>
        </w:rPr>
        <w:t xml:space="preserve">icultural research in Suffolk is probably </w:t>
      </w:r>
      <w:r w:rsidRPr="00265F28">
        <w:rPr>
          <w:rFonts w:ascii="Arial" w:hAnsi="Arial" w:cs="Arial"/>
          <w:i/>
          <w:iCs/>
        </w:rPr>
        <w:t>Pigot</w:t>
      </w:r>
      <w:r w:rsidR="006E3711" w:rsidRPr="00265F28">
        <w:rPr>
          <w:rFonts w:ascii="Arial" w:hAnsi="Arial" w:cs="Arial"/>
          <w:i/>
          <w:iCs/>
        </w:rPr>
        <w:t>’</w:t>
      </w:r>
      <w:r w:rsidRPr="00265F28">
        <w:rPr>
          <w:rFonts w:ascii="Arial" w:hAnsi="Arial" w:cs="Arial"/>
          <w:i/>
          <w:iCs/>
        </w:rPr>
        <w:t>s</w:t>
      </w:r>
      <w:r w:rsidRPr="00265F28">
        <w:rPr>
          <w:rFonts w:ascii="Arial" w:hAnsi="Arial" w:cs="Arial"/>
        </w:rPr>
        <w:t xml:space="preserve"> 18</w:t>
      </w:r>
      <w:r w:rsidR="0041614C" w:rsidRPr="00265F28">
        <w:rPr>
          <w:rFonts w:ascii="Arial" w:hAnsi="Arial" w:cs="Arial"/>
        </w:rPr>
        <w:t xml:space="preserve">39, </w:t>
      </w:r>
      <w:r w:rsidR="001E21D7" w:rsidRPr="00265F28">
        <w:rPr>
          <w:rFonts w:ascii="Arial" w:hAnsi="Arial" w:cs="Arial"/>
        </w:rPr>
        <w:t>which lists trades and residents of market towns, but not surrounding parishes.</w:t>
      </w:r>
      <w:r w:rsidR="00FE67A9" w:rsidRPr="00265F28">
        <w:rPr>
          <w:rStyle w:val="FootnoteReference"/>
          <w:rFonts w:ascii="Arial" w:hAnsi="Arial" w:cs="Arial"/>
        </w:rPr>
        <w:footnoteReference w:id="110"/>
      </w:r>
      <w:r w:rsidR="00FE67A9" w:rsidRPr="00265F28">
        <w:rPr>
          <w:rFonts w:ascii="Arial" w:hAnsi="Arial" w:cs="Arial"/>
        </w:rPr>
        <w:t xml:space="preserve"> The successful commercial directories published by </w:t>
      </w:r>
      <w:r w:rsidR="00FE67A9" w:rsidRPr="00265F28">
        <w:rPr>
          <w:rFonts w:ascii="Arial" w:hAnsi="Arial" w:cs="Arial"/>
          <w:i/>
          <w:iCs/>
        </w:rPr>
        <w:t>Kelly, White, Harrods,</w:t>
      </w:r>
      <w:r w:rsidR="00FE67A9" w:rsidRPr="00265F28">
        <w:rPr>
          <w:rFonts w:ascii="Arial" w:hAnsi="Arial" w:cs="Arial"/>
        </w:rPr>
        <w:t xml:space="preserve"> and the </w:t>
      </w:r>
      <w:r w:rsidR="00FE67A9" w:rsidRPr="00265F28">
        <w:rPr>
          <w:rFonts w:ascii="Arial" w:hAnsi="Arial" w:cs="Arial"/>
          <w:i/>
          <w:iCs/>
        </w:rPr>
        <w:t>Post Office</w:t>
      </w:r>
      <w:r w:rsidR="00784625" w:rsidRPr="00265F28">
        <w:rPr>
          <w:rFonts w:ascii="Arial" w:hAnsi="Arial" w:cs="Arial"/>
          <w:i/>
          <w:iCs/>
        </w:rPr>
        <w:t>,</w:t>
      </w:r>
      <w:r w:rsidR="00784625" w:rsidRPr="00265F28">
        <w:rPr>
          <w:rFonts w:ascii="Arial" w:hAnsi="Arial" w:cs="Arial"/>
        </w:rPr>
        <w:t xml:space="preserve"> soon followed and included</w:t>
      </w:r>
      <w:r w:rsidR="00735E69" w:rsidRPr="00265F28">
        <w:rPr>
          <w:rFonts w:ascii="Arial" w:hAnsi="Arial" w:cs="Arial"/>
        </w:rPr>
        <w:t xml:space="preserve"> data of</w:t>
      </w:r>
      <w:r w:rsidR="00784625" w:rsidRPr="00265F28">
        <w:rPr>
          <w:rFonts w:ascii="Arial" w:hAnsi="Arial" w:cs="Arial"/>
        </w:rPr>
        <w:t xml:space="preserve"> </w:t>
      </w:r>
      <w:r w:rsidR="007F5FD5" w:rsidRPr="00265F28">
        <w:rPr>
          <w:rFonts w:ascii="Arial" w:hAnsi="Arial" w:cs="Arial"/>
        </w:rPr>
        <w:t>all parishes in the county</w:t>
      </w:r>
      <w:r w:rsidR="00FE67A9" w:rsidRPr="00265F28">
        <w:rPr>
          <w:rFonts w:ascii="Arial" w:hAnsi="Arial" w:cs="Arial"/>
        </w:rPr>
        <w:t>.</w:t>
      </w:r>
      <w:r w:rsidR="00FE67A9" w:rsidRPr="00265F28">
        <w:rPr>
          <w:rStyle w:val="FootnoteReference"/>
          <w:rFonts w:ascii="Arial" w:hAnsi="Arial" w:cs="Arial"/>
        </w:rPr>
        <w:footnoteReference w:id="111"/>
      </w:r>
      <w:r w:rsidR="00FE67A9" w:rsidRPr="00265F28">
        <w:rPr>
          <w:rFonts w:ascii="Arial" w:hAnsi="Arial" w:cs="Arial"/>
        </w:rPr>
        <w:t xml:space="preserve"> </w:t>
      </w:r>
      <w:r w:rsidR="006B57D2" w:rsidRPr="00265F28">
        <w:rPr>
          <w:rFonts w:ascii="Arial" w:hAnsi="Arial" w:cs="Arial"/>
        </w:rPr>
        <w:t>P</w:t>
      </w:r>
      <w:r w:rsidR="002B13B4" w:rsidRPr="00265F28">
        <w:rPr>
          <w:rFonts w:ascii="Arial" w:hAnsi="Arial" w:cs="Arial"/>
        </w:rPr>
        <w:t>rovid</w:t>
      </w:r>
      <w:r w:rsidR="006B57D2" w:rsidRPr="00265F28">
        <w:rPr>
          <w:rFonts w:ascii="Arial" w:hAnsi="Arial" w:cs="Arial"/>
        </w:rPr>
        <w:t xml:space="preserve">ing </w:t>
      </w:r>
      <w:r w:rsidR="002B13B4" w:rsidRPr="00265F28">
        <w:rPr>
          <w:rFonts w:ascii="Arial" w:hAnsi="Arial" w:cs="Arial"/>
        </w:rPr>
        <w:t>up to date information of traders, merchants</w:t>
      </w:r>
      <w:r w:rsidR="00D44FCC" w:rsidRPr="00265F28">
        <w:rPr>
          <w:rFonts w:ascii="Arial" w:hAnsi="Arial" w:cs="Arial"/>
        </w:rPr>
        <w:t xml:space="preserve"> </w:t>
      </w:r>
      <w:r w:rsidR="002B13B4" w:rsidRPr="00265F28">
        <w:rPr>
          <w:rFonts w:ascii="Arial" w:hAnsi="Arial" w:cs="Arial"/>
        </w:rPr>
        <w:t>and manufacturers</w:t>
      </w:r>
      <w:r w:rsidR="00DD0ED8" w:rsidRPr="00265F28">
        <w:rPr>
          <w:rFonts w:ascii="Arial" w:hAnsi="Arial" w:cs="Arial"/>
        </w:rPr>
        <w:t xml:space="preserve">, on a </w:t>
      </w:r>
      <w:r w:rsidR="002B34FA" w:rsidRPr="00265F28">
        <w:rPr>
          <w:rFonts w:ascii="Arial" w:hAnsi="Arial" w:cs="Arial"/>
        </w:rPr>
        <w:t>parish-by-parish</w:t>
      </w:r>
      <w:r w:rsidR="00DD0ED8" w:rsidRPr="00265F28">
        <w:rPr>
          <w:rFonts w:ascii="Arial" w:hAnsi="Arial" w:cs="Arial"/>
        </w:rPr>
        <w:t xml:space="preserve"> basis</w:t>
      </w:r>
      <w:r w:rsidR="00E15B21" w:rsidRPr="00265F28">
        <w:rPr>
          <w:rFonts w:ascii="Arial" w:hAnsi="Arial" w:cs="Arial"/>
        </w:rPr>
        <w:t>, t</w:t>
      </w:r>
      <w:r w:rsidR="00A31ECE" w:rsidRPr="00265F28">
        <w:rPr>
          <w:rFonts w:ascii="Arial" w:hAnsi="Arial" w:cs="Arial"/>
        </w:rPr>
        <w:t xml:space="preserve">hey were </w:t>
      </w:r>
      <w:r w:rsidR="004A4596" w:rsidRPr="00265F28">
        <w:rPr>
          <w:rFonts w:ascii="Arial" w:hAnsi="Arial" w:cs="Arial"/>
        </w:rPr>
        <w:t xml:space="preserve">republished on a </w:t>
      </w:r>
      <w:r w:rsidR="000C5ABD" w:rsidRPr="00265F28">
        <w:rPr>
          <w:rFonts w:ascii="Arial" w:hAnsi="Arial" w:cs="Arial"/>
        </w:rPr>
        <w:t>ten-year</w:t>
      </w:r>
      <w:r w:rsidR="004A4596" w:rsidRPr="00265F28">
        <w:rPr>
          <w:rFonts w:ascii="Arial" w:hAnsi="Arial" w:cs="Arial"/>
        </w:rPr>
        <w:t xml:space="preserve"> cycle</w:t>
      </w:r>
      <w:r w:rsidR="00B355D2" w:rsidRPr="00265F28">
        <w:rPr>
          <w:rFonts w:ascii="Arial" w:hAnsi="Arial" w:cs="Arial"/>
        </w:rPr>
        <w:t xml:space="preserve"> </w:t>
      </w:r>
      <w:r w:rsidR="0004136A" w:rsidRPr="00265F28">
        <w:rPr>
          <w:rFonts w:ascii="Arial" w:hAnsi="Arial" w:cs="Arial"/>
        </w:rPr>
        <w:t>provid</w:t>
      </w:r>
      <w:r w:rsidR="00B355D2" w:rsidRPr="00265F28">
        <w:rPr>
          <w:rFonts w:ascii="Arial" w:hAnsi="Arial" w:cs="Arial"/>
        </w:rPr>
        <w:t xml:space="preserve">ing </w:t>
      </w:r>
      <w:r w:rsidR="00A31ECE" w:rsidRPr="00265F28">
        <w:rPr>
          <w:rFonts w:ascii="Arial" w:hAnsi="Arial" w:cs="Arial"/>
        </w:rPr>
        <w:t xml:space="preserve">the historian </w:t>
      </w:r>
      <w:r w:rsidR="00566A86" w:rsidRPr="00265F28">
        <w:rPr>
          <w:rFonts w:ascii="Arial" w:hAnsi="Arial" w:cs="Arial"/>
        </w:rPr>
        <w:t xml:space="preserve">an opportunity to </w:t>
      </w:r>
      <w:r w:rsidR="000C5ABD" w:rsidRPr="00265F28">
        <w:rPr>
          <w:rFonts w:ascii="Arial" w:hAnsi="Arial" w:cs="Arial"/>
        </w:rPr>
        <w:t xml:space="preserve">investigate </w:t>
      </w:r>
      <w:r w:rsidR="00FA2F19" w:rsidRPr="00265F28">
        <w:rPr>
          <w:rFonts w:ascii="Arial" w:hAnsi="Arial" w:cs="Arial"/>
        </w:rPr>
        <w:t>chronolog</w:t>
      </w:r>
      <w:r w:rsidR="00264C5D" w:rsidRPr="00265F28">
        <w:rPr>
          <w:rFonts w:ascii="Arial" w:hAnsi="Arial" w:cs="Arial"/>
        </w:rPr>
        <w:t xml:space="preserve">ical changes and shifting locations of </w:t>
      </w:r>
      <w:r w:rsidR="003A2E66" w:rsidRPr="00265F28">
        <w:rPr>
          <w:rFonts w:ascii="Arial" w:hAnsi="Arial" w:cs="Arial"/>
        </w:rPr>
        <w:t>a chosen topic</w:t>
      </w:r>
      <w:r w:rsidR="000C5ABD" w:rsidRPr="00265F28">
        <w:rPr>
          <w:rFonts w:ascii="Arial" w:hAnsi="Arial" w:cs="Arial"/>
        </w:rPr>
        <w:t>.</w:t>
      </w:r>
      <w:r w:rsidR="00A07106" w:rsidRPr="00265F28">
        <w:rPr>
          <w:rFonts w:ascii="Arial" w:hAnsi="Arial" w:cs="Arial"/>
        </w:rPr>
        <w:t xml:space="preserve"> </w:t>
      </w:r>
      <w:r w:rsidR="00A72377" w:rsidRPr="00265F28">
        <w:rPr>
          <w:rFonts w:ascii="Arial" w:hAnsi="Arial" w:cs="Arial"/>
          <w:i/>
          <w:iCs/>
        </w:rPr>
        <w:t xml:space="preserve">Kelly’s </w:t>
      </w:r>
      <w:r w:rsidR="00A72377" w:rsidRPr="00265F28">
        <w:rPr>
          <w:rFonts w:ascii="Arial" w:hAnsi="Arial" w:cs="Arial"/>
        </w:rPr>
        <w:t>was arranged alphabetically</w:t>
      </w:r>
      <w:r w:rsidR="00377F2C" w:rsidRPr="00265F28">
        <w:rPr>
          <w:rFonts w:ascii="Arial" w:hAnsi="Arial" w:cs="Arial"/>
        </w:rPr>
        <w:t xml:space="preserve"> unlike </w:t>
      </w:r>
      <w:r w:rsidR="00377F2C" w:rsidRPr="00265F28">
        <w:rPr>
          <w:rFonts w:ascii="Arial" w:hAnsi="Arial" w:cs="Arial"/>
          <w:i/>
          <w:iCs/>
        </w:rPr>
        <w:t>White’s</w:t>
      </w:r>
      <w:r w:rsidR="00377F2C" w:rsidRPr="00265F28">
        <w:rPr>
          <w:rFonts w:ascii="Arial" w:hAnsi="Arial" w:cs="Arial"/>
        </w:rPr>
        <w:t xml:space="preserve"> which was organised around the </w:t>
      </w:r>
      <w:r w:rsidR="001A349B" w:rsidRPr="00265F28">
        <w:rPr>
          <w:rFonts w:ascii="Arial" w:hAnsi="Arial" w:cs="Arial"/>
        </w:rPr>
        <w:t>Hundreds</w:t>
      </w:r>
      <w:r w:rsidR="005C217D" w:rsidRPr="00265F28">
        <w:rPr>
          <w:rFonts w:ascii="Arial" w:hAnsi="Arial" w:cs="Arial"/>
        </w:rPr>
        <w:t xml:space="preserve">, </w:t>
      </w:r>
      <w:r w:rsidR="00D2349D" w:rsidRPr="00265F28">
        <w:rPr>
          <w:rFonts w:ascii="Arial" w:hAnsi="Arial" w:cs="Arial"/>
        </w:rPr>
        <w:t xml:space="preserve">both </w:t>
      </w:r>
      <w:r w:rsidR="00AA5285" w:rsidRPr="00265F28">
        <w:rPr>
          <w:rFonts w:ascii="Arial" w:hAnsi="Arial" w:cs="Arial"/>
        </w:rPr>
        <w:t xml:space="preserve">had </w:t>
      </w:r>
      <w:r w:rsidR="005C217D" w:rsidRPr="00265F28">
        <w:rPr>
          <w:rFonts w:ascii="Arial" w:hAnsi="Arial" w:cs="Arial"/>
        </w:rPr>
        <w:t>indexes and contents</w:t>
      </w:r>
      <w:r w:rsidR="00FB2C17" w:rsidRPr="00265F28">
        <w:rPr>
          <w:rFonts w:ascii="Arial" w:hAnsi="Arial" w:cs="Arial"/>
        </w:rPr>
        <w:t xml:space="preserve">. </w:t>
      </w:r>
      <w:r w:rsidR="00B60A8D" w:rsidRPr="00265F28">
        <w:rPr>
          <w:rFonts w:ascii="Arial" w:hAnsi="Arial" w:cs="Arial"/>
        </w:rPr>
        <w:t>D</w:t>
      </w:r>
      <w:r w:rsidR="008D7132" w:rsidRPr="00265F28">
        <w:rPr>
          <w:rFonts w:ascii="Arial" w:hAnsi="Arial" w:cs="Arial"/>
        </w:rPr>
        <w:t>igitised versions</w:t>
      </w:r>
      <w:r w:rsidR="00B60A8D" w:rsidRPr="00265F28">
        <w:rPr>
          <w:rFonts w:ascii="Arial" w:hAnsi="Arial" w:cs="Arial"/>
        </w:rPr>
        <w:t xml:space="preserve"> are </w:t>
      </w:r>
      <w:r w:rsidR="00AC3314" w:rsidRPr="00265F28">
        <w:rPr>
          <w:rFonts w:ascii="Arial" w:hAnsi="Arial" w:cs="Arial"/>
        </w:rPr>
        <w:t>searchable by</w:t>
      </w:r>
      <w:r w:rsidR="00A91A5D" w:rsidRPr="00265F28">
        <w:rPr>
          <w:rFonts w:ascii="Arial" w:hAnsi="Arial" w:cs="Arial"/>
        </w:rPr>
        <w:t xml:space="preserve"> </w:t>
      </w:r>
      <w:r w:rsidR="00F000C9" w:rsidRPr="00265F28">
        <w:rPr>
          <w:rFonts w:ascii="Arial" w:hAnsi="Arial" w:cs="Arial"/>
        </w:rPr>
        <w:t>key word,</w:t>
      </w:r>
      <w:r w:rsidR="006E6DA9" w:rsidRPr="00265F28">
        <w:rPr>
          <w:rFonts w:ascii="Arial" w:hAnsi="Arial" w:cs="Arial"/>
        </w:rPr>
        <w:t xml:space="preserve"> such as </w:t>
      </w:r>
      <w:r w:rsidR="00A91A5D" w:rsidRPr="00265F28">
        <w:rPr>
          <w:rFonts w:ascii="Arial" w:hAnsi="Arial" w:cs="Arial"/>
        </w:rPr>
        <w:t>family, occupation,</w:t>
      </w:r>
      <w:r w:rsidR="00AC3314" w:rsidRPr="00265F28">
        <w:rPr>
          <w:rFonts w:ascii="Arial" w:hAnsi="Arial" w:cs="Arial"/>
        </w:rPr>
        <w:t xml:space="preserve"> </w:t>
      </w:r>
      <w:r w:rsidR="006E6DA9" w:rsidRPr="00265F28">
        <w:rPr>
          <w:rFonts w:ascii="Arial" w:hAnsi="Arial" w:cs="Arial"/>
        </w:rPr>
        <w:t xml:space="preserve">or </w:t>
      </w:r>
      <w:r w:rsidR="00A91A5D" w:rsidRPr="00265F28">
        <w:rPr>
          <w:rFonts w:ascii="Arial" w:hAnsi="Arial" w:cs="Arial"/>
        </w:rPr>
        <w:t>village</w:t>
      </w:r>
      <w:r w:rsidR="00AC1584" w:rsidRPr="00265F28">
        <w:rPr>
          <w:rFonts w:ascii="Arial" w:hAnsi="Arial" w:cs="Arial"/>
        </w:rPr>
        <w:t>.</w:t>
      </w:r>
      <w:r w:rsidR="00BA696C" w:rsidRPr="00265F28">
        <w:rPr>
          <w:rFonts w:ascii="Arial" w:hAnsi="Arial" w:cs="Arial"/>
        </w:rPr>
        <w:t xml:space="preserve"> </w:t>
      </w:r>
      <w:r w:rsidR="00FE67A9" w:rsidRPr="00265F28">
        <w:rPr>
          <w:rFonts w:ascii="Arial" w:hAnsi="Arial" w:cs="Arial"/>
        </w:rPr>
        <w:t xml:space="preserve">White’s and Kelly’s </w:t>
      </w:r>
      <w:r w:rsidR="00763B06" w:rsidRPr="00265F28">
        <w:rPr>
          <w:rFonts w:ascii="Arial" w:hAnsi="Arial" w:cs="Arial"/>
        </w:rPr>
        <w:t xml:space="preserve">suffered from copyright and trademark abuses </w:t>
      </w:r>
      <w:r w:rsidR="00FE67A9" w:rsidRPr="00265F28">
        <w:rPr>
          <w:rFonts w:ascii="Arial" w:hAnsi="Arial" w:cs="Arial"/>
        </w:rPr>
        <w:t xml:space="preserve">and went to some lengths to protect their reputation, which relied upon their data </w:t>
      </w:r>
      <w:r w:rsidR="001A45D8" w:rsidRPr="00265F28">
        <w:rPr>
          <w:rFonts w:ascii="Arial" w:hAnsi="Arial" w:cs="Arial"/>
        </w:rPr>
        <w:t>being</w:t>
      </w:r>
      <w:r w:rsidR="00FE67A9" w:rsidRPr="00265F28">
        <w:rPr>
          <w:rFonts w:ascii="Arial" w:hAnsi="Arial" w:cs="Arial"/>
        </w:rPr>
        <w:t xml:space="preserve"> up to date and accurate.</w:t>
      </w:r>
      <w:r w:rsidR="00FE67A9" w:rsidRPr="00265F28">
        <w:rPr>
          <w:rStyle w:val="FootnoteReference"/>
          <w:rFonts w:ascii="Arial" w:hAnsi="Arial" w:cs="Arial"/>
        </w:rPr>
        <w:footnoteReference w:id="112"/>
      </w:r>
      <w:r w:rsidR="00FE67A9" w:rsidRPr="00265F28">
        <w:rPr>
          <w:rFonts w:ascii="Arial" w:hAnsi="Arial" w:cs="Arial"/>
        </w:rPr>
        <w:t xml:space="preserve"> </w:t>
      </w:r>
      <w:r w:rsidR="007A65ED" w:rsidRPr="00265F28">
        <w:rPr>
          <w:rFonts w:ascii="Arial" w:hAnsi="Arial" w:cs="Arial"/>
        </w:rPr>
        <w:t xml:space="preserve">There </w:t>
      </w:r>
      <w:r w:rsidR="00A134C6" w:rsidRPr="00265F28">
        <w:rPr>
          <w:rFonts w:ascii="Arial" w:hAnsi="Arial" w:cs="Arial"/>
        </w:rPr>
        <w:t>is a Kelly’s, White’s, Post Office, and a Pigot’s</w:t>
      </w:r>
      <w:r w:rsidR="00DD67ED" w:rsidRPr="00265F28">
        <w:rPr>
          <w:rFonts w:ascii="Arial" w:hAnsi="Arial" w:cs="Arial"/>
        </w:rPr>
        <w:t xml:space="preserve"> for each decade between 1840 and 1900, and beyond</w:t>
      </w:r>
      <w:r w:rsidR="004040E2" w:rsidRPr="00265F28">
        <w:rPr>
          <w:rFonts w:ascii="Arial" w:hAnsi="Arial" w:cs="Arial"/>
        </w:rPr>
        <w:t>, at Suffolk Archive</w:t>
      </w:r>
      <w:r w:rsidR="00E62685" w:rsidRPr="00265F28">
        <w:rPr>
          <w:rFonts w:ascii="Arial" w:hAnsi="Arial" w:cs="Arial"/>
        </w:rPr>
        <w:t>s</w:t>
      </w:r>
      <w:r w:rsidR="00F47E0E" w:rsidRPr="00265F28">
        <w:rPr>
          <w:rFonts w:ascii="Arial" w:hAnsi="Arial" w:cs="Arial"/>
        </w:rPr>
        <w:t>, with many digitised online</w:t>
      </w:r>
      <w:r w:rsidR="00F80ADB" w:rsidRPr="00265F28">
        <w:rPr>
          <w:rFonts w:ascii="Arial" w:hAnsi="Arial" w:cs="Arial"/>
        </w:rPr>
        <w:t xml:space="preserve"> at Internet Archive </w:t>
      </w:r>
      <w:r w:rsidR="007B7748" w:rsidRPr="00265F28">
        <w:rPr>
          <w:rFonts w:ascii="Arial" w:hAnsi="Arial" w:cs="Arial"/>
        </w:rPr>
        <w:t>or Google Books.</w:t>
      </w:r>
    </w:p>
    <w:p w14:paraId="2334FB42" w14:textId="16337618" w:rsidR="00395BF4" w:rsidRPr="00265F28" w:rsidRDefault="00FE67A9" w:rsidP="004B6A89">
      <w:pPr>
        <w:jc w:val="both"/>
        <w:rPr>
          <w:rFonts w:ascii="Arial" w:hAnsi="Arial" w:cs="Arial"/>
        </w:rPr>
      </w:pPr>
      <w:r w:rsidRPr="00265F28">
        <w:rPr>
          <w:rFonts w:ascii="Arial" w:hAnsi="Arial" w:cs="Arial"/>
        </w:rPr>
        <w:t>John Glyde’s</w:t>
      </w:r>
      <w:r w:rsidR="00A00590" w:rsidRPr="00265F28">
        <w:rPr>
          <w:rFonts w:ascii="Arial" w:hAnsi="Arial" w:cs="Arial"/>
        </w:rPr>
        <w:t xml:space="preserve"> publicatio</w:t>
      </w:r>
      <w:r w:rsidR="003C04E4" w:rsidRPr="00265F28">
        <w:rPr>
          <w:rFonts w:ascii="Arial" w:hAnsi="Arial" w:cs="Arial"/>
        </w:rPr>
        <w:t>ns,</w:t>
      </w:r>
      <w:r w:rsidR="00F80CB9" w:rsidRPr="00265F28">
        <w:rPr>
          <w:rFonts w:ascii="Arial" w:hAnsi="Arial" w:cs="Arial"/>
        </w:rPr>
        <w:t xml:space="preserve"> </w:t>
      </w:r>
      <w:r w:rsidR="00F553BB" w:rsidRPr="00265F28">
        <w:rPr>
          <w:rFonts w:ascii="Arial" w:hAnsi="Arial" w:cs="Arial"/>
        </w:rPr>
        <w:t xml:space="preserve">written </w:t>
      </w:r>
      <w:r w:rsidR="00656E10" w:rsidRPr="00265F28">
        <w:rPr>
          <w:rFonts w:ascii="Arial" w:hAnsi="Arial" w:cs="Arial"/>
        </w:rPr>
        <w:t>in Ipswich</w:t>
      </w:r>
      <w:r w:rsidR="00F80CB9" w:rsidRPr="00265F28">
        <w:rPr>
          <w:rFonts w:ascii="Arial" w:hAnsi="Arial" w:cs="Arial"/>
        </w:rPr>
        <w:t xml:space="preserve"> between 1850 and 189</w:t>
      </w:r>
      <w:r w:rsidR="00B612CD" w:rsidRPr="00265F28">
        <w:rPr>
          <w:rFonts w:ascii="Arial" w:hAnsi="Arial" w:cs="Arial"/>
        </w:rPr>
        <w:t>4</w:t>
      </w:r>
      <w:r w:rsidR="00F73C95" w:rsidRPr="00265F28">
        <w:rPr>
          <w:rFonts w:ascii="Arial" w:hAnsi="Arial" w:cs="Arial"/>
        </w:rPr>
        <w:t>,</w:t>
      </w:r>
      <w:r w:rsidR="003C04E4" w:rsidRPr="00265F28">
        <w:rPr>
          <w:rFonts w:ascii="Arial" w:hAnsi="Arial" w:cs="Arial"/>
        </w:rPr>
        <w:t xml:space="preserve"> </w:t>
      </w:r>
      <w:r w:rsidR="00B612CD" w:rsidRPr="00265F28">
        <w:rPr>
          <w:rFonts w:ascii="Arial" w:hAnsi="Arial" w:cs="Arial"/>
        </w:rPr>
        <w:t>provid</w:t>
      </w:r>
      <w:r w:rsidR="00F40AD6" w:rsidRPr="00265F28">
        <w:rPr>
          <w:rFonts w:ascii="Arial" w:hAnsi="Arial" w:cs="Arial"/>
        </w:rPr>
        <w:t>ing</w:t>
      </w:r>
      <w:r w:rsidR="00626461" w:rsidRPr="00265F28">
        <w:rPr>
          <w:rFonts w:ascii="Arial" w:hAnsi="Arial" w:cs="Arial"/>
        </w:rPr>
        <w:t xml:space="preserve"> county wide </w:t>
      </w:r>
      <w:r w:rsidRPr="00265F28">
        <w:rPr>
          <w:rFonts w:ascii="Arial" w:hAnsi="Arial" w:cs="Arial"/>
        </w:rPr>
        <w:t>detail</w:t>
      </w:r>
      <w:r w:rsidR="00EA2E1B" w:rsidRPr="00265F28">
        <w:rPr>
          <w:rFonts w:ascii="Arial" w:hAnsi="Arial" w:cs="Arial"/>
        </w:rPr>
        <w:t>s</w:t>
      </w:r>
      <w:r w:rsidRPr="00265F28">
        <w:rPr>
          <w:rFonts w:ascii="Arial" w:hAnsi="Arial" w:cs="Arial"/>
        </w:rPr>
        <w:t xml:space="preserve"> of </w:t>
      </w:r>
      <w:r w:rsidR="002D2ED4" w:rsidRPr="00265F28">
        <w:rPr>
          <w:rFonts w:ascii="Arial" w:hAnsi="Arial" w:cs="Arial"/>
        </w:rPr>
        <w:t>industrial</w:t>
      </w:r>
      <w:r w:rsidR="00FF51A7" w:rsidRPr="00265F28">
        <w:rPr>
          <w:rFonts w:ascii="Arial" w:hAnsi="Arial" w:cs="Arial"/>
        </w:rPr>
        <w:t xml:space="preserve">, </w:t>
      </w:r>
      <w:r w:rsidRPr="00265F28">
        <w:rPr>
          <w:rFonts w:ascii="Arial" w:hAnsi="Arial" w:cs="Arial"/>
        </w:rPr>
        <w:t>agricultural</w:t>
      </w:r>
      <w:r w:rsidR="00FF51A7" w:rsidRPr="00265F28">
        <w:rPr>
          <w:rFonts w:ascii="Arial" w:hAnsi="Arial" w:cs="Arial"/>
        </w:rPr>
        <w:t>, social</w:t>
      </w:r>
      <w:r w:rsidR="007A28A0" w:rsidRPr="00265F28">
        <w:rPr>
          <w:rFonts w:ascii="Arial" w:hAnsi="Arial" w:cs="Arial"/>
        </w:rPr>
        <w:t xml:space="preserve">, </w:t>
      </w:r>
      <w:r w:rsidR="0004525E" w:rsidRPr="00265F28">
        <w:rPr>
          <w:rFonts w:ascii="Arial" w:hAnsi="Arial" w:cs="Arial"/>
        </w:rPr>
        <w:t>and</w:t>
      </w:r>
      <w:r w:rsidRPr="00265F28">
        <w:rPr>
          <w:rFonts w:ascii="Arial" w:hAnsi="Arial" w:cs="Arial"/>
        </w:rPr>
        <w:t xml:space="preserve"> </w:t>
      </w:r>
      <w:r w:rsidR="00AA5190" w:rsidRPr="00265F28">
        <w:rPr>
          <w:rFonts w:ascii="Arial" w:hAnsi="Arial" w:cs="Arial"/>
        </w:rPr>
        <w:t xml:space="preserve">civic </w:t>
      </w:r>
      <w:r w:rsidRPr="00265F28">
        <w:rPr>
          <w:rFonts w:ascii="Arial" w:hAnsi="Arial" w:cs="Arial"/>
        </w:rPr>
        <w:t>groups</w:t>
      </w:r>
      <w:r w:rsidR="00F553BB" w:rsidRPr="00265F28">
        <w:rPr>
          <w:rFonts w:ascii="Arial" w:hAnsi="Arial" w:cs="Arial"/>
        </w:rPr>
        <w:t xml:space="preserve">, </w:t>
      </w:r>
      <w:r w:rsidR="00393A7A" w:rsidRPr="00265F28">
        <w:rPr>
          <w:rFonts w:ascii="Arial" w:hAnsi="Arial" w:cs="Arial"/>
        </w:rPr>
        <w:t xml:space="preserve">can assist the </w:t>
      </w:r>
      <w:r w:rsidR="004C3C28" w:rsidRPr="00265F28">
        <w:rPr>
          <w:rFonts w:ascii="Arial" w:hAnsi="Arial" w:cs="Arial"/>
        </w:rPr>
        <w:t>investigat</w:t>
      </w:r>
      <w:r w:rsidR="003353A3" w:rsidRPr="00265F28">
        <w:rPr>
          <w:rFonts w:ascii="Arial" w:hAnsi="Arial" w:cs="Arial"/>
        </w:rPr>
        <w:t xml:space="preserve">ion of </w:t>
      </w:r>
      <w:r w:rsidR="000C76FF" w:rsidRPr="00265F28">
        <w:rPr>
          <w:rFonts w:ascii="Arial" w:hAnsi="Arial" w:cs="Arial"/>
        </w:rPr>
        <w:t>events, locations</w:t>
      </w:r>
      <w:r w:rsidR="00C8400D" w:rsidRPr="00265F28">
        <w:rPr>
          <w:rFonts w:ascii="Arial" w:hAnsi="Arial" w:cs="Arial"/>
        </w:rPr>
        <w:t>,</w:t>
      </w:r>
      <w:r w:rsidR="00B6213F" w:rsidRPr="00265F28">
        <w:rPr>
          <w:rFonts w:ascii="Arial" w:hAnsi="Arial" w:cs="Arial"/>
        </w:rPr>
        <w:t xml:space="preserve"> and personnel.</w:t>
      </w:r>
      <w:r w:rsidR="00C8400D" w:rsidRPr="00265F28">
        <w:rPr>
          <w:rFonts w:ascii="Arial" w:hAnsi="Arial" w:cs="Arial"/>
        </w:rPr>
        <w:t xml:space="preserve"> </w:t>
      </w:r>
      <w:r w:rsidR="00423D93" w:rsidRPr="00265F28">
        <w:rPr>
          <w:rFonts w:ascii="Arial" w:hAnsi="Arial" w:cs="Arial"/>
        </w:rPr>
        <w:t>Furthermore,</w:t>
      </w:r>
      <w:r w:rsidR="00423D93" w:rsidRPr="00265F28">
        <w:rPr>
          <w:rFonts w:ascii="Arial" w:hAnsi="Arial" w:cs="Arial"/>
          <w:i/>
          <w:iCs/>
        </w:rPr>
        <w:t xml:space="preserve"> </w:t>
      </w:r>
      <w:r w:rsidR="00E915CC" w:rsidRPr="00265F28">
        <w:rPr>
          <w:rFonts w:ascii="Arial" w:hAnsi="Arial" w:cs="Arial"/>
          <w:i/>
          <w:iCs/>
        </w:rPr>
        <w:t xml:space="preserve">Yearbooks and </w:t>
      </w:r>
      <w:r w:rsidR="00FA6715" w:rsidRPr="00265F28">
        <w:rPr>
          <w:rFonts w:ascii="Arial" w:hAnsi="Arial" w:cs="Arial"/>
          <w:i/>
          <w:iCs/>
        </w:rPr>
        <w:t>Handbooks</w:t>
      </w:r>
      <w:r w:rsidR="00FA6715" w:rsidRPr="00265F28">
        <w:rPr>
          <w:rFonts w:ascii="Arial" w:hAnsi="Arial" w:cs="Arial"/>
        </w:rPr>
        <w:t xml:space="preserve"> </w:t>
      </w:r>
      <w:r w:rsidR="00FE35F3" w:rsidRPr="00265F28">
        <w:rPr>
          <w:rFonts w:ascii="Arial" w:hAnsi="Arial" w:cs="Arial"/>
        </w:rPr>
        <w:t xml:space="preserve">can </w:t>
      </w:r>
      <w:r w:rsidR="008274BD" w:rsidRPr="00265F28">
        <w:rPr>
          <w:rFonts w:ascii="Arial" w:hAnsi="Arial" w:cs="Arial"/>
        </w:rPr>
        <w:t xml:space="preserve">help resolve </w:t>
      </w:r>
      <w:r w:rsidR="007803A9" w:rsidRPr="00265F28">
        <w:rPr>
          <w:rFonts w:ascii="Arial" w:hAnsi="Arial" w:cs="Arial"/>
        </w:rPr>
        <w:t>questions of continuit</w:t>
      </w:r>
      <w:r w:rsidR="008274BD" w:rsidRPr="00265F28">
        <w:rPr>
          <w:rFonts w:ascii="Arial" w:hAnsi="Arial" w:cs="Arial"/>
        </w:rPr>
        <w:t>y.</w:t>
      </w:r>
      <w:r w:rsidR="00FA6715" w:rsidRPr="00265F28">
        <w:rPr>
          <w:rStyle w:val="FootnoteReference"/>
          <w:rFonts w:ascii="Arial" w:hAnsi="Arial" w:cs="Arial"/>
        </w:rPr>
        <w:footnoteReference w:id="113"/>
      </w:r>
      <w:r w:rsidR="00FA6715" w:rsidRPr="00265F28">
        <w:rPr>
          <w:rFonts w:ascii="Arial" w:hAnsi="Arial" w:cs="Arial"/>
        </w:rPr>
        <w:t xml:space="preserve"> </w:t>
      </w:r>
      <w:r w:rsidR="006F4CAA" w:rsidRPr="00265F28">
        <w:rPr>
          <w:rFonts w:ascii="Arial" w:hAnsi="Arial" w:cs="Arial"/>
        </w:rPr>
        <w:t>In addition</w:t>
      </w:r>
      <w:r w:rsidR="005C6BB7" w:rsidRPr="00265F28">
        <w:rPr>
          <w:rFonts w:ascii="Arial" w:hAnsi="Arial" w:cs="Arial"/>
        </w:rPr>
        <w:t xml:space="preserve">, </w:t>
      </w:r>
      <w:r w:rsidR="00836DC0" w:rsidRPr="00265F28">
        <w:rPr>
          <w:rFonts w:ascii="Arial" w:hAnsi="Arial" w:cs="Arial"/>
        </w:rPr>
        <w:t xml:space="preserve">John </w:t>
      </w:r>
      <w:r w:rsidRPr="00265F28">
        <w:rPr>
          <w:rFonts w:ascii="Arial" w:hAnsi="Arial" w:cs="Arial"/>
        </w:rPr>
        <w:t>Glyde</w:t>
      </w:r>
      <w:r w:rsidR="00790BE5" w:rsidRPr="00265F28">
        <w:rPr>
          <w:rFonts w:ascii="Arial" w:hAnsi="Arial" w:cs="Arial"/>
        </w:rPr>
        <w:t xml:space="preserve"> </w:t>
      </w:r>
      <w:r w:rsidR="008F7D0F" w:rsidRPr="00265F28">
        <w:rPr>
          <w:rFonts w:ascii="Arial" w:hAnsi="Arial" w:cs="Arial"/>
        </w:rPr>
        <w:t>analysed</w:t>
      </w:r>
      <w:r w:rsidR="00790BE5" w:rsidRPr="00265F28">
        <w:rPr>
          <w:rFonts w:ascii="Arial" w:hAnsi="Arial" w:cs="Arial"/>
        </w:rPr>
        <w:t xml:space="preserve"> official statistics such as census returns</w:t>
      </w:r>
      <w:r w:rsidR="00836DC0" w:rsidRPr="00265F28">
        <w:rPr>
          <w:rFonts w:ascii="Arial" w:hAnsi="Arial" w:cs="Arial"/>
        </w:rPr>
        <w:t xml:space="preserve"> in his</w:t>
      </w:r>
      <w:r w:rsidRPr="00265F28">
        <w:rPr>
          <w:rFonts w:ascii="Arial" w:hAnsi="Arial" w:cs="Arial"/>
        </w:rPr>
        <w:t xml:space="preserve"> published journalism </w:t>
      </w:r>
      <w:r w:rsidR="00836DC0" w:rsidRPr="00265F28">
        <w:rPr>
          <w:rFonts w:ascii="Arial" w:hAnsi="Arial" w:cs="Arial"/>
        </w:rPr>
        <w:t xml:space="preserve">to </w:t>
      </w:r>
      <w:r w:rsidRPr="00265F28">
        <w:rPr>
          <w:rFonts w:ascii="Arial" w:hAnsi="Arial" w:cs="Arial"/>
        </w:rPr>
        <w:t>present insight</w:t>
      </w:r>
      <w:r w:rsidR="00B20ADD" w:rsidRPr="00265F28">
        <w:rPr>
          <w:rFonts w:ascii="Arial" w:hAnsi="Arial" w:cs="Arial"/>
        </w:rPr>
        <w:t>s into</w:t>
      </w:r>
      <w:r w:rsidRPr="00265F28">
        <w:rPr>
          <w:rFonts w:ascii="Arial" w:hAnsi="Arial" w:cs="Arial"/>
        </w:rPr>
        <w:t xml:space="preserve"> the</w:t>
      </w:r>
      <w:r w:rsidR="001F5FB7" w:rsidRPr="00265F28">
        <w:rPr>
          <w:rFonts w:ascii="Arial" w:hAnsi="Arial" w:cs="Arial"/>
        </w:rPr>
        <w:t xml:space="preserve"> </w:t>
      </w:r>
      <w:r w:rsidRPr="00265F28">
        <w:rPr>
          <w:rFonts w:ascii="Arial" w:hAnsi="Arial" w:cs="Arial"/>
        </w:rPr>
        <w:t>state of agriculture and the labouring poor of Suffolk.</w:t>
      </w:r>
      <w:r w:rsidRPr="00265F28">
        <w:rPr>
          <w:rStyle w:val="FootnoteReference"/>
          <w:rFonts w:ascii="Arial" w:hAnsi="Arial" w:cs="Arial"/>
        </w:rPr>
        <w:footnoteReference w:id="114"/>
      </w:r>
      <w:r w:rsidR="00515C8A" w:rsidRPr="00265F28">
        <w:rPr>
          <w:rFonts w:ascii="Arial" w:hAnsi="Arial" w:cs="Arial"/>
        </w:rPr>
        <w:t xml:space="preserve"> </w:t>
      </w:r>
    </w:p>
    <w:p w14:paraId="4F9622B5" w14:textId="28919FD4" w:rsidR="00117E9E" w:rsidRPr="00265F28" w:rsidRDefault="00AE5AEE" w:rsidP="004B6A89">
      <w:pPr>
        <w:jc w:val="both"/>
        <w:rPr>
          <w:rFonts w:ascii="Arial" w:hAnsi="Arial" w:cs="Arial"/>
        </w:rPr>
      </w:pPr>
      <w:r w:rsidRPr="00265F28">
        <w:rPr>
          <w:rFonts w:ascii="Arial" w:hAnsi="Arial" w:cs="Arial"/>
        </w:rPr>
        <w:t>H</w:t>
      </w:r>
      <w:r w:rsidR="00515C8A" w:rsidRPr="00265F28">
        <w:rPr>
          <w:rFonts w:ascii="Arial" w:hAnsi="Arial" w:cs="Arial"/>
        </w:rPr>
        <w:t>andbooks and directories</w:t>
      </w:r>
      <w:r w:rsidR="00095281" w:rsidRPr="00265F28">
        <w:rPr>
          <w:rFonts w:ascii="Arial" w:hAnsi="Arial" w:cs="Arial"/>
        </w:rPr>
        <w:t xml:space="preserve"> </w:t>
      </w:r>
      <w:r w:rsidR="00C30CF7" w:rsidRPr="00265F28">
        <w:rPr>
          <w:rFonts w:ascii="Arial" w:hAnsi="Arial" w:cs="Arial"/>
        </w:rPr>
        <w:t xml:space="preserve">form </w:t>
      </w:r>
      <w:r w:rsidR="00515C8A" w:rsidRPr="00265F28">
        <w:rPr>
          <w:rFonts w:ascii="Arial" w:hAnsi="Arial" w:cs="Arial"/>
        </w:rPr>
        <w:t>a</w:t>
      </w:r>
      <w:r w:rsidR="00BA4B98" w:rsidRPr="00265F28">
        <w:rPr>
          <w:rFonts w:ascii="Arial" w:hAnsi="Arial" w:cs="Arial"/>
        </w:rPr>
        <w:t xml:space="preserve"> </w:t>
      </w:r>
      <w:r w:rsidR="00FF593A" w:rsidRPr="00265F28">
        <w:rPr>
          <w:rFonts w:ascii="Arial" w:hAnsi="Arial" w:cs="Arial"/>
        </w:rPr>
        <w:t xml:space="preserve">useful </w:t>
      </w:r>
      <w:r w:rsidR="00515C8A" w:rsidRPr="00265F28">
        <w:rPr>
          <w:rFonts w:ascii="Arial" w:hAnsi="Arial" w:cs="Arial"/>
        </w:rPr>
        <w:t>run of sources</w:t>
      </w:r>
      <w:r w:rsidR="00F631BD" w:rsidRPr="00265F28">
        <w:rPr>
          <w:rFonts w:ascii="Arial" w:hAnsi="Arial" w:cs="Arial"/>
        </w:rPr>
        <w:t xml:space="preserve">, but </w:t>
      </w:r>
      <w:r w:rsidR="0090523D" w:rsidRPr="00265F28">
        <w:rPr>
          <w:rFonts w:ascii="Arial" w:hAnsi="Arial" w:cs="Arial"/>
        </w:rPr>
        <w:t>the</w:t>
      </w:r>
      <w:r w:rsidR="006F051D" w:rsidRPr="00265F28">
        <w:rPr>
          <w:rFonts w:ascii="Arial" w:hAnsi="Arial" w:cs="Arial"/>
        </w:rPr>
        <w:t>y</w:t>
      </w:r>
      <w:r w:rsidR="00E519FE">
        <w:rPr>
          <w:rFonts w:ascii="Arial" w:hAnsi="Arial" w:cs="Arial"/>
        </w:rPr>
        <w:t xml:space="preserve"> improve</w:t>
      </w:r>
      <w:r w:rsidR="004E215A">
        <w:rPr>
          <w:rFonts w:ascii="Arial" w:hAnsi="Arial" w:cs="Arial"/>
        </w:rPr>
        <w:t xml:space="preserve"> further by</w:t>
      </w:r>
      <w:r w:rsidR="009E6290" w:rsidRPr="00265F28">
        <w:rPr>
          <w:rFonts w:ascii="Arial" w:hAnsi="Arial" w:cs="Arial"/>
        </w:rPr>
        <w:t xml:space="preserve"> </w:t>
      </w:r>
      <w:r w:rsidR="001A066B" w:rsidRPr="00265F28">
        <w:rPr>
          <w:rFonts w:ascii="Arial" w:hAnsi="Arial" w:cs="Arial"/>
        </w:rPr>
        <w:t>corrobor</w:t>
      </w:r>
      <w:r w:rsidR="006F051D" w:rsidRPr="00265F28">
        <w:rPr>
          <w:rFonts w:ascii="Arial" w:hAnsi="Arial" w:cs="Arial"/>
        </w:rPr>
        <w:t>ation</w:t>
      </w:r>
      <w:r w:rsidR="008653C7" w:rsidRPr="00265F28">
        <w:rPr>
          <w:rFonts w:ascii="Arial" w:hAnsi="Arial" w:cs="Arial"/>
        </w:rPr>
        <w:t xml:space="preserve"> </w:t>
      </w:r>
      <w:r w:rsidR="004E215A">
        <w:rPr>
          <w:rFonts w:ascii="Arial" w:hAnsi="Arial" w:cs="Arial"/>
        </w:rPr>
        <w:t>with</w:t>
      </w:r>
      <w:r w:rsidR="008653C7" w:rsidRPr="00265F28">
        <w:rPr>
          <w:rFonts w:ascii="Arial" w:hAnsi="Arial" w:cs="Arial"/>
        </w:rPr>
        <w:t xml:space="preserve"> independent </w:t>
      </w:r>
      <w:r w:rsidR="00706BC8" w:rsidRPr="00265F28">
        <w:rPr>
          <w:rFonts w:ascii="Arial" w:hAnsi="Arial" w:cs="Arial"/>
        </w:rPr>
        <w:t>sources</w:t>
      </w:r>
      <w:r w:rsidR="00C74DC8" w:rsidRPr="00265F28">
        <w:rPr>
          <w:rFonts w:ascii="Arial" w:hAnsi="Arial" w:cs="Arial"/>
        </w:rPr>
        <w:t xml:space="preserve">, such as </w:t>
      </w:r>
      <w:r w:rsidR="000C542A" w:rsidRPr="00265F28">
        <w:rPr>
          <w:rFonts w:ascii="Arial" w:hAnsi="Arial" w:cs="Arial"/>
        </w:rPr>
        <w:t xml:space="preserve">Official </w:t>
      </w:r>
      <w:r w:rsidR="00C74DC8" w:rsidRPr="00265F28">
        <w:rPr>
          <w:rFonts w:ascii="Arial" w:hAnsi="Arial" w:cs="Arial"/>
        </w:rPr>
        <w:t>S</w:t>
      </w:r>
      <w:r w:rsidR="000C542A" w:rsidRPr="00265F28">
        <w:rPr>
          <w:rFonts w:ascii="Arial" w:hAnsi="Arial" w:cs="Arial"/>
        </w:rPr>
        <w:t>tatistics</w:t>
      </w:r>
      <w:r w:rsidR="00BA7931" w:rsidRPr="00265F28">
        <w:rPr>
          <w:rFonts w:ascii="Arial" w:hAnsi="Arial" w:cs="Arial"/>
        </w:rPr>
        <w:t xml:space="preserve"> co</w:t>
      </w:r>
      <w:r w:rsidR="006D59C5" w:rsidRPr="00265F28">
        <w:rPr>
          <w:rFonts w:ascii="Arial" w:hAnsi="Arial" w:cs="Arial"/>
        </w:rPr>
        <w:t>mpil</w:t>
      </w:r>
      <w:r w:rsidR="00BA7931" w:rsidRPr="00265F28">
        <w:rPr>
          <w:rFonts w:ascii="Arial" w:hAnsi="Arial" w:cs="Arial"/>
        </w:rPr>
        <w:t>ed by government departments</w:t>
      </w:r>
      <w:r w:rsidR="005B7D53" w:rsidRPr="00265F28">
        <w:rPr>
          <w:rFonts w:ascii="Arial" w:hAnsi="Arial" w:cs="Arial"/>
        </w:rPr>
        <w:t>.</w:t>
      </w:r>
      <w:r w:rsidR="00071956" w:rsidRPr="00265F28">
        <w:rPr>
          <w:rFonts w:ascii="Arial" w:hAnsi="Arial" w:cs="Arial"/>
        </w:rPr>
        <w:t xml:space="preserve"> </w:t>
      </w:r>
      <w:r w:rsidR="003E2FF8" w:rsidRPr="00265F28">
        <w:rPr>
          <w:rFonts w:ascii="Arial" w:hAnsi="Arial" w:cs="Arial"/>
        </w:rPr>
        <w:t xml:space="preserve">The </w:t>
      </w:r>
      <w:r w:rsidR="002F6BFC" w:rsidRPr="00265F28">
        <w:rPr>
          <w:rFonts w:ascii="Arial" w:hAnsi="Arial" w:cs="Arial"/>
        </w:rPr>
        <w:t xml:space="preserve">ten yearly </w:t>
      </w:r>
      <w:r w:rsidR="003E2FF8" w:rsidRPr="00265F28">
        <w:rPr>
          <w:rFonts w:ascii="Arial" w:hAnsi="Arial" w:cs="Arial"/>
        </w:rPr>
        <w:t>Census returns from 1841</w:t>
      </w:r>
      <w:r w:rsidR="002F6BFC" w:rsidRPr="00265F28">
        <w:rPr>
          <w:rFonts w:ascii="Arial" w:hAnsi="Arial" w:cs="Arial"/>
        </w:rPr>
        <w:t xml:space="preserve"> and the Tithe Schedules of 1830 and 1840</w:t>
      </w:r>
      <w:r w:rsidR="00C55660" w:rsidRPr="00265F28">
        <w:rPr>
          <w:rFonts w:ascii="Arial" w:hAnsi="Arial" w:cs="Arial"/>
        </w:rPr>
        <w:t xml:space="preserve"> </w:t>
      </w:r>
      <w:r w:rsidR="00875537" w:rsidRPr="00265F28">
        <w:rPr>
          <w:rFonts w:ascii="Arial" w:hAnsi="Arial" w:cs="Arial"/>
        </w:rPr>
        <w:t>are</w:t>
      </w:r>
      <w:r w:rsidR="00F0192D" w:rsidRPr="00265F28">
        <w:rPr>
          <w:rFonts w:ascii="Arial" w:hAnsi="Arial" w:cs="Arial"/>
        </w:rPr>
        <w:t xml:space="preserve"> </w:t>
      </w:r>
      <w:r w:rsidR="00875537" w:rsidRPr="00265F28">
        <w:rPr>
          <w:rFonts w:ascii="Arial" w:hAnsi="Arial" w:cs="Arial"/>
        </w:rPr>
        <w:t>pretty much</w:t>
      </w:r>
      <w:r w:rsidR="00C55660" w:rsidRPr="00265F28">
        <w:rPr>
          <w:rFonts w:ascii="Arial" w:hAnsi="Arial" w:cs="Arial"/>
        </w:rPr>
        <w:t xml:space="preserve"> complete in</w:t>
      </w:r>
      <w:r w:rsidR="00B3707C" w:rsidRPr="00265F28">
        <w:rPr>
          <w:rFonts w:ascii="Arial" w:hAnsi="Arial" w:cs="Arial"/>
        </w:rPr>
        <w:t xml:space="preserve"> </w:t>
      </w:r>
      <w:r w:rsidR="00C55660" w:rsidRPr="00265F28">
        <w:rPr>
          <w:rFonts w:ascii="Arial" w:hAnsi="Arial" w:cs="Arial"/>
        </w:rPr>
        <w:t>Suffolk</w:t>
      </w:r>
      <w:r w:rsidR="00875537" w:rsidRPr="00265F28">
        <w:rPr>
          <w:rFonts w:ascii="Arial" w:hAnsi="Arial" w:cs="Arial"/>
        </w:rPr>
        <w:t xml:space="preserve"> </w:t>
      </w:r>
      <w:r w:rsidR="00932E9F" w:rsidRPr="00265F28">
        <w:rPr>
          <w:rFonts w:ascii="Arial" w:hAnsi="Arial" w:cs="Arial"/>
        </w:rPr>
        <w:t xml:space="preserve">providing </w:t>
      </w:r>
      <w:r w:rsidR="006E4CAE" w:rsidRPr="00265F28">
        <w:rPr>
          <w:rFonts w:ascii="Arial" w:hAnsi="Arial" w:cs="Arial"/>
        </w:rPr>
        <w:t>opportunit</w:t>
      </w:r>
      <w:r w:rsidR="00490224" w:rsidRPr="00265F28">
        <w:rPr>
          <w:rFonts w:ascii="Arial" w:hAnsi="Arial" w:cs="Arial"/>
        </w:rPr>
        <w:t>ies</w:t>
      </w:r>
      <w:r w:rsidR="006E4CAE" w:rsidRPr="00265F28">
        <w:rPr>
          <w:rFonts w:ascii="Arial" w:hAnsi="Arial" w:cs="Arial"/>
        </w:rPr>
        <w:t xml:space="preserve"> </w:t>
      </w:r>
      <w:r w:rsidR="003637C1" w:rsidRPr="00265F28">
        <w:rPr>
          <w:rFonts w:ascii="Arial" w:hAnsi="Arial" w:cs="Arial"/>
        </w:rPr>
        <w:t>to seek</w:t>
      </w:r>
      <w:r w:rsidR="006E4CAE" w:rsidRPr="00265F28">
        <w:rPr>
          <w:rFonts w:ascii="Arial" w:hAnsi="Arial" w:cs="Arial"/>
        </w:rPr>
        <w:t xml:space="preserve"> </w:t>
      </w:r>
      <w:r w:rsidR="003637C1" w:rsidRPr="00265F28">
        <w:rPr>
          <w:rFonts w:ascii="Arial" w:hAnsi="Arial" w:cs="Arial"/>
        </w:rPr>
        <w:t xml:space="preserve">supporting </w:t>
      </w:r>
      <w:r w:rsidR="00BD4B6F" w:rsidRPr="00265F28">
        <w:rPr>
          <w:rFonts w:ascii="Arial" w:hAnsi="Arial" w:cs="Arial"/>
        </w:rPr>
        <w:t xml:space="preserve">evidence for </w:t>
      </w:r>
      <w:r w:rsidR="00F22611" w:rsidRPr="00265F28">
        <w:rPr>
          <w:rFonts w:ascii="Arial" w:hAnsi="Arial" w:cs="Arial"/>
        </w:rPr>
        <w:t>names, locations, occupations</w:t>
      </w:r>
      <w:r w:rsidR="00BD4B6F" w:rsidRPr="00265F28">
        <w:rPr>
          <w:rFonts w:ascii="Arial" w:hAnsi="Arial" w:cs="Arial"/>
        </w:rPr>
        <w:t>, and</w:t>
      </w:r>
      <w:r w:rsidR="003028FE" w:rsidRPr="00265F28">
        <w:rPr>
          <w:rFonts w:ascii="Arial" w:hAnsi="Arial" w:cs="Arial"/>
        </w:rPr>
        <w:t xml:space="preserve"> tenure</w:t>
      </w:r>
      <w:r w:rsidR="008A5505" w:rsidRPr="00265F28">
        <w:rPr>
          <w:rFonts w:ascii="Arial" w:hAnsi="Arial" w:cs="Arial"/>
        </w:rPr>
        <w:t xml:space="preserve">. </w:t>
      </w:r>
      <w:r w:rsidR="00632EA3" w:rsidRPr="00265F28">
        <w:rPr>
          <w:rFonts w:ascii="Arial" w:hAnsi="Arial" w:cs="Arial"/>
        </w:rPr>
        <w:t xml:space="preserve">A </w:t>
      </w:r>
      <w:r w:rsidR="009F319F" w:rsidRPr="00265F28">
        <w:rPr>
          <w:rFonts w:ascii="Arial" w:hAnsi="Arial" w:cs="Arial"/>
        </w:rPr>
        <w:t xml:space="preserve">research </w:t>
      </w:r>
      <w:r w:rsidR="003E29B8" w:rsidRPr="00265F28">
        <w:rPr>
          <w:rFonts w:ascii="Arial" w:hAnsi="Arial" w:cs="Arial"/>
        </w:rPr>
        <w:t>methodology</w:t>
      </w:r>
      <w:r w:rsidR="009D593A" w:rsidRPr="00265F28">
        <w:rPr>
          <w:rFonts w:ascii="Arial" w:hAnsi="Arial" w:cs="Arial"/>
        </w:rPr>
        <w:t xml:space="preserve"> </w:t>
      </w:r>
      <w:r w:rsidR="005B1DB7" w:rsidRPr="00265F28">
        <w:rPr>
          <w:rFonts w:ascii="Arial" w:hAnsi="Arial" w:cs="Arial"/>
        </w:rPr>
        <w:t>utilising</w:t>
      </w:r>
      <w:r w:rsidR="00A33106" w:rsidRPr="00265F28">
        <w:rPr>
          <w:rFonts w:ascii="Arial" w:hAnsi="Arial" w:cs="Arial"/>
        </w:rPr>
        <w:t xml:space="preserve"> </w:t>
      </w:r>
      <w:r w:rsidR="00442D28" w:rsidRPr="00265F28">
        <w:rPr>
          <w:rFonts w:ascii="Arial" w:hAnsi="Arial" w:cs="Arial"/>
        </w:rPr>
        <w:t>Directories, Census, and Tithes</w:t>
      </w:r>
      <w:r w:rsidR="007E0560" w:rsidRPr="00265F28">
        <w:rPr>
          <w:rFonts w:ascii="Arial" w:hAnsi="Arial" w:cs="Arial"/>
        </w:rPr>
        <w:t xml:space="preserve"> </w:t>
      </w:r>
      <w:r w:rsidR="00442D28" w:rsidRPr="00265F28">
        <w:rPr>
          <w:rFonts w:ascii="Arial" w:hAnsi="Arial" w:cs="Arial"/>
        </w:rPr>
        <w:t>form</w:t>
      </w:r>
      <w:r w:rsidR="005B1DB7" w:rsidRPr="00265F28">
        <w:rPr>
          <w:rFonts w:ascii="Arial" w:hAnsi="Arial" w:cs="Arial"/>
        </w:rPr>
        <w:t>s</w:t>
      </w:r>
      <w:r w:rsidR="00442D28" w:rsidRPr="00265F28">
        <w:rPr>
          <w:rFonts w:ascii="Arial" w:hAnsi="Arial" w:cs="Arial"/>
        </w:rPr>
        <w:t xml:space="preserve"> </w:t>
      </w:r>
      <w:r w:rsidR="005F79F6" w:rsidRPr="00265F28">
        <w:rPr>
          <w:rFonts w:ascii="Arial" w:hAnsi="Arial" w:cs="Arial"/>
        </w:rPr>
        <w:t xml:space="preserve">a </w:t>
      </w:r>
      <w:r w:rsidR="00875537" w:rsidRPr="00265F28">
        <w:rPr>
          <w:rFonts w:ascii="Arial" w:hAnsi="Arial" w:cs="Arial"/>
        </w:rPr>
        <w:t xml:space="preserve">strong </w:t>
      </w:r>
      <w:r w:rsidR="00441E73" w:rsidRPr="00265F28">
        <w:rPr>
          <w:rFonts w:ascii="Arial" w:hAnsi="Arial" w:cs="Arial"/>
        </w:rPr>
        <w:t>triangulation of sources</w:t>
      </w:r>
      <w:r w:rsidR="009D593A" w:rsidRPr="00265F28">
        <w:rPr>
          <w:rFonts w:ascii="Arial" w:hAnsi="Arial" w:cs="Arial"/>
        </w:rPr>
        <w:t>.</w:t>
      </w:r>
    </w:p>
    <w:p w14:paraId="3508A1EB" w14:textId="13EEEA10" w:rsidR="00900721" w:rsidRPr="00265F28" w:rsidRDefault="00A62119" w:rsidP="004B6A89">
      <w:pPr>
        <w:jc w:val="both"/>
        <w:rPr>
          <w:rFonts w:ascii="Arial" w:hAnsi="Arial" w:cs="Arial"/>
        </w:rPr>
      </w:pPr>
      <w:r w:rsidRPr="00265F28">
        <w:rPr>
          <w:rFonts w:ascii="Arial" w:hAnsi="Arial" w:cs="Arial"/>
          <w:b/>
          <w:bCs/>
        </w:rPr>
        <w:t xml:space="preserve">Recent </w:t>
      </w:r>
      <w:r w:rsidR="004D0CBB" w:rsidRPr="00265F28">
        <w:rPr>
          <w:rFonts w:ascii="Arial" w:hAnsi="Arial" w:cs="Arial"/>
          <w:b/>
          <w:bCs/>
        </w:rPr>
        <w:t xml:space="preserve">Academic </w:t>
      </w:r>
      <w:r w:rsidR="00351C80" w:rsidRPr="00265F28">
        <w:rPr>
          <w:rFonts w:ascii="Arial" w:hAnsi="Arial" w:cs="Arial"/>
          <w:b/>
          <w:bCs/>
        </w:rPr>
        <w:t>Texts</w:t>
      </w:r>
    </w:p>
    <w:p w14:paraId="0522ABE3" w14:textId="45056D78" w:rsidR="00A62119" w:rsidRPr="00265F28" w:rsidRDefault="007534D7" w:rsidP="004B6A89">
      <w:pPr>
        <w:jc w:val="both"/>
        <w:rPr>
          <w:rFonts w:ascii="Arial" w:hAnsi="Arial" w:cs="Arial"/>
        </w:rPr>
      </w:pPr>
      <w:r w:rsidRPr="00265F28">
        <w:rPr>
          <w:rFonts w:ascii="Arial" w:hAnsi="Arial" w:cs="Arial"/>
        </w:rPr>
        <w:lastRenderedPageBreak/>
        <w:t xml:space="preserve">These </w:t>
      </w:r>
      <w:r w:rsidR="00FC6075" w:rsidRPr="00265F28">
        <w:rPr>
          <w:rFonts w:ascii="Arial" w:hAnsi="Arial" w:cs="Arial"/>
        </w:rPr>
        <w:t>publications</w:t>
      </w:r>
      <w:r w:rsidR="005409F6" w:rsidRPr="00265F28">
        <w:rPr>
          <w:rFonts w:ascii="Arial" w:hAnsi="Arial" w:cs="Arial"/>
        </w:rPr>
        <w:t xml:space="preserve"> </w:t>
      </w:r>
      <w:r w:rsidR="00547512" w:rsidRPr="00265F28">
        <w:rPr>
          <w:rFonts w:ascii="Arial" w:hAnsi="Arial" w:cs="Arial"/>
        </w:rPr>
        <w:t xml:space="preserve">each focus on a specific theme in </w:t>
      </w:r>
      <w:r w:rsidR="005244F8" w:rsidRPr="00265F28">
        <w:rPr>
          <w:rFonts w:ascii="Arial" w:hAnsi="Arial" w:cs="Arial"/>
        </w:rPr>
        <w:t xml:space="preserve">nineteenth century </w:t>
      </w:r>
      <w:r w:rsidR="005820CF" w:rsidRPr="00265F28">
        <w:rPr>
          <w:rFonts w:ascii="Arial" w:hAnsi="Arial" w:cs="Arial"/>
        </w:rPr>
        <w:t xml:space="preserve">agricultural </w:t>
      </w:r>
      <w:r w:rsidR="005409F6" w:rsidRPr="00265F28">
        <w:rPr>
          <w:rFonts w:ascii="Arial" w:hAnsi="Arial" w:cs="Arial"/>
        </w:rPr>
        <w:t>Suffolk</w:t>
      </w:r>
      <w:r w:rsidR="001D74DC" w:rsidRPr="00265F28">
        <w:rPr>
          <w:rFonts w:ascii="Arial" w:hAnsi="Arial" w:cs="Arial"/>
        </w:rPr>
        <w:t>.</w:t>
      </w:r>
    </w:p>
    <w:p w14:paraId="09E83C2D" w14:textId="65DDEC15" w:rsidR="004F1474" w:rsidRPr="00265F28" w:rsidRDefault="00182A92" w:rsidP="004B6A89">
      <w:pPr>
        <w:jc w:val="both"/>
        <w:rPr>
          <w:rFonts w:ascii="Arial" w:hAnsi="Arial" w:cs="Arial"/>
        </w:rPr>
      </w:pPr>
      <w:r>
        <w:rPr>
          <w:rFonts w:ascii="Arial" w:hAnsi="Arial" w:cs="Arial"/>
        </w:rPr>
        <w:t xml:space="preserve">The Agrarian History of England and Wales </w:t>
      </w:r>
      <w:r w:rsidR="004908CD">
        <w:rPr>
          <w:rFonts w:ascii="Arial" w:hAnsi="Arial" w:cs="Arial"/>
        </w:rPr>
        <w:t>[</w:t>
      </w:r>
      <w:r w:rsidRPr="00265F28">
        <w:rPr>
          <w:rFonts w:ascii="Arial" w:hAnsi="Arial" w:cs="Arial"/>
        </w:rPr>
        <w:t>AHEW</w:t>
      </w:r>
      <w:r w:rsidR="004908CD">
        <w:rPr>
          <w:rFonts w:ascii="Arial" w:hAnsi="Arial" w:cs="Arial"/>
        </w:rPr>
        <w:t>] is the standard reference work in the discipline</w:t>
      </w:r>
      <w:r w:rsidR="0046111D">
        <w:rPr>
          <w:rFonts w:ascii="Arial" w:hAnsi="Arial" w:cs="Arial"/>
        </w:rPr>
        <w:t>. B</w:t>
      </w:r>
      <w:r w:rsidR="00F15590">
        <w:rPr>
          <w:rFonts w:ascii="Arial" w:hAnsi="Arial" w:cs="Arial"/>
        </w:rPr>
        <w:t>etween them v</w:t>
      </w:r>
      <w:r w:rsidR="0046111D">
        <w:rPr>
          <w:rFonts w:ascii="Arial" w:hAnsi="Arial" w:cs="Arial"/>
        </w:rPr>
        <w:t>olumes six and seven cover the period 1750 to 1914</w:t>
      </w:r>
      <w:r w:rsidR="00101E89">
        <w:rPr>
          <w:rFonts w:ascii="Arial" w:hAnsi="Arial" w:cs="Arial"/>
        </w:rPr>
        <w:t xml:space="preserve"> </w:t>
      </w:r>
      <w:r w:rsidR="00D75375">
        <w:rPr>
          <w:rFonts w:ascii="Arial" w:hAnsi="Arial" w:cs="Arial"/>
        </w:rPr>
        <w:t>through e</w:t>
      </w:r>
      <w:r w:rsidR="00FE135B">
        <w:rPr>
          <w:rFonts w:ascii="Arial" w:hAnsi="Arial" w:cs="Arial"/>
        </w:rPr>
        <w:t>v</w:t>
      </w:r>
      <w:r w:rsidR="00F15590">
        <w:rPr>
          <w:rFonts w:ascii="Arial" w:hAnsi="Arial" w:cs="Arial"/>
        </w:rPr>
        <w:t>ery conceivable topic</w:t>
      </w:r>
      <w:r w:rsidR="00D75375">
        <w:rPr>
          <w:rFonts w:ascii="Arial" w:hAnsi="Arial" w:cs="Arial"/>
        </w:rPr>
        <w:t xml:space="preserve"> and</w:t>
      </w:r>
      <w:r w:rsidR="00F15590">
        <w:rPr>
          <w:rFonts w:ascii="Arial" w:hAnsi="Arial" w:cs="Arial"/>
        </w:rPr>
        <w:t xml:space="preserve"> locality</w:t>
      </w:r>
      <w:r w:rsidR="00F52271">
        <w:rPr>
          <w:rFonts w:ascii="Arial" w:hAnsi="Arial" w:cs="Arial"/>
        </w:rPr>
        <w:t>.</w:t>
      </w:r>
      <w:r w:rsidR="00A102E7" w:rsidRPr="00265F28">
        <w:rPr>
          <w:rStyle w:val="FootnoteReference"/>
          <w:rFonts w:ascii="Arial" w:hAnsi="Arial" w:cs="Arial"/>
        </w:rPr>
        <w:footnoteReference w:id="115"/>
      </w:r>
      <w:r>
        <w:rPr>
          <w:rFonts w:ascii="Arial" w:hAnsi="Arial" w:cs="Arial"/>
        </w:rPr>
        <w:t xml:space="preserve"> </w:t>
      </w:r>
    </w:p>
    <w:p w14:paraId="27886ADE" w14:textId="60B35EA9" w:rsidR="004F1474" w:rsidRPr="00265F28" w:rsidRDefault="00D75375" w:rsidP="004B6A89">
      <w:pPr>
        <w:jc w:val="both"/>
        <w:rPr>
          <w:rFonts w:ascii="Arial" w:hAnsi="Arial" w:cs="Arial"/>
        </w:rPr>
      </w:pPr>
      <w:r w:rsidRPr="002802EF">
        <w:rPr>
          <w:rFonts w:ascii="Arial" w:hAnsi="Arial" w:cs="Arial"/>
          <w:i/>
          <w:iCs/>
        </w:rPr>
        <w:t xml:space="preserve">The </w:t>
      </w:r>
      <w:r w:rsidR="004F1474" w:rsidRPr="002802EF">
        <w:rPr>
          <w:rFonts w:ascii="Arial" w:hAnsi="Arial" w:cs="Arial"/>
          <w:i/>
          <w:iCs/>
        </w:rPr>
        <w:t>Victorian Countryside</w:t>
      </w:r>
      <w:r w:rsidR="002802EF">
        <w:rPr>
          <w:rFonts w:ascii="Arial" w:hAnsi="Arial" w:cs="Arial"/>
        </w:rPr>
        <w:t>,</w:t>
      </w:r>
      <w:r w:rsidR="00A97A7B">
        <w:rPr>
          <w:rFonts w:ascii="Arial" w:hAnsi="Arial" w:cs="Arial"/>
        </w:rPr>
        <w:t xml:space="preserve"> </w:t>
      </w:r>
      <w:r w:rsidR="002802EF">
        <w:rPr>
          <w:rFonts w:ascii="Arial" w:hAnsi="Arial" w:cs="Arial"/>
        </w:rPr>
        <w:t>edited by Gordon Mingay, presents</w:t>
      </w:r>
      <w:r w:rsidR="00D817F6">
        <w:rPr>
          <w:rFonts w:ascii="Arial" w:hAnsi="Arial" w:cs="Arial"/>
        </w:rPr>
        <w:t xml:space="preserve"> a </w:t>
      </w:r>
      <w:r w:rsidR="00184407">
        <w:rPr>
          <w:rFonts w:ascii="Arial" w:hAnsi="Arial" w:cs="Arial"/>
        </w:rPr>
        <w:t xml:space="preserve">range of </w:t>
      </w:r>
      <w:r w:rsidR="007E635F">
        <w:rPr>
          <w:rFonts w:ascii="Arial" w:hAnsi="Arial" w:cs="Arial"/>
        </w:rPr>
        <w:t xml:space="preserve">informative </w:t>
      </w:r>
      <w:r w:rsidR="00184407">
        <w:rPr>
          <w:rFonts w:ascii="Arial" w:hAnsi="Arial" w:cs="Arial"/>
        </w:rPr>
        <w:t>illustrated essays by leading writers</w:t>
      </w:r>
      <w:r w:rsidR="00FA1C78">
        <w:rPr>
          <w:rFonts w:ascii="Arial" w:hAnsi="Arial" w:cs="Arial"/>
        </w:rPr>
        <w:t xml:space="preserve">, </w:t>
      </w:r>
      <w:r w:rsidR="00A43086">
        <w:rPr>
          <w:rFonts w:ascii="Arial" w:hAnsi="Arial" w:cs="Arial"/>
        </w:rPr>
        <w:t xml:space="preserve">highly </w:t>
      </w:r>
      <w:r w:rsidR="00FA1C78">
        <w:rPr>
          <w:rFonts w:ascii="Arial" w:hAnsi="Arial" w:cs="Arial"/>
        </w:rPr>
        <w:t>relevan</w:t>
      </w:r>
      <w:r w:rsidR="00A43086">
        <w:rPr>
          <w:rFonts w:ascii="Arial" w:hAnsi="Arial" w:cs="Arial"/>
        </w:rPr>
        <w:t>t</w:t>
      </w:r>
      <w:r w:rsidR="00FA1C78">
        <w:rPr>
          <w:rFonts w:ascii="Arial" w:hAnsi="Arial" w:cs="Arial"/>
        </w:rPr>
        <w:t xml:space="preserve"> to </w:t>
      </w:r>
      <w:r w:rsidR="0087660A">
        <w:rPr>
          <w:rFonts w:ascii="Arial" w:hAnsi="Arial" w:cs="Arial"/>
        </w:rPr>
        <w:t>our interests</w:t>
      </w:r>
      <w:r w:rsidR="00A92EBF">
        <w:rPr>
          <w:rFonts w:ascii="Arial" w:hAnsi="Arial" w:cs="Arial"/>
        </w:rPr>
        <w:t>.</w:t>
      </w:r>
      <w:r w:rsidR="00A102E7" w:rsidRPr="00265F28">
        <w:rPr>
          <w:rStyle w:val="FootnoteReference"/>
          <w:rFonts w:ascii="Arial" w:hAnsi="Arial" w:cs="Arial"/>
        </w:rPr>
        <w:footnoteReference w:id="116"/>
      </w:r>
    </w:p>
    <w:p w14:paraId="69131FF8" w14:textId="05B93AA0" w:rsidR="006015F9" w:rsidRPr="00265F28" w:rsidRDefault="006015F9" w:rsidP="004B6A89">
      <w:pPr>
        <w:jc w:val="both"/>
        <w:rPr>
          <w:rFonts w:ascii="Arial" w:hAnsi="Arial" w:cs="Arial"/>
        </w:rPr>
      </w:pPr>
      <w:r w:rsidRPr="00265F28">
        <w:rPr>
          <w:rFonts w:ascii="Arial" w:hAnsi="Arial" w:cs="Arial"/>
        </w:rPr>
        <w:t>Ed</w:t>
      </w:r>
      <w:r w:rsidR="008915B4" w:rsidRPr="00265F28">
        <w:rPr>
          <w:rFonts w:ascii="Arial" w:hAnsi="Arial" w:cs="Arial"/>
        </w:rPr>
        <w:t>ward</w:t>
      </w:r>
      <w:r w:rsidRPr="00265F28">
        <w:rPr>
          <w:rFonts w:ascii="Arial" w:hAnsi="Arial" w:cs="Arial"/>
        </w:rPr>
        <w:t xml:space="preserve"> </w:t>
      </w:r>
      <w:r w:rsidR="00A04EE0" w:rsidRPr="00265F28">
        <w:rPr>
          <w:rFonts w:ascii="Arial" w:hAnsi="Arial" w:cs="Arial"/>
        </w:rPr>
        <w:t>Bujak</w:t>
      </w:r>
      <w:r w:rsidR="00186D09" w:rsidRPr="00265F28">
        <w:rPr>
          <w:rFonts w:ascii="Arial" w:hAnsi="Arial" w:cs="Arial"/>
        </w:rPr>
        <w:t xml:space="preserve"> </w:t>
      </w:r>
      <w:r w:rsidR="005646E5" w:rsidRPr="00265F28">
        <w:rPr>
          <w:rFonts w:ascii="Arial" w:hAnsi="Arial" w:cs="Arial"/>
        </w:rPr>
        <w:t>offers an in</w:t>
      </w:r>
      <w:r w:rsidR="003E6065" w:rsidRPr="00265F28">
        <w:rPr>
          <w:rFonts w:ascii="Arial" w:hAnsi="Arial" w:cs="Arial"/>
        </w:rPr>
        <w:t>-</w:t>
      </w:r>
      <w:r w:rsidR="005646E5" w:rsidRPr="00265F28">
        <w:rPr>
          <w:rFonts w:ascii="Arial" w:hAnsi="Arial" w:cs="Arial"/>
        </w:rPr>
        <w:t>depth account of the evolu</w:t>
      </w:r>
      <w:r w:rsidR="00EE38B6" w:rsidRPr="00265F28">
        <w:rPr>
          <w:rFonts w:ascii="Arial" w:hAnsi="Arial" w:cs="Arial"/>
        </w:rPr>
        <w:t>tion of Suffolk</w:t>
      </w:r>
      <w:r w:rsidR="003E6065" w:rsidRPr="00265F28">
        <w:rPr>
          <w:rFonts w:ascii="Arial" w:hAnsi="Arial" w:cs="Arial"/>
        </w:rPr>
        <w:t>’</w:t>
      </w:r>
      <w:r w:rsidR="00EE38B6" w:rsidRPr="00265F28">
        <w:rPr>
          <w:rFonts w:ascii="Arial" w:hAnsi="Arial" w:cs="Arial"/>
        </w:rPr>
        <w:t>s great estates,</w:t>
      </w:r>
      <w:r w:rsidR="00C056D6" w:rsidRPr="00265F28">
        <w:rPr>
          <w:rFonts w:ascii="Arial" w:hAnsi="Arial" w:cs="Arial"/>
        </w:rPr>
        <w:t xml:space="preserve"> </w:t>
      </w:r>
      <w:r w:rsidR="007C6814" w:rsidRPr="00265F28">
        <w:rPr>
          <w:rFonts w:ascii="Arial" w:hAnsi="Arial" w:cs="Arial"/>
        </w:rPr>
        <w:t>use</w:t>
      </w:r>
      <w:r w:rsidR="00C056D6" w:rsidRPr="00265F28">
        <w:rPr>
          <w:rFonts w:ascii="Arial" w:hAnsi="Arial" w:cs="Arial"/>
        </w:rPr>
        <w:t>fully mapped,</w:t>
      </w:r>
      <w:r w:rsidR="00EE38B6" w:rsidRPr="00265F28">
        <w:rPr>
          <w:rFonts w:ascii="Arial" w:hAnsi="Arial" w:cs="Arial"/>
        </w:rPr>
        <w:t xml:space="preserve"> </w:t>
      </w:r>
      <w:r w:rsidR="003E6065" w:rsidRPr="00265F28">
        <w:rPr>
          <w:rFonts w:ascii="Arial" w:hAnsi="Arial" w:cs="Arial"/>
        </w:rPr>
        <w:t>providing</w:t>
      </w:r>
      <w:r w:rsidR="00EE38B6" w:rsidRPr="00265F28">
        <w:rPr>
          <w:rFonts w:ascii="Arial" w:hAnsi="Arial" w:cs="Arial"/>
        </w:rPr>
        <w:t xml:space="preserve"> opportunities for further research</w:t>
      </w:r>
      <w:r w:rsidR="00C056D6" w:rsidRPr="00265F28">
        <w:rPr>
          <w:rFonts w:ascii="Arial" w:hAnsi="Arial" w:cs="Arial"/>
        </w:rPr>
        <w:t>.</w:t>
      </w:r>
      <w:r w:rsidR="001930A6" w:rsidRPr="00265F28">
        <w:rPr>
          <w:rFonts w:ascii="Arial" w:hAnsi="Arial" w:cs="Arial"/>
        </w:rPr>
        <w:t xml:space="preserve"> </w:t>
      </w:r>
      <w:r w:rsidR="008915B4" w:rsidRPr="00265F28">
        <w:rPr>
          <w:rStyle w:val="FootnoteReference"/>
          <w:rFonts w:ascii="Arial" w:hAnsi="Arial" w:cs="Arial"/>
        </w:rPr>
        <w:footnoteReference w:id="117"/>
      </w:r>
    </w:p>
    <w:p w14:paraId="14E382EC" w14:textId="4B585D54" w:rsidR="00FE346F" w:rsidRPr="00265F28" w:rsidRDefault="00270ED7" w:rsidP="004B6A89">
      <w:pPr>
        <w:jc w:val="both"/>
        <w:rPr>
          <w:rFonts w:ascii="Arial" w:hAnsi="Arial" w:cs="Arial"/>
        </w:rPr>
      </w:pPr>
      <w:r w:rsidRPr="00265F28">
        <w:rPr>
          <w:rFonts w:ascii="Arial" w:hAnsi="Arial" w:cs="Arial"/>
        </w:rPr>
        <w:t xml:space="preserve">John </w:t>
      </w:r>
      <w:r w:rsidR="00FE346F" w:rsidRPr="00265F28">
        <w:rPr>
          <w:rFonts w:ascii="Arial" w:hAnsi="Arial" w:cs="Arial"/>
        </w:rPr>
        <w:t>Belcher</w:t>
      </w:r>
      <w:r w:rsidR="00E448E5" w:rsidRPr="00265F28">
        <w:rPr>
          <w:rFonts w:ascii="Arial" w:hAnsi="Arial" w:cs="Arial"/>
        </w:rPr>
        <w:t xml:space="preserve"> plots the way that four course rotation has been adopted and adapted </w:t>
      </w:r>
      <w:r w:rsidR="00790634" w:rsidRPr="00265F28">
        <w:rPr>
          <w:rFonts w:ascii="Arial" w:hAnsi="Arial" w:cs="Arial"/>
        </w:rPr>
        <w:t>in East Anglia through the eighteenth and nineteenth centuries.</w:t>
      </w:r>
      <w:r w:rsidR="00FE346F" w:rsidRPr="00265F28">
        <w:rPr>
          <w:rStyle w:val="FootnoteReference"/>
          <w:rFonts w:ascii="Arial" w:hAnsi="Arial" w:cs="Arial"/>
        </w:rPr>
        <w:footnoteReference w:id="118"/>
      </w:r>
    </w:p>
    <w:p w14:paraId="772245D0" w14:textId="75BB60EC" w:rsidR="00FE346F" w:rsidRPr="00265F28" w:rsidRDefault="007C7A33" w:rsidP="004B6A89">
      <w:pPr>
        <w:jc w:val="both"/>
        <w:rPr>
          <w:rFonts w:ascii="Arial" w:hAnsi="Arial" w:cs="Arial"/>
        </w:rPr>
      </w:pPr>
      <w:r w:rsidRPr="00265F28">
        <w:rPr>
          <w:rFonts w:ascii="Arial" w:hAnsi="Arial" w:cs="Arial"/>
        </w:rPr>
        <w:t xml:space="preserve">Susanna </w:t>
      </w:r>
      <w:r w:rsidR="00FE346F" w:rsidRPr="00265F28">
        <w:rPr>
          <w:rFonts w:ascii="Arial" w:hAnsi="Arial" w:cs="Arial"/>
        </w:rPr>
        <w:t xml:space="preserve">Wade Martins &amp; </w:t>
      </w:r>
      <w:r w:rsidRPr="00265F28">
        <w:rPr>
          <w:rFonts w:ascii="Arial" w:hAnsi="Arial" w:cs="Arial"/>
        </w:rPr>
        <w:t xml:space="preserve">Tom </w:t>
      </w:r>
      <w:r w:rsidR="00FE346F" w:rsidRPr="00265F28">
        <w:rPr>
          <w:rFonts w:ascii="Arial" w:hAnsi="Arial" w:cs="Arial"/>
        </w:rPr>
        <w:t>Williamson</w:t>
      </w:r>
      <w:r w:rsidR="00120033" w:rsidRPr="00265F28">
        <w:rPr>
          <w:rFonts w:ascii="Arial" w:hAnsi="Arial" w:cs="Arial"/>
        </w:rPr>
        <w:t xml:space="preserve"> look closely at the farmers of nineteenth century East Anglia, </w:t>
      </w:r>
      <w:r w:rsidR="00331ABC" w:rsidRPr="00265F28">
        <w:rPr>
          <w:rFonts w:ascii="Arial" w:hAnsi="Arial" w:cs="Arial"/>
        </w:rPr>
        <w:t>their</w:t>
      </w:r>
      <w:r w:rsidR="007441FB" w:rsidRPr="00265F28">
        <w:rPr>
          <w:rFonts w:ascii="Arial" w:hAnsi="Arial" w:cs="Arial"/>
        </w:rPr>
        <w:t xml:space="preserve"> </w:t>
      </w:r>
      <w:r w:rsidR="00331ABC" w:rsidRPr="00265F28">
        <w:rPr>
          <w:rFonts w:ascii="Arial" w:hAnsi="Arial" w:cs="Arial"/>
        </w:rPr>
        <w:t>influences</w:t>
      </w:r>
      <w:r w:rsidR="008F5F34" w:rsidRPr="00265F28">
        <w:rPr>
          <w:rFonts w:ascii="Arial" w:hAnsi="Arial" w:cs="Arial"/>
        </w:rPr>
        <w:t xml:space="preserve">, </w:t>
      </w:r>
      <w:r w:rsidR="00331ABC" w:rsidRPr="00265F28">
        <w:rPr>
          <w:rFonts w:ascii="Arial" w:hAnsi="Arial" w:cs="Arial"/>
        </w:rPr>
        <w:t>methods</w:t>
      </w:r>
      <w:r w:rsidR="008F5F34" w:rsidRPr="00265F28">
        <w:rPr>
          <w:rFonts w:ascii="Arial" w:hAnsi="Arial" w:cs="Arial"/>
        </w:rPr>
        <w:t>, and impacts</w:t>
      </w:r>
      <w:r w:rsidR="00C322B0" w:rsidRPr="00265F28">
        <w:rPr>
          <w:rFonts w:ascii="Arial" w:hAnsi="Arial" w:cs="Arial"/>
        </w:rPr>
        <w:t xml:space="preserve"> on buildings and the landscape</w:t>
      </w:r>
      <w:r w:rsidR="00331ABC" w:rsidRPr="00265F28">
        <w:rPr>
          <w:rFonts w:ascii="Arial" w:hAnsi="Arial" w:cs="Arial"/>
        </w:rPr>
        <w:t>.</w:t>
      </w:r>
      <w:r w:rsidR="00FE346F" w:rsidRPr="00265F28">
        <w:rPr>
          <w:rStyle w:val="FootnoteReference"/>
          <w:rFonts w:ascii="Arial" w:hAnsi="Arial" w:cs="Arial"/>
        </w:rPr>
        <w:footnoteReference w:id="119"/>
      </w:r>
    </w:p>
    <w:p w14:paraId="0FBD17E5" w14:textId="75E6F404" w:rsidR="008915B4" w:rsidRPr="00265F28" w:rsidRDefault="007C7A33" w:rsidP="004B6A89">
      <w:pPr>
        <w:jc w:val="both"/>
        <w:rPr>
          <w:rFonts w:ascii="Arial" w:hAnsi="Arial" w:cs="Arial"/>
        </w:rPr>
      </w:pPr>
      <w:r w:rsidRPr="00265F28">
        <w:rPr>
          <w:rFonts w:ascii="Arial" w:hAnsi="Arial" w:cs="Arial"/>
        </w:rPr>
        <w:t xml:space="preserve">Richard </w:t>
      </w:r>
      <w:r w:rsidR="00C50082" w:rsidRPr="00265F28">
        <w:rPr>
          <w:rFonts w:ascii="Arial" w:hAnsi="Arial" w:cs="Arial"/>
        </w:rPr>
        <w:t>Hoyle</w:t>
      </w:r>
      <w:r w:rsidR="00F570A7" w:rsidRPr="00265F28">
        <w:rPr>
          <w:rFonts w:ascii="Arial" w:hAnsi="Arial" w:cs="Arial"/>
        </w:rPr>
        <w:t xml:space="preserve"> and a dozen contributors</w:t>
      </w:r>
      <w:r w:rsidR="00C322B0" w:rsidRPr="00265F28">
        <w:rPr>
          <w:rFonts w:ascii="Arial" w:hAnsi="Arial" w:cs="Arial"/>
        </w:rPr>
        <w:t xml:space="preserve"> </w:t>
      </w:r>
      <w:r w:rsidR="00B065F9" w:rsidRPr="00265F28">
        <w:rPr>
          <w:rFonts w:ascii="Arial" w:hAnsi="Arial" w:cs="Arial"/>
        </w:rPr>
        <w:t>take</w:t>
      </w:r>
      <w:r w:rsidR="00C322B0" w:rsidRPr="00265F28">
        <w:rPr>
          <w:rFonts w:ascii="Arial" w:hAnsi="Arial" w:cs="Arial"/>
        </w:rPr>
        <w:t xml:space="preserve"> a wide</w:t>
      </w:r>
      <w:r w:rsidR="0081329E" w:rsidRPr="00265F28">
        <w:rPr>
          <w:rFonts w:ascii="Arial" w:hAnsi="Arial" w:cs="Arial"/>
        </w:rPr>
        <w:t>-</w:t>
      </w:r>
      <w:r w:rsidR="00C322B0" w:rsidRPr="00265F28">
        <w:rPr>
          <w:rFonts w:ascii="Arial" w:hAnsi="Arial" w:cs="Arial"/>
        </w:rPr>
        <w:t xml:space="preserve">ranging </w:t>
      </w:r>
      <w:r w:rsidR="00100169" w:rsidRPr="00265F28">
        <w:rPr>
          <w:rFonts w:ascii="Arial" w:hAnsi="Arial" w:cs="Arial"/>
        </w:rPr>
        <w:t>look at the farmer</w:t>
      </w:r>
      <w:r w:rsidR="00DF2CE7" w:rsidRPr="00265F28">
        <w:rPr>
          <w:rFonts w:ascii="Arial" w:hAnsi="Arial" w:cs="Arial"/>
        </w:rPr>
        <w:t xml:space="preserve"> in all their guises</w:t>
      </w:r>
      <w:r w:rsidR="00F570A7" w:rsidRPr="00265F28">
        <w:rPr>
          <w:rFonts w:ascii="Arial" w:hAnsi="Arial" w:cs="Arial"/>
        </w:rPr>
        <w:t>.</w:t>
      </w:r>
      <w:r w:rsidR="008915B4" w:rsidRPr="00265F28">
        <w:rPr>
          <w:rStyle w:val="FootnoteReference"/>
          <w:rFonts w:ascii="Arial" w:hAnsi="Arial" w:cs="Arial"/>
        </w:rPr>
        <w:footnoteReference w:id="120"/>
      </w:r>
    </w:p>
    <w:p w14:paraId="7F8EEF26" w14:textId="4180CFB4" w:rsidR="001827E6" w:rsidRPr="00265F28" w:rsidRDefault="007C7A33" w:rsidP="004B6A89">
      <w:pPr>
        <w:jc w:val="both"/>
        <w:rPr>
          <w:rFonts w:ascii="Arial" w:hAnsi="Arial" w:cs="Arial"/>
        </w:rPr>
      </w:pPr>
      <w:r w:rsidRPr="00265F28">
        <w:rPr>
          <w:rFonts w:ascii="Arial" w:hAnsi="Arial" w:cs="Arial"/>
        </w:rPr>
        <w:t xml:space="preserve">Gordon </w:t>
      </w:r>
      <w:r w:rsidR="001827E6" w:rsidRPr="00265F28">
        <w:rPr>
          <w:rFonts w:ascii="Arial" w:hAnsi="Arial" w:cs="Arial"/>
        </w:rPr>
        <w:t>Mingay</w:t>
      </w:r>
      <w:r w:rsidR="00B065F9" w:rsidRPr="00265F28">
        <w:rPr>
          <w:rFonts w:ascii="Arial" w:hAnsi="Arial" w:cs="Arial"/>
        </w:rPr>
        <w:t xml:space="preserve"> </w:t>
      </w:r>
      <w:r w:rsidR="00591280" w:rsidRPr="00265F28">
        <w:rPr>
          <w:rFonts w:ascii="Arial" w:hAnsi="Arial" w:cs="Arial"/>
        </w:rPr>
        <w:t xml:space="preserve">puts the farmer into </w:t>
      </w:r>
      <w:r w:rsidR="00BB557C" w:rsidRPr="00265F28">
        <w:rPr>
          <w:rFonts w:ascii="Arial" w:hAnsi="Arial" w:cs="Arial"/>
        </w:rPr>
        <w:t xml:space="preserve">a </w:t>
      </w:r>
      <w:r w:rsidR="00591280" w:rsidRPr="00265F28">
        <w:rPr>
          <w:rFonts w:ascii="Arial" w:hAnsi="Arial" w:cs="Arial"/>
        </w:rPr>
        <w:t>social and economic context</w:t>
      </w:r>
      <w:r w:rsidR="00350A6D" w:rsidRPr="00265F28">
        <w:rPr>
          <w:rFonts w:ascii="Arial" w:hAnsi="Arial" w:cs="Arial"/>
        </w:rPr>
        <w:t xml:space="preserve"> with Suffolk examples.</w:t>
      </w:r>
      <w:r w:rsidR="00B34BAB" w:rsidRPr="00265F28">
        <w:rPr>
          <w:rStyle w:val="FootnoteReference"/>
          <w:rFonts w:ascii="Arial" w:hAnsi="Arial" w:cs="Arial"/>
        </w:rPr>
        <w:footnoteReference w:id="121"/>
      </w:r>
    </w:p>
    <w:p w14:paraId="402B3A0E" w14:textId="15275887" w:rsidR="00EB622A" w:rsidRPr="00265F28" w:rsidRDefault="004E41EE" w:rsidP="004B6A89">
      <w:pPr>
        <w:jc w:val="both"/>
        <w:rPr>
          <w:rFonts w:ascii="Arial" w:hAnsi="Arial" w:cs="Arial"/>
        </w:rPr>
      </w:pPr>
      <w:r w:rsidRPr="00265F28">
        <w:rPr>
          <w:rFonts w:ascii="Arial" w:hAnsi="Arial" w:cs="Arial"/>
        </w:rPr>
        <w:t>Michael Turner</w:t>
      </w:r>
      <w:r w:rsidR="007D6B2B" w:rsidRPr="00265F28">
        <w:rPr>
          <w:rFonts w:ascii="Arial" w:hAnsi="Arial" w:cs="Arial"/>
        </w:rPr>
        <w:t>,</w:t>
      </w:r>
      <w:r w:rsidR="0056009C" w:rsidRPr="00265F28">
        <w:rPr>
          <w:rFonts w:ascii="Arial" w:hAnsi="Arial" w:cs="Arial"/>
        </w:rPr>
        <w:t xml:space="preserve"> </w:t>
      </w:r>
      <w:r w:rsidR="007C7A33" w:rsidRPr="00265F28">
        <w:rPr>
          <w:rFonts w:ascii="Arial" w:hAnsi="Arial" w:cs="Arial"/>
        </w:rPr>
        <w:t xml:space="preserve">John </w:t>
      </w:r>
      <w:r w:rsidR="0056009C" w:rsidRPr="00265F28">
        <w:rPr>
          <w:rFonts w:ascii="Arial" w:hAnsi="Arial" w:cs="Arial"/>
        </w:rPr>
        <w:t>Beckett</w:t>
      </w:r>
      <w:r w:rsidR="00D13E5B" w:rsidRPr="00265F28">
        <w:rPr>
          <w:rFonts w:ascii="Arial" w:hAnsi="Arial" w:cs="Arial"/>
        </w:rPr>
        <w:t xml:space="preserve"> and Bethany</w:t>
      </w:r>
      <w:r w:rsidR="007D6B2B" w:rsidRPr="00265F28">
        <w:rPr>
          <w:rFonts w:ascii="Arial" w:hAnsi="Arial" w:cs="Arial"/>
        </w:rPr>
        <w:t xml:space="preserve"> </w:t>
      </w:r>
      <w:r w:rsidR="0056009C" w:rsidRPr="00265F28">
        <w:rPr>
          <w:rFonts w:ascii="Arial" w:hAnsi="Arial" w:cs="Arial"/>
        </w:rPr>
        <w:t>Afton</w:t>
      </w:r>
      <w:r w:rsidR="00284367" w:rsidRPr="00265F28">
        <w:rPr>
          <w:rFonts w:ascii="Arial" w:hAnsi="Arial" w:cs="Arial"/>
        </w:rPr>
        <w:t xml:space="preserve"> have brought together evidence to </w:t>
      </w:r>
      <w:r w:rsidR="00F63FEA" w:rsidRPr="00265F28">
        <w:rPr>
          <w:rFonts w:ascii="Arial" w:hAnsi="Arial" w:cs="Arial"/>
        </w:rPr>
        <w:t>assess the</w:t>
      </w:r>
      <w:r w:rsidR="005527BA" w:rsidRPr="00265F28">
        <w:rPr>
          <w:rFonts w:ascii="Arial" w:hAnsi="Arial" w:cs="Arial"/>
        </w:rPr>
        <w:t xml:space="preserve"> </w:t>
      </w:r>
      <w:r w:rsidR="00F63FEA" w:rsidRPr="00265F28">
        <w:rPr>
          <w:rFonts w:ascii="Arial" w:hAnsi="Arial" w:cs="Arial"/>
        </w:rPr>
        <w:t>changes in crop yields, including a useful list of Suffolk account books on page</w:t>
      </w:r>
      <w:r w:rsidR="00F856AB" w:rsidRPr="00265F28">
        <w:rPr>
          <w:rFonts w:ascii="Arial" w:hAnsi="Arial" w:cs="Arial"/>
        </w:rPr>
        <w:t>s 241</w:t>
      </w:r>
      <w:r w:rsidR="0081329E" w:rsidRPr="00265F28">
        <w:rPr>
          <w:rFonts w:ascii="Arial" w:hAnsi="Arial" w:cs="Arial"/>
        </w:rPr>
        <w:t>-2.</w:t>
      </w:r>
      <w:r w:rsidR="0056009C" w:rsidRPr="00265F28">
        <w:rPr>
          <w:rStyle w:val="FootnoteReference"/>
          <w:rFonts w:ascii="Arial" w:hAnsi="Arial" w:cs="Arial"/>
        </w:rPr>
        <w:footnoteReference w:id="122"/>
      </w:r>
    </w:p>
    <w:p w14:paraId="7C5ADAC0" w14:textId="413DD4E2" w:rsidR="00AF0866" w:rsidRPr="00265F28" w:rsidRDefault="00AD6D26" w:rsidP="004B6A89">
      <w:pPr>
        <w:jc w:val="both"/>
        <w:rPr>
          <w:rFonts w:ascii="Arial" w:hAnsi="Arial" w:cs="Arial"/>
        </w:rPr>
      </w:pPr>
      <w:r w:rsidRPr="00265F28">
        <w:rPr>
          <w:rFonts w:ascii="Arial" w:hAnsi="Arial" w:cs="Arial"/>
        </w:rPr>
        <w:t xml:space="preserve">The </w:t>
      </w:r>
      <w:r w:rsidR="002B4E6D" w:rsidRPr="00265F28">
        <w:rPr>
          <w:rFonts w:ascii="Arial" w:hAnsi="Arial" w:cs="Arial"/>
        </w:rPr>
        <w:t>format</w:t>
      </w:r>
      <w:r w:rsidRPr="00265F28">
        <w:rPr>
          <w:rFonts w:ascii="Arial" w:hAnsi="Arial" w:cs="Arial"/>
        </w:rPr>
        <w:t xml:space="preserve"> of </w:t>
      </w:r>
      <w:r w:rsidR="007C7A33" w:rsidRPr="00265F28">
        <w:rPr>
          <w:rFonts w:ascii="Arial" w:hAnsi="Arial" w:cs="Arial"/>
        </w:rPr>
        <w:t xml:space="preserve">John </w:t>
      </w:r>
      <w:r w:rsidR="00EB622A" w:rsidRPr="00265F28">
        <w:rPr>
          <w:rFonts w:ascii="Arial" w:hAnsi="Arial" w:cs="Arial"/>
        </w:rPr>
        <w:t>Brown</w:t>
      </w:r>
      <w:r w:rsidR="001B4764" w:rsidRPr="00265F28">
        <w:rPr>
          <w:rFonts w:ascii="Arial" w:hAnsi="Arial" w:cs="Arial"/>
        </w:rPr>
        <w:t>’s</w:t>
      </w:r>
      <w:r w:rsidR="00152087" w:rsidRPr="00265F28">
        <w:rPr>
          <w:rFonts w:ascii="Arial" w:hAnsi="Arial" w:cs="Arial"/>
        </w:rPr>
        <w:t xml:space="preserve"> </w:t>
      </w:r>
      <w:r w:rsidR="00152087" w:rsidRPr="00265F28">
        <w:rPr>
          <w:rFonts w:ascii="Arial" w:hAnsi="Arial" w:cs="Arial"/>
          <w:i/>
          <w:iCs/>
        </w:rPr>
        <w:t>Essex at Work</w:t>
      </w:r>
      <w:r w:rsidR="00A200D0" w:rsidRPr="00265F28">
        <w:rPr>
          <w:rFonts w:ascii="Arial" w:hAnsi="Arial" w:cs="Arial"/>
          <w:i/>
          <w:iCs/>
        </w:rPr>
        <w:t xml:space="preserve"> </w:t>
      </w:r>
      <w:r w:rsidR="000D5AAE" w:rsidRPr="00265F28">
        <w:rPr>
          <w:rFonts w:ascii="Arial" w:hAnsi="Arial" w:cs="Arial"/>
        </w:rPr>
        <w:t xml:space="preserve">is a </w:t>
      </w:r>
      <w:r w:rsidR="002B4E6D" w:rsidRPr="00265F28">
        <w:rPr>
          <w:rFonts w:ascii="Arial" w:hAnsi="Arial" w:cs="Arial"/>
        </w:rPr>
        <w:t>style</w:t>
      </w:r>
      <w:r w:rsidR="00173E63" w:rsidRPr="00265F28">
        <w:rPr>
          <w:rFonts w:ascii="Arial" w:hAnsi="Arial" w:cs="Arial"/>
        </w:rPr>
        <w:t xml:space="preserve"> </w:t>
      </w:r>
      <w:r w:rsidR="000D5AAE" w:rsidRPr="00265F28">
        <w:rPr>
          <w:rFonts w:ascii="Arial" w:hAnsi="Arial" w:cs="Arial"/>
        </w:rPr>
        <w:t xml:space="preserve">that could very </w:t>
      </w:r>
      <w:r w:rsidR="000D364D" w:rsidRPr="00265F28">
        <w:rPr>
          <w:rFonts w:ascii="Arial" w:hAnsi="Arial" w:cs="Arial"/>
        </w:rPr>
        <w:t>pro</w:t>
      </w:r>
      <w:r w:rsidR="00A7480B" w:rsidRPr="00265F28">
        <w:rPr>
          <w:rFonts w:ascii="Arial" w:hAnsi="Arial" w:cs="Arial"/>
        </w:rPr>
        <w:t>ductively</w:t>
      </w:r>
      <w:r w:rsidR="003B66F6" w:rsidRPr="00265F28">
        <w:rPr>
          <w:rFonts w:ascii="Arial" w:hAnsi="Arial" w:cs="Arial"/>
        </w:rPr>
        <w:t xml:space="preserve"> be</w:t>
      </w:r>
      <w:r w:rsidR="00A200D0" w:rsidRPr="00265F28">
        <w:rPr>
          <w:rFonts w:ascii="Arial" w:hAnsi="Arial" w:cs="Arial"/>
        </w:rPr>
        <w:t xml:space="preserve"> </w:t>
      </w:r>
      <w:r w:rsidR="000928B2" w:rsidRPr="00265F28">
        <w:rPr>
          <w:rFonts w:ascii="Arial" w:hAnsi="Arial" w:cs="Arial"/>
        </w:rPr>
        <w:t>applied</w:t>
      </w:r>
      <w:r w:rsidR="00D41C77" w:rsidRPr="00265F28">
        <w:rPr>
          <w:rFonts w:ascii="Arial" w:hAnsi="Arial" w:cs="Arial"/>
        </w:rPr>
        <w:t>, by local historians</w:t>
      </w:r>
      <w:r w:rsidR="003B66F6" w:rsidRPr="00265F28">
        <w:rPr>
          <w:rFonts w:ascii="Arial" w:hAnsi="Arial" w:cs="Arial"/>
        </w:rPr>
        <w:t>,</w:t>
      </w:r>
      <w:r w:rsidR="000928B2" w:rsidRPr="00265F28">
        <w:rPr>
          <w:rFonts w:ascii="Arial" w:hAnsi="Arial" w:cs="Arial"/>
        </w:rPr>
        <w:t xml:space="preserve"> </w:t>
      </w:r>
      <w:r w:rsidR="00A200D0" w:rsidRPr="00265F28">
        <w:rPr>
          <w:rFonts w:ascii="Arial" w:hAnsi="Arial" w:cs="Arial"/>
        </w:rPr>
        <w:t>t</w:t>
      </w:r>
      <w:r w:rsidR="00B35893" w:rsidRPr="00265F28">
        <w:rPr>
          <w:rFonts w:ascii="Arial" w:hAnsi="Arial" w:cs="Arial"/>
        </w:rPr>
        <w:t xml:space="preserve">o </w:t>
      </w:r>
      <w:r w:rsidR="00A200D0" w:rsidRPr="00265F28">
        <w:rPr>
          <w:rFonts w:ascii="Arial" w:hAnsi="Arial" w:cs="Arial"/>
        </w:rPr>
        <w:t>Suffolk</w:t>
      </w:r>
      <w:r w:rsidR="00A200D0" w:rsidRPr="00265F28">
        <w:rPr>
          <w:rFonts w:ascii="Arial" w:hAnsi="Arial" w:cs="Arial"/>
          <w:i/>
          <w:iCs/>
        </w:rPr>
        <w:t>.</w:t>
      </w:r>
      <w:r w:rsidR="0086367B" w:rsidRPr="00265F28">
        <w:rPr>
          <w:rStyle w:val="FootnoteReference"/>
          <w:rFonts w:ascii="Arial" w:hAnsi="Arial" w:cs="Arial"/>
          <w:i/>
          <w:iCs/>
        </w:rPr>
        <w:footnoteReference w:id="123"/>
      </w:r>
    </w:p>
    <w:p w14:paraId="1DB77391" w14:textId="7CF85EC7" w:rsidR="001F5956" w:rsidRPr="00265F28" w:rsidRDefault="00AF0866" w:rsidP="004B6A89">
      <w:pPr>
        <w:jc w:val="both"/>
        <w:rPr>
          <w:rFonts w:ascii="Arial" w:hAnsi="Arial" w:cs="Arial"/>
        </w:rPr>
      </w:pPr>
      <w:r w:rsidRPr="00265F28">
        <w:rPr>
          <w:rFonts w:ascii="Arial" w:hAnsi="Arial" w:cs="Arial"/>
        </w:rPr>
        <w:t>Nesta Evans’</w:t>
      </w:r>
      <w:r w:rsidRPr="00265F28">
        <w:rPr>
          <w:rFonts w:ascii="Arial" w:hAnsi="Arial" w:cs="Arial"/>
          <w:i/>
          <w:iCs/>
        </w:rPr>
        <w:t xml:space="preserve"> East Anglian Linen Trade</w:t>
      </w:r>
      <w:r w:rsidR="00E50F8B" w:rsidRPr="00265F28">
        <w:rPr>
          <w:rFonts w:ascii="Arial" w:hAnsi="Arial" w:cs="Arial"/>
          <w:i/>
          <w:iCs/>
        </w:rPr>
        <w:t xml:space="preserve"> </w:t>
      </w:r>
      <w:r w:rsidR="00E50F8B" w:rsidRPr="00265F28">
        <w:rPr>
          <w:rFonts w:ascii="Arial" w:hAnsi="Arial" w:cs="Arial"/>
        </w:rPr>
        <w:t xml:space="preserve">demonstrates </w:t>
      </w:r>
      <w:r w:rsidR="00E445A7" w:rsidRPr="00265F28">
        <w:rPr>
          <w:rFonts w:ascii="Arial" w:hAnsi="Arial" w:cs="Arial"/>
        </w:rPr>
        <w:t xml:space="preserve">how </w:t>
      </w:r>
      <w:r w:rsidR="00E50F8B" w:rsidRPr="00265F28">
        <w:rPr>
          <w:rFonts w:ascii="Arial" w:hAnsi="Arial" w:cs="Arial"/>
        </w:rPr>
        <w:t>the</w:t>
      </w:r>
      <w:r w:rsidR="00607645" w:rsidRPr="00265F28">
        <w:rPr>
          <w:rFonts w:ascii="Arial" w:hAnsi="Arial" w:cs="Arial"/>
        </w:rPr>
        <w:t xml:space="preserve"> </w:t>
      </w:r>
      <w:r w:rsidR="00AF4702" w:rsidRPr="00265F28">
        <w:rPr>
          <w:rFonts w:ascii="Arial" w:hAnsi="Arial" w:cs="Arial"/>
        </w:rPr>
        <w:t>r</w:t>
      </w:r>
      <w:r w:rsidR="00A03777" w:rsidRPr="00265F28">
        <w:rPr>
          <w:rFonts w:ascii="Arial" w:hAnsi="Arial" w:cs="Arial"/>
        </w:rPr>
        <w:t xml:space="preserve">egional </w:t>
      </w:r>
      <w:r w:rsidR="00E50F8B" w:rsidRPr="00265F28">
        <w:rPr>
          <w:rFonts w:ascii="Arial" w:hAnsi="Arial" w:cs="Arial"/>
        </w:rPr>
        <w:t xml:space="preserve">impact of a single </w:t>
      </w:r>
      <w:r w:rsidR="00AF4702" w:rsidRPr="00265F28">
        <w:rPr>
          <w:rFonts w:ascii="Arial" w:hAnsi="Arial" w:cs="Arial"/>
        </w:rPr>
        <w:t>versatile, but difficult</w:t>
      </w:r>
      <w:r w:rsidR="00ED5C4E" w:rsidRPr="00265F28">
        <w:rPr>
          <w:rFonts w:ascii="Arial" w:hAnsi="Arial" w:cs="Arial"/>
        </w:rPr>
        <w:t xml:space="preserve"> to process</w:t>
      </w:r>
      <w:r w:rsidR="00AF4702" w:rsidRPr="00265F28">
        <w:rPr>
          <w:rFonts w:ascii="Arial" w:hAnsi="Arial" w:cs="Arial"/>
        </w:rPr>
        <w:t xml:space="preserve">, </w:t>
      </w:r>
      <w:r w:rsidR="00E50F8B" w:rsidRPr="00265F28">
        <w:rPr>
          <w:rFonts w:ascii="Arial" w:hAnsi="Arial" w:cs="Arial"/>
        </w:rPr>
        <w:t xml:space="preserve">crop, </w:t>
      </w:r>
      <w:r w:rsidR="00105573" w:rsidRPr="00265F28">
        <w:rPr>
          <w:rFonts w:ascii="Arial" w:hAnsi="Arial" w:cs="Arial"/>
        </w:rPr>
        <w:t>(</w:t>
      </w:r>
      <w:r w:rsidR="00E50F8B" w:rsidRPr="00265F28">
        <w:rPr>
          <w:rFonts w:ascii="Arial" w:hAnsi="Arial" w:cs="Arial"/>
        </w:rPr>
        <w:t>Flax</w:t>
      </w:r>
      <w:r w:rsidR="005D566E" w:rsidRPr="00265F28">
        <w:rPr>
          <w:rFonts w:ascii="Arial" w:hAnsi="Arial" w:cs="Arial"/>
        </w:rPr>
        <w:t>/ Linseed</w:t>
      </w:r>
      <w:r w:rsidR="00105573" w:rsidRPr="00265F28">
        <w:rPr>
          <w:rFonts w:ascii="Arial" w:hAnsi="Arial" w:cs="Arial"/>
        </w:rPr>
        <w:t>)</w:t>
      </w:r>
      <w:r w:rsidR="0076113C" w:rsidRPr="00265F28">
        <w:rPr>
          <w:rFonts w:ascii="Arial" w:hAnsi="Arial" w:cs="Arial"/>
        </w:rPr>
        <w:t xml:space="preserve"> </w:t>
      </w:r>
      <w:r w:rsidR="00314753" w:rsidRPr="00265F28">
        <w:rPr>
          <w:rFonts w:ascii="Arial" w:hAnsi="Arial" w:cs="Arial"/>
        </w:rPr>
        <w:t xml:space="preserve">was </w:t>
      </w:r>
      <w:r w:rsidR="002A1389" w:rsidRPr="00265F28">
        <w:rPr>
          <w:rFonts w:ascii="Arial" w:hAnsi="Arial" w:cs="Arial"/>
        </w:rPr>
        <w:t xml:space="preserve">moulded by </w:t>
      </w:r>
      <w:r w:rsidR="0073779C" w:rsidRPr="00265F28">
        <w:rPr>
          <w:rFonts w:ascii="Arial" w:hAnsi="Arial" w:cs="Arial"/>
        </w:rPr>
        <w:t xml:space="preserve">mechanisation, raw materials, </w:t>
      </w:r>
      <w:r w:rsidR="00D80C8C" w:rsidRPr="00265F28">
        <w:rPr>
          <w:rFonts w:ascii="Arial" w:hAnsi="Arial" w:cs="Arial"/>
        </w:rPr>
        <w:t>economics, guilds and unions</w:t>
      </w:r>
      <w:r w:rsidR="007B0238" w:rsidRPr="00265F28">
        <w:rPr>
          <w:rFonts w:ascii="Arial" w:hAnsi="Arial" w:cs="Arial"/>
        </w:rPr>
        <w:t>.</w:t>
      </w:r>
      <w:r w:rsidR="00353003" w:rsidRPr="00265F28">
        <w:rPr>
          <w:rFonts w:ascii="Arial" w:hAnsi="Arial" w:cs="Arial"/>
        </w:rPr>
        <w:t xml:space="preserve"> An example of</w:t>
      </w:r>
      <w:r w:rsidR="00F34FB2" w:rsidRPr="00265F28">
        <w:rPr>
          <w:rFonts w:ascii="Arial" w:hAnsi="Arial" w:cs="Arial"/>
        </w:rPr>
        <w:t xml:space="preserve"> the intertwined nature of</w:t>
      </w:r>
      <w:r w:rsidR="005441E0" w:rsidRPr="00265F28">
        <w:rPr>
          <w:rFonts w:ascii="Arial" w:hAnsi="Arial" w:cs="Arial"/>
        </w:rPr>
        <w:t xml:space="preserve"> farming and industry</w:t>
      </w:r>
      <w:r w:rsidR="00B341C5" w:rsidRPr="00265F28">
        <w:rPr>
          <w:rFonts w:ascii="Arial" w:hAnsi="Arial" w:cs="Arial"/>
        </w:rPr>
        <w:t>.</w:t>
      </w:r>
      <w:r w:rsidR="00CB1117" w:rsidRPr="00265F28">
        <w:rPr>
          <w:rFonts w:ascii="Arial" w:hAnsi="Arial" w:cs="Arial"/>
        </w:rPr>
        <w:t xml:space="preserve"> Great maps of Norfolk and Suffolk.</w:t>
      </w:r>
      <w:r w:rsidR="0086367B" w:rsidRPr="00265F28">
        <w:rPr>
          <w:rStyle w:val="FootnoteReference"/>
          <w:rFonts w:ascii="Arial" w:hAnsi="Arial" w:cs="Arial"/>
        </w:rPr>
        <w:footnoteReference w:id="124"/>
      </w:r>
    </w:p>
    <w:p w14:paraId="06DB08DA" w14:textId="7B10D3D3" w:rsidR="00A23B4D" w:rsidRPr="00265F28" w:rsidRDefault="007C7A33" w:rsidP="004B6A89">
      <w:pPr>
        <w:jc w:val="both"/>
        <w:rPr>
          <w:rFonts w:ascii="Arial" w:hAnsi="Arial" w:cs="Arial"/>
        </w:rPr>
      </w:pPr>
      <w:r w:rsidRPr="00265F28">
        <w:rPr>
          <w:rFonts w:ascii="Arial" w:hAnsi="Arial" w:cs="Arial"/>
        </w:rPr>
        <w:t xml:space="preserve">Hadrian </w:t>
      </w:r>
      <w:r w:rsidR="00C62E8D" w:rsidRPr="00265F28">
        <w:rPr>
          <w:rFonts w:ascii="Arial" w:hAnsi="Arial" w:cs="Arial"/>
        </w:rPr>
        <w:t xml:space="preserve">Cook and </w:t>
      </w:r>
      <w:r w:rsidRPr="00265F28">
        <w:rPr>
          <w:rFonts w:ascii="Arial" w:hAnsi="Arial" w:cs="Arial"/>
        </w:rPr>
        <w:t xml:space="preserve">Tom </w:t>
      </w:r>
      <w:r w:rsidR="00C62E8D" w:rsidRPr="00265F28">
        <w:rPr>
          <w:rFonts w:ascii="Arial" w:hAnsi="Arial" w:cs="Arial"/>
        </w:rPr>
        <w:t xml:space="preserve">Williamson </w:t>
      </w:r>
      <w:r w:rsidR="00D93708" w:rsidRPr="00265F28">
        <w:rPr>
          <w:rFonts w:ascii="Arial" w:hAnsi="Arial" w:cs="Arial"/>
        </w:rPr>
        <w:t>assess a range</w:t>
      </w:r>
      <w:r w:rsidR="00766CA1" w:rsidRPr="00265F28">
        <w:rPr>
          <w:rFonts w:ascii="Arial" w:hAnsi="Arial" w:cs="Arial"/>
        </w:rPr>
        <w:t xml:space="preserve"> of</w:t>
      </w:r>
      <w:r w:rsidR="001C72EC" w:rsidRPr="00265F28">
        <w:rPr>
          <w:rFonts w:ascii="Arial" w:hAnsi="Arial" w:cs="Arial"/>
        </w:rPr>
        <w:t xml:space="preserve"> </w:t>
      </w:r>
      <w:r w:rsidR="001D6176" w:rsidRPr="00265F28">
        <w:rPr>
          <w:rFonts w:ascii="Arial" w:hAnsi="Arial" w:cs="Arial"/>
        </w:rPr>
        <w:t>agriculture</w:t>
      </w:r>
      <w:r w:rsidR="00D93708" w:rsidRPr="00265F28">
        <w:rPr>
          <w:rFonts w:ascii="Arial" w:hAnsi="Arial" w:cs="Arial"/>
        </w:rPr>
        <w:t>s</w:t>
      </w:r>
      <w:r w:rsidR="001D6176" w:rsidRPr="00265F28">
        <w:rPr>
          <w:rFonts w:ascii="Arial" w:hAnsi="Arial" w:cs="Arial"/>
        </w:rPr>
        <w:t xml:space="preserve"> and location</w:t>
      </w:r>
      <w:r w:rsidR="00D93708" w:rsidRPr="00265F28">
        <w:rPr>
          <w:rFonts w:ascii="Arial" w:hAnsi="Arial" w:cs="Arial"/>
        </w:rPr>
        <w:t>s</w:t>
      </w:r>
      <w:r w:rsidR="00C216E4" w:rsidRPr="00265F28">
        <w:rPr>
          <w:rFonts w:ascii="Arial" w:hAnsi="Arial" w:cs="Arial"/>
        </w:rPr>
        <w:t xml:space="preserve"> in their exploration of </w:t>
      </w:r>
      <w:r w:rsidR="009354F7" w:rsidRPr="00265F28">
        <w:rPr>
          <w:rFonts w:ascii="Arial" w:hAnsi="Arial" w:cs="Arial"/>
        </w:rPr>
        <w:t>the land/water relationship</w:t>
      </w:r>
      <w:r w:rsidR="00C25617" w:rsidRPr="00265F28">
        <w:rPr>
          <w:rFonts w:ascii="Arial" w:hAnsi="Arial" w:cs="Arial"/>
        </w:rPr>
        <w:t>,</w:t>
      </w:r>
      <w:r w:rsidR="008E7092" w:rsidRPr="00265F28">
        <w:rPr>
          <w:rFonts w:ascii="Arial" w:hAnsi="Arial" w:cs="Arial"/>
        </w:rPr>
        <w:t xml:space="preserve"> </w:t>
      </w:r>
      <w:r w:rsidR="00C25617" w:rsidRPr="00265F28">
        <w:rPr>
          <w:rFonts w:ascii="Arial" w:hAnsi="Arial" w:cs="Arial"/>
          <w:i/>
          <w:iCs/>
        </w:rPr>
        <w:t>Water Management.</w:t>
      </w:r>
      <w:r w:rsidR="009354F7" w:rsidRPr="00265F28">
        <w:rPr>
          <w:rFonts w:ascii="Arial" w:hAnsi="Arial" w:cs="Arial"/>
        </w:rPr>
        <w:t xml:space="preserve"> Heavy clay, fens, and meadows feature highly.</w:t>
      </w:r>
      <w:r w:rsidR="00353255" w:rsidRPr="00265F28">
        <w:rPr>
          <w:rStyle w:val="FootnoteReference"/>
          <w:rFonts w:ascii="Arial" w:hAnsi="Arial" w:cs="Arial"/>
        </w:rPr>
        <w:footnoteReference w:id="125"/>
      </w:r>
    </w:p>
    <w:p w14:paraId="689BC5BD" w14:textId="2D721EEE" w:rsidR="00CE5021" w:rsidRPr="00265F28" w:rsidRDefault="00FE1F32" w:rsidP="004B6A89">
      <w:pPr>
        <w:jc w:val="both"/>
        <w:rPr>
          <w:rFonts w:ascii="Arial" w:hAnsi="Arial" w:cs="Arial"/>
          <w:i/>
          <w:iCs/>
        </w:rPr>
      </w:pPr>
      <w:r w:rsidRPr="00265F28">
        <w:rPr>
          <w:rFonts w:ascii="Arial" w:hAnsi="Arial" w:cs="Arial"/>
        </w:rPr>
        <w:t>John Beckett</w:t>
      </w:r>
      <w:r w:rsidR="00EB3EFC" w:rsidRPr="00265F28">
        <w:rPr>
          <w:rFonts w:ascii="Arial" w:hAnsi="Arial" w:cs="Arial"/>
        </w:rPr>
        <w:t xml:space="preserve"> </w:t>
      </w:r>
      <w:r w:rsidR="0075071D" w:rsidRPr="00265F28">
        <w:rPr>
          <w:rFonts w:ascii="Arial" w:hAnsi="Arial" w:cs="Arial"/>
        </w:rPr>
        <w:t>brings a</w:t>
      </w:r>
      <w:r w:rsidR="00EB3EFC" w:rsidRPr="00265F28">
        <w:rPr>
          <w:rFonts w:ascii="Arial" w:hAnsi="Arial" w:cs="Arial"/>
        </w:rPr>
        <w:t xml:space="preserve"> </w:t>
      </w:r>
      <w:r w:rsidR="00DB49B3" w:rsidRPr="00265F28">
        <w:rPr>
          <w:rFonts w:ascii="Arial" w:hAnsi="Arial" w:cs="Arial"/>
        </w:rPr>
        <w:t xml:space="preserve">welcome </w:t>
      </w:r>
      <w:r w:rsidR="0075071D" w:rsidRPr="00265F28">
        <w:rPr>
          <w:rFonts w:ascii="Arial" w:hAnsi="Arial" w:cs="Arial"/>
        </w:rPr>
        <w:t xml:space="preserve">concise clarity to </w:t>
      </w:r>
      <w:r w:rsidR="00B21617" w:rsidRPr="00265F28">
        <w:rPr>
          <w:rFonts w:ascii="Arial" w:hAnsi="Arial" w:cs="Arial"/>
        </w:rPr>
        <w:t>the technicalities of fa</w:t>
      </w:r>
      <w:r w:rsidR="00DB49B3" w:rsidRPr="00265F28">
        <w:rPr>
          <w:rFonts w:ascii="Arial" w:hAnsi="Arial" w:cs="Arial"/>
        </w:rPr>
        <w:t>r</w:t>
      </w:r>
      <w:r w:rsidR="00B21617" w:rsidRPr="00265F28">
        <w:rPr>
          <w:rFonts w:ascii="Arial" w:hAnsi="Arial" w:cs="Arial"/>
        </w:rPr>
        <w:t>ming change</w:t>
      </w:r>
      <w:r w:rsidR="00B21617" w:rsidRPr="00265F28">
        <w:rPr>
          <w:rFonts w:ascii="Arial" w:hAnsi="Arial" w:cs="Arial"/>
          <w:i/>
          <w:iCs/>
        </w:rPr>
        <w:t xml:space="preserve"> </w:t>
      </w:r>
      <w:r w:rsidR="00B21617" w:rsidRPr="00265F28">
        <w:rPr>
          <w:rFonts w:ascii="Arial" w:hAnsi="Arial" w:cs="Arial"/>
        </w:rPr>
        <w:t xml:space="preserve">in </w:t>
      </w:r>
      <w:r w:rsidR="00EB3EFC" w:rsidRPr="00265F28">
        <w:rPr>
          <w:rFonts w:ascii="Arial" w:hAnsi="Arial" w:cs="Arial"/>
          <w:i/>
          <w:iCs/>
        </w:rPr>
        <w:t>The Agricultural Revolution.</w:t>
      </w:r>
      <w:r w:rsidR="0095755E" w:rsidRPr="00265F28">
        <w:rPr>
          <w:rStyle w:val="FootnoteReference"/>
          <w:rFonts w:ascii="Arial" w:hAnsi="Arial" w:cs="Arial"/>
        </w:rPr>
        <w:footnoteReference w:id="126"/>
      </w:r>
    </w:p>
    <w:p w14:paraId="345F257E" w14:textId="35714D69" w:rsidR="007925F9" w:rsidRPr="00265F28" w:rsidRDefault="004B4112" w:rsidP="004B6A89">
      <w:pPr>
        <w:jc w:val="both"/>
        <w:rPr>
          <w:rFonts w:ascii="Arial" w:hAnsi="Arial" w:cs="Arial"/>
          <w:i/>
          <w:iCs/>
        </w:rPr>
      </w:pPr>
      <w:r w:rsidRPr="00265F28">
        <w:rPr>
          <w:rFonts w:ascii="Arial" w:hAnsi="Arial" w:cs="Arial"/>
          <w:i/>
          <w:iCs/>
        </w:rPr>
        <w:lastRenderedPageBreak/>
        <w:t>Life as a Farm Worker in Nineteenth Century Suffolk</w:t>
      </w:r>
      <w:r w:rsidR="006C5A61" w:rsidRPr="00265F28">
        <w:rPr>
          <w:rFonts w:ascii="Arial" w:hAnsi="Arial" w:cs="Arial"/>
        </w:rPr>
        <w:t xml:space="preserve"> by </w:t>
      </w:r>
      <w:r w:rsidR="00A31C49" w:rsidRPr="00265F28">
        <w:rPr>
          <w:rFonts w:ascii="Arial" w:hAnsi="Arial" w:cs="Arial"/>
        </w:rPr>
        <w:t>Andy Kerridge, of the Suffolk Family History Society</w:t>
      </w:r>
      <w:r w:rsidR="00D7146B" w:rsidRPr="00265F28">
        <w:rPr>
          <w:rFonts w:ascii="Arial" w:hAnsi="Arial" w:cs="Arial"/>
        </w:rPr>
        <w:t xml:space="preserve"> (SFHS)</w:t>
      </w:r>
      <w:r w:rsidR="00A31C49" w:rsidRPr="00265F28">
        <w:rPr>
          <w:rFonts w:ascii="Arial" w:hAnsi="Arial" w:cs="Arial"/>
        </w:rPr>
        <w:t>,</w:t>
      </w:r>
      <w:r w:rsidR="00A20416" w:rsidRPr="00265F28">
        <w:rPr>
          <w:rFonts w:ascii="Arial" w:hAnsi="Arial" w:cs="Arial"/>
        </w:rPr>
        <w:t xml:space="preserve"> </w:t>
      </w:r>
      <w:r w:rsidR="00795174" w:rsidRPr="00265F28">
        <w:rPr>
          <w:rFonts w:ascii="Arial" w:hAnsi="Arial" w:cs="Arial"/>
        </w:rPr>
        <w:t xml:space="preserve">gives </w:t>
      </w:r>
      <w:r w:rsidR="00BA2848" w:rsidRPr="00265F28">
        <w:rPr>
          <w:rFonts w:ascii="Arial" w:hAnsi="Arial" w:cs="Arial"/>
        </w:rPr>
        <w:t xml:space="preserve">graphs of </w:t>
      </w:r>
      <w:r w:rsidR="00795174" w:rsidRPr="00265F28">
        <w:rPr>
          <w:rFonts w:ascii="Arial" w:hAnsi="Arial" w:cs="Arial"/>
        </w:rPr>
        <w:t>useful data and further reading suggestions</w:t>
      </w:r>
      <w:r w:rsidR="00A20416" w:rsidRPr="00265F28">
        <w:rPr>
          <w:rFonts w:ascii="Arial" w:hAnsi="Arial" w:cs="Arial"/>
        </w:rPr>
        <w:t xml:space="preserve">, as well as sections </w:t>
      </w:r>
      <w:r w:rsidR="00BE048B" w:rsidRPr="00265F28">
        <w:rPr>
          <w:rFonts w:ascii="Arial" w:hAnsi="Arial" w:cs="Arial"/>
        </w:rPr>
        <w:t xml:space="preserve">including </w:t>
      </w:r>
      <w:r w:rsidR="00A20416" w:rsidRPr="00265F28">
        <w:rPr>
          <w:rFonts w:ascii="Arial" w:hAnsi="Arial" w:cs="Arial"/>
        </w:rPr>
        <w:t xml:space="preserve">politics, economics, </w:t>
      </w:r>
      <w:r w:rsidR="009635BB" w:rsidRPr="00265F28">
        <w:rPr>
          <w:rFonts w:ascii="Arial" w:hAnsi="Arial" w:cs="Arial"/>
        </w:rPr>
        <w:t xml:space="preserve">crime, </w:t>
      </w:r>
      <w:r w:rsidR="00BE048B" w:rsidRPr="00265F28">
        <w:rPr>
          <w:rFonts w:ascii="Arial" w:hAnsi="Arial" w:cs="Arial"/>
        </w:rPr>
        <w:t xml:space="preserve">and the </w:t>
      </w:r>
      <w:r w:rsidR="009635BB" w:rsidRPr="00265F28">
        <w:rPr>
          <w:rFonts w:ascii="Arial" w:hAnsi="Arial" w:cs="Arial"/>
        </w:rPr>
        <w:t>workhouse</w:t>
      </w:r>
      <w:r w:rsidR="00BE048B" w:rsidRPr="00265F28">
        <w:rPr>
          <w:rFonts w:ascii="Arial" w:hAnsi="Arial" w:cs="Arial"/>
        </w:rPr>
        <w:t>.</w:t>
      </w:r>
      <w:r w:rsidR="00637C3F" w:rsidRPr="00265F28">
        <w:rPr>
          <w:rFonts w:ascii="Arial" w:hAnsi="Arial" w:cs="Arial"/>
        </w:rPr>
        <w:t xml:space="preserve"> </w:t>
      </w:r>
      <w:r w:rsidR="00F73F47" w:rsidRPr="00265F28">
        <w:rPr>
          <w:rFonts w:ascii="Arial" w:hAnsi="Arial" w:cs="Arial"/>
        </w:rPr>
        <w:t xml:space="preserve">The </w:t>
      </w:r>
      <w:r w:rsidR="00150A8E" w:rsidRPr="00265F28">
        <w:rPr>
          <w:rFonts w:ascii="Arial" w:hAnsi="Arial" w:cs="Arial"/>
        </w:rPr>
        <w:t xml:space="preserve">full text will be </w:t>
      </w:r>
      <w:r w:rsidR="00DA389A" w:rsidRPr="00265F28">
        <w:rPr>
          <w:rFonts w:ascii="Arial" w:hAnsi="Arial" w:cs="Arial"/>
        </w:rPr>
        <w:t xml:space="preserve">uploaded for </w:t>
      </w:r>
      <w:r w:rsidR="000F67C5" w:rsidRPr="00265F28">
        <w:rPr>
          <w:rFonts w:ascii="Arial" w:hAnsi="Arial" w:cs="Arial"/>
        </w:rPr>
        <w:t>open access</w:t>
      </w:r>
      <w:r w:rsidR="004C16A3" w:rsidRPr="00265F28">
        <w:rPr>
          <w:rFonts w:ascii="Arial" w:hAnsi="Arial" w:cs="Arial"/>
        </w:rPr>
        <w:t xml:space="preserve"> at</w:t>
      </w:r>
      <w:r w:rsidR="000F67C5" w:rsidRPr="00265F28">
        <w:rPr>
          <w:rFonts w:ascii="Arial" w:hAnsi="Arial" w:cs="Arial"/>
        </w:rPr>
        <w:t xml:space="preserve"> </w:t>
      </w:r>
      <w:r w:rsidR="00930E54" w:rsidRPr="00265F28">
        <w:rPr>
          <w:rFonts w:ascii="Arial" w:hAnsi="Arial" w:cs="Arial"/>
        </w:rPr>
        <w:t>SFHS</w:t>
      </w:r>
      <w:r w:rsidR="00EC2A8D" w:rsidRPr="00265F28">
        <w:rPr>
          <w:rFonts w:ascii="Arial" w:hAnsi="Arial" w:cs="Arial"/>
        </w:rPr>
        <w:t xml:space="preserve"> </w:t>
      </w:r>
      <w:r w:rsidR="005755C5" w:rsidRPr="00265F28">
        <w:rPr>
          <w:rFonts w:ascii="Arial" w:hAnsi="Arial" w:cs="Arial"/>
        </w:rPr>
        <w:t>website</w:t>
      </w:r>
      <w:r w:rsidR="00920BAB" w:rsidRPr="00265F28">
        <w:rPr>
          <w:rFonts w:ascii="Arial" w:hAnsi="Arial" w:cs="Arial"/>
        </w:rPr>
        <w:t xml:space="preserve"> </w:t>
      </w:r>
      <w:r w:rsidR="00A2742F" w:rsidRPr="00265F28">
        <w:rPr>
          <w:rFonts w:ascii="Arial" w:hAnsi="Arial" w:cs="Arial"/>
        </w:rPr>
        <w:t>in</w:t>
      </w:r>
      <w:r w:rsidR="00930E54" w:rsidRPr="00265F28">
        <w:rPr>
          <w:rFonts w:ascii="Arial" w:hAnsi="Arial" w:cs="Arial"/>
        </w:rPr>
        <w:t xml:space="preserve"> early 2024.</w:t>
      </w:r>
      <w:r w:rsidR="00735667" w:rsidRPr="00265F28">
        <w:rPr>
          <w:rStyle w:val="FootnoteReference"/>
          <w:rFonts w:ascii="Arial" w:hAnsi="Arial" w:cs="Arial"/>
          <w:i/>
          <w:iCs/>
        </w:rPr>
        <w:footnoteReference w:id="127"/>
      </w:r>
      <w:r w:rsidR="00C31B71" w:rsidRPr="00265F28">
        <w:rPr>
          <w:rFonts w:ascii="Arial" w:hAnsi="Arial" w:cs="Arial"/>
        </w:rPr>
        <w:t xml:space="preserve"> SRO/I/</w:t>
      </w:r>
      <w:r w:rsidR="00C31B71" w:rsidRPr="00265F28">
        <w:rPr>
          <w:rFonts w:ascii="Arial" w:hAnsi="Arial" w:cs="Arial"/>
          <w:color w:val="24272C"/>
        </w:rPr>
        <w:t>HD2272/323/64</w:t>
      </w:r>
    </w:p>
    <w:p w14:paraId="10E70D8D" w14:textId="4464212C" w:rsidR="00364301" w:rsidRPr="00265F28" w:rsidRDefault="00775403" w:rsidP="004B6A89">
      <w:pPr>
        <w:jc w:val="both"/>
        <w:rPr>
          <w:rFonts w:ascii="Arial" w:hAnsi="Arial" w:cs="Arial"/>
        </w:rPr>
      </w:pPr>
      <w:r w:rsidRPr="00265F28">
        <w:rPr>
          <w:rFonts w:ascii="Arial" w:hAnsi="Arial" w:cs="Arial"/>
        </w:rPr>
        <w:t xml:space="preserve">In </w:t>
      </w:r>
      <w:r w:rsidRPr="00265F28">
        <w:rPr>
          <w:rFonts w:ascii="Arial" w:hAnsi="Arial" w:cs="Arial"/>
          <w:i/>
          <w:iCs/>
        </w:rPr>
        <w:t>Hodge’s Politics</w:t>
      </w:r>
      <w:r w:rsidR="00DB5411" w:rsidRPr="00265F28">
        <w:rPr>
          <w:rFonts w:ascii="Arial" w:hAnsi="Arial" w:cs="Arial"/>
          <w:i/>
          <w:iCs/>
        </w:rPr>
        <w:t xml:space="preserve">, </w:t>
      </w:r>
      <w:r w:rsidR="004363EB" w:rsidRPr="00265F28">
        <w:rPr>
          <w:rFonts w:ascii="Arial" w:hAnsi="Arial" w:cs="Arial"/>
        </w:rPr>
        <w:t xml:space="preserve">Peter Clark </w:t>
      </w:r>
      <w:r w:rsidR="00E207BB" w:rsidRPr="00265F28">
        <w:rPr>
          <w:rFonts w:ascii="Arial" w:hAnsi="Arial" w:cs="Arial"/>
        </w:rPr>
        <w:t>m</w:t>
      </w:r>
      <w:r w:rsidR="00776DF5" w:rsidRPr="00265F28">
        <w:rPr>
          <w:rFonts w:ascii="Arial" w:hAnsi="Arial" w:cs="Arial"/>
        </w:rPr>
        <w:t>akes a close</w:t>
      </w:r>
      <w:r w:rsidR="00D43507" w:rsidRPr="00265F28">
        <w:rPr>
          <w:rFonts w:ascii="Arial" w:hAnsi="Arial" w:cs="Arial"/>
        </w:rPr>
        <w:t xml:space="preserve"> study of how </w:t>
      </w:r>
      <w:r w:rsidR="00F73939" w:rsidRPr="00265F28">
        <w:rPr>
          <w:rFonts w:ascii="Arial" w:hAnsi="Arial" w:cs="Arial"/>
        </w:rPr>
        <w:t xml:space="preserve">new </w:t>
      </w:r>
      <w:r w:rsidR="00187C7B" w:rsidRPr="00265F28">
        <w:rPr>
          <w:rFonts w:ascii="Arial" w:hAnsi="Arial" w:cs="Arial"/>
        </w:rPr>
        <w:t>voting rights</w:t>
      </w:r>
      <w:r w:rsidR="00D61AF2" w:rsidRPr="00265F28">
        <w:rPr>
          <w:rFonts w:ascii="Arial" w:hAnsi="Arial" w:cs="Arial"/>
        </w:rPr>
        <w:t xml:space="preserve"> of 1</w:t>
      </w:r>
      <w:r w:rsidR="00E01E15" w:rsidRPr="00265F28">
        <w:rPr>
          <w:rFonts w:ascii="Arial" w:hAnsi="Arial" w:cs="Arial"/>
        </w:rPr>
        <w:t xml:space="preserve">884 impacted upon </w:t>
      </w:r>
      <w:r w:rsidR="00C32CCD" w:rsidRPr="00265F28">
        <w:rPr>
          <w:rFonts w:ascii="Arial" w:hAnsi="Arial" w:cs="Arial"/>
        </w:rPr>
        <w:t xml:space="preserve">deference, party politics, and </w:t>
      </w:r>
      <w:r w:rsidRPr="00265F28">
        <w:rPr>
          <w:rFonts w:ascii="Arial" w:hAnsi="Arial" w:cs="Arial"/>
        </w:rPr>
        <w:t>landlord/tenant/employee relations</w:t>
      </w:r>
      <w:r w:rsidR="0063272F" w:rsidRPr="00265F28">
        <w:rPr>
          <w:rFonts w:ascii="Arial" w:hAnsi="Arial" w:cs="Arial"/>
        </w:rPr>
        <w:t xml:space="preserve">, </w:t>
      </w:r>
      <w:r w:rsidR="00E7492F" w:rsidRPr="00265F28">
        <w:rPr>
          <w:rFonts w:ascii="Arial" w:hAnsi="Arial" w:cs="Arial"/>
        </w:rPr>
        <w:t>in</w:t>
      </w:r>
      <w:r w:rsidR="00C27B4E" w:rsidRPr="00265F28">
        <w:rPr>
          <w:rFonts w:ascii="Arial" w:hAnsi="Arial" w:cs="Arial"/>
        </w:rPr>
        <w:t xml:space="preserve"> a</w:t>
      </w:r>
      <w:r w:rsidR="00E7492F" w:rsidRPr="00265F28">
        <w:rPr>
          <w:rFonts w:ascii="Arial" w:hAnsi="Arial" w:cs="Arial"/>
        </w:rPr>
        <w:t xml:space="preserve"> </w:t>
      </w:r>
      <w:r w:rsidR="00C27B4E" w:rsidRPr="00265F28">
        <w:rPr>
          <w:rFonts w:ascii="Arial" w:hAnsi="Arial" w:cs="Arial"/>
        </w:rPr>
        <w:t xml:space="preserve">case study of </w:t>
      </w:r>
      <w:r w:rsidR="0063272F" w:rsidRPr="00265F28">
        <w:rPr>
          <w:rFonts w:ascii="Arial" w:hAnsi="Arial" w:cs="Arial"/>
        </w:rPr>
        <w:t>Suffolk</w:t>
      </w:r>
      <w:r w:rsidR="00C27B4E" w:rsidRPr="00265F28">
        <w:rPr>
          <w:rFonts w:ascii="Arial" w:hAnsi="Arial" w:cs="Arial"/>
        </w:rPr>
        <w:t xml:space="preserve"> farm workers.</w:t>
      </w:r>
      <w:r w:rsidR="00735667" w:rsidRPr="00265F28">
        <w:rPr>
          <w:rStyle w:val="FootnoteReference"/>
          <w:rFonts w:ascii="Arial" w:hAnsi="Arial" w:cs="Arial"/>
          <w:i/>
          <w:iCs/>
        </w:rPr>
        <w:footnoteReference w:id="128"/>
      </w:r>
    </w:p>
    <w:p w14:paraId="57486660" w14:textId="17E9A75F" w:rsidR="00D4409F" w:rsidRPr="00265F28" w:rsidRDefault="00D4409F" w:rsidP="004B6A89">
      <w:pPr>
        <w:jc w:val="both"/>
        <w:rPr>
          <w:rFonts w:ascii="Arial" w:hAnsi="Arial" w:cs="Arial"/>
        </w:rPr>
      </w:pPr>
      <w:r w:rsidRPr="00265F28">
        <w:rPr>
          <w:rFonts w:ascii="Arial" w:hAnsi="Arial" w:cs="Arial"/>
        </w:rPr>
        <w:t>Smith and Satchell</w:t>
      </w:r>
      <w:r w:rsidR="00C52779" w:rsidRPr="00265F28">
        <w:rPr>
          <w:rFonts w:ascii="Arial" w:hAnsi="Arial" w:cs="Arial"/>
        </w:rPr>
        <w:t xml:space="preserve">, </w:t>
      </w:r>
      <w:r w:rsidR="00C52779" w:rsidRPr="00265F28">
        <w:rPr>
          <w:rFonts w:ascii="Arial" w:hAnsi="Arial" w:cs="Arial"/>
          <w:i/>
          <w:iCs/>
        </w:rPr>
        <w:t>Malthus,</w:t>
      </w:r>
      <w:r w:rsidR="009C719D" w:rsidRPr="00265F28">
        <w:rPr>
          <w:rFonts w:ascii="Arial" w:hAnsi="Arial" w:cs="Arial"/>
          <w:i/>
          <w:iCs/>
        </w:rPr>
        <w:t xml:space="preserve"> Poverty and Population Change in Suffolk 1780-1834</w:t>
      </w:r>
      <w:r w:rsidR="009C719D" w:rsidRPr="00265F28">
        <w:rPr>
          <w:rFonts w:ascii="Arial" w:hAnsi="Arial" w:cs="Arial"/>
        </w:rPr>
        <w:t>,</w:t>
      </w:r>
      <w:r w:rsidR="00D1178E" w:rsidRPr="00265F28">
        <w:rPr>
          <w:rFonts w:ascii="Arial" w:hAnsi="Arial" w:cs="Arial"/>
        </w:rPr>
        <w:t xml:space="preserve"> </w:t>
      </w:r>
      <w:r w:rsidR="00B8306E" w:rsidRPr="00265F28">
        <w:rPr>
          <w:rFonts w:ascii="Arial" w:hAnsi="Arial" w:cs="Arial"/>
        </w:rPr>
        <w:t xml:space="preserve">is </w:t>
      </w:r>
      <w:r w:rsidR="009C719D" w:rsidRPr="00265F28">
        <w:rPr>
          <w:rFonts w:ascii="Arial" w:hAnsi="Arial" w:cs="Arial"/>
        </w:rPr>
        <w:t xml:space="preserve">an in </w:t>
      </w:r>
      <w:r w:rsidR="00660B98" w:rsidRPr="00265F28">
        <w:rPr>
          <w:rFonts w:ascii="Arial" w:hAnsi="Arial" w:cs="Arial"/>
        </w:rPr>
        <w:t>-</w:t>
      </w:r>
      <w:r w:rsidR="009C719D" w:rsidRPr="00265F28">
        <w:rPr>
          <w:rFonts w:ascii="Arial" w:hAnsi="Arial" w:cs="Arial"/>
        </w:rPr>
        <w:t xml:space="preserve">depth </w:t>
      </w:r>
      <w:r w:rsidR="0008069E" w:rsidRPr="00265F28">
        <w:rPr>
          <w:rFonts w:ascii="Arial" w:hAnsi="Arial" w:cs="Arial"/>
        </w:rPr>
        <w:t xml:space="preserve">analysis </w:t>
      </w:r>
      <w:r w:rsidR="002B5A25" w:rsidRPr="00265F28">
        <w:rPr>
          <w:rFonts w:ascii="Arial" w:hAnsi="Arial" w:cs="Arial"/>
        </w:rPr>
        <w:t xml:space="preserve">using </w:t>
      </w:r>
      <w:r w:rsidR="00C638B7" w:rsidRPr="00265F28">
        <w:rPr>
          <w:rFonts w:ascii="Arial" w:hAnsi="Arial" w:cs="Arial"/>
        </w:rPr>
        <w:t>Malthusian theory</w:t>
      </w:r>
      <w:r w:rsidR="0039412B" w:rsidRPr="00265F28">
        <w:rPr>
          <w:rFonts w:ascii="Arial" w:hAnsi="Arial" w:cs="Arial"/>
        </w:rPr>
        <w:t>,</w:t>
      </w:r>
      <w:r w:rsidR="003C642B" w:rsidRPr="00265F28">
        <w:rPr>
          <w:rFonts w:ascii="Arial" w:hAnsi="Arial" w:cs="Arial"/>
        </w:rPr>
        <w:t xml:space="preserve"> </w:t>
      </w:r>
      <w:r w:rsidR="002B5A25" w:rsidRPr="00265F28">
        <w:rPr>
          <w:rFonts w:ascii="Arial" w:hAnsi="Arial" w:cs="Arial"/>
        </w:rPr>
        <w:t xml:space="preserve">of </w:t>
      </w:r>
      <w:r w:rsidR="0039412B" w:rsidRPr="00265F28">
        <w:rPr>
          <w:rFonts w:ascii="Arial" w:hAnsi="Arial" w:cs="Arial"/>
        </w:rPr>
        <w:t xml:space="preserve">Suffolk </w:t>
      </w:r>
      <w:r w:rsidR="003C642B" w:rsidRPr="00265F28">
        <w:rPr>
          <w:rFonts w:ascii="Arial" w:hAnsi="Arial" w:cs="Arial"/>
        </w:rPr>
        <w:t xml:space="preserve">population </w:t>
      </w:r>
      <w:r w:rsidR="00252E71" w:rsidRPr="00265F28">
        <w:rPr>
          <w:rFonts w:ascii="Arial" w:hAnsi="Arial" w:cs="Arial"/>
        </w:rPr>
        <w:t xml:space="preserve">and economic </w:t>
      </w:r>
      <w:r w:rsidR="003C642B" w:rsidRPr="00265F28">
        <w:rPr>
          <w:rFonts w:ascii="Arial" w:hAnsi="Arial" w:cs="Arial"/>
        </w:rPr>
        <w:t>data from</w:t>
      </w:r>
      <w:r w:rsidR="00252E71" w:rsidRPr="00265F28">
        <w:rPr>
          <w:rFonts w:ascii="Arial" w:hAnsi="Arial" w:cs="Arial"/>
        </w:rPr>
        <w:t xml:space="preserve"> </w:t>
      </w:r>
      <w:r w:rsidR="0008039B" w:rsidRPr="00265F28">
        <w:rPr>
          <w:rFonts w:ascii="Arial" w:hAnsi="Arial" w:cs="Arial"/>
        </w:rPr>
        <w:t>the first half of the nineteenth century</w:t>
      </w:r>
      <w:r w:rsidR="003C642B" w:rsidRPr="00265F28">
        <w:rPr>
          <w:rFonts w:ascii="Arial" w:hAnsi="Arial" w:cs="Arial"/>
        </w:rPr>
        <w:t>.</w:t>
      </w:r>
      <w:r w:rsidR="0039412B" w:rsidRPr="00265F28">
        <w:rPr>
          <w:rFonts w:ascii="Arial" w:hAnsi="Arial" w:cs="Arial"/>
        </w:rPr>
        <w:t xml:space="preserve"> Excellent </w:t>
      </w:r>
      <w:r w:rsidR="004C4F8F" w:rsidRPr="00265F28">
        <w:rPr>
          <w:rFonts w:ascii="Arial" w:hAnsi="Arial" w:cs="Arial"/>
        </w:rPr>
        <w:t>data mapping at county, hundred, and parish scales.</w:t>
      </w:r>
      <w:r w:rsidR="0041311F" w:rsidRPr="00265F28">
        <w:rPr>
          <w:rFonts w:ascii="Arial" w:hAnsi="Arial" w:cs="Arial"/>
        </w:rPr>
        <w:t xml:space="preserve"> Free to view at SIAH.</w:t>
      </w:r>
      <w:r w:rsidR="003F2B2C" w:rsidRPr="00265F28">
        <w:rPr>
          <w:rStyle w:val="FootnoteReference"/>
          <w:rFonts w:ascii="Arial" w:hAnsi="Arial" w:cs="Arial"/>
        </w:rPr>
        <w:footnoteReference w:id="129"/>
      </w:r>
    </w:p>
    <w:p w14:paraId="472F095E" w14:textId="672FAF6B" w:rsidR="002D2F37" w:rsidRPr="00265F28" w:rsidRDefault="00477A02" w:rsidP="004B6A89">
      <w:pPr>
        <w:jc w:val="both"/>
        <w:rPr>
          <w:rFonts w:ascii="Arial" w:hAnsi="Arial" w:cs="Arial"/>
        </w:rPr>
      </w:pPr>
      <w:r w:rsidRPr="00265F28">
        <w:rPr>
          <w:rFonts w:ascii="Arial" w:hAnsi="Arial" w:cs="Arial"/>
          <w:i/>
          <w:iCs/>
        </w:rPr>
        <w:t>Land Use and Farming in Suffol</w:t>
      </w:r>
      <w:r w:rsidR="0006730E" w:rsidRPr="00265F28">
        <w:rPr>
          <w:rFonts w:ascii="Arial" w:hAnsi="Arial" w:cs="Arial"/>
          <w:i/>
          <w:iCs/>
        </w:rPr>
        <w:t>k</w:t>
      </w:r>
      <w:r w:rsidRPr="00265F28">
        <w:rPr>
          <w:rFonts w:ascii="Arial" w:hAnsi="Arial" w:cs="Arial"/>
          <w:i/>
          <w:iCs/>
        </w:rPr>
        <w:t xml:space="preserve"> about 18</w:t>
      </w:r>
      <w:r w:rsidR="0006730E" w:rsidRPr="00265F28">
        <w:rPr>
          <w:rFonts w:ascii="Arial" w:hAnsi="Arial" w:cs="Arial"/>
          <w:i/>
          <w:iCs/>
        </w:rPr>
        <w:t>40</w:t>
      </w:r>
      <w:r w:rsidR="000A3F7F" w:rsidRPr="00265F28">
        <w:rPr>
          <w:rFonts w:ascii="Arial" w:hAnsi="Arial" w:cs="Arial"/>
        </w:rPr>
        <w:t xml:space="preserve">, </w:t>
      </w:r>
      <w:r w:rsidR="0006730E" w:rsidRPr="00265F28">
        <w:rPr>
          <w:rFonts w:ascii="Arial" w:hAnsi="Arial" w:cs="Arial"/>
        </w:rPr>
        <w:t xml:space="preserve">by </w:t>
      </w:r>
      <w:r w:rsidR="002D2F37" w:rsidRPr="00265F28">
        <w:rPr>
          <w:rFonts w:ascii="Arial" w:hAnsi="Arial" w:cs="Arial"/>
        </w:rPr>
        <w:t xml:space="preserve">Roger Kain and </w:t>
      </w:r>
      <w:r w:rsidR="00ED6136" w:rsidRPr="00265F28">
        <w:rPr>
          <w:rFonts w:ascii="Arial" w:hAnsi="Arial" w:cs="Arial"/>
        </w:rPr>
        <w:t xml:space="preserve">Harriet </w:t>
      </w:r>
      <w:r w:rsidR="002D2F37" w:rsidRPr="00265F28">
        <w:rPr>
          <w:rFonts w:ascii="Arial" w:hAnsi="Arial" w:cs="Arial"/>
        </w:rPr>
        <w:t>Holt</w:t>
      </w:r>
      <w:r w:rsidR="0006730E" w:rsidRPr="00265F28">
        <w:rPr>
          <w:rFonts w:ascii="Arial" w:hAnsi="Arial" w:cs="Arial"/>
        </w:rPr>
        <w:t xml:space="preserve">, is a tremendous piece of work which allows us to see what farmers were doing </w:t>
      </w:r>
      <w:r w:rsidR="00D133F3" w:rsidRPr="00265F28">
        <w:rPr>
          <w:rFonts w:ascii="Arial" w:hAnsi="Arial" w:cs="Arial"/>
        </w:rPr>
        <w:t>across Suffolk, down to the individual parish level. More great maps.</w:t>
      </w:r>
      <w:r w:rsidR="006D742C" w:rsidRPr="00265F28">
        <w:rPr>
          <w:rFonts w:ascii="Arial" w:hAnsi="Arial" w:cs="Arial"/>
        </w:rPr>
        <w:t xml:space="preserve"> Free to view at SIAH.</w:t>
      </w:r>
      <w:r w:rsidR="002D2F37" w:rsidRPr="00265F28">
        <w:rPr>
          <w:rStyle w:val="FootnoteReference"/>
          <w:rFonts w:ascii="Arial" w:hAnsi="Arial" w:cs="Arial"/>
        </w:rPr>
        <w:footnoteReference w:id="130"/>
      </w:r>
    </w:p>
    <w:p w14:paraId="499818B4" w14:textId="15BD7932" w:rsidR="00C14387" w:rsidRPr="00265F28" w:rsidRDefault="00605081" w:rsidP="00546C49">
      <w:pPr>
        <w:jc w:val="both"/>
        <w:rPr>
          <w:rFonts w:ascii="Arial" w:hAnsi="Arial" w:cs="Arial"/>
        </w:rPr>
      </w:pPr>
      <w:r w:rsidRPr="00265F28">
        <w:rPr>
          <w:rFonts w:ascii="Arial" w:hAnsi="Arial" w:cs="Arial"/>
        </w:rPr>
        <w:t>David Dymond</w:t>
      </w:r>
      <w:r w:rsidR="00CB2E01" w:rsidRPr="00265F28">
        <w:rPr>
          <w:rFonts w:ascii="Arial" w:hAnsi="Arial" w:cs="Arial"/>
        </w:rPr>
        <w:t>’s a</w:t>
      </w:r>
      <w:r w:rsidR="00892E51" w:rsidRPr="00265F28">
        <w:rPr>
          <w:rFonts w:ascii="Arial" w:hAnsi="Arial" w:cs="Arial"/>
        </w:rPr>
        <w:t>rticle</w:t>
      </w:r>
      <w:r w:rsidR="00F30E16" w:rsidRPr="00265F28">
        <w:rPr>
          <w:rFonts w:ascii="Arial" w:hAnsi="Arial" w:cs="Arial"/>
        </w:rPr>
        <w:t>,</w:t>
      </w:r>
      <w:r w:rsidR="00CB2E01" w:rsidRPr="00265F28">
        <w:rPr>
          <w:rFonts w:ascii="Arial" w:hAnsi="Arial" w:cs="Arial"/>
        </w:rPr>
        <w:t xml:space="preserve"> </w:t>
      </w:r>
      <w:r w:rsidR="00CB2E01" w:rsidRPr="00265F28">
        <w:rPr>
          <w:rFonts w:ascii="Arial" w:hAnsi="Arial" w:cs="Arial"/>
          <w:i/>
          <w:iCs/>
        </w:rPr>
        <w:t>Terriers, Tithes and Farming</w:t>
      </w:r>
      <w:r w:rsidR="00F30E16" w:rsidRPr="00265F28">
        <w:rPr>
          <w:rFonts w:ascii="Arial" w:hAnsi="Arial" w:cs="Arial"/>
          <w:i/>
          <w:iCs/>
        </w:rPr>
        <w:t>,</w:t>
      </w:r>
      <w:r w:rsidR="00FD4242" w:rsidRPr="00265F28">
        <w:rPr>
          <w:rFonts w:ascii="Arial" w:hAnsi="Arial" w:cs="Arial"/>
        </w:rPr>
        <w:t xml:space="preserve"> demonstrates how</w:t>
      </w:r>
      <w:r w:rsidR="00BA056F" w:rsidRPr="00265F28">
        <w:rPr>
          <w:rFonts w:ascii="Arial" w:hAnsi="Arial" w:cs="Arial"/>
        </w:rPr>
        <w:t xml:space="preserve"> </w:t>
      </w:r>
      <w:r w:rsidR="00FD4242" w:rsidRPr="00265F28">
        <w:rPr>
          <w:rFonts w:ascii="Arial" w:hAnsi="Arial" w:cs="Arial"/>
        </w:rPr>
        <w:t xml:space="preserve">church taxes were </w:t>
      </w:r>
      <w:r w:rsidR="00095B29" w:rsidRPr="00265F28">
        <w:rPr>
          <w:rFonts w:ascii="Arial" w:hAnsi="Arial" w:cs="Arial"/>
        </w:rPr>
        <w:t>managed</w:t>
      </w:r>
      <w:r w:rsidR="00E27C01" w:rsidRPr="00265F28">
        <w:rPr>
          <w:rFonts w:ascii="Arial" w:hAnsi="Arial" w:cs="Arial"/>
        </w:rPr>
        <w:t xml:space="preserve"> at parish level</w:t>
      </w:r>
      <w:r w:rsidR="007D668D" w:rsidRPr="00265F28">
        <w:rPr>
          <w:rFonts w:ascii="Arial" w:hAnsi="Arial" w:cs="Arial"/>
        </w:rPr>
        <w:t xml:space="preserve"> </w:t>
      </w:r>
      <w:r w:rsidR="00CA0170" w:rsidRPr="00265F28">
        <w:rPr>
          <w:rFonts w:ascii="Arial" w:hAnsi="Arial" w:cs="Arial"/>
        </w:rPr>
        <w:t xml:space="preserve">in Suffolk </w:t>
      </w:r>
      <w:r w:rsidR="007D668D" w:rsidRPr="00265F28">
        <w:rPr>
          <w:rFonts w:ascii="Arial" w:hAnsi="Arial" w:cs="Arial"/>
        </w:rPr>
        <w:t xml:space="preserve">before tithe commutation </w:t>
      </w:r>
      <w:r w:rsidR="00486F4A" w:rsidRPr="00265F28">
        <w:rPr>
          <w:rFonts w:ascii="Arial" w:hAnsi="Arial" w:cs="Arial"/>
        </w:rPr>
        <w:t>of 183</w:t>
      </w:r>
      <w:r w:rsidR="00CA0170" w:rsidRPr="00265F28">
        <w:rPr>
          <w:rFonts w:ascii="Arial" w:hAnsi="Arial" w:cs="Arial"/>
        </w:rPr>
        <w:t>6</w:t>
      </w:r>
      <w:r w:rsidR="00F14E01" w:rsidRPr="00265F28">
        <w:rPr>
          <w:rFonts w:ascii="Arial" w:hAnsi="Arial" w:cs="Arial"/>
        </w:rPr>
        <w:t>.</w:t>
      </w:r>
      <w:r w:rsidR="00D20E5D" w:rsidRPr="00265F28">
        <w:rPr>
          <w:rFonts w:ascii="Arial" w:hAnsi="Arial" w:cs="Arial"/>
        </w:rPr>
        <w:t xml:space="preserve"> </w:t>
      </w:r>
      <w:r w:rsidR="00F14E01" w:rsidRPr="00265F28">
        <w:rPr>
          <w:rStyle w:val="FootnoteReference"/>
          <w:rFonts w:ascii="Arial" w:hAnsi="Arial" w:cs="Arial"/>
        </w:rPr>
        <w:footnoteReference w:id="131"/>
      </w:r>
    </w:p>
    <w:p w14:paraId="119CA07B" w14:textId="77777777" w:rsidR="001D061D" w:rsidRDefault="00813D08" w:rsidP="004B6A89">
      <w:pPr>
        <w:pStyle w:val="ListParagraph"/>
        <w:ind w:left="0"/>
        <w:jc w:val="both"/>
        <w:rPr>
          <w:rFonts w:ascii="Arial" w:hAnsi="Arial" w:cs="Arial"/>
          <w:b/>
          <w:bCs/>
        </w:rPr>
      </w:pPr>
      <w:r w:rsidRPr="00FA6825">
        <w:rPr>
          <w:rFonts w:ascii="Arial" w:hAnsi="Arial" w:cs="Arial"/>
          <w:b/>
          <w:bCs/>
        </w:rPr>
        <w:t>Government Sources</w:t>
      </w:r>
    </w:p>
    <w:p w14:paraId="6DB56BF7" w14:textId="77777777" w:rsidR="001D061D" w:rsidRDefault="001D061D" w:rsidP="004B6A89">
      <w:pPr>
        <w:pStyle w:val="ListParagraph"/>
        <w:ind w:left="0"/>
        <w:jc w:val="both"/>
        <w:rPr>
          <w:rFonts w:ascii="Arial" w:hAnsi="Arial" w:cs="Arial"/>
          <w:b/>
          <w:bCs/>
        </w:rPr>
      </w:pPr>
    </w:p>
    <w:p w14:paraId="12F75D4A" w14:textId="40C5575D" w:rsidR="00221BF1" w:rsidRPr="001D061D" w:rsidRDefault="00221BF1" w:rsidP="004B6A89">
      <w:pPr>
        <w:pStyle w:val="ListParagraph"/>
        <w:ind w:left="0"/>
        <w:jc w:val="both"/>
        <w:rPr>
          <w:rFonts w:ascii="Arial" w:hAnsi="Arial" w:cs="Arial"/>
          <w:b/>
          <w:bCs/>
        </w:rPr>
      </w:pPr>
      <w:r w:rsidRPr="00265F28">
        <w:rPr>
          <w:rFonts w:ascii="Arial" w:hAnsi="Arial" w:cs="Arial"/>
          <w:i/>
          <w:iCs/>
        </w:rPr>
        <w:t>Tithe Maps and Schedules</w:t>
      </w:r>
      <w:r w:rsidRPr="00265F28">
        <w:rPr>
          <w:rFonts w:ascii="Arial" w:hAnsi="Arial" w:cs="Arial"/>
        </w:rPr>
        <w:t xml:space="preserve"> of the 1830s</w:t>
      </w:r>
    </w:p>
    <w:p w14:paraId="36C2A0C6" w14:textId="73B25620" w:rsidR="00221BF1" w:rsidRPr="00265F28" w:rsidRDefault="00221BF1" w:rsidP="004B6A89">
      <w:pPr>
        <w:pStyle w:val="ListParagraph"/>
        <w:ind w:left="0"/>
        <w:jc w:val="both"/>
        <w:rPr>
          <w:rFonts w:ascii="Arial" w:hAnsi="Arial" w:cs="Arial"/>
        </w:rPr>
      </w:pPr>
      <w:r w:rsidRPr="00265F28">
        <w:rPr>
          <w:rFonts w:ascii="Arial" w:hAnsi="Arial" w:cs="Arial"/>
          <w:i/>
          <w:iCs/>
        </w:rPr>
        <w:t>Census Returns</w:t>
      </w:r>
      <w:r w:rsidRPr="00265F28">
        <w:rPr>
          <w:rFonts w:ascii="Arial" w:hAnsi="Arial" w:cs="Arial"/>
        </w:rPr>
        <w:t xml:space="preserve"> 184</w:t>
      </w:r>
      <w:r w:rsidR="007441FB" w:rsidRPr="00265F28">
        <w:rPr>
          <w:rFonts w:ascii="Arial" w:hAnsi="Arial" w:cs="Arial"/>
        </w:rPr>
        <w:t>1</w:t>
      </w:r>
      <w:r w:rsidR="007502AE" w:rsidRPr="00265F28">
        <w:rPr>
          <w:rFonts w:ascii="Arial" w:hAnsi="Arial" w:cs="Arial"/>
        </w:rPr>
        <w:t>,</w:t>
      </w:r>
      <w:r w:rsidR="007441FB" w:rsidRPr="00265F28">
        <w:rPr>
          <w:rFonts w:ascii="Arial" w:hAnsi="Arial" w:cs="Arial"/>
        </w:rPr>
        <w:t xml:space="preserve"> </w:t>
      </w:r>
      <w:r w:rsidRPr="00265F28">
        <w:rPr>
          <w:rFonts w:ascii="Arial" w:hAnsi="Arial" w:cs="Arial"/>
        </w:rPr>
        <w:t>then ten yearly.</w:t>
      </w:r>
    </w:p>
    <w:p w14:paraId="639E8AF1" w14:textId="77777777" w:rsidR="00221BF1" w:rsidRPr="00265F28" w:rsidRDefault="00221BF1" w:rsidP="004B6A89">
      <w:pPr>
        <w:pStyle w:val="ListParagraph"/>
        <w:ind w:left="0"/>
        <w:jc w:val="both"/>
        <w:rPr>
          <w:rFonts w:ascii="Arial" w:hAnsi="Arial" w:cs="Arial"/>
          <w:i/>
          <w:iCs/>
        </w:rPr>
      </w:pPr>
      <w:r w:rsidRPr="00265F28">
        <w:rPr>
          <w:rFonts w:ascii="Arial" w:hAnsi="Arial" w:cs="Arial"/>
          <w:i/>
          <w:iCs/>
        </w:rPr>
        <w:t>Ordnance Survey Maps</w:t>
      </w:r>
      <w:r w:rsidRPr="00265F28">
        <w:rPr>
          <w:rFonts w:ascii="Arial" w:hAnsi="Arial" w:cs="Arial"/>
        </w:rPr>
        <w:t xml:space="preserve"> first series 1870s</w:t>
      </w:r>
    </w:p>
    <w:p w14:paraId="697719B3" w14:textId="25B8E8F3" w:rsidR="00221BF1" w:rsidRPr="00265F28" w:rsidRDefault="00221BF1" w:rsidP="004B6A89">
      <w:pPr>
        <w:pStyle w:val="ListParagraph"/>
        <w:ind w:left="0"/>
        <w:jc w:val="both"/>
        <w:rPr>
          <w:rFonts w:ascii="Arial" w:hAnsi="Arial" w:cs="Arial"/>
        </w:rPr>
      </w:pPr>
      <w:r w:rsidRPr="00265F28">
        <w:rPr>
          <w:rFonts w:ascii="Arial" w:hAnsi="Arial" w:cs="Arial"/>
          <w:i/>
          <w:iCs/>
        </w:rPr>
        <w:t>Land-Owners Returns</w:t>
      </w:r>
      <w:r w:rsidRPr="00265F28">
        <w:rPr>
          <w:rFonts w:ascii="Arial" w:hAnsi="Arial" w:cs="Arial"/>
        </w:rPr>
        <w:t xml:space="preserve"> 1873.</w:t>
      </w:r>
    </w:p>
    <w:p w14:paraId="5CD9A185" w14:textId="7B4E9AD1" w:rsidR="00533318" w:rsidRPr="00265F28" w:rsidRDefault="00E177E9" w:rsidP="004B6A89">
      <w:pPr>
        <w:jc w:val="both"/>
        <w:rPr>
          <w:rFonts w:ascii="Arial" w:hAnsi="Arial" w:cs="Arial"/>
        </w:rPr>
      </w:pPr>
      <w:r w:rsidRPr="00265F28">
        <w:rPr>
          <w:rFonts w:ascii="Arial" w:hAnsi="Arial" w:cs="Arial"/>
        </w:rPr>
        <w:t>F</w:t>
      </w:r>
      <w:r w:rsidR="00B279A9" w:rsidRPr="00265F28">
        <w:rPr>
          <w:rFonts w:ascii="Arial" w:hAnsi="Arial" w:cs="Arial"/>
        </w:rPr>
        <w:t xml:space="preserve">our </w:t>
      </w:r>
      <w:r w:rsidR="008C259D" w:rsidRPr="00265F28">
        <w:rPr>
          <w:rFonts w:ascii="Arial" w:hAnsi="Arial" w:cs="Arial"/>
        </w:rPr>
        <w:t xml:space="preserve">sets of </w:t>
      </w:r>
      <w:r w:rsidR="00520F18" w:rsidRPr="00265F28">
        <w:rPr>
          <w:rFonts w:ascii="Arial" w:hAnsi="Arial" w:cs="Arial"/>
        </w:rPr>
        <w:t>official statistics</w:t>
      </w:r>
      <w:r w:rsidR="00B279A9" w:rsidRPr="00265F28">
        <w:rPr>
          <w:rFonts w:ascii="Arial" w:hAnsi="Arial" w:cs="Arial"/>
        </w:rPr>
        <w:t xml:space="preserve"> </w:t>
      </w:r>
      <w:r w:rsidR="00AF3211" w:rsidRPr="00265F28">
        <w:rPr>
          <w:rFonts w:ascii="Arial" w:hAnsi="Arial" w:cs="Arial"/>
        </w:rPr>
        <w:t xml:space="preserve">that </w:t>
      </w:r>
      <w:r w:rsidR="00EF46BC" w:rsidRPr="00265F28">
        <w:rPr>
          <w:rFonts w:ascii="Arial" w:hAnsi="Arial" w:cs="Arial"/>
        </w:rPr>
        <w:t>systematically</w:t>
      </w:r>
      <w:r w:rsidR="002B2ECF" w:rsidRPr="00265F28">
        <w:rPr>
          <w:rFonts w:ascii="Arial" w:hAnsi="Arial" w:cs="Arial"/>
        </w:rPr>
        <w:t xml:space="preserve"> represent</w:t>
      </w:r>
      <w:r w:rsidR="00B279A9" w:rsidRPr="00265F28">
        <w:rPr>
          <w:rFonts w:ascii="Arial" w:hAnsi="Arial" w:cs="Arial"/>
        </w:rPr>
        <w:t xml:space="preserve"> all Suffolk parishes</w:t>
      </w:r>
      <w:r w:rsidR="004D23A0" w:rsidRPr="00265F28">
        <w:rPr>
          <w:rFonts w:ascii="Arial" w:hAnsi="Arial" w:cs="Arial"/>
        </w:rPr>
        <w:t>.</w:t>
      </w:r>
      <w:r w:rsidR="00B279A9" w:rsidRPr="00265F28">
        <w:rPr>
          <w:rFonts w:ascii="Arial" w:hAnsi="Arial" w:cs="Arial"/>
        </w:rPr>
        <w:t xml:space="preserve"> </w:t>
      </w:r>
      <w:r w:rsidR="00BE357C" w:rsidRPr="00265F28">
        <w:rPr>
          <w:rFonts w:ascii="Arial" w:hAnsi="Arial" w:cs="Arial"/>
        </w:rPr>
        <w:t>Digitised, t</w:t>
      </w:r>
      <w:r w:rsidR="00B279A9" w:rsidRPr="00265F28">
        <w:rPr>
          <w:rFonts w:ascii="Arial" w:hAnsi="Arial" w:cs="Arial"/>
        </w:rPr>
        <w:t xml:space="preserve">hey can be accessed </w:t>
      </w:r>
      <w:r w:rsidR="009770B2" w:rsidRPr="00265F28">
        <w:rPr>
          <w:rFonts w:ascii="Arial" w:hAnsi="Arial" w:cs="Arial"/>
        </w:rPr>
        <w:t xml:space="preserve">at </w:t>
      </w:r>
      <w:r w:rsidR="00B279A9" w:rsidRPr="00265F28">
        <w:rPr>
          <w:rFonts w:ascii="Arial" w:hAnsi="Arial" w:cs="Arial"/>
        </w:rPr>
        <w:t>Suffolk Archives</w:t>
      </w:r>
      <w:r w:rsidR="00F4709A" w:rsidRPr="00265F28">
        <w:rPr>
          <w:rFonts w:ascii="Arial" w:hAnsi="Arial" w:cs="Arial"/>
        </w:rPr>
        <w:t xml:space="preserve"> free</w:t>
      </w:r>
      <w:r w:rsidR="00704650" w:rsidRPr="00265F28">
        <w:rPr>
          <w:rFonts w:ascii="Arial" w:hAnsi="Arial" w:cs="Arial"/>
        </w:rPr>
        <w:t xml:space="preserve"> of charge</w:t>
      </w:r>
      <w:r w:rsidR="00B279A9" w:rsidRPr="00265F28">
        <w:rPr>
          <w:rFonts w:ascii="Arial" w:hAnsi="Arial" w:cs="Arial"/>
        </w:rPr>
        <w:t>.</w:t>
      </w:r>
      <w:r w:rsidR="002E1AD9" w:rsidRPr="00265F28">
        <w:rPr>
          <w:rFonts w:ascii="Arial" w:hAnsi="Arial" w:cs="Arial"/>
        </w:rPr>
        <w:t xml:space="preserve"> Record office staff are expert </w:t>
      </w:r>
      <w:r w:rsidR="00BE172A" w:rsidRPr="00265F28">
        <w:rPr>
          <w:rFonts w:ascii="Arial" w:hAnsi="Arial" w:cs="Arial"/>
        </w:rPr>
        <w:t xml:space="preserve">at helping you find what you are after. </w:t>
      </w:r>
      <w:r w:rsidR="00C67644" w:rsidRPr="00265F28">
        <w:rPr>
          <w:rFonts w:ascii="Arial" w:hAnsi="Arial" w:cs="Arial"/>
        </w:rPr>
        <w:t xml:space="preserve">Tithe records give </w:t>
      </w:r>
      <w:r w:rsidR="006B5A24" w:rsidRPr="00265F28">
        <w:rPr>
          <w:rFonts w:ascii="Arial" w:hAnsi="Arial" w:cs="Arial"/>
        </w:rPr>
        <w:t>detail</w:t>
      </w:r>
      <w:r w:rsidR="004D5420" w:rsidRPr="00265F28">
        <w:rPr>
          <w:rFonts w:ascii="Arial" w:hAnsi="Arial" w:cs="Arial"/>
        </w:rPr>
        <w:t xml:space="preserve"> of </w:t>
      </w:r>
      <w:r w:rsidR="00355626" w:rsidRPr="00265F28">
        <w:rPr>
          <w:rFonts w:ascii="Arial" w:hAnsi="Arial" w:cs="Arial"/>
        </w:rPr>
        <w:t>owners</w:t>
      </w:r>
      <w:r w:rsidR="00473A17" w:rsidRPr="00265F28">
        <w:rPr>
          <w:rFonts w:ascii="Arial" w:hAnsi="Arial" w:cs="Arial"/>
        </w:rPr>
        <w:t>’</w:t>
      </w:r>
      <w:r w:rsidR="00355626" w:rsidRPr="00265F28">
        <w:rPr>
          <w:rFonts w:ascii="Arial" w:hAnsi="Arial" w:cs="Arial"/>
        </w:rPr>
        <w:t xml:space="preserve"> and tenants</w:t>
      </w:r>
      <w:r w:rsidR="00473A17" w:rsidRPr="00265F28">
        <w:rPr>
          <w:rFonts w:ascii="Arial" w:hAnsi="Arial" w:cs="Arial"/>
        </w:rPr>
        <w:t>’ holdings,</w:t>
      </w:r>
      <w:r w:rsidR="00E632D2" w:rsidRPr="00265F28">
        <w:rPr>
          <w:rFonts w:ascii="Arial" w:hAnsi="Arial" w:cs="Arial"/>
        </w:rPr>
        <w:t xml:space="preserve"> to the level of individual </w:t>
      </w:r>
      <w:r w:rsidR="00473A17" w:rsidRPr="00265F28">
        <w:rPr>
          <w:rFonts w:ascii="Arial" w:hAnsi="Arial" w:cs="Arial"/>
        </w:rPr>
        <w:t xml:space="preserve">field </w:t>
      </w:r>
      <w:r w:rsidR="00E632D2" w:rsidRPr="00265F28">
        <w:rPr>
          <w:rFonts w:ascii="Arial" w:hAnsi="Arial" w:cs="Arial"/>
        </w:rPr>
        <w:t>names and sizes</w:t>
      </w:r>
      <w:r w:rsidR="00F31F31" w:rsidRPr="00265F28">
        <w:rPr>
          <w:rFonts w:ascii="Arial" w:hAnsi="Arial" w:cs="Arial"/>
        </w:rPr>
        <w:t>.</w:t>
      </w:r>
      <w:r w:rsidR="00E632D2" w:rsidRPr="00265F28">
        <w:rPr>
          <w:rFonts w:ascii="Arial" w:hAnsi="Arial" w:cs="Arial"/>
        </w:rPr>
        <w:t xml:space="preserve"> </w:t>
      </w:r>
      <w:r w:rsidR="00FD5058" w:rsidRPr="00265F28">
        <w:rPr>
          <w:rFonts w:ascii="Arial" w:hAnsi="Arial" w:cs="Arial"/>
        </w:rPr>
        <w:t xml:space="preserve">Census </w:t>
      </w:r>
      <w:r w:rsidR="00B70EE9" w:rsidRPr="00265F28">
        <w:rPr>
          <w:rFonts w:ascii="Arial" w:hAnsi="Arial" w:cs="Arial"/>
        </w:rPr>
        <w:t xml:space="preserve">returns </w:t>
      </w:r>
      <w:r w:rsidR="00FD5058" w:rsidRPr="00265F28">
        <w:rPr>
          <w:rFonts w:ascii="Arial" w:hAnsi="Arial" w:cs="Arial"/>
        </w:rPr>
        <w:t>provide size and structure of households,</w:t>
      </w:r>
      <w:r w:rsidR="005F4D02" w:rsidRPr="00265F28">
        <w:rPr>
          <w:rFonts w:ascii="Arial" w:hAnsi="Arial" w:cs="Arial"/>
        </w:rPr>
        <w:t xml:space="preserve"> occupations,</w:t>
      </w:r>
      <w:r w:rsidR="00FD5058" w:rsidRPr="00265F28">
        <w:rPr>
          <w:rFonts w:ascii="Arial" w:hAnsi="Arial" w:cs="Arial"/>
        </w:rPr>
        <w:t xml:space="preserve"> </w:t>
      </w:r>
      <w:r w:rsidR="005D7147" w:rsidRPr="00265F28">
        <w:rPr>
          <w:rFonts w:ascii="Arial" w:hAnsi="Arial" w:cs="Arial"/>
        </w:rPr>
        <w:t>place of origin, and from 1850 size of farms</w:t>
      </w:r>
      <w:r w:rsidR="005F4D02" w:rsidRPr="00265F28">
        <w:rPr>
          <w:rFonts w:ascii="Arial" w:hAnsi="Arial" w:cs="Arial"/>
        </w:rPr>
        <w:t xml:space="preserve"> by acreage and employees.</w:t>
      </w:r>
      <w:r w:rsidR="00F31F31" w:rsidRPr="00265F28">
        <w:rPr>
          <w:rFonts w:ascii="Arial" w:hAnsi="Arial" w:cs="Arial"/>
        </w:rPr>
        <w:t xml:space="preserve"> </w:t>
      </w:r>
      <w:r w:rsidR="004866B7" w:rsidRPr="00265F28">
        <w:rPr>
          <w:rFonts w:ascii="Arial" w:hAnsi="Arial" w:cs="Arial"/>
        </w:rPr>
        <w:t>The map</w:t>
      </w:r>
      <w:r w:rsidR="0097674D" w:rsidRPr="00265F28">
        <w:rPr>
          <w:rFonts w:ascii="Arial" w:hAnsi="Arial" w:cs="Arial"/>
        </w:rPr>
        <w:t xml:space="preserve"> sources are free to view and search at </w:t>
      </w:r>
      <w:hyperlink r:id="rId31" w:history="1">
        <w:r w:rsidR="007732F0" w:rsidRPr="00265F28">
          <w:rPr>
            <w:rStyle w:val="Hyperlink"/>
            <w:rFonts w:ascii="Arial" w:hAnsi="Arial" w:cs="Arial"/>
          </w:rPr>
          <w:t>Map images - National Library of Scotland (nls.uk)</w:t>
        </w:r>
      </w:hyperlink>
      <w:r w:rsidR="004B069A" w:rsidRPr="00265F28">
        <w:rPr>
          <w:rStyle w:val="Hyperlink"/>
          <w:rFonts w:ascii="Arial" w:hAnsi="Arial" w:cs="Arial"/>
        </w:rPr>
        <w:t xml:space="preserve">. </w:t>
      </w:r>
      <w:r w:rsidR="00246179" w:rsidRPr="00265F28">
        <w:rPr>
          <w:rFonts w:ascii="Arial" w:hAnsi="Arial" w:cs="Arial"/>
        </w:rPr>
        <w:t>R</w:t>
      </w:r>
      <w:r w:rsidR="00295438" w:rsidRPr="00265F28">
        <w:rPr>
          <w:rFonts w:ascii="Arial" w:hAnsi="Arial" w:cs="Arial"/>
        </w:rPr>
        <w:t>eturn</w:t>
      </w:r>
      <w:r w:rsidR="00246179" w:rsidRPr="00265F28">
        <w:rPr>
          <w:rFonts w:ascii="Arial" w:hAnsi="Arial" w:cs="Arial"/>
        </w:rPr>
        <w:t xml:space="preserve"> of </w:t>
      </w:r>
      <w:r w:rsidR="0050260D" w:rsidRPr="00265F28">
        <w:rPr>
          <w:rFonts w:ascii="Arial" w:hAnsi="Arial" w:cs="Arial"/>
        </w:rPr>
        <w:t xml:space="preserve">Owners of Land </w:t>
      </w:r>
      <w:r w:rsidR="009F4451" w:rsidRPr="00265F28">
        <w:rPr>
          <w:rFonts w:ascii="Arial" w:hAnsi="Arial" w:cs="Arial"/>
        </w:rPr>
        <w:t>of one acre and upwards</w:t>
      </w:r>
      <w:r w:rsidR="00E77E88" w:rsidRPr="00265F28">
        <w:rPr>
          <w:rFonts w:ascii="Arial" w:hAnsi="Arial" w:cs="Arial"/>
        </w:rPr>
        <w:t xml:space="preserve"> </w:t>
      </w:r>
      <w:r w:rsidR="0050260D" w:rsidRPr="00265F28">
        <w:rPr>
          <w:rFonts w:ascii="Arial" w:hAnsi="Arial" w:cs="Arial"/>
        </w:rPr>
        <w:t>1873</w:t>
      </w:r>
      <w:r w:rsidR="00E77E88" w:rsidRPr="00265F28">
        <w:rPr>
          <w:rFonts w:ascii="Arial" w:hAnsi="Arial" w:cs="Arial"/>
        </w:rPr>
        <w:t xml:space="preserve">, </w:t>
      </w:r>
      <w:r w:rsidR="00E732B6" w:rsidRPr="00265F28">
        <w:rPr>
          <w:rFonts w:ascii="Arial" w:hAnsi="Arial" w:cs="Arial"/>
        </w:rPr>
        <w:t>(</w:t>
      </w:r>
      <w:r w:rsidR="0048407A" w:rsidRPr="00265F28">
        <w:rPr>
          <w:rFonts w:ascii="Arial" w:hAnsi="Arial" w:cs="Arial"/>
        </w:rPr>
        <w:t>contain</w:t>
      </w:r>
      <w:r w:rsidR="00E732B6" w:rsidRPr="00265F28">
        <w:rPr>
          <w:rFonts w:ascii="Arial" w:hAnsi="Arial" w:cs="Arial"/>
        </w:rPr>
        <w:t xml:space="preserve">s </w:t>
      </w:r>
      <w:r w:rsidR="006902C9" w:rsidRPr="00265F28">
        <w:rPr>
          <w:rFonts w:ascii="Arial" w:hAnsi="Arial" w:cs="Arial"/>
        </w:rPr>
        <w:t xml:space="preserve">name, acres, parish) </w:t>
      </w:r>
      <w:r w:rsidR="00295438" w:rsidRPr="00265F28">
        <w:rPr>
          <w:rFonts w:ascii="Arial" w:hAnsi="Arial" w:cs="Arial"/>
        </w:rPr>
        <w:t>can be found o</w:t>
      </w:r>
      <w:r w:rsidR="00617F20" w:rsidRPr="00265F28">
        <w:rPr>
          <w:rFonts w:ascii="Arial" w:hAnsi="Arial" w:cs="Arial"/>
        </w:rPr>
        <w:t>n Google Books</w:t>
      </w:r>
      <w:r w:rsidR="00883B76" w:rsidRPr="00265F28">
        <w:rPr>
          <w:rFonts w:ascii="Arial" w:hAnsi="Arial" w:cs="Arial"/>
        </w:rPr>
        <w:t>,</w:t>
      </w:r>
      <w:r w:rsidR="0050260D" w:rsidRPr="00265F28">
        <w:rPr>
          <w:rFonts w:ascii="Arial" w:hAnsi="Arial" w:cs="Arial"/>
        </w:rPr>
        <w:t xml:space="preserve"> Suffolk </w:t>
      </w:r>
      <w:r w:rsidR="00C26C79" w:rsidRPr="00265F28">
        <w:rPr>
          <w:rFonts w:ascii="Arial" w:hAnsi="Arial" w:cs="Arial"/>
        </w:rPr>
        <w:t>is in volume tw</w:t>
      </w:r>
      <w:r w:rsidR="004C04DC" w:rsidRPr="00265F28">
        <w:rPr>
          <w:rFonts w:ascii="Arial" w:hAnsi="Arial" w:cs="Arial"/>
        </w:rPr>
        <w:t>o.</w:t>
      </w:r>
      <w:r w:rsidR="005366CC" w:rsidRPr="00265F28">
        <w:rPr>
          <w:rFonts w:ascii="Arial" w:hAnsi="Arial" w:cs="Arial"/>
        </w:rPr>
        <w:t xml:space="preserve"> </w:t>
      </w:r>
      <w:r w:rsidR="00E77E88" w:rsidRPr="00265F28">
        <w:rPr>
          <w:rFonts w:ascii="Arial" w:hAnsi="Arial" w:cs="Arial"/>
        </w:rPr>
        <w:t>Bateman</w:t>
      </w:r>
      <w:r w:rsidR="00E61FA3" w:rsidRPr="00265F28">
        <w:rPr>
          <w:rFonts w:ascii="Arial" w:hAnsi="Arial" w:cs="Arial"/>
        </w:rPr>
        <w:t>’</w:t>
      </w:r>
      <w:r w:rsidR="00E77E88" w:rsidRPr="00265F28">
        <w:rPr>
          <w:rFonts w:ascii="Arial" w:hAnsi="Arial" w:cs="Arial"/>
        </w:rPr>
        <w:t xml:space="preserve">s </w:t>
      </w:r>
      <w:r w:rsidR="00E61FA3" w:rsidRPr="00265F28">
        <w:rPr>
          <w:rFonts w:ascii="Arial" w:hAnsi="Arial" w:cs="Arial"/>
          <w:i/>
          <w:iCs/>
        </w:rPr>
        <w:t>Great Landowners</w:t>
      </w:r>
      <w:r w:rsidR="00420995" w:rsidRPr="00265F28">
        <w:rPr>
          <w:rFonts w:ascii="Arial" w:hAnsi="Arial" w:cs="Arial"/>
          <w:i/>
          <w:iCs/>
        </w:rPr>
        <w:t xml:space="preserve"> </w:t>
      </w:r>
      <w:r w:rsidR="00A812F0" w:rsidRPr="00265F28">
        <w:rPr>
          <w:rFonts w:ascii="Arial" w:hAnsi="Arial" w:cs="Arial"/>
        </w:rPr>
        <w:t>(Google Books and SRO/L/I/B)</w:t>
      </w:r>
      <w:r w:rsidR="00A812F0" w:rsidRPr="00265F28">
        <w:rPr>
          <w:rFonts w:ascii="Arial" w:hAnsi="Arial" w:cs="Arial"/>
          <w:i/>
          <w:iCs/>
        </w:rPr>
        <w:t xml:space="preserve"> </w:t>
      </w:r>
      <w:r w:rsidR="00E61FA3" w:rsidRPr="00265F28">
        <w:rPr>
          <w:rFonts w:ascii="Arial" w:hAnsi="Arial" w:cs="Arial"/>
        </w:rPr>
        <w:t xml:space="preserve">is a digest of </w:t>
      </w:r>
      <w:r w:rsidR="00BE0252" w:rsidRPr="00265F28">
        <w:rPr>
          <w:rFonts w:ascii="Arial" w:hAnsi="Arial" w:cs="Arial"/>
        </w:rPr>
        <w:t>owners of land above two thousand acres</w:t>
      </w:r>
      <w:r w:rsidR="00420995" w:rsidRPr="00265F28">
        <w:rPr>
          <w:rFonts w:ascii="Arial" w:hAnsi="Arial" w:cs="Arial"/>
        </w:rPr>
        <w:t xml:space="preserve">, </w:t>
      </w:r>
      <w:r w:rsidR="00BE0252" w:rsidRPr="00265F28">
        <w:rPr>
          <w:rFonts w:ascii="Arial" w:hAnsi="Arial" w:cs="Arial"/>
        </w:rPr>
        <w:t>includ</w:t>
      </w:r>
      <w:r w:rsidR="00420995" w:rsidRPr="00265F28">
        <w:rPr>
          <w:rFonts w:ascii="Arial" w:hAnsi="Arial" w:cs="Arial"/>
        </w:rPr>
        <w:t>ing</w:t>
      </w:r>
      <w:r w:rsidR="00BE0252" w:rsidRPr="00265F28">
        <w:rPr>
          <w:rFonts w:ascii="Arial" w:hAnsi="Arial" w:cs="Arial"/>
        </w:rPr>
        <w:t xml:space="preserve"> </w:t>
      </w:r>
      <w:r w:rsidR="006E3DEF" w:rsidRPr="00265F28">
        <w:rPr>
          <w:rFonts w:ascii="Arial" w:hAnsi="Arial" w:cs="Arial"/>
        </w:rPr>
        <w:t>names, acres, county,</w:t>
      </w:r>
      <w:r w:rsidR="00420995" w:rsidRPr="00265F28">
        <w:rPr>
          <w:rFonts w:ascii="Arial" w:hAnsi="Arial" w:cs="Arial"/>
        </w:rPr>
        <w:t xml:space="preserve"> and</w:t>
      </w:r>
      <w:r w:rsidR="00BE0252" w:rsidRPr="00265F28">
        <w:rPr>
          <w:rFonts w:ascii="Arial" w:hAnsi="Arial" w:cs="Arial"/>
        </w:rPr>
        <w:t xml:space="preserve"> biographical </w:t>
      </w:r>
      <w:r w:rsidR="00420995" w:rsidRPr="00265F28">
        <w:rPr>
          <w:rFonts w:ascii="Arial" w:hAnsi="Arial" w:cs="Arial"/>
        </w:rPr>
        <w:t>detail.</w:t>
      </w:r>
      <w:r w:rsidR="00E364D1" w:rsidRPr="00265F28">
        <w:rPr>
          <w:rStyle w:val="FootnoteReference"/>
          <w:rFonts w:ascii="Arial" w:hAnsi="Arial" w:cs="Arial"/>
        </w:rPr>
        <w:footnoteReference w:id="132"/>
      </w:r>
      <w:r w:rsidR="00A642B4" w:rsidRPr="00265F28">
        <w:rPr>
          <w:rFonts w:ascii="Arial" w:hAnsi="Arial" w:cs="Arial"/>
        </w:rPr>
        <w:t xml:space="preserve"> </w:t>
      </w:r>
      <w:r w:rsidR="005366CC" w:rsidRPr="00265F28">
        <w:rPr>
          <w:rFonts w:ascii="Arial" w:hAnsi="Arial" w:cs="Arial"/>
        </w:rPr>
        <w:t>A</w:t>
      </w:r>
      <w:r w:rsidR="004B6A00" w:rsidRPr="00265F28">
        <w:rPr>
          <w:rFonts w:ascii="Arial" w:hAnsi="Arial" w:cs="Arial"/>
        </w:rPr>
        <w:t>ll are</w:t>
      </w:r>
      <w:r w:rsidR="005366CC" w:rsidRPr="00265F28">
        <w:rPr>
          <w:rFonts w:ascii="Arial" w:hAnsi="Arial" w:cs="Arial"/>
        </w:rPr>
        <w:t xml:space="preserve"> </w:t>
      </w:r>
      <w:r w:rsidR="001820FE" w:rsidRPr="00265F28">
        <w:rPr>
          <w:rFonts w:ascii="Arial" w:hAnsi="Arial" w:cs="Arial"/>
        </w:rPr>
        <w:t xml:space="preserve">also </w:t>
      </w:r>
      <w:r w:rsidR="005366CC" w:rsidRPr="00265F28">
        <w:rPr>
          <w:rFonts w:ascii="Arial" w:hAnsi="Arial" w:cs="Arial"/>
        </w:rPr>
        <w:t>available by</w:t>
      </w:r>
      <w:r w:rsidR="00617F20" w:rsidRPr="00265F28">
        <w:rPr>
          <w:rFonts w:ascii="Arial" w:hAnsi="Arial" w:cs="Arial"/>
        </w:rPr>
        <w:t xml:space="preserve"> </w:t>
      </w:r>
      <w:r w:rsidR="004471A7" w:rsidRPr="00265F28">
        <w:rPr>
          <w:rFonts w:ascii="Arial" w:hAnsi="Arial" w:cs="Arial"/>
        </w:rPr>
        <w:t xml:space="preserve">personal </w:t>
      </w:r>
      <w:r w:rsidR="005366CC" w:rsidRPr="00265F28">
        <w:rPr>
          <w:rFonts w:ascii="Arial" w:hAnsi="Arial" w:cs="Arial"/>
        </w:rPr>
        <w:t>s</w:t>
      </w:r>
      <w:r w:rsidR="00430481" w:rsidRPr="00265F28">
        <w:rPr>
          <w:rFonts w:ascii="Arial" w:hAnsi="Arial" w:cs="Arial"/>
        </w:rPr>
        <w:t>ubscri</w:t>
      </w:r>
      <w:r w:rsidR="005366CC" w:rsidRPr="00265F28">
        <w:rPr>
          <w:rFonts w:ascii="Arial" w:hAnsi="Arial" w:cs="Arial"/>
        </w:rPr>
        <w:t>ption</w:t>
      </w:r>
      <w:r w:rsidR="00430481" w:rsidRPr="00265F28">
        <w:rPr>
          <w:rFonts w:ascii="Arial" w:hAnsi="Arial" w:cs="Arial"/>
        </w:rPr>
        <w:t xml:space="preserve"> to a</w:t>
      </w:r>
      <w:r w:rsidR="000C2AA8" w:rsidRPr="00265F28">
        <w:rPr>
          <w:rFonts w:ascii="Arial" w:hAnsi="Arial" w:cs="Arial"/>
        </w:rPr>
        <w:t>n online</w:t>
      </w:r>
      <w:r w:rsidR="00430481" w:rsidRPr="00265F28">
        <w:rPr>
          <w:rFonts w:ascii="Arial" w:hAnsi="Arial" w:cs="Arial"/>
        </w:rPr>
        <w:t xml:space="preserve"> genealogy</w:t>
      </w:r>
      <w:r w:rsidR="000C2AA8" w:rsidRPr="00265F28">
        <w:rPr>
          <w:rFonts w:ascii="Arial" w:hAnsi="Arial" w:cs="Arial"/>
        </w:rPr>
        <w:t xml:space="preserve"> service.</w:t>
      </w:r>
    </w:p>
    <w:p w14:paraId="72563EE5" w14:textId="24D073D0" w:rsidR="00684627" w:rsidRPr="00265F28" w:rsidRDefault="00006A42" w:rsidP="004B6A89">
      <w:pPr>
        <w:jc w:val="both"/>
        <w:rPr>
          <w:rFonts w:ascii="Arial" w:hAnsi="Arial" w:cs="Arial"/>
        </w:rPr>
      </w:pPr>
      <w:r w:rsidRPr="00265F28">
        <w:rPr>
          <w:rFonts w:ascii="Arial" w:hAnsi="Arial" w:cs="Arial"/>
        </w:rPr>
        <w:t xml:space="preserve">Official statistics can be </w:t>
      </w:r>
      <w:r w:rsidR="009C6B7C" w:rsidRPr="00265F28">
        <w:rPr>
          <w:rFonts w:ascii="Arial" w:hAnsi="Arial" w:cs="Arial"/>
        </w:rPr>
        <w:t xml:space="preserve">variously </w:t>
      </w:r>
      <w:r w:rsidR="00351A81" w:rsidRPr="00265F28">
        <w:rPr>
          <w:rFonts w:ascii="Arial" w:hAnsi="Arial" w:cs="Arial"/>
        </w:rPr>
        <w:t>employed</w:t>
      </w:r>
      <w:r w:rsidR="00FB72A1" w:rsidRPr="00265F28">
        <w:rPr>
          <w:rFonts w:ascii="Arial" w:hAnsi="Arial" w:cs="Arial"/>
        </w:rPr>
        <w:t xml:space="preserve">. </w:t>
      </w:r>
      <w:r w:rsidR="00C77394" w:rsidRPr="00265F28">
        <w:rPr>
          <w:rFonts w:ascii="Arial" w:hAnsi="Arial" w:cs="Arial"/>
        </w:rPr>
        <w:t>Wade Martins</w:t>
      </w:r>
      <w:r w:rsidR="009C6B7C" w:rsidRPr="00265F28">
        <w:rPr>
          <w:rFonts w:ascii="Arial" w:hAnsi="Arial" w:cs="Arial"/>
        </w:rPr>
        <w:t xml:space="preserve"> </w:t>
      </w:r>
      <w:r w:rsidR="006A468E" w:rsidRPr="00265F28">
        <w:rPr>
          <w:rFonts w:ascii="Arial" w:hAnsi="Arial" w:cs="Arial"/>
        </w:rPr>
        <w:t xml:space="preserve">combines </w:t>
      </w:r>
      <w:r w:rsidR="00C77394" w:rsidRPr="00265F28">
        <w:rPr>
          <w:rFonts w:ascii="Arial" w:hAnsi="Arial" w:cs="Arial"/>
        </w:rPr>
        <w:t xml:space="preserve">official statistics </w:t>
      </w:r>
      <w:r w:rsidR="00711D98" w:rsidRPr="00265F28">
        <w:rPr>
          <w:rFonts w:ascii="Arial" w:hAnsi="Arial" w:cs="Arial"/>
        </w:rPr>
        <w:t xml:space="preserve">at </w:t>
      </w:r>
      <w:r w:rsidR="005013A7" w:rsidRPr="00265F28">
        <w:rPr>
          <w:rFonts w:ascii="Arial" w:hAnsi="Arial" w:cs="Arial"/>
        </w:rPr>
        <w:t xml:space="preserve">the </w:t>
      </w:r>
      <w:r w:rsidR="00711D98" w:rsidRPr="00265F28">
        <w:rPr>
          <w:rFonts w:ascii="Arial" w:hAnsi="Arial" w:cs="Arial"/>
        </w:rPr>
        <w:t>county scale</w:t>
      </w:r>
      <w:r w:rsidR="002129C5" w:rsidRPr="00265F28">
        <w:rPr>
          <w:rFonts w:ascii="Arial" w:hAnsi="Arial" w:cs="Arial"/>
        </w:rPr>
        <w:t>, w</w:t>
      </w:r>
      <w:r w:rsidR="00FB72A1" w:rsidRPr="00265F28">
        <w:rPr>
          <w:rFonts w:ascii="Arial" w:hAnsi="Arial" w:cs="Arial"/>
        </w:rPr>
        <w:t xml:space="preserve">hile </w:t>
      </w:r>
      <w:r w:rsidR="00986733" w:rsidRPr="00265F28">
        <w:rPr>
          <w:rFonts w:ascii="Arial" w:hAnsi="Arial" w:cs="Arial"/>
        </w:rPr>
        <w:t>D.A. Hamilton</w:t>
      </w:r>
      <w:r w:rsidR="00C1403B" w:rsidRPr="00265F28">
        <w:rPr>
          <w:rFonts w:ascii="Arial" w:hAnsi="Arial" w:cs="Arial"/>
        </w:rPr>
        <w:t xml:space="preserve"> </w:t>
      </w:r>
      <w:r w:rsidR="005013A7" w:rsidRPr="00265F28">
        <w:rPr>
          <w:rFonts w:ascii="Arial" w:hAnsi="Arial" w:cs="Arial"/>
        </w:rPr>
        <w:t>applies the</w:t>
      </w:r>
      <w:r w:rsidR="00D22710" w:rsidRPr="00265F28">
        <w:rPr>
          <w:rFonts w:ascii="Arial" w:hAnsi="Arial" w:cs="Arial"/>
        </w:rPr>
        <w:t xml:space="preserve"> </w:t>
      </w:r>
      <w:r w:rsidR="00190505" w:rsidRPr="00265F28">
        <w:rPr>
          <w:rFonts w:ascii="Arial" w:hAnsi="Arial" w:cs="Arial"/>
        </w:rPr>
        <w:t xml:space="preserve">same </w:t>
      </w:r>
      <w:r w:rsidR="00C1403B" w:rsidRPr="00265F28">
        <w:rPr>
          <w:rFonts w:ascii="Arial" w:hAnsi="Arial" w:cs="Arial"/>
        </w:rPr>
        <w:t>type of data</w:t>
      </w:r>
      <w:r w:rsidR="001E7940" w:rsidRPr="00265F28">
        <w:rPr>
          <w:rFonts w:ascii="Arial" w:hAnsi="Arial" w:cs="Arial"/>
        </w:rPr>
        <w:t xml:space="preserve"> (enclosure</w:t>
      </w:r>
      <w:r w:rsidR="0001309A" w:rsidRPr="00265F28">
        <w:rPr>
          <w:rFonts w:ascii="Arial" w:hAnsi="Arial" w:cs="Arial"/>
        </w:rPr>
        <w:t xml:space="preserve">s/tithes/census) </w:t>
      </w:r>
      <w:r w:rsidR="005013A7" w:rsidRPr="00265F28">
        <w:rPr>
          <w:rFonts w:ascii="Arial" w:hAnsi="Arial" w:cs="Arial"/>
        </w:rPr>
        <w:t>to</w:t>
      </w:r>
      <w:r w:rsidR="00C53C94" w:rsidRPr="00265F28">
        <w:rPr>
          <w:rFonts w:ascii="Arial" w:hAnsi="Arial" w:cs="Arial"/>
        </w:rPr>
        <w:t xml:space="preserve"> </w:t>
      </w:r>
      <w:r w:rsidR="00C1403B" w:rsidRPr="00265F28">
        <w:rPr>
          <w:rFonts w:ascii="Arial" w:hAnsi="Arial" w:cs="Arial"/>
        </w:rPr>
        <w:lastRenderedPageBreak/>
        <w:t xml:space="preserve">a single </w:t>
      </w:r>
      <w:r w:rsidR="008C37E6" w:rsidRPr="00265F28">
        <w:rPr>
          <w:rFonts w:ascii="Arial" w:hAnsi="Arial" w:cs="Arial"/>
        </w:rPr>
        <w:t xml:space="preserve">Suffolk </w:t>
      </w:r>
      <w:r w:rsidR="00C1403B" w:rsidRPr="00265F28">
        <w:rPr>
          <w:rFonts w:ascii="Arial" w:hAnsi="Arial" w:cs="Arial"/>
        </w:rPr>
        <w:t>village location</w:t>
      </w:r>
      <w:r w:rsidRPr="00265F28">
        <w:rPr>
          <w:rFonts w:ascii="Arial" w:hAnsi="Arial" w:cs="Arial"/>
        </w:rPr>
        <w:t>.</w:t>
      </w:r>
      <w:r w:rsidR="002129C5" w:rsidRPr="00265F28">
        <w:rPr>
          <w:rStyle w:val="FootnoteReference"/>
          <w:rFonts w:ascii="Arial" w:hAnsi="Arial" w:cs="Arial"/>
        </w:rPr>
        <w:footnoteReference w:id="133"/>
      </w:r>
      <w:r w:rsidR="00A25B0F" w:rsidRPr="00265F28">
        <w:rPr>
          <w:rFonts w:ascii="Arial" w:hAnsi="Arial" w:cs="Arial"/>
        </w:rPr>
        <w:t xml:space="preserve"> </w:t>
      </w:r>
      <w:r w:rsidR="00482C41" w:rsidRPr="00265F28">
        <w:rPr>
          <w:rFonts w:ascii="Arial" w:hAnsi="Arial" w:cs="Arial"/>
        </w:rPr>
        <w:t xml:space="preserve">Roger </w:t>
      </w:r>
      <w:r w:rsidR="007B1136" w:rsidRPr="00265F28">
        <w:rPr>
          <w:rFonts w:ascii="Arial" w:hAnsi="Arial" w:cs="Arial"/>
        </w:rPr>
        <w:t>Kain</w:t>
      </w:r>
      <w:r w:rsidR="00482C41" w:rsidRPr="00265F28">
        <w:rPr>
          <w:rFonts w:ascii="Arial" w:hAnsi="Arial" w:cs="Arial"/>
        </w:rPr>
        <w:t xml:space="preserve"> </w:t>
      </w:r>
      <w:r w:rsidR="00B23829" w:rsidRPr="00265F28">
        <w:rPr>
          <w:rFonts w:ascii="Arial" w:hAnsi="Arial" w:cs="Arial"/>
        </w:rPr>
        <w:t xml:space="preserve">and </w:t>
      </w:r>
      <w:r w:rsidR="00AC23E7" w:rsidRPr="00265F28">
        <w:rPr>
          <w:rFonts w:ascii="Arial" w:hAnsi="Arial" w:cs="Arial"/>
        </w:rPr>
        <w:t>the Univer</w:t>
      </w:r>
      <w:r w:rsidR="004964AD" w:rsidRPr="00265F28">
        <w:rPr>
          <w:rFonts w:ascii="Arial" w:hAnsi="Arial" w:cs="Arial"/>
        </w:rPr>
        <w:t>sity College London team</w:t>
      </w:r>
      <w:r w:rsidR="00B23829" w:rsidRPr="00265F28">
        <w:rPr>
          <w:rFonts w:ascii="Arial" w:hAnsi="Arial" w:cs="Arial"/>
        </w:rPr>
        <w:t xml:space="preserve"> </w:t>
      </w:r>
      <w:r w:rsidR="00B327A2" w:rsidRPr="00265F28">
        <w:rPr>
          <w:rFonts w:ascii="Arial" w:hAnsi="Arial" w:cs="Arial"/>
        </w:rPr>
        <w:t xml:space="preserve">have produced </w:t>
      </w:r>
      <w:r w:rsidR="006E1674" w:rsidRPr="00265F28">
        <w:rPr>
          <w:rFonts w:ascii="Arial" w:hAnsi="Arial" w:cs="Arial"/>
        </w:rPr>
        <w:t xml:space="preserve">a monumental </w:t>
      </w:r>
      <w:r w:rsidR="00A829A0" w:rsidRPr="00265F28">
        <w:rPr>
          <w:rFonts w:ascii="Arial" w:hAnsi="Arial" w:cs="Arial"/>
        </w:rPr>
        <w:t>standard reference</w:t>
      </w:r>
      <w:r w:rsidR="00B327A2" w:rsidRPr="00265F28">
        <w:rPr>
          <w:rFonts w:ascii="Arial" w:hAnsi="Arial" w:cs="Arial"/>
        </w:rPr>
        <w:t xml:space="preserve"> catalogue</w:t>
      </w:r>
      <w:r w:rsidR="006E1674" w:rsidRPr="00265F28">
        <w:rPr>
          <w:rFonts w:ascii="Arial" w:hAnsi="Arial" w:cs="Arial"/>
        </w:rPr>
        <w:t xml:space="preserve"> </w:t>
      </w:r>
      <w:r w:rsidR="00B327A2" w:rsidRPr="00265F28">
        <w:rPr>
          <w:rFonts w:ascii="Arial" w:hAnsi="Arial" w:cs="Arial"/>
        </w:rPr>
        <w:t>of Tithe Maps and Schedules</w:t>
      </w:r>
      <w:r w:rsidR="00B44A5F" w:rsidRPr="00265F28">
        <w:rPr>
          <w:rFonts w:ascii="Arial" w:hAnsi="Arial" w:cs="Arial"/>
        </w:rPr>
        <w:t>.</w:t>
      </w:r>
      <w:r w:rsidR="00B23829" w:rsidRPr="00265F28">
        <w:rPr>
          <w:rStyle w:val="FootnoteReference"/>
          <w:rFonts w:ascii="Arial" w:hAnsi="Arial" w:cs="Arial"/>
        </w:rPr>
        <w:footnoteReference w:id="134"/>
      </w:r>
      <w:r w:rsidR="00960027" w:rsidRPr="00265F28">
        <w:rPr>
          <w:rFonts w:ascii="Arial" w:hAnsi="Arial" w:cs="Arial"/>
        </w:rPr>
        <w:t xml:space="preserve"> </w:t>
      </w:r>
    </w:p>
    <w:p w14:paraId="169D31A6" w14:textId="0D238B4E" w:rsidR="00BC4BB7" w:rsidRPr="00265F28" w:rsidRDefault="00BC4BB7" w:rsidP="004B6A89">
      <w:pPr>
        <w:pStyle w:val="ListParagraph"/>
        <w:ind w:left="0"/>
        <w:jc w:val="both"/>
        <w:rPr>
          <w:rFonts w:ascii="Arial" w:hAnsi="Arial" w:cs="Arial"/>
          <w:i/>
          <w:iCs/>
        </w:rPr>
      </w:pPr>
      <w:r w:rsidRPr="00265F28">
        <w:rPr>
          <w:rFonts w:ascii="Arial" w:hAnsi="Arial" w:cs="Arial"/>
          <w:i/>
          <w:iCs/>
        </w:rPr>
        <w:t>Royal Commission</w:t>
      </w:r>
      <w:r w:rsidR="0095309A" w:rsidRPr="00265F28">
        <w:rPr>
          <w:rFonts w:ascii="Arial" w:hAnsi="Arial" w:cs="Arial"/>
          <w:i/>
          <w:iCs/>
        </w:rPr>
        <w:t xml:space="preserve"> and </w:t>
      </w:r>
      <w:r w:rsidR="006E10FD" w:rsidRPr="00265F28">
        <w:rPr>
          <w:rFonts w:ascii="Arial" w:hAnsi="Arial" w:cs="Arial"/>
          <w:i/>
          <w:iCs/>
        </w:rPr>
        <w:t>Select Committee</w:t>
      </w:r>
      <w:r w:rsidRPr="00265F28">
        <w:rPr>
          <w:rFonts w:ascii="Arial" w:hAnsi="Arial" w:cs="Arial"/>
          <w:i/>
          <w:iCs/>
        </w:rPr>
        <w:t xml:space="preserve"> Evidence and Reports.</w:t>
      </w:r>
    </w:p>
    <w:p w14:paraId="7FAA8F0C" w14:textId="6776E602" w:rsidR="00110D8F" w:rsidRPr="00265F28" w:rsidRDefault="00E94D2B" w:rsidP="004B6A89">
      <w:pPr>
        <w:jc w:val="both"/>
        <w:rPr>
          <w:rFonts w:ascii="Arial" w:hAnsi="Arial" w:cs="Arial"/>
        </w:rPr>
      </w:pPr>
      <w:r w:rsidRPr="00265F28">
        <w:rPr>
          <w:rFonts w:ascii="Arial" w:hAnsi="Arial" w:cs="Arial"/>
        </w:rPr>
        <w:t>V</w:t>
      </w:r>
      <w:r w:rsidR="003C6399" w:rsidRPr="00265F28">
        <w:rPr>
          <w:rFonts w:ascii="Arial" w:hAnsi="Arial" w:cs="Arial"/>
        </w:rPr>
        <w:t xml:space="preserve">erbatim </w:t>
      </w:r>
      <w:r w:rsidR="006A383E" w:rsidRPr="00265F28">
        <w:rPr>
          <w:rFonts w:ascii="Arial" w:hAnsi="Arial" w:cs="Arial"/>
        </w:rPr>
        <w:t>reports of Suffolk farmers</w:t>
      </w:r>
      <w:r w:rsidRPr="00265F28">
        <w:rPr>
          <w:rFonts w:ascii="Arial" w:hAnsi="Arial" w:cs="Arial"/>
        </w:rPr>
        <w:t xml:space="preserve"> in </w:t>
      </w:r>
      <w:r w:rsidR="00EC747E" w:rsidRPr="00265F28">
        <w:rPr>
          <w:rFonts w:ascii="Arial" w:hAnsi="Arial" w:cs="Arial"/>
        </w:rPr>
        <w:t xml:space="preserve">these </w:t>
      </w:r>
      <w:r w:rsidRPr="00265F28">
        <w:rPr>
          <w:rFonts w:ascii="Arial" w:hAnsi="Arial" w:cs="Arial"/>
        </w:rPr>
        <w:t>two types of Parliamentary Papers</w:t>
      </w:r>
      <w:r w:rsidR="005A4B08" w:rsidRPr="00265F28">
        <w:rPr>
          <w:rFonts w:ascii="Arial" w:hAnsi="Arial" w:cs="Arial"/>
        </w:rPr>
        <w:t xml:space="preserve"> </w:t>
      </w:r>
      <w:r w:rsidR="00286FC6" w:rsidRPr="00265F28">
        <w:rPr>
          <w:rFonts w:ascii="Arial" w:hAnsi="Arial" w:cs="Arial"/>
        </w:rPr>
        <w:t>are stored in</w:t>
      </w:r>
      <w:r w:rsidR="00FD0D22" w:rsidRPr="00265F28">
        <w:rPr>
          <w:rFonts w:ascii="Arial" w:hAnsi="Arial" w:cs="Arial"/>
        </w:rPr>
        <w:t xml:space="preserve"> </w:t>
      </w:r>
      <w:r w:rsidR="006D226F" w:rsidRPr="00265F28">
        <w:rPr>
          <w:rFonts w:ascii="Arial" w:hAnsi="Arial" w:cs="Arial"/>
        </w:rPr>
        <w:t>the</w:t>
      </w:r>
      <w:r w:rsidR="005A41F7" w:rsidRPr="00265F28">
        <w:rPr>
          <w:rFonts w:ascii="Arial" w:hAnsi="Arial" w:cs="Arial"/>
        </w:rPr>
        <w:t xml:space="preserve"> </w:t>
      </w:r>
      <w:hyperlink r:id="rId32" w:history="1">
        <w:r w:rsidR="00387574" w:rsidRPr="00265F28">
          <w:rPr>
            <w:rStyle w:val="Hyperlink"/>
            <w:rFonts w:ascii="Arial" w:hAnsi="Arial" w:cs="Arial"/>
          </w:rPr>
          <w:t>Parliamentary Papers - Parliament Archives</w:t>
        </w:r>
      </w:hyperlink>
      <w:r w:rsidR="005A41F7" w:rsidRPr="00265F28">
        <w:rPr>
          <w:rFonts w:ascii="Arial" w:hAnsi="Arial" w:cs="Arial"/>
        </w:rPr>
        <w:t xml:space="preserve"> website</w:t>
      </w:r>
      <w:r w:rsidR="00BF4AB9" w:rsidRPr="00265F28">
        <w:rPr>
          <w:rFonts w:ascii="Arial" w:hAnsi="Arial" w:cs="Arial"/>
        </w:rPr>
        <w:t xml:space="preserve">, </w:t>
      </w:r>
      <w:r w:rsidR="009F3910" w:rsidRPr="00265F28">
        <w:rPr>
          <w:rFonts w:ascii="Arial" w:hAnsi="Arial" w:cs="Arial"/>
        </w:rPr>
        <w:t>a “</w:t>
      </w:r>
      <w:r w:rsidR="00FD0D22" w:rsidRPr="00265F28">
        <w:rPr>
          <w:rFonts w:ascii="Arial" w:hAnsi="Arial" w:cs="Arial"/>
        </w:rPr>
        <w:t xml:space="preserve">subscription service available </w:t>
      </w:r>
      <w:r w:rsidR="006E18B6" w:rsidRPr="00265F28">
        <w:rPr>
          <w:rFonts w:ascii="Arial" w:hAnsi="Arial" w:cs="Arial"/>
        </w:rPr>
        <w:t>in universities and large reference libraries</w:t>
      </w:r>
      <w:r w:rsidR="009F3910" w:rsidRPr="00265F28">
        <w:rPr>
          <w:rFonts w:ascii="Arial" w:hAnsi="Arial" w:cs="Arial"/>
        </w:rPr>
        <w:t>”</w:t>
      </w:r>
      <w:r w:rsidR="006E18B6" w:rsidRPr="00265F28">
        <w:rPr>
          <w:rFonts w:ascii="Arial" w:hAnsi="Arial" w:cs="Arial"/>
        </w:rPr>
        <w:t>.</w:t>
      </w:r>
      <w:r w:rsidRPr="00265F28">
        <w:rPr>
          <w:rFonts w:ascii="Arial" w:hAnsi="Arial" w:cs="Arial"/>
        </w:rPr>
        <w:t xml:space="preserve"> </w:t>
      </w:r>
      <w:r w:rsidR="007C0FD9" w:rsidRPr="00265F28">
        <w:rPr>
          <w:rFonts w:ascii="Arial" w:hAnsi="Arial" w:cs="Arial"/>
        </w:rPr>
        <w:t>The m</w:t>
      </w:r>
      <w:r w:rsidR="004A1A47" w:rsidRPr="00265F28">
        <w:rPr>
          <w:rFonts w:ascii="Arial" w:hAnsi="Arial" w:cs="Arial"/>
        </w:rPr>
        <w:t xml:space="preserve">ost </w:t>
      </w:r>
      <w:r w:rsidR="007C0FD9" w:rsidRPr="00265F28">
        <w:rPr>
          <w:rFonts w:ascii="Arial" w:hAnsi="Arial" w:cs="Arial"/>
        </w:rPr>
        <w:t xml:space="preserve">relevant </w:t>
      </w:r>
      <w:r w:rsidR="004A1A47" w:rsidRPr="00265F28">
        <w:rPr>
          <w:rFonts w:ascii="Arial" w:hAnsi="Arial" w:cs="Arial"/>
        </w:rPr>
        <w:t xml:space="preserve">can be seen </w:t>
      </w:r>
      <w:r w:rsidR="00AC5149" w:rsidRPr="00265F28">
        <w:rPr>
          <w:rFonts w:ascii="Arial" w:hAnsi="Arial" w:cs="Arial"/>
        </w:rPr>
        <w:t xml:space="preserve">on paper </w:t>
      </w:r>
      <w:r w:rsidR="004A1A47" w:rsidRPr="00265F28">
        <w:rPr>
          <w:rFonts w:ascii="Arial" w:hAnsi="Arial" w:cs="Arial"/>
        </w:rPr>
        <w:t>at SRO</w:t>
      </w:r>
      <w:r w:rsidR="00BD7175" w:rsidRPr="00265F28">
        <w:rPr>
          <w:rFonts w:ascii="Arial" w:hAnsi="Arial" w:cs="Arial"/>
        </w:rPr>
        <w:t>/</w:t>
      </w:r>
      <w:r w:rsidR="00CC42A8" w:rsidRPr="00265F28">
        <w:rPr>
          <w:rFonts w:ascii="Arial" w:hAnsi="Arial" w:cs="Arial"/>
        </w:rPr>
        <w:t>I</w:t>
      </w:r>
      <w:r w:rsidR="00BD7175" w:rsidRPr="00265F28">
        <w:rPr>
          <w:rFonts w:ascii="Arial" w:hAnsi="Arial" w:cs="Arial"/>
        </w:rPr>
        <w:t>/</w:t>
      </w:r>
      <w:r w:rsidR="00827E01" w:rsidRPr="00265F28">
        <w:rPr>
          <w:rFonts w:ascii="Arial" w:hAnsi="Arial" w:cs="Arial"/>
        </w:rPr>
        <w:t xml:space="preserve">HD/2448/42 and </w:t>
      </w:r>
      <w:r w:rsidR="00BD7175" w:rsidRPr="00265F28">
        <w:rPr>
          <w:rFonts w:ascii="Arial" w:hAnsi="Arial" w:cs="Arial"/>
        </w:rPr>
        <w:t>SRO/</w:t>
      </w:r>
      <w:r w:rsidR="00827E01" w:rsidRPr="00265F28">
        <w:rPr>
          <w:rFonts w:ascii="Arial" w:hAnsi="Arial" w:cs="Arial"/>
        </w:rPr>
        <w:t>B</w:t>
      </w:r>
      <w:r w:rsidR="00BD7175" w:rsidRPr="00265F28">
        <w:rPr>
          <w:rFonts w:ascii="Arial" w:hAnsi="Arial" w:cs="Arial"/>
        </w:rPr>
        <w:t>/</w:t>
      </w:r>
      <w:r w:rsidR="00827E01" w:rsidRPr="00265F28">
        <w:rPr>
          <w:rFonts w:ascii="Arial" w:hAnsi="Arial" w:cs="Arial"/>
        </w:rPr>
        <w:t>HA507/8/3.</w:t>
      </w:r>
      <w:r w:rsidR="00EC747E" w:rsidRPr="00265F28">
        <w:rPr>
          <w:rFonts w:ascii="Arial" w:hAnsi="Arial" w:cs="Arial"/>
        </w:rPr>
        <w:t xml:space="preserve"> </w:t>
      </w:r>
      <w:r w:rsidR="005B1128" w:rsidRPr="00265F28">
        <w:rPr>
          <w:rFonts w:ascii="Arial" w:hAnsi="Arial" w:cs="Arial"/>
        </w:rPr>
        <w:t>The</w:t>
      </w:r>
      <w:r w:rsidR="00EA0491" w:rsidRPr="00265F28">
        <w:rPr>
          <w:rFonts w:ascii="Arial" w:hAnsi="Arial" w:cs="Arial"/>
        </w:rPr>
        <w:t>se</w:t>
      </w:r>
      <w:r w:rsidR="005B1128" w:rsidRPr="00265F28">
        <w:rPr>
          <w:rFonts w:ascii="Arial" w:hAnsi="Arial" w:cs="Arial"/>
        </w:rPr>
        <w:t xml:space="preserve"> are not systematic surveys</w:t>
      </w:r>
      <w:r w:rsidR="00196F97" w:rsidRPr="00265F28">
        <w:rPr>
          <w:rFonts w:ascii="Arial" w:hAnsi="Arial" w:cs="Arial"/>
        </w:rPr>
        <w:t xml:space="preserve"> and do not cover e</w:t>
      </w:r>
      <w:r w:rsidR="00471DA6" w:rsidRPr="00265F28">
        <w:rPr>
          <w:rFonts w:ascii="Arial" w:hAnsi="Arial" w:cs="Arial"/>
        </w:rPr>
        <w:t>ach</w:t>
      </w:r>
      <w:r w:rsidR="00196F97" w:rsidRPr="00265F28">
        <w:rPr>
          <w:rFonts w:ascii="Arial" w:hAnsi="Arial" w:cs="Arial"/>
        </w:rPr>
        <w:t xml:space="preserve"> Suffolk parish.</w:t>
      </w:r>
      <w:r w:rsidR="000F68B5" w:rsidRPr="00265F28">
        <w:rPr>
          <w:rFonts w:ascii="Arial" w:hAnsi="Arial" w:cs="Arial"/>
        </w:rPr>
        <w:t xml:space="preserve"> </w:t>
      </w:r>
      <w:r w:rsidR="00BE6928" w:rsidRPr="00265F28">
        <w:rPr>
          <w:rFonts w:ascii="Arial" w:hAnsi="Arial" w:cs="Arial"/>
        </w:rPr>
        <w:t>T</w:t>
      </w:r>
      <w:r w:rsidR="000F68B5" w:rsidRPr="00265F28">
        <w:rPr>
          <w:rFonts w:ascii="Arial" w:hAnsi="Arial" w:cs="Arial"/>
        </w:rPr>
        <w:t>he</w:t>
      </w:r>
      <w:r w:rsidR="00C420B3" w:rsidRPr="00265F28">
        <w:rPr>
          <w:rFonts w:ascii="Arial" w:hAnsi="Arial" w:cs="Arial"/>
        </w:rPr>
        <w:t xml:space="preserve"> following</w:t>
      </w:r>
      <w:r w:rsidR="000F68B5" w:rsidRPr="00265F28">
        <w:rPr>
          <w:rFonts w:ascii="Arial" w:hAnsi="Arial" w:cs="Arial"/>
        </w:rPr>
        <w:t xml:space="preserve"> </w:t>
      </w:r>
      <w:r w:rsidR="009D6121" w:rsidRPr="00265F28">
        <w:rPr>
          <w:rFonts w:ascii="Arial" w:hAnsi="Arial" w:cs="Arial"/>
        </w:rPr>
        <w:t>place</w:t>
      </w:r>
      <w:r w:rsidR="00615B2D">
        <w:rPr>
          <w:rFonts w:ascii="Arial" w:hAnsi="Arial" w:cs="Arial"/>
        </w:rPr>
        <w:t>-</w:t>
      </w:r>
      <w:r w:rsidR="009D6121" w:rsidRPr="00265F28">
        <w:rPr>
          <w:rFonts w:ascii="Arial" w:hAnsi="Arial" w:cs="Arial"/>
        </w:rPr>
        <w:t>specific</w:t>
      </w:r>
      <w:r w:rsidR="00E059A9" w:rsidRPr="00265F28">
        <w:rPr>
          <w:rFonts w:ascii="Arial" w:hAnsi="Arial" w:cs="Arial"/>
        </w:rPr>
        <w:t xml:space="preserve"> </w:t>
      </w:r>
      <w:r w:rsidR="00E059A9" w:rsidRPr="00265F28">
        <w:rPr>
          <w:rFonts w:ascii="Arial" w:hAnsi="Arial" w:cs="Arial"/>
          <w:i/>
          <w:iCs/>
        </w:rPr>
        <w:t>Parliamentary Papers</w:t>
      </w:r>
      <w:r w:rsidR="009D6121" w:rsidRPr="00265F28">
        <w:rPr>
          <w:rFonts w:ascii="Arial" w:hAnsi="Arial" w:cs="Arial"/>
        </w:rPr>
        <w:t xml:space="preserve"> are included in the source map</w:t>
      </w:r>
      <w:r w:rsidR="005423E9" w:rsidRPr="00265F28">
        <w:rPr>
          <w:rFonts w:ascii="Arial" w:hAnsi="Arial" w:cs="Arial"/>
        </w:rPr>
        <w:t>. Robert C Harvey and Robert B Harvey</w:t>
      </w:r>
      <w:r w:rsidR="00364B87" w:rsidRPr="00265F28">
        <w:rPr>
          <w:rFonts w:ascii="Arial" w:hAnsi="Arial" w:cs="Arial"/>
        </w:rPr>
        <w:t xml:space="preserve"> </w:t>
      </w:r>
      <w:r w:rsidR="005423E9" w:rsidRPr="00265F28">
        <w:rPr>
          <w:rFonts w:ascii="Arial" w:hAnsi="Arial" w:cs="Arial"/>
        </w:rPr>
        <w:t>of Harleston</w:t>
      </w:r>
      <w:r w:rsidR="000A6210" w:rsidRPr="00265F28">
        <w:rPr>
          <w:rFonts w:ascii="Arial" w:hAnsi="Arial" w:cs="Arial"/>
        </w:rPr>
        <w:t>,</w:t>
      </w:r>
      <w:r w:rsidR="00364B87" w:rsidRPr="00265F28">
        <w:rPr>
          <w:rFonts w:ascii="Arial" w:hAnsi="Arial" w:cs="Arial"/>
        </w:rPr>
        <w:t xml:space="preserve"> father and son,</w:t>
      </w:r>
      <w:r w:rsidR="000A6210" w:rsidRPr="00265F28">
        <w:rPr>
          <w:rFonts w:ascii="Arial" w:hAnsi="Arial" w:cs="Arial"/>
        </w:rPr>
        <w:t xml:space="preserve"> </w:t>
      </w:r>
      <w:r w:rsidR="00364B87" w:rsidRPr="00265F28">
        <w:rPr>
          <w:rFonts w:ascii="Arial" w:hAnsi="Arial" w:cs="Arial"/>
          <w:lang w:val="en-US"/>
        </w:rPr>
        <w:t>were</w:t>
      </w:r>
      <w:r w:rsidR="00DF0399" w:rsidRPr="00265F28">
        <w:rPr>
          <w:rFonts w:ascii="Arial" w:hAnsi="Arial" w:cs="Arial"/>
          <w:lang w:val="en-US"/>
        </w:rPr>
        <w:t xml:space="preserve"> both</w:t>
      </w:r>
      <w:r w:rsidR="00364B87" w:rsidRPr="00265F28">
        <w:rPr>
          <w:rFonts w:ascii="Arial" w:hAnsi="Arial" w:cs="Arial"/>
          <w:lang w:val="en-US"/>
        </w:rPr>
        <w:t xml:space="preserve"> deeply involved in farmers</w:t>
      </w:r>
      <w:r w:rsidR="005D402B" w:rsidRPr="00265F28">
        <w:rPr>
          <w:rFonts w:ascii="Arial" w:hAnsi="Arial" w:cs="Arial"/>
          <w:lang w:val="en-US"/>
        </w:rPr>
        <w:t>’</w:t>
      </w:r>
      <w:r w:rsidR="00364B87" w:rsidRPr="00265F28">
        <w:rPr>
          <w:rFonts w:ascii="Arial" w:hAnsi="Arial" w:cs="Arial"/>
          <w:lang w:val="en-US"/>
        </w:rPr>
        <w:t xml:space="preserve"> organisations,</w:t>
      </w:r>
      <w:r w:rsidR="000A6210" w:rsidRPr="00265F28">
        <w:rPr>
          <w:rFonts w:ascii="Arial" w:hAnsi="Arial" w:cs="Arial"/>
        </w:rPr>
        <w:t xml:space="preserve"> </w:t>
      </w:r>
      <w:r w:rsidR="00DF0399" w:rsidRPr="00265F28">
        <w:rPr>
          <w:rFonts w:ascii="Arial" w:hAnsi="Arial" w:cs="Arial"/>
        </w:rPr>
        <w:t xml:space="preserve">and gave </w:t>
      </w:r>
      <w:r w:rsidR="000A6210" w:rsidRPr="00265F28">
        <w:rPr>
          <w:rFonts w:ascii="Arial" w:hAnsi="Arial" w:cs="Arial"/>
        </w:rPr>
        <w:t>evidence</w:t>
      </w:r>
      <w:r w:rsidR="0029349B" w:rsidRPr="00265F28">
        <w:rPr>
          <w:rFonts w:ascii="Arial" w:hAnsi="Arial" w:cs="Arial"/>
        </w:rPr>
        <w:t xml:space="preserve"> in 18</w:t>
      </w:r>
      <w:r w:rsidR="00CD23CA" w:rsidRPr="00265F28">
        <w:rPr>
          <w:rFonts w:ascii="Arial" w:hAnsi="Arial" w:cs="Arial"/>
        </w:rPr>
        <w:t>21</w:t>
      </w:r>
      <w:r w:rsidR="0029349B" w:rsidRPr="00265F28">
        <w:rPr>
          <w:rFonts w:ascii="Arial" w:hAnsi="Arial" w:cs="Arial"/>
        </w:rPr>
        <w:t xml:space="preserve"> and </w:t>
      </w:r>
      <w:r w:rsidR="00BA5E7A" w:rsidRPr="00265F28">
        <w:rPr>
          <w:rFonts w:ascii="Arial" w:hAnsi="Arial" w:cs="Arial"/>
        </w:rPr>
        <w:t>1847,</w:t>
      </w:r>
      <w:r w:rsidR="0029349B" w:rsidRPr="00265F28">
        <w:rPr>
          <w:rFonts w:ascii="Arial" w:hAnsi="Arial" w:cs="Arial"/>
        </w:rPr>
        <w:t xml:space="preserve"> respectively</w:t>
      </w:r>
      <w:r w:rsidR="000B7D28" w:rsidRPr="00265F28">
        <w:rPr>
          <w:rFonts w:ascii="Arial" w:hAnsi="Arial" w:cs="Arial"/>
          <w:lang w:val="en-US"/>
        </w:rPr>
        <w:t>.</w:t>
      </w:r>
      <w:r w:rsidR="000B7D28" w:rsidRPr="00265F28">
        <w:rPr>
          <w:rStyle w:val="FootnoteReference"/>
          <w:rFonts w:ascii="Arial" w:hAnsi="Arial" w:cs="Arial"/>
          <w:lang w:val="en-US"/>
        </w:rPr>
        <w:footnoteReference w:id="135"/>
      </w:r>
      <w:r w:rsidR="00E01832" w:rsidRPr="00265F28">
        <w:rPr>
          <w:rFonts w:ascii="Arial" w:hAnsi="Arial" w:cs="Arial"/>
          <w:lang w:val="en-US"/>
        </w:rPr>
        <w:t xml:space="preserve"> </w:t>
      </w:r>
      <w:r w:rsidR="000B7D28" w:rsidRPr="00265F28">
        <w:rPr>
          <w:rStyle w:val="FootnoteReference"/>
          <w:rFonts w:ascii="Arial" w:hAnsi="Arial" w:cs="Arial"/>
          <w:lang w:val="en-US"/>
        </w:rPr>
        <w:footnoteReference w:id="136"/>
      </w:r>
      <w:r w:rsidR="001010FF" w:rsidRPr="00265F28">
        <w:rPr>
          <w:rFonts w:ascii="Arial" w:hAnsi="Arial" w:cs="Arial"/>
          <w:lang w:val="en-US"/>
        </w:rPr>
        <w:t xml:space="preserve"> </w:t>
      </w:r>
      <w:r w:rsidR="00E01832" w:rsidRPr="00265F28">
        <w:rPr>
          <w:rFonts w:ascii="Arial" w:hAnsi="Arial" w:cs="Arial"/>
          <w:lang w:val="en-US"/>
        </w:rPr>
        <w:t>[38]</w:t>
      </w:r>
      <w:r w:rsidR="000B7D28" w:rsidRPr="00265F28">
        <w:rPr>
          <w:rFonts w:ascii="Arial" w:hAnsi="Arial" w:cs="Arial"/>
          <w:lang w:val="en-US"/>
        </w:rPr>
        <w:t xml:space="preserve"> </w:t>
      </w:r>
      <w:r w:rsidR="00EB0A19" w:rsidRPr="00265F28">
        <w:rPr>
          <w:rFonts w:ascii="Arial" w:hAnsi="Arial" w:cs="Arial"/>
          <w:lang w:val="en-US"/>
        </w:rPr>
        <w:t>Robert Cooper</w:t>
      </w:r>
      <w:r w:rsidR="00797F70" w:rsidRPr="00265F28">
        <w:rPr>
          <w:rFonts w:ascii="Arial" w:hAnsi="Arial" w:cs="Arial"/>
          <w:lang w:val="en-US"/>
        </w:rPr>
        <w:t xml:space="preserve">, </w:t>
      </w:r>
      <w:r w:rsidR="004F3668" w:rsidRPr="00265F28">
        <w:rPr>
          <w:rFonts w:ascii="Arial" w:hAnsi="Arial" w:cs="Arial"/>
          <w:lang w:val="en-US"/>
        </w:rPr>
        <w:t>who</w:t>
      </w:r>
      <w:r w:rsidR="00797F70" w:rsidRPr="00265F28">
        <w:rPr>
          <w:rFonts w:ascii="Arial" w:hAnsi="Arial" w:cs="Arial"/>
          <w:lang w:val="en-US"/>
        </w:rPr>
        <w:t xml:space="preserve"> farme</w:t>
      </w:r>
      <w:r w:rsidR="004F3668" w:rsidRPr="00265F28">
        <w:rPr>
          <w:rFonts w:ascii="Arial" w:hAnsi="Arial" w:cs="Arial"/>
          <w:lang w:val="en-US"/>
        </w:rPr>
        <w:t>d more than</w:t>
      </w:r>
      <w:r w:rsidR="00797F70" w:rsidRPr="00265F28">
        <w:rPr>
          <w:rFonts w:ascii="Arial" w:hAnsi="Arial" w:cs="Arial"/>
          <w:lang w:val="en-US"/>
        </w:rPr>
        <w:t xml:space="preserve"> 1,000 acres in</w:t>
      </w:r>
      <w:r w:rsidR="00EB0A19" w:rsidRPr="00265F28">
        <w:rPr>
          <w:rFonts w:ascii="Arial" w:hAnsi="Arial" w:cs="Arial"/>
          <w:lang w:val="en-US"/>
        </w:rPr>
        <w:t xml:space="preserve"> Walberswick and Blythb</w:t>
      </w:r>
      <w:r w:rsidR="002C0972" w:rsidRPr="00265F28">
        <w:rPr>
          <w:rFonts w:ascii="Arial" w:hAnsi="Arial" w:cs="Arial"/>
          <w:lang w:val="en-US"/>
        </w:rPr>
        <w:t>ur</w:t>
      </w:r>
      <w:r w:rsidR="00EB0A19" w:rsidRPr="00265F28">
        <w:rPr>
          <w:rFonts w:ascii="Arial" w:hAnsi="Arial" w:cs="Arial"/>
          <w:lang w:val="en-US"/>
        </w:rPr>
        <w:t>gh</w:t>
      </w:r>
      <w:r w:rsidR="004F3668" w:rsidRPr="00265F28">
        <w:rPr>
          <w:rFonts w:ascii="Arial" w:hAnsi="Arial" w:cs="Arial"/>
          <w:lang w:val="en-US"/>
        </w:rPr>
        <w:t>,</w:t>
      </w:r>
      <w:r w:rsidR="00EB0A19" w:rsidRPr="00265F28">
        <w:rPr>
          <w:rFonts w:ascii="Arial" w:hAnsi="Arial" w:cs="Arial"/>
          <w:lang w:val="en-US"/>
        </w:rPr>
        <w:t xml:space="preserve"> </w:t>
      </w:r>
      <w:r w:rsidR="007E77C1" w:rsidRPr="00265F28">
        <w:rPr>
          <w:rFonts w:ascii="Arial" w:hAnsi="Arial" w:cs="Arial"/>
          <w:lang w:val="en-US"/>
        </w:rPr>
        <w:t xml:space="preserve">provided evidence </w:t>
      </w:r>
      <w:r w:rsidR="003470EB" w:rsidRPr="00265F28">
        <w:rPr>
          <w:rFonts w:ascii="Arial" w:hAnsi="Arial" w:cs="Arial"/>
          <w:lang w:val="en-US"/>
        </w:rPr>
        <w:t xml:space="preserve">in </w:t>
      </w:r>
      <w:r w:rsidR="007E77C1" w:rsidRPr="00265F28">
        <w:rPr>
          <w:rFonts w:ascii="Arial" w:hAnsi="Arial" w:cs="Arial"/>
          <w:lang w:val="en-US"/>
        </w:rPr>
        <w:t>1836</w:t>
      </w:r>
      <w:r w:rsidR="00797F70" w:rsidRPr="00265F28">
        <w:rPr>
          <w:rFonts w:ascii="Arial" w:hAnsi="Arial" w:cs="Arial"/>
          <w:lang w:val="en-US"/>
        </w:rPr>
        <w:t xml:space="preserve"> [</w:t>
      </w:r>
      <w:r w:rsidR="00A33306" w:rsidRPr="00265F28">
        <w:rPr>
          <w:rFonts w:ascii="Arial" w:hAnsi="Arial" w:cs="Arial"/>
          <w:lang w:val="en-US"/>
        </w:rPr>
        <w:t>40].</w:t>
      </w:r>
      <w:r w:rsidR="004E4489" w:rsidRPr="00265F28">
        <w:rPr>
          <w:rStyle w:val="FootnoteReference"/>
          <w:rFonts w:ascii="Arial" w:hAnsi="Arial" w:cs="Arial"/>
          <w:lang w:val="en-US"/>
        </w:rPr>
        <w:footnoteReference w:id="137"/>
      </w:r>
      <w:r w:rsidR="00A33306" w:rsidRPr="00265F28">
        <w:rPr>
          <w:rFonts w:ascii="Arial" w:hAnsi="Arial" w:cs="Arial"/>
          <w:lang w:val="en-US"/>
        </w:rPr>
        <w:t xml:space="preserve"> </w:t>
      </w:r>
      <w:r w:rsidR="00F222B0" w:rsidRPr="00265F28">
        <w:rPr>
          <w:rFonts w:ascii="Arial" w:hAnsi="Arial" w:cs="Arial"/>
          <w:lang w:val="en-US"/>
        </w:rPr>
        <w:t>Four Suffolk farmers</w:t>
      </w:r>
      <w:r w:rsidR="00DB21A7" w:rsidRPr="00265F28">
        <w:rPr>
          <w:rFonts w:ascii="Arial" w:hAnsi="Arial" w:cs="Arial"/>
          <w:lang w:val="en-US"/>
        </w:rPr>
        <w:t>, Gayford, Kerrison, Biddell</w:t>
      </w:r>
      <w:r w:rsidR="000C6A42" w:rsidRPr="00265F28">
        <w:rPr>
          <w:rFonts w:ascii="Arial" w:hAnsi="Arial" w:cs="Arial"/>
          <w:lang w:val="en-US"/>
        </w:rPr>
        <w:t xml:space="preserve">, </w:t>
      </w:r>
      <w:r w:rsidR="0095335A" w:rsidRPr="00265F28">
        <w:rPr>
          <w:rFonts w:ascii="Arial" w:hAnsi="Arial" w:cs="Arial"/>
          <w:lang w:val="en-US"/>
        </w:rPr>
        <w:t>Manfield</w:t>
      </w:r>
      <w:r w:rsidR="000C6A42" w:rsidRPr="00265F28">
        <w:rPr>
          <w:rFonts w:ascii="Arial" w:hAnsi="Arial" w:cs="Arial"/>
          <w:lang w:val="en-US"/>
        </w:rPr>
        <w:t xml:space="preserve">, </w:t>
      </w:r>
      <w:r w:rsidR="00F222B0" w:rsidRPr="00265F28">
        <w:rPr>
          <w:rFonts w:ascii="Arial" w:hAnsi="Arial" w:cs="Arial"/>
          <w:lang w:val="en-US"/>
        </w:rPr>
        <w:t xml:space="preserve">gave evidence in 1882 to the </w:t>
      </w:r>
      <w:r w:rsidR="00DB21A7" w:rsidRPr="00265F28">
        <w:rPr>
          <w:rFonts w:ascii="Arial" w:hAnsi="Arial" w:cs="Arial"/>
          <w:lang w:val="en-US"/>
        </w:rPr>
        <w:t>Royal Commission on Agriculture [41]</w:t>
      </w:r>
      <w:r w:rsidR="00520194" w:rsidRPr="00265F28">
        <w:rPr>
          <w:rFonts w:ascii="Arial" w:hAnsi="Arial" w:cs="Arial"/>
          <w:lang w:val="en-US"/>
        </w:rPr>
        <w:t>.</w:t>
      </w:r>
      <w:r w:rsidR="004E4489" w:rsidRPr="00265F28">
        <w:rPr>
          <w:rStyle w:val="FootnoteReference"/>
          <w:rFonts w:ascii="Arial" w:hAnsi="Arial" w:cs="Arial"/>
          <w:lang w:val="en-US"/>
        </w:rPr>
        <w:footnoteReference w:id="138"/>
      </w:r>
      <w:r w:rsidR="004C66FE" w:rsidRPr="00265F28">
        <w:rPr>
          <w:rFonts w:ascii="Arial" w:hAnsi="Arial" w:cs="Arial"/>
          <w:lang w:val="en-US"/>
        </w:rPr>
        <w:t xml:space="preserve"> </w:t>
      </w:r>
      <w:r w:rsidR="00B54322" w:rsidRPr="00265F28">
        <w:rPr>
          <w:rFonts w:ascii="Arial" w:hAnsi="Arial" w:cs="Arial"/>
          <w:lang w:val="en-US"/>
        </w:rPr>
        <w:t xml:space="preserve">The </w:t>
      </w:r>
      <w:r w:rsidR="005E3F4B" w:rsidRPr="00265F28">
        <w:rPr>
          <w:rFonts w:ascii="Arial" w:hAnsi="Arial" w:cs="Arial"/>
          <w:lang w:val="en-US"/>
        </w:rPr>
        <w:t>Pusey</w:t>
      </w:r>
      <w:r w:rsidR="00B54322" w:rsidRPr="00265F28">
        <w:rPr>
          <w:rFonts w:ascii="Arial" w:hAnsi="Arial" w:cs="Arial"/>
          <w:lang w:val="en-US"/>
        </w:rPr>
        <w:t xml:space="preserve"> </w:t>
      </w:r>
      <w:r w:rsidR="005E3F4B" w:rsidRPr="00265F28">
        <w:rPr>
          <w:rFonts w:ascii="Arial" w:hAnsi="Arial" w:cs="Arial"/>
          <w:lang w:val="en-US"/>
        </w:rPr>
        <w:t>18</w:t>
      </w:r>
      <w:r w:rsidR="00514F31" w:rsidRPr="00265F28">
        <w:rPr>
          <w:rFonts w:ascii="Arial" w:hAnsi="Arial" w:cs="Arial"/>
          <w:lang w:val="en-US"/>
        </w:rPr>
        <w:t>21 enquiry into Agricultural Customs and Wilson Fox</w:t>
      </w:r>
      <w:r w:rsidR="00C54755" w:rsidRPr="00265F28">
        <w:rPr>
          <w:rFonts w:ascii="Arial" w:hAnsi="Arial" w:cs="Arial"/>
          <w:lang w:val="en-US"/>
        </w:rPr>
        <w:t xml:space="preserve"> 18</w:t>
      </w:r>
      <w:r w:rsidR="00373E79" w:rsidRPr="00265F28">
        <w:rPr>
          <w:rFonts w:ascii="Arial" w:hAnsi="Arial" w:cs="Arial"/>
          <w:lang w:val="en-US"/>
        </w:rPr>
        <w:t xml:space="preserve">95 </w:t>
      </w:r>
      <w:r w:rsidR="00671EDE" w:rsidRPr="00265F28">
        <w:rPr>
          <w:rFonts w:ascii="Arial" w:hAnsi="Arial" w:cs="Arial"/>
          <w:lang w:val="en-US"/>
        </w:rPr>
        <w:t xml:space="preserve">Royal Commission Report on Suffolk </w:t>
      </w:r>
      <w:r w:rsidR="009E2BF0" w:rsidRPr="00265F28">
        <w:rPr>
          <w:rFonts w:ascii="Arial" w:hAnsi="Arial" w:cs="Arial"/>
          <w:lang w:val="en-US"/>
        </w:rPr>
        <w:t>Agricul</w:t>
      </w:r>
      <w:r w:rsidR="00671EDE" w:rsidRPr="00265F28">
        <w:rPr>
          <w:rFonts w:ascii="Arial" w:hAnsi="Arial" w:cs="Arial"/>
          <w:lang w:val="en-US"/>
        </w:rPr>
        <w:t>ture</w:t>
      </w:r>
      <w:r w:rsidR="009E2BF0" w:rsidRPr="00265F28">
        <w:rPr>
          <w:rFonts w:ascii="Arial" w:hAnsi="Arial" w:cs="Arial"/>
          <w:lang w:val="en-US"/>
        </w:rPr>
        <w:t xml:space="preserve"> are particularly u</w:t>
      </w:r>
      <w:r w:rsidR="00B1137F" w:rsidRPr="00265F28">
        <w:rPr>
          <w:rFonts w:ascii="Arial" w:hAnsi="Arial" w:cs="Arial"/>
          <w:lang w:val="en-US"/>
        </w:rPr>
        <w:t>seful.</w:t>
      </w:r>
      <w:r w:rsidR="00EF5332" w:rsidRPr="00265F28">
        <w:rPr>
          <w:rStyle w:val="FootnoteReference"/>
          <w:rFonts w:ascii="Arial" w:hAnsi="Arial" w:cs="Arial"/>
          <w:lang w:val="en-US"/>
        </w:rPr>
        <w:footnoteReference w:id="139"/>
      </w:r>
      <w:r w:rsidR="00615B2D">
        <w:rPr>
          <w:rFonts w:ascii="Arial" w:hAnsi="Arial" w:cs="Arial"/>
          <w:lang w:val="en-US"/>
        </w:rPr>
        <w:t xml:space="preserve"> </w:t>
      </w:r>
      <w:r w:rsidR="008C61DD" w:rsidRPr="00265F28">
        <w:rPr>
          <w:rFonts w:ascii="Arial" w:hAnsi="Arial" w:cs="Arial"/>
          <w:lang w:val="en-US"/>
        </w:rPr>
        <w:t>Parliamentary Papers website make</w:t>
      </w:r>
      <w:r w:rsidR="00BD7BDB" w:rsidRPr="00265F28">
        <w:rPr>
          <w:rFonts w:ascii="Arial" w:hAnsi="Arial" w:cs="Arial"/>
          <w:lang w:val="en-US"/>
        </w:rPr>
        <w:t>s the search</w:t>
      </w:r>
      <w:r w:rsidR="008C6E65" w:rsidRPr="00265F28">
        <w:rPr>
          <w:rFonts w:ascii="Arial" w:hAnsi="Arial" w:cs="Arial"/>
          <w:lang w:val="en-US"/>
        </w:rPr>
        <w:t xml:space="preserve"> for a certain place, person</w:t>
      </w:r>
      <w:r w:rsidR="00AF2618" w:rsidRPr="00265F28">
        <w:rPr>
          <w:rFonts w:ascii="Arial" w:hAnsi="Arial" w:cs="Arial"/>
          <w:lang w:val="en-US"/>
        </w:rPr>
        <w:t>,</w:t>
      </w:r>
      <w:r w:rsidR="008C6E65" w:rsidRPr="00265F28">
        <w:rPr>
          <w:rFonts w:ascii="Arial" w:hAnsi="Arial" w:cs="Arial"/>
          <w:lang w:val="en-US"/>
        </w:rPr>
        <w:t xml:space="preserve"> or theme</w:t>
      </w:r>
      <w:r w:rsidR="00BD7BDB" w:rsidRPr="00265F28">
        <w:rPr>
          <w:rFonts w:ascii="Arial" w:hAnsi="Arial" w:cs="Arial"/>
          <w:lang w:val="en-US"/>
        </w:rPr>
        <w:t xml:space="preserve"> straightforward</w:t>
      </w:r>
      <w:r w:rsidR="008C6E65" w:rsidRPr="00265F28">
        <w:rPr>
          <w:rFonts w:ascii="Arial" w:hAnsi="Arial" w:cs="Arial"/>
          <w:lang w:val="en-US"/>
        </w:rPr>
        <w:t>.</w:t>
      </w:r>
      <w:r w:rsidR="00676880" w:rsidRPr="00265F28">
        <w:rPr>
          <w:rFonts w:ascii="Arial" w:hAnsi="Arial" w:cs="Arial"/>
          <w:lang w:val="en-US"/>
        </w:rPr>
        <w:t xml:space="preserve"> </w:t>
      </w:r>
      <w:r w:rsidR="00D65DE7" w:rsidRPr="00265F28">
        <w:rPr>
          <w:rFonts w:ascii="Arial" w:hAnsi="Arial" w:cs="Arial"/>
          <w:lang w:val="en-US"/>
        </w:rPr>
        <w:t>C</w:t>
      </w:r>
      <w:r w:rsidR="00F938E8" w:rsidRPr="00265F28">
        <w:rPr>
          <w:rFonts w:ascii="Arial" w:hAnsi="Arial" w:cs="Arial"/>
          <w:lang w:val="en-US"/>
        </w:rPr>
        <w:t>rop returns</w:t>
      </w:r>
      <w:r w:rsidR="00273D74" w:rsidRPr="00265F28">
        <w:rPr>
          <w:rFonts w:ascii="Arial" w:hAnsi="Arial" w:cs="Arial"/>
          <w:lang w:val="en-US"/>
        </w:rPr>
        <w:t xml:space="preserve"> became centralized,</w:t>
      </w:r>
      <w:r w:rsidR="00F938E8" w:rsidRPr="00265F28">
        <w:rPr>
          <w:rFonts w:ascii="Arial" w:hAnsi="Arial" w:cs="Arial"/>
          <w:lang w:val="en-US"/>
        </w:rPr>
        <w:t xml:space="preserve"> </w:t>
      </w:r>
      <w:r w:rsidR="00D65DE7" w:rsidRPr="00265F28">
        <w:rPr>
          <w:rFonts w:ascii="Arial" w:hAnsi="Arial" w:cs="Arial"/>
          <w:lang w:val="en-US"/>
        </w:rPr>
        <w:t xml:space="preserve">in </w:t>
      </w:r>
      <w:r w:rsidR="00F938E8" w:rsidRPr="00265F28">
        <w:rPr>
          <w:rFonts w:ascii="Arial" w:hAnsi="Arial" w:cs="Arial"/>
          <w:lang w:val="en-US"/>
        </w:rPr>
        <w:t>1866</w:t>
      </w:r>
      <w:r w:rsidR="00ED52FA" w:rsidRPr="00265F28">
        <w:rPr>
          <w:rFonts w:ascii="Arial" w:hAnsi="Arial" w:cs="Arial"/>
          <w:lang w:val="en-US"/>
        </w:rPr>
        <w:t xml:space="preserve"> </w:t>
      </w:r>
      <w:r w:rsidR="00D65DE7" w:rsidRPr="00265F28">
        <w:rPr>
          <w:rFonts w:ascii="Arial" w:hAnsi="Arial" w:cs="Arial"/>
          <w:lang w:val="en-US"/>
        </w:rPr>
        <w:t xml:space="preserve">and </w:t>
      </w:r>
      <w:r w:rsidR="00461947" w:rsidRPr="00265F28">
        <w:rPr>
          <w:rFonts w:ascii="Arial" w:hAnsi="Arial" w:cs="Arial"/>
          <w:lang w:val="en-US"/>
        </w:rPr>
        <w:t>these are summari</w:t>
      </w:r>
      <w:r w:rsidR="00891DE8" w:rsidRPr="00265F28">
        <w:rPr>
          <w:rFonts w:ascii="Arial" w:hAnsi="Arial" w:cs="Arial"/>
          <w:lang w:val="en-US"/>
        </w:rPr>
        <w:t>s</w:t>
      </w:r>
      <w:r w:rsidR="00461947" w:rsidRPr="00265F28">
        <w:rPr>
          <w:rFonts w:ascii="Arial" w:hAnsi="Arial" w:cs="Arial"/>
          <w:lang w:val="en-US"/>
        </w:rPr>
        <w:t>ed up to 1938</w:t>
      </w:r>
      <w:r w:rsidR="00676880" w:rsidRPr="00265F28">
        <w:rPr>
          <w:rFonts w:ascii="Arial" w:hAnsi="Arial" w:cs="Arial"/>
          <w:lang w:val="en-US"/>
        </w:rPr>
        <w:t xml:space="preserve"> </w:t>
      </w:r>
      <w:r w:rsidR="00964637" w:rsidRPr="00265F28">
        <w:rPr>
          <w:rFonts w:ascii="Arial" w:hAnsi="Arial" w:cs="Arial"/>
          <w:lang w:val="en-US"/>
        </w:rPr>
        <w:t xml:space="preserve">by Butcher in </w:t>
      </w:r>
      <w:r w:rsidR="00964637" w:rsidRPr="00265F28">
        <w:rPr>
          <w:rFonts w:ascii="Arial" w:hAnsi="Arial" w:cs="Arial"/>
          <w:i/>
          <w:iCs/>
          <w:lang w:val="en-US"/>
        </w:rPr>
        <w:t>Land of Britain</w:t>
      </w:r>
      <w:r w:rsidR="00B74DB8" w:rsidRPr="00265F28">
        <w:rPr>
          <w:rFonts w:ascii="Arial" w:hAnsi="Arial" w:cs="Arial"/>
          <w:i/>
          <w:iCs/>
          <w:lang w:val="en-US"/>
        </w:rPr>
        <w:t>.</w:t>
      </w:r>
      <w:r w:rsidR="00461947" w:rsidRPr="00265F28">
        <w:rPr>
          <w:rStyle w:val="FootnoteReference"/>
          <w:rFonts w:ascii="Arial" w:hAnsi="Arial" w:cs="Arial"/>
          <w:lang w:val="en-US"/>
        </w:rPr>
        <w:footnoteReference w:id="140"/>
      </w:r>
      <w:r w:rsidR="00F01E5A" w:rsidRPr="00265F28">
        <w:rPr>
          <w:rFonts w:ascii="Arial" w:hAnsi="Arial" w:cs="Arial"/>
          <w:i/>
          <w:iCs/>
          <w:lang w:val="en-US"/>
        </w:rPr>
        <w:fldChar w:fldCharType="begin"/>
      </w:r>
      <w:r w:rsidR="000508CA" w:rsidRPr="00265F28">
        <w:rPr>
          <w:rFonts w:ascii="Arial" w:hAnsi="Arial" w:cs="Arial"/>
          <w:i/>
          <w:iCs/>
          <w:lang w:val="en-US"/>
        </w:rPr>
        <w:instrText xml:space="preserve"> ADDIN EN.CITE &lt;EndNote&gt;&lt;Cite&gt;&lt;Author&gt;Dodd&lt;/Author&gt;&lt;Year&gt;1979&lt;/Year&gt;&lt;RecNum&gt;278&lt;/RecNum&gt;&lt;record&gt;&lt;rec-number&gt;278&lt;/rec-number&gt;&lt;foreign-keys&gt;&lt;key app="EN" db-id="2px20pt5e0ea5herw28pea9h555razzfdvpa" timestamp="1674120662" guid="ce710180-a8f0-4aa5-8b06-505137c712af"&gt;278&lt;/key&gt;&lt;/foreign-keys&gt;&lt;ref-type name="Journal Article"&gt;17&lt;/ref-type&gt;&lt;contributors&gt;&lt;authors&gt;&lt;author&gt;Dodd, Phillip&lt;/author&gt;&lt;/authors&gt;&lt;/contributors&gt;&lt;titles&gt;&lt;title&gt;Suffolk Crop Returns for 1854&lt;/title&gt;&lt;secondary-title&gt;Proceedings Suffolk Institute Archaeology History&lt;/secondary-title&gt;&lt;short-title&gt;Suffolk Crop Returns&lt;/short-title&gt;&lt;/titles&gt;&lt;periodical&gt;&lt;full-title&gt;Proceedings Suffolk Institute Archaeology History&lt;/full-title&gt;&lt;/periodical&gt;&lt;pages&gt;34/3&lt;/pages&gt;&lt;dates&gt;&lt;year&gt;1979&lt;/year&gt;&lt;/dates&gt;&lt;urls&gt;&lt;/urls&gt;&lt;/record&gt;&lt;/Cite&gt;&lt;/EndNote&gt;</w:instrText>
      </w:r>
      <w:r w:rsidR="007365EF">
        <w:rPr>
          <w:rFonts w:ascii="Arial" w:hAnsi="Arial" w:cs="Arial"/>
          <w:i/>
          <w:iCs/>
          <w:lang w:val="en-US"/>
        </w:rPr>
        <w:fldChar w:fldCharType="separate"/>
      </w:r>
      <w:r w:rsidR="00F01E5A" w:rsidRPr="00265F28">
        <w:rPr>
          <w:rFonts w:ascii="Arial" w:hAnsi="Arial" w:cs="Arial"/>
          <w:i/>
          <w:iCs/>
          <w:lang w:val="en-US"/>
        </w:rPr>
        <w:fldChar w:fldCharType="end"/>
      </w:r>
      <w:r w:rsidR="001B076D" w:rsidRPr="00265F28">
        <w:rPr>
          <w:rFonts w:ascii="Arial" w:hAnsi="Arial" w:cs="Arial"/>
          <w:i/>
          <w:iCs/>
          <w:lang w:val="en-US"/>
        </w:rPr>
        <w:t xml:space="preserve"> </w:t>
      </w:r>
      <w:r w:rsidR="0062409E" w:rsidRPr="00265F28">
        <w:rPr>
          <w:rFonts w:ascii="Arial" w:hAnsi="Arial" w:cs="Arial"/>
          <w:lang w:val="en-US"/>
        </w:rPr>
        <w:t xml:space="preserve">Philip Dodd </w:t>
      </w:r>
      <w:r w:rsidR="00096EDE" w:rsidRPr="00265F28">
        <w:rPr>
          <w:rFonts w:ascii="Arial" w:hAnsi="Arial" w:cs="Arial"/>
          <w:lang w:val="en-US"/>
        </w:rPr>
        <w:t xml:space="preserve">analysed the 1855 </w:t>
      </w:r>
      <w:r w:rsidR="001903FB" w:rsidRPr="00265F28">
        <w:rPr>
          <w:rFonts w:ascii="Arial" w:hAnsi="Arial" w:cs="Arial"/>
          <w:lang w:val="en-US"/>
        </w:rPr>
        <w:t>pilot scheme</w:t>
      </w:r>
      <w:r w:rsidR="00226D2A" w:rsidRPr="00265F28">
        <w:rPr>
          <w:rFonts w:ascii="Arial" w:hAnsi="Arial" w:cs="Arial"/>
          <w:lang w:val="en-US"/>
        </w:rPr>
        <w:t xml:space="preserve"> </w:t>
      </w:r>
      <w:r w:rsidR="007B1E47" w:rsidRPr="00265F28">
        <w:rPr>
          <w:rFonts w:ascii="Arial" w:hAnsi="Arial" w:cs="Arial"/>
          <w:lang w:val="en-US"/>
        </w:rPr>
        <w:t>for the Suffolk Institut</w:t>
      </w:r>
      <w:r w:rsidR="00922001" w:rsidRPr="00265F28">
        <w:rPr>
          <w:rFonts w:ascii="Arial" w:hAnsi="Arial" w:cs="Arial"/>
          <w:lang w:val="en-US"/>
        </w:rPr>
        <w:t>e in 1979</w:t>
      </w:r>
      <w:r w:rsidR="00911687" w:rsidRPr="00265F28">
        <w:rPr>
          <w:rFonts w:ascii="Arial" w:hAnsi="Arial" w:cs="Arial"/>
          <w:i/>
          <w:iCs/>
          <w:lang w:val="en-US"/>
        </w:rPr>
        <w:t>.</w:t>
      </w:r>
      <w:r w:rsidR="00F859B3" w:rsidRPr="00265F28">
        <w:rPr>
          <w:rStyle w:val="FootnoteReference"/>
          <w:rFonts w:ascii="Arial" w:hAnsi="Arial" w:cs="Arial"/>
          <w:lang w:val="en-US"/>
        </w:rPr>
        <w:footnoteReference w:id="141"/>
      </w:r>
      <w:r w:rsidR="00911687" w:rsidRPr="00265F28">
        <w:rPr>
          <w:rFonts w:ascii="Arial" w:hAnsi="Arial" w:cs="Arial"/>
          <w:i/>
          <w:iCs/>
          <w:lang w:val="en-US"/>
        </w:rPr>
        <w:t xml:space="preserve"> </w:t>
      </w:r>
      <w:r w:rsidR="007A26AB" w:rsidRPr="00265F28">
        <w:rPr>
          <w:rFonts w:ascii="Arial" w:hAnsi="Arial" w:cs="Arial"/>
          <w:lang w:val="en-US"/>
        </w:rPr>
        <w:t xml:space="preserve">The Suffolk element of the important </w:t>
      </w:r>
      <w:r w:rsidR="007C1331" w:rsidRPr="00265F28">
        <w:rPr>
          <w:rFonts w:ascii="Arial" w:hAnsi="Arial" w:cs="Arial"/>
          <w:lang w:val="en-US"/>
        </w:rPr>
        <w:fldChar w:fldCharType="begin"/>
      </w:r>
      <w:r w:rsidR="00F01E5A" w:rsidRPr="00265F28">
        <w:rPr>
          <w:rFonts w:ascii="Arial" w:hAnsi="Arial" w:cs="Arial"/>
          <w:lang w:val="en-US"/>
        </w:rPr>
        <w:instrText xml:space="preserve"> ADDIN EN.CITE &lt;EndNote&gt;&lt;Cite&gt;&lt;Year&gt;1843&lt;/Year&gt;&lt;RecNum&gt;631&lt;/RecNum&gt;&lt;record&gt;&lt;rec-number&gt;631&lt;/rec-number&gt;&lt;foreign-keys&gt;&lt;key app="EN" db-id="2px20pt5e0ea5herw28pea9h555razzfdvpa" timestamp="1698769532" guid="76ab3117-4c49-4851-bea8-31c3ea002c3c"&gt;631&lt;/key&gt;&lt;/foreign-keys&gt;&lt;ref-type name="Hearing"&gt;14&lt;/ref-type&gt;&lt;contributors&gt;&lt;/contributors&gt;&lt;titles&gt;&lt;title&gt;Employment of Women and Children in Agriculture&lt;/title&gt;&lt;secondary-title&gt;Poor Law Commission&lt;/secondary-title&gt;&lt;/titles&gt;&lt;dates&gt;&lt;year&gt;1843&lt;/year&gt;&lt;/dates&gt;&lt;pub-location&gt;London&lt;/pub-location&gt;&lt;publisher&gt;HCP&lt;/publisher&gt;&lt;urls&gt;&lt;/urls&gt;&lt;/record&gt;&lt;/Cite&gt;&lt;/EndNote&gt;</w:instrText>
      </w:r>
      <w:r w:rsidR="007365EF">
        <w:rPr>
          <w:rFonts w:ascii="Arial" w:hAnsi="Arial" w:cs="Arial"/>
          <w:lang w:val="en-US"/>
        </w:rPr>
        <w:fldChar w:fldCharType="separate"/>
      </w:r>
      <w:r w:rsidR="007C1331" w:rsidRPr="00265F28">
        <w:rPr>
          <w:rFonts w:ascii="Arial" w:hAnsi="Arial" w:cs="Arial"/>
          <w:lang w:val="en-US"/>
        </w:rPr>
        <w:fldChar w:fldCharType="end"/>
      </w:r>
      <w:r w:rsidR="00F74D2F" w:rsidRPr="00265F28">
        <w:rPr>
          <w:rFonts w:ascii="Arial" w:hAnsi="Arial" w:cs="Arial"/>
          <w:i/>
          <w:iCs/>
          <w:lang w:val="en-US"/>
        </w:rPr>
        <w:t>Employment of Women and Children in Agriculture</w:t>
      </w:r>
      <w:r w:rsidR="00116A0F" w:rsidRPr="00265F28">
        <w:rPr>
          <w:rFonts w:ascii="Arial" w:hAnsi="Arial" w:cs="Arial"/>
          <w:lang w:val="en-US"/>
        </w:rPr>
        <w:t xml:space="preserve"> Report</w:t>
      </w:r>
      <w:r w:rsidR="00F74D2F" w:rsidRPr="00265F28">
        <w:rPr>
          <w:rFonts w:ascii="Arial" w:hAnsi="Arial" w:cs="Arial"/>
          <w:lang w:val="en-US"/>
        </w:rPr>
        <w:t xml:space="preserve"> of 1843</w:t>
      </w:r>
      <w:r w:rsidR="00116A0F" w:rsidRPr="00265F28">
        <w:rPr>
          <w:rFonts w:ascii="Arial" w:hAnsi="Arial" w:cs="Arial"/>
          <w:lang w:val="en-US"/>
        </w:rPr>
        <w:t xml:space="preserve"> was </w:t>
      </w:r>
      <w:r w:rsidR="00EB7BA1" w:rsidRPr="00265F28">
        <w:rPr>
          <w:rFonts w:ascii="Arial" w:hAnsi="Arial" w:cs="Arial"/>
          <w:lang w:val="en-US"/>
        </w:rPr>
        <w:t xml:space="preserve">the subject of a Suffolk Review article </w:t>
      </w:r>
      <w:r w:rsidR="00967E99" w:rsidRPr="00265F28">
        <w:rPr>
          <w:rFonts w:ascii="Arial" w:hAnsi="Arial" w:cs="Arial"/>
          <w:lang w:val="en-US"/>
        </w:rPr>
        <w:t>in</w:t>
      </w:r>
      <w:r w:rsidR="00EB7BA1" w:rsidRPr="00265F28">
        <w:rPr>
          <w:rFonts w:ascii="Arial" w:hAnsi="Arial" w:cs="Arial"/>
          <w:lang w:val="en-US"/>
        </w:rPr>
        <w:t xml:space="preserve"> 1965</w:t>
      </w:r>
      <w:r w:rsidR="00477C29" w:rsidRPr="00265F28">
        <w:rPr>
          <w:rFonts w:ascii="Arial" w:hAnsi="Arial" w:cs="Arial"/>
          <w:lang w:val="en-US"/>
        </w:rPr>
        <w:t xml:space="preserve"> by David Dymond</w:t>
      </w:r>
      <w:r w:rsidR="00EB7BA1" w:rsidRPr="00265F28">
        <w:rPr>
          <w:rFonts w:ascii="Arial" w:hAnsi="Arial" w:cs="Arial"/>
          <w:lang w:val="en-US"/>
        </w:rPr>
        <w:t>.</w:t>
      </w:r>
      <w:r w:rsidR="00EB7BA1" w:rsidRPr="00265F28">
        <w:rPr>
          <w:rStyle w:val="FootnoteReference"/>
          <w:rFonts w:ascii="Arial" w:hAnsi="Arial" w:cs="Arial"/>
          <w:lang w:val="en-US"/>
        </w:rPr>
        <w:footnoteReference w:id="142"/>
      </w:r>
    </w:p>
    <w:p w14:paraId="6BC218E0" w14:textId="77777777" w:rsidR="001649CF" w:rsidRPr="00265F28" w:rsidRDefault="00B844E2" w:rsidP="004B6A89">
      <w:pPr>
        <w:jc w:val="both"/>
        <w:rPr>
          <w:rFonts w:ascii="Arial" w:hAnsi="Arial" w:cs="Arial"/>
          <w:b/>
          <w:bCs/>
          <w:lang w:val="en-US"/>
        </w:rPr>
      </w:pPr>
      <w:r w:rsidRPr="00265F28">
        <w:rPr>
          <w:rFonts w:ascii="Arial" w:hAnsi="Arial" w:cs="Arial"/>
          <w:b/>
          <w:bCs/>
          <w:lang w:val="en-US"/>
        </w:rPr>
        <w:t>Conclusion</w:t>
      </w:r>
    </w:p>
    <w:p w14:paraId="134DD302" w14:textId="69FC99A3" w:rsidR="00EF1DFF" w:rsidRPr="00265F28" w:rsidRDefault="0083708B" w:rsidP="004B6A89">
      <w:pPr>
        <w:jc w:val="both"/>
        <w:rPr>
          <w:rFonts w:ascii="Arial" w:hAnsi="Arial" w:cs="Arial"/>
          <w:lang w:val="en-US"/>
        </w:rPr>
      </w:pPr>
      <w:r w:rsidRPr="00265F28">
        <w:rPr>
          <w:rFonts w:ascii="Arial" w:hAnsi="Arial" w:cs="Arial"/>
          <w:lang w:val="en-US"/>
        </w:rPr>
        <w:t>H</w:t>
      </w:r>
      <w:r w:rsidR="00203B01" w:rsidRPr="00265F28">
        <w:rPr>
          <w:rFonts w:ascii="Arial" w:hAnsi="Arial" w:cs="Arial"/>
          <w:lang w:val="en-US"/>
        </w:rPr>
        <w:t xml:space="preserve">istoric sources </w:t>
      </w:r>
      <w:r w:rsidR="008F3BCE" w:rsidRPr="00265F28">
        <w:rPr>
          <w:rFonts w:ascii="Arial" w:hAnsi="Arial" w:cs="Arial"/>
          <w:lang w:val="en-US"/>
        </w:rPr>
        <w:t>are by their nature scattered</w:t>
      </w:r>
      <w:r w:rsidR="00095ABF" w:rsidRPr="00265F28">
        <w:rPr>
          <w:rFonts w:ascii="Arial" w:hAnsi="Arial" w:cs="Arial"/>
          <w:lang w:val="en-US"/>
        </w:rPr>
        <w:t xml:space="preserve"> and </w:t>
      </w:r>
      <w:r w:rsidR="008F3BCE" w:rsidRPr="00265F28">
        <w:rPr>
          <w:rFonts w:ascii="Arial" w:hAnsi="Arial" w:cs="Arial"/>
          <w:lang w:val="en-US"/>
        </w:rPr>
        <w:t>sporadic</w:t>
      </w:r>
      <w:r w:rsidR="00572940" w:rsidRPr="00265F28">
        <w:rPr>
          <w:rFonts w:ascii="Arial" w:hAnsi="Arial" w:cs="Arial"/>
          <w:lang w:val="en-US"/>
        </w:rPr>
        <w:t>,</w:t>
      </w:r>
      <w:r w:rsidR="00743D24" w:rsidRPr="00265F28">
        <w:rPr>
          <w:rFonts w:ascii="Arial" w:hAnsi="Arial" w:cs="Arial"/>
          <w:lang w:val="en-US"/>
        </w:rPr>
        <w:t xml:space="preserve"> rendering them</w:t>
      </w:r>
      <w:r w:rsidR="002076A2" w:rsidRPr="00265F28">
        <w:rPr>
          <w:rFonts w:ascii="Arial" w:hAnsi="Arial" w:cs="Arial"/>
          <w:lang w:val="en-US"/>
        </w:rPr>
        <w:t xml:space="preserve"> difficult to trace</w:t>
      </w:r>
      <w:r w:rsidR="00E87C41" w:rsidRPr="00265F28">
        <w:rPr>
          <w:rFonts w:ascii="Arial" w:hAnsi="Arial" w:cs="Arial"/>
          <w:lang w:val="en-US"/>
        </w:rPr>
        <w:t>,</w:t>
      </w:r>
      <w:r w:rsidR="002C7157" w:rsidRPr="00265F28">
        <w:rPr>
          <w:rFonts w:ascii="Arial" w:hAnsi="Arial" w:cs="Arial"/>
          <w:lang w:val="en-US"/>
        </w:rPr>
        <w:t xml:space="preserve"> and</w:t>
      </w:r>
      <w:r w:rsidR="00F4136D" w:rsidRPr="00265F28">
        <w:rPr>
          <w:rFonts w:ascii="Arial" w:hAnsi="Arial" w:cs="Arial"/>
          <w:lang w:val="en-US"/>
        </w:rPr>
        <w:t xml:space="preserve"> </w:t>
      </w:r>
      <w:r w:rsidR="000863B9" w:rsidRPr="00265F28">
        <w:rPr>
          <w:rFonts w:ascii="Arial" w:hAnsi="Arial" w:cs="Arial"/>
          <w:lang w:val="en-US"/>
        </w:rPr>
        <w:t>uneven</w:t>
      </w:r>
      <w:r w:rsidR="007C1148" w:rsidRPr="00265F28">
        <w:rPr>
          <w:rFonts w:ascii="Arial" w:hAnsi="Arial" w:cs="Arial"/>
          <w:lang w:val="en-US"/>
        </w:rPr>
        <w:t xml:space="preserve"> in</w:t>
      </w:r>
      <w:r w:rsidR="000863B9" w:rsidRPr="00265F28">
        <w:rPr>
          <w:rFonts w:ascii="Arial" w:hAnsi="Arial" w:cs="Arial"/>
          <w:lang w:val="en-US"/>
        </w:rPr>
        <w:t xml:space="preserve"> coverage</w:t>
      </w:r>
      <w:r w:rsidR="00200C08" w:rsidRPr="00265F28">
        <w:rPr>
          <w:rFonts w:ascii="Arial" w:hAnsi="Arial" w:cs="Arial"/>
          <w:lang w:val="en-US"/>
        </w:rPr>
        <w:t>.</w:t>
      </w:r>
      <w:r w:rsidR="00972A34" w:rsidRPr="00265F28">
        <w:rPr>
          <w:rFonts w:ascii="Arial" w:hAnsi="Arial" w:cs="Arial"/>
          <w:lang w:val="en-US"/>
        </w:rPr>
        <w:t xml:space="preserve"> </w:t>
      </w:r>
      <w:r w:rsidR="00030CDB" w:rsidRPr="00265F28">
        <w:rPr>
          <w:rFonts w:ascii="Arial" w:hAnsi="Arial" w:cs="Arial"/>
          <w:lang w:val="en-US"/>
        </w:rPr>
        <w:t>This digest cannot claim to be comprehensive</w:t>
      </w:r>
      <w:r w:rsidR="003C5208" w:rsidRPr="00265F28">
        <w:rPr>
          <w:rFonts w:ascii="Arial" w:hAnsi="Arial" w:cs="Arial"/>
          <w:lang w:val="en-US"/>
        </w:rPr>
        <w:t xml:space="preserve"> but</w:t>
      </w:r>
      <w:r w:rsidR="00472A14" w:rsidRPr="00265F28">
        <w:rPr>
          <w:rFonts w:ascii="Arial" w:hAnsi="Arial" w:cs="Arial"/>
          <w:lang w:val="en-US"/>
        </w:rPr>
        <w:t>,</w:t>
      </w:r>
      <w:r w:rsidR="00333FE0" w:rsidRPr="00265F28">
        <w:rPr>
          <w:rFonts w:ascii="Arial" w:hAnsi="Arial" w:cs="Arial"/>
          <w:lang w:val="en-US"/>
        </w:rPr>
        <w:t xml:space="preserve"> to ease the search process</w:t>
      </w:r>
      <w:r w:rsidR="00472A14" w:rsidRPr="00265F28">
        <w:rPr>
          <w:rFonts w:ascii="Arial" w:hAnsi="Arial" w:cs="Arial"/>
          <w:lang w:val="en-US"/>
        </w:rPr>
        <w:t>,</w:t>
      </w:r>
      <w:r w:rsidR="003C5208" w:rsidRPr="00265F28">
        <w:rPr>
          <w:rFonts w:ascii="Arial" w:hAnsi="Arial" w:cs="Arial"/>
          <w:lang w:val="en-US"/>
        </w:rPr>
        <w:t xml:space="preserve"> </w:t>
      </w:r>
      <w:r w:rsidR="007357D7" w:rsidRPr="00265F28">
        <w:rPr>
          <w:rFonts w:ascii="Arial" w:hAnsi="Arial" w:cs="Arial"/>
          <w:lang w:val="en-US"/>
        </w:rPr>
        <w:t>has attempted to bring together a range of</w:t>
      </w:r>
      <w:r w:rsidR="006D4D49" w:rsidRPr="00265F28">
        <w:rPr>
          <w:rFonts w:ascii="Arial" w:hAnsi="Arial" w:cs="Arial"/>
          <w:lang w:val="en-US"/>
        </w:rPr>
        <w:t xml:space="preserve"> </w:t>
      </w:r>
      <w:r w:rsidR="00AC3E4E" w:rsidRPr="00265F28">
        <w:rPr>
          <w:rFonts w:ascii="Arial" w:hAnsi="Arial" w:cs="Arial"/>
          <w:lang w:val="en-US"/>
        </w:rPr>
        <w:t xml:space="preserve">types of </w:t>
      </w:r>
      <w:r w:rsidR="00304173" w:rsidRPr="00265F28">
        <w:rPr>
          <w:rFonts w:ascii="Arial" w:hAnsi="Arial" w:cs="Arial"/>
          <w:lang w:val="en-US"/>
        </w:rPr>
        <w:t>texts from the nineteenth century</w:t>
      </w:r>
      <w:r w:rsidR="001312B3" w:rsidRPr="00265F28">
        <w:rPr>
          <w:rFonts w:ascii="Arial" w:hAnsi="Arial" w:cs="Arial"/>
          <w:lang w:val="en-US"/>
        </w:rPr>
        <w:t>,</w:t>
      </w:r>
      <w:r w:rsidR="00304173" w:rsidRPr="00265F28">
        <w:rPr>
          <w:rFonts w:ascii="Arial" w:hAnsi="Arial" w:cs="Arial"/>
          <w:lang w:val="en-US"/>
        </w:rPr>
        <w:t xml:space="preserve"> </w:t>
      </w:r>
      <w:r w:rsidR="00360534" w:rsidRPr="00265F28">
        <w:rPr>
          <w:rFonts w:ascii="Arial" w:hAnsi="Arial" w:cs="Arial"/>
          <w:lang w:val="en-US"/>
        </w:rPr>
        <w:t xml:space="preserve">to </w:t>
      </w:r>
      <w:r w:rsidR="007970A9" w:rsidRPr="00265F28">
        <w:rPr>
          <w:rFonts w:ascii="Arial" w:hAnsi="Arial" w:cs="Arial"/>
          <w:lang w:val="en-US"/>
        </w:rPr>
        <w:t xml:space="preserve">represent </w:t>
      </w:r>
      <w:r w:rsidR="00D83F23" w:rsidRPr="00265F28">
        <w:rPr>
          <w:rFonts w:ascii="Arial" w:hAnsi="Arial" w:cs="Arial"/>
          <w:lang w:val="en-US"/>
        </w:rPr>
        <w:t xml:space="preserve">varying </w:t>
      </w:r>
      <w:r w:rsidR="007970A9" w:rsidRPr="00265F28">
        <w:rPr>
          <w:rFonts w:ascii="Arial" w:hAnsi="Arial" w:cs="Arial"/>
          <w:lang w:val="en-US"/>
        </w:rPr>
        <w:t>aspects of Suffolk farming</w:t>
      </w:r>
      <w:r w:rsidR="007A4E3C" w:rsidRPr="00265F28">
        <w:rPr>
          <w:rFonts w:ascii="Arial" w:hAnsi="Arial" w:cs="Arial"/>
          <w:lang w:val="en-US"/>
        </w:rPr>
        <w:t>. I</w:t>
      </w:r>
      <w:r w:rsidR="00EF6FE1" w:rsidRPr="00265F28">
        <w:rPr>
          <w:rFonts w:ascii="Arial" w:hAnsi="Arial" w:cs="Arial"/>
          <w:lang w:val="en-US"/>
        </w:rPr>
        <w:t>ncluded</w:t>
      </w:r>
      <w:r w:rsidR="00E434B4" w:rsidRPr="00265F28">
        <w:rPr>
          <w:rFonts w:ascii="Arial" w:hAnsi="Arial" w:cs="Arial"/>
          <w:lang w:val="en-US"/>
        </w:rPr>
        <w:t xml:space="preserve"> also are a</w:t>
      </w:r>
      <w:r w:rsidR="00AB62E2" w:rsidRPr="00265F28">
        <w:rPr>
          <w:rFonts w:ascii="Arial" w:hAnsi="Arial" w:cs="Arial"/>
          <w:lang w:val="en-US"/>
        </w:rPr>
        <w:t xml:space="preserve">cademic texts </w:t>
      </w:r>
      <w:r w:rsidR="00A100D6" w:rsidRPr="00265F28">
        <w:rPr>
          <w:rFonts w:ascii="Arial" w:hAnsi="Arial" w:cs="Arial"/>
          <w:lang w:val="en-US"/>
        </w:rPr>
        <w:t>of the twentieth and twenty first century</w:t>
      </w:r>
      <w:r w:rsidR="00E8782D" w:rsidRPr="00265F28">
        <w:rPr>
          <w:rFonts w:ascii="Arial" w:hAnsi="Arial" w:cs="Arial"/>
          <w:lang w:val="en-US"/>
        </w:rPr>
        <w:t xml:space="preserve">, selected </w:t>
      </w:r>
      <w:r w:rsidR="00897315" w:rsidRPr="00265F28">
        <w:rPr>
          <w:rFonts w:ascii="Arial" w:hAnsi="Arial" w:cs="Arial"/>
          <w:lang w:val="en-US"/>
        </w:rPr>
        <w:t xml:space="preserve">for their </w:t>
      </w:r>
      <w:r w:rsidR="00BC6EA5" w:rsidRPr="00265F28">
        <w:rPr>
          <w:rFonts w:ascii="Arial" w:hAnsi="Arial" w:cs="Arial"/>
          <w:lang w:val="en-US"/>
        </w:rPr>
        <w:t xml:space="preserve">more </w:t>
      </w:r>
      <w:r w:rsidR="00CD3CEB" w:rsidRPr="00265F28">
        <w:rPr>
          <w:rFonts w:ascii="Arial" w:hAnsi="Arial" w:cs="Arial"/>
          <w:lang w:val="en-US"/>
        </w:rPr>
        <w:t xml:space="preserve">systematic and </w:t>
      </w:r>
      <w:r w:rsidR="00700739" w:rsidRPr="00265F28">
        <w:rPr>
          <w:rFonts w:ascii="Arial" w:hAnsi="Arial" w:cs="Arial"/>
          <w:lang w:val="en-US"/>
        </w:rPr>
        <w:t xml:space="preserve">critical </w:t>
      </w:r>
      <w:r w:rsidR="00CD3CEB" w:rsidRPr="00265F28">
        <w:rPr>
          <w:rFonts w:ascii="Arial" w:hAnsi="Arial" w:cs="Arial"/>
          <w:lang w:val="en-US"/>
        </w:rPr>
        <w:t>viewpoint.</w:t>
      </w:r>
      <w:r w:rsidR="00315AF0">
        <w:rPr>
          <w:rFonts w:ascii="Arial" w:hAnsi="Arial" w:cs="Arial"/>
          <w:lang w:val="en-US"/>
        </w:rPr>
        <w:t xml:space="preserve"> </w:t>
      </w:r>
      <w:r w:rsidR="009A6B1F">
        <w:rPr>
          <w:rFonts w:ascii="Arial" w:hAnsi="Arial" w:cs="Arial"/>
          <w:lang w:val="en-US"/>
        </w:rPr>
        <w:t>The idea behind the source map was to</w:t>
      </w:r>
      <w:r w:rsidR="00D4480E">
        <w:rPr>
          <w:rFonts w:ascii="Arial" w:hAnsi="Arial" w:cs="Arial"/>
          <w:lang w:val="en-US"/>
        </w:rPr>
        <w:t xml:space="preserve"> tap into local historians’ place specific interests</w:t>
      </w:r>
      <w:r w:rsidR="00195755">
        <w:rPr>
          <w:rFonts w:ascii="Arial" w:hAnsi="Arial" w:cs="Arial"/>
          <w:lang w:val="en-US"/>
        </w:rPr>
        <w:t xml:space="preserve">, but </w:t>
      </w:r>
      <w:r w:rsidR="00606A01">
        <w:rPr>
          <w:rFonts w:ascii="Arial" w:hAnsi="Arial" w:cs="Arial"/>
          <w:lang w:val="en-US"/>
        </w:rPr>
        <w:t>practical</w:t>
      </w:r>
      <w:r w:rsidR="009705A0">
        <w:rPr>
          <w:rFonts w:ascii="Arial" w:hAnsi="Arial" w:cs="Arial"/>
          <w:lang w:val="en-US"/>
        </w:rPr>
        <w:t xml:space="preserve"> constraints limited its content.</w:t>
      </w:r>
      <w:r w:rsidR="009A6B1F">
        <w:rPr>
          <w:rFonts w:ascii="Arial" w:hAnsi="Arial" w:cs="Arial"/>
          <w:lang w:val="en-US"/>
        </w:rPr>
        <w:t xml:space="preserve"> </w:t>
      </w:r>
      <w:r w:rsidR="00315AF0">
        <w:rPr>
          <w:rFonts w:ascii="Arial" w:hAnsi="Arial" w:cs="Arial"/>
          <w:lang w:val="en-US"/>
        </w:rPr>
        <w:t xml:space="preserve">To borrow a phrase from </w:t>
      </w:r>
      <w:r w:rsidR="003E36C7">
        <w:rPr>
          <w:rFonts w:ascii="Arial" w:hAnsi="Arial" w:cs="Arial"/>
          <w:lang w:val="en-US"/>
        </w:rPr>
        <w:t>a</w:t>
      </w:r>
      <w:r w:rsidR="001D4C71">
        <w:rPr>
          <w:rFonts w:ascii="Arial" w:hAnsi="Arial" w:cs="Arial"/>
          <w:lang w:val="en-US"/>
        </w:rPr>
        <w:t xml:space="preserve"> Norfolk </w:t>
      </w:r>
      <w:r w:rsidR="003E36C7">
        <w:rPr>
          <w:rFonts w:ascii="Arial" w:hAnsi="Arial" w:cs="Arial"/>
          <w:lang w:val="en-US"/>
        </w:rPr>
        <w:t>C</w:t>
      </w:r>
      <w:r w:rsidR="001D4C71">
        <w:rPr>
          <w:rFonts w:ascii="Arial" w:hAnsi="Arial" w:cs="Arial"/>
          <w:lang w:val="en-US"/>
        </w:rPr>
        <w:t xml:space="preserve">ounty </w:t>
      </w:r>
      <w:r w:rsidR="003E36C7">
        <w:rPr>
          <w:rFonts w:ascii="Arial" w:hAnsi="Arial" w:cs="Arial"/>
          <w:lang w:val="en-US"/>
        </w:rPr>
        <w:lastRenderedPageBreak/>
        <w:t>A</w:t>
      </w:r>
      <w:r w:rsidR="001D4C71">
        <w:rPr>
          <w:rFonts w:ascii="Arial" w:hAnsi="Arial" w:cs="Arial"/>
          <w:lang w:val="en-US"/>
        </w:rPr>
        <w:t>rchaeologist “</w:t>
      </w:r>
      <w:r w:rsidR="002677A6">
        <w:rPr>
          <w:rFonts w:ascii="Arial" w:hAnsi="Arial" w:cs="Arial"/>
          <w:lang w:val="en-US"/>
        </w:rPr>
        <w:t>the map should be seen as</w:t>
      </w:r>
      <w:r w:rsidR="003E36C7">
        <w:rPr>
          <w:rFonts w:ascii="Arial" w:hAnsi="Arial" w:cs="Arial"/>
          <w:lang w:val="en-US"/>
        </w:rPr>
        <w:t xml:space="preserve"> </w:t>
      </w:r>
      <w:r w:rsidR="002677A6">
        <w:rPr>
          <w:rFonts w:ascii="Arial" w:hAnsi="Arial" w:cs="Arial"/>
          <w:lang w:val="en-US"/>
        </w:rPr>
        <w:t>a progress report, not as a definitive statement”.</w:t>
      </w:r>
      <w:r w:rsidR="000F5519">
        <w:rPr>
          <w:rStyle w:val="FootnoteReference"/>
          <w:rFonts w:ascii="Arial" w:hAnsi="Arial" w:cs="Arial"/>
          <w:lang w:val="en-US"/>
        </w:rPr>
        <w:footnoteReference w:id="143"/>
      </w:r>
      <w:r w:rsidR="009C6287" w:rsidRPr="00265F28">
        <w:rPr>
          <w:rFonts w:ascii="Arial" w:hAnsi="Arial" w:cs="Arial"/>
          <w:lang w:val="en-US"/>
        </w:rPr>
        <w:t xml:space="preserve"> </w:t>
      </w:r>
      <w:r w:rsidR="00173FDE">
        <w:rPr>
          <w:rFonts w:ascii="Arial" w:hAnsi="Arial" w:cs="Arial"/>
          <w:lang w:val="en-US"/>
        </w:rPr>
        <w:t>C</w:t>
      </w:r>
      <w:r w:rsidR="003106B7" w:rsidRPr="00265F28">
        <w:rPr>
          <w:rFonts w:ascii="Arial" w:hAnsi="Arial" w:cs="Arial"/>
          <w:lang w:val="en-US"/>
        </w:rPr>
        <w:t>ontinue</w:t>
      </w:r>
      <w:r w:rsidR="00173FDE">
        <w:rPr>
          <w:rFonts w:ascii="Arial" w:hAnsi="Arial" w:cs="Arial"/>
          <w:lang w:val="en-US"/>
        </w:rPr>
        <w:t>d research</w:t>
      </w:r>
      <w:r w:rsidR="00C8254A" w:rsidRPr="00265F28">
        <w:rPr>
          <w:rFonts w:ascii="Arial" w:hAnsi="Arial" w:cs="Arial"/>
          <w:lang w:val="en-US"/>
        </w:rPr>
        <w:t xml:space="preserve"> </w:t>
      </w:r>
      <w:r w:rsidR="00F65A8D">
        <w:rPr>
          <w:rFonts w:ascii="Arial" w:hAnsi="Arial" w:cs="Arial"/>
          <w:lang w:val="en-US"/>
        </w:rPr>
        <w:t>will bring to light</w:t>
      </w:r>
      <w:r w:rsidR="008904E7" w:rsidRPr="00265F28">
        <w:rPr>
          <w:rFonts w:ascii="Arial" w:hAnsi="Arial" w:cs="Arial"/>
          <w:lang w:val="en-US"/>
        </w:rPr>
        <w:t xml:space="preserve"> </w:t>
      </w:r>
      <w:r w:rsidR="005A1538" w:rsidRPr="00265F28">
        <w:rPr>
          <w:rFonts w:ascii="Arial" w:hAnsi="Arial" w:cs="Arial"/>
          <w:lang w:val="en-US"/>
        </w:rPr>
        <w:t xml:space="preserve">further </w:t>
      </w:r>
      <w:r w:rsidR="007D4B2E" w:rsidRPr="00265F28">
        <w:rPr>
          <w:rFonts w:ascii="Arial" w:hAnsi="Arial" w:cs="Arial"/>
          <w:lang w:val="en-US"/>
        </w:rPr>
        <w:t>primary sources</w:t>
      </w:r>
      <w:r w:rsidR="003F0E57" w:rsidRPr="00265F28">
        <w:rPr>
          <w:rFonts w:ascii="Arial" w:hAnsi="Arial" w:cs="Arial"/>
          <w:lang w:val="en-US"/>
        </w:rPr>
        <w:t xml:space="preserve">, </w:t>
      </w:r>
      <w:r w:rsidR="00520F11" w:rsidRPr="00265F28">
        <w:rPr>
          <w:rFonts w:ascii="Arial" w:hAnsi="Arial" w:cs="Arial"/>
          <w:lang w:val="en-US"/>
        </w:rPr>
        <w:t>e</w:t>
      </w:r>
      <w:r w:rsidR="00B267D0">
        <w:rPr>
          <w:rFonts w:ascii="Arial" w:hAnsi="Arial" w:cs="Arial"/>
          <w:lang w:val="en-US"/>
        </w:rPr>
        <w:t>xtending</w:t>
      </w:r>
      <w:r w:rsidR="00520F11" w:rsidRPr="00265F28">
        <w:rPr>
          <w:rFonts w:ascii="Arial" w:hAnsi="Arial" w:cs="Arial"/>
          <w:lang w:val="en-US"/>
        </w:rPr>
        <w:t xml:space="preserve"> </w:t>
      </w:r>
      <w:r w:rsidR="00077B26" w:rsidRPr="00265F28">
        <w:rPr>
          <w:rFonts w:ascii="Arial" w:hAnsi="Arial" w:cs="Arial"/>
          <w:lang w:val="en-US"/>
        </w:rPr>
        <w:t>t</w:t>
      </w:r>
      <w:r w:rsidR="0046562F" w:rsidRPr="00265F28">
        <w:rPr>
          <w:rFonts w:ascii="Arial" w:hAnsi="Arial" w:cs="Arial"/>
          <w:lang w:val="en-US"/>
        </w:rPr>
        <w:t>h</w:t>
      </w:r>
      <w:r w:rsidR="008F3931" w:rsidRPr="00265F28">
        <w:rPr>
          <w:rFonts w:ascii="Arial" w:hAnsi="Arial" w:cs="Arial"/>
          <w:lang w:val="en-US"/>
        </w:rPr>
        <w:t>e</w:t>
      </w:r>
      <w:r w:rsidR="00520F11" w:rsidRPr="00265F28">
        <w:rPr>
          <w:rFonts w:ascii="Arial" w:hAnsi="Arial" w:cs="Arial"/>
          <w:lang w:val="en-US"/>
        </w:rPr>
        <w:t xml:space="preserve"> </w:t>
      </w:r>
      <w:r w:rsidR="0021571E">
        <w:rPr>
          <w:rFonts w:ascii="Arial" w:hAnsi="Arial" w:cs="Arial"/>
          <w:lang w:val="en-US"/>
        </w:rPr>
        <w:t>texts</w:t>
      </w:r>
      <w:r w:rsidR="0082693D">
        <w:rPr>
          <w:rFonts w:ascii="Arial" w:hAnsi="Arial" w:cs="Arial"/>
          <w:lang w:val="en-US"/>
        </w:rPr>
        <w:t xml:space="preserve"> available</w:t>
      </w:r>
      <w:r w:rsidR="005D0636" w:rsidRPr="00265F28">
        <w:rPr>
          <w:rFonts w:ascii="Arial" w:hAnsi="Arial" w:cs="Arial"/>
          <w:lang w:val="en-US"/>
        </w:rPr>
        <w:t xml:space="preserve"> </w:t>
      </w:r>
      <w:r w:rsidR="0021571E">
        <w:rPr>
          <w:rFonts w:ascii="Arial" w:hAnsi="Arial" w:cs="Arial"/>
          <w:lang w:val="en-US"/>
        </w:rPr>
        <w:t>and expanding</w:t>
      </w:r>
      <w:r w:rsidR="0082693D">
        <w:rPr>
          <w:rFonts w:ascii="Arial" w:hAnsi="Arial" w:cs="Arial"/>
          <w:lang w:val="en-US"/>
        </w:rPr>
        <w:t xml:space="preserve"> the </w:t>
      </w:r>
      <w:r w:rsidR="00763B3A">
        <w:rPr>
          <w:rFonts w:ascii="Arial" w:hAnsi="Arial" w:cs="Arial"/>
          <w:lang w:val="en-US"/>
        </w:rPr>
        <w:t xml:space="preserve">scope for </w:t>
      </w:r>
      <w:r w:rsidR="005B38D7">
        <w:rPr>
          <w:rFonts w:ascii="Arial" w:hAnsi="Arial" w:cs="Arial"/>
          <w:lang w:val="en-US"/>
        </w:rPr>
        <w:t>investigating</w:t>
      </w:r>
      <w:r w:rsidR="00B14BA4" w:rsidRPr="00265F28">
        <w:rPr>
          <w:rFonts w:ascii="Arial" w:hAnsi="Arial" w:cs="Arial"/>
          <w:lang w:val="en-US"/>
        </w:rPr>
        <w:t xml:space="preserve"> nineteenth century Suffolk </w:t>
      </w:r>
      <w:r w:rsidR="00530B93" w:rsidRPr="00265F28">
        <w:rPr>
          <w:rFonts w:ascii="Arial" w:hAnsi="Arial" w:cs="Arial"/>
          <w:lang w:val="en-US"/>
        </w:rPr>
        <w:t>agriculture</w:t>
      </w:r>
      <w:r w:rsidR="00064574" w:rsidRPr="00265F28">
        <w:rPr>
          <w:rFonts w:ascii="Arial" w:hAnsi="Arial" w:cs="Arial"/>
          <w:lang w:val="en-US"/>
        </w:rPr>
        <w:t>.</w:t>
      </w:r>
      <w:r w:rsidR="00446965" w:rsidRPr="00265F28">
        <w:rPr>
          <w:rFonts w:ascii="Arial" w:hAnsi="Arial" w:cs="Arial"/>
          <w:lang w:val="en-US"/>
        </w:rPr>
        <w:t xml:space="preserve"> </w:t>
      </w:r>
      <w:r w:rsidR="00D710F2">
        <w:rPr>
          <w:rFonts w:ascii="Arial" w:hAnsi="Arial" w:cs="Arial"/>
          <w:lang w:val="en-US"/>
        </w:rPr>
        <w:t xml:space="preserve">In the landscape of </w:t>
      </w:r>
      <w:r w:rsidR="00633240">
        <w:rPr>
          <w:rFonts w:ascii="Arial" w:hAnsi="Arial" w:cs="Arial"/>
          <w:lang w:val="en-US"/>
        </w:rPr>
        <w:t>our culture</w:t>
      </w:r>
      <w:r w:rsidR="00D710F2">
        <w:rPr>
          <w:rFonts w:ascii="Arial" w:hAnsi="Arial" w:cs="Arial"/>
          <w:lang w:val="en-US"/>
        </w:rPr>
        <w:t xml:space="preserve"> and heritage</w:t>
      </w:r>
      <w:r w:rsidR="00C12E87">
        <w:rPr>
          <w:rFonts w:ascii="Arial" w:hAnsi="Arial" w:cs="Arial"/>
          <w:lang w:val="en-US"/>
        </w:rPr>
        <w:t xml:space="preserve">, </w:t>
      </w:r>
      <w:r w:rsidR="007C3CA5">
        <w:rPr>
          <w:rFonts w:ascii="Arial" w:hAnsi="Arial" w:cs="Arial"/>
          <w:lang w:val="en-US"/>
        </w:rPr>
        <w:t>county</w:t>
      </w:r>
      <w:r w:rsidR="000F1C21">
        <w:rPr>
          <w:rFonts w:ascii="Arial" w:hAnsi="Arial" w:cs="Arial"/>
          <w:lang w:val="en-US"/>
        </w:rPr>
        <w:t xml:space="preserve"> history </w:t>
      </w:r>
      <w:r w:rsidR="00B87135">
        <w:rPr>
          <w:rFonts w:ascii="Arial" w:hAnsi="Arial" w:cs="Arial"/>
          <w:lang w:val="en-US"/>
        </w:rPr>
        <w:t>societie</w:t>
      </w:r>
      <w:r w:rsidR="000F1C21">
        <w:rPr>
          <w:rFonts w:ascii="Arial" w:hAnsi="Arial" w:cs="Arial"/>
          <w:lang w:val="en-US"/>
        </w:rPr>
        <w:t>s</w:t>
      </w:r>
      <w:r w:rsidR="00C3470D">
        <w:rPr>
          <w:rFonts w:ascii="Arial" w:hAnsi="Arial" w:cs="Arial"/>
          <w:lang w:val="en-US"/>
        </w:rPr>
        <w:t xml:space="preserve"> </w:t>
      </w:r>
      <w:r w:rsidR="00BF58D6">
        <w:rPr>
          <w:rFonts w:ascii="Arial" w:hAnsi="Arial" w:cs="Arial"/>
          <w:lang w:val="en-US"/>
        </w:rPr>
        <w:t>and</w:t>
      </w:r>
      <w:r w:rsidR="00DC6060">
        <w:rPr>
          <w:rFonts w:ascii="Arial" w:hAnsi="Arial" w:cs="Arial"/>
          <w:lang w:val="en-US"/>
        </w:rPr>
        <w:t xml:space="preserve"> </w:t>
      </w:r>
      <w:r w:rsidR="0083644D">
        <w:rPr>
          <w:rFonts w:ascii="Arial" w:hAnsi="Arial" w:cs="Arial"/>
          <w:lang w:val="en-US"/>
        </w:rPr>
        <w:t>a</w:t>
      </w:r>
      <w:r w:rsidR="00DC6060">
        <w:rPr>
          <w:rFonts w:ascii="Arial" w:hAnsi="Arial" w:cs="Arial"/>
          <w:lang w:val="en-US"/>
        </w:rPr>
        <w:t>rchives</w:t>
      </w:r>
      <w:r w:rsidR="00BF58D6">
        <w:rPr>
          <w:rFonts w:ascii="Arial" w:hAnsi="Arial" w:cs="Arial"/>
          <w:lang w:val="en-US"/>
        </w:rPr>
        <w:t xml:space="preserve"> are undoubtedly</w:t>
      </w:r>
      <w:r w:rsidR="00D65EBC">
        <w:rPr>
          <w:rFonts w:ascii="Arial" w:hAnsi="Arial" w:cs="Arial"/>
          <w:lang w:val="en-US"/>
        </w:rPr>
        <w:t xml:space="preserve"> an </w:t>
      </w:r>
      <w:r w:rsidR="0011337B">
        <w:rPr>
          <w:rFonts w:ascii="Arial" w:hAnsi="Arial" w:cs="Arial"/>
          <w:lang w:val="en-US"/>
        </w:rPr>
        <w:t xml:space="preserve">essential </w:t>
      </w:r>
      <w:r w:rsidR="00635607">
        <w:rPr>
          <w:rFonts w:ascii="Arial" w:hAnsi="Arial" w:cs="Arial"/>
          <w:lang w:val="en-US"/>
        </w:rPr>
        <w:t xml:space="preserve">asset of </w:t>
      </w:r>
      <w:r w:rsidR="0011337B">
        <w:rPr>
          <w:rFonts w:ascii="Arial" w:hAnsi="Arial" w:cs="Arial"/>
          <w:lang w:val="en-US"/>
        </w:rPr>
        <w:t xml:space="preserve">community </w:t>
      </w:r>
      <w:r w:rsidR="00635607">
        <w:rPr>
          <w:rFonts w:ascii="Arial" w:hAnsi="Arial" w:cs="Arial"/>
          <w:lang w:val="en-US"/>
        </w:rPr>
        <w:t>va</w:t>
      </w:r>
      <w:r w:rsidR="00C12E87">
        <w:rPr>
          <w:rFonts w:ascii="Arial" w:hAnsi="Arial" w:cs="Arial"/>
          <w:lang w:val="en-US"/>
        </w:rPr>
        <w:t>lue.</w:t>
      </w:r>
    </w:p>
    <w:p w14:paraId="5DB64CAA" w14:textId="77777777" w:rsidR="00191CF6" w:rsidRPr="00265F28" w:rsidRDefault="00191CF6" w:rsidP="004B6A89">
      <w:pPr>
        <w:jc w:val="both"/>
        <w:rPr>
          <w:rFonts w:ascii="Arial" w:hAnsi="Arial" w:cs="Arial"/>
          <w:lang w:val="en-US"/>
        </w:rPr>
      </w:pPr>
    </w:p>
    <w:p w14:paraId="08FB3719" w14:textId="77777777" w:rsidR="00191CF6" w:rsidRPr="00265F28" w:rsidRDefault="00191CF6" w:rsidP="004B6A89">
      <w:pPr>
        <w:jc w:val="both"/>
        <w:rPr>
          <w:rFonts w:ascii="Arial" w:hAnsi="Arial" w:cs="Arial"/>
          <w:lang w:val="en-US"/>
        </w:rPr>
      </w:pPr>
    </w:p>
    <w:p w14:paraId="71593C2B" w14:textId="77777777" w:rsidR="00191CF6" w:rsidRPr="00265F28" w:rsidRDefault="00191CF6" w:rsidP="004B6A89">
      <w:pPr>
        <w:jc w:val="both"/>
        <w:rPr>
          <w:rFonts w:ascii="Arial" w:hAnsi="Arial" w:cs="Arial"/>
          <w:lang w:val="en-US"/>
        </w:rPr>
      </w:pPr>
    </w:p>
    <w:p w14:paraId="74AA0413" w14:textId="77777777" w:rsidR="00191CF6" w:rsidRPr="00265F28" w:rsidRDefault="00191CF6" w:rsidP="004B6A89">
      <w:pPr>
        <w:jc w:val="both"/>
        <w:rPr>
          <w:rFonts w:ascii="Arial" w:hAnsi="Arial" w:cs="Arial"/>
          <w:lang w:val="en-US"/>
        </w:rPr>
      </w:pPr>
    </w:p>
    <w:p w14:paraId="62494FB2" w14:textId="77777777" w:rsidR="00191CF6" w:rsidRPr="00265F28" w:rsidRDefault="00191CF6" w:rsidP="004B6A89">
      <w:pPr>
        <w:jc w:val="both"/>
        <w:rPr>
          <w:rFonts w:ascii="Arial" w:hAnsi="Arial" w:cs="Arial"/>
          <w:lang w:val="en-US"/>
        </w:rPr>
      </w:pPr>
    </w:p>
    <w:p w14:paraId="726ECD81" w14:textId="77777777" w:rsidR="00A81247" w:rsidRPr="00265F28" w:rsidRDefault="00A81247" w:rsidP="004B6A89">
      <w:pPr>
        <w:jc w:val="both"/>
        <w:rPr>
          <w:rFonts w:ascii="Arial" w:hAnsi="Arial" w:cs="Arial"/>
          <w:lang w:val="en-US"/>
        </w:rPr>
      </w:pPr>
    </w:p>
    <w:p w14:paraId="59E42972" w14:textId="77777777" w:rsidR="00A81247" w:rsidRPr="00265F28" w:rsidRDefault="00A81247" w:rsidP="004B6A89">
      <w:pPr>
        <w:jc w:val="both"/>
        <w:rPr>
          <w:rFonts w:ascii="Arial" w:hAnsi="Arial" w:cs="Arial"/>
          <w:lang w:val="en-US"/>
        </w:rPr>
      </w:pPr>
    </w:p>
    <w:p w14:paraId="036F3813" w14:textId="77777777" w:rsidR="00A81247" w:rsidRPr="00265F28" w:rsidRDefault="00A81247" w:rsidP="004B6A89">
      <w:pPr>
        <w:jc w:val="both"/>
        <w:rPr>
          <w:rFonts w:ascii="Arial" w:hAnsi="Arial" w:cs="Arial"/>
          <w:lang w:val="en-US"/>
        </w:rPr>
      </w:pPr>
    </w:p>
    <w:p w14:paraId="54FD915E" w14:textId="77777777" w:rsidR="00A81247" w:rsidRPr="00265F28" w:rsidRDefault="00A81247" w:rsidP="004B6A89">
      <w:pPr>
        <w:jc w:val="both"/>
        <w:rPr>
          <w:rFonts w:ascii="Arial" w:hAnsi="Arial" w:cs="Arial"/>
          <w:lang w:val="en-US"/>
        </w:rPr>
      </w:pPr>
    </w:p>
    <w:p w14:paraId="11C485A5" w14:textId="77777777" w:rsidR="00A81247" w:rsidRPr="00265F28" w:rsidRDefault="00A81247" w:rsidP="004B6A89">
      <w:pPr>
        <w:jc w:val="both"/>
        <w:rPr>
          <w:rFonts w:ascii="Arial" w:hAnsi="Arial" w:cs="Arial"/>
          <w:lang w:val="en-US"/>
        </w:rPr>
      </w:pPr>
    </w:p>
    <w:p w14:paraId="4C8BA795" w14:textId="77777777" w:rsidR="00A81247" w:rsidRPr="00265F28" w:rsidRDefault="00A81247" w:rsidP="004B6A89">
      <w:pPr>
        <w:jc w:val="both"/>
        <w:rPr>
          <w:rFonts w:ascii="Arial" w:hAnsi="Arial" w:cs="Arial"/>
          <w:lang w:val="en-US"/>
        </w:rPr>
      </w:pPr>
    </w:p>
    <w:p w14:paraId="7E1102D2" w14:textId="77777777" w:rsidR="00A81247" w:rsidRPr="00265F28" w:rsidRDefault="00A81247" w:rsidP="004B6A89">
      <w:pPr>
        <w:jc w:val="both"/>
        <w:rPr>
          <w:rFonts w:ascii="Arial" w:hAnsi="Arial" w:cs="Arial"/>
          <w:lang w:val="en-US"/>
        </w:rPr>
      </w:pPr>
    </w:p>
    <w:p w14:paraId="1B704302" w14:textId="77777777" w:rsidR="00A81247" w:rsidRPr="00265F28" w:rsidRDefault="00A81247" w:rsidP="004B6A89">
      <w:pPr>
        <w:jc w:val="both"/>
        <w:rPr>
          <w:rFonts w:ascii="Arial" w:hAnsi="Arial" w:cs="Arial"/>
          <w:lang w:val="en-US"/>
        </w:rPr>
      </w:pPr>
    </w:p>
    <w:p w14:paraId="49EA0F36" w14:textId="77777777" w:rsidR="00A81247" w:rsidRPr="00265F28" w:rsidRDefault="00A81247" w:rsidP="004B6A89">
      <w:pPr>
        <w:jc w:val="both"/>
        <w:rPr>
          <w:rFonts w:ascii="Arial" w:hAnsi="Arial" w:cs="Arial"/>
          <w:lang w:val="en-US"/>
        </w:rPr>
      </w:pPr>
    </w:p>
    <w:p w14:paraId="17104EE2" w14:textId="77777777" w:rsidR="00A81247" w:rsidRPr="00265F28" w:rsidRDefault="00A81247" w:rsidP="004B6A89">
      <w:pPr>
        <w:jc w:val="both"/>
        <w:rPr>
          <w:rFonts w:ascii="Arial" w:hAnsi="Arial" w:cs="Arial"/>
          <w:lang w:val="en-US"/>
        </w:rPr>
      </w:pPr>
    </w:p>
    <w:p w14:paraId="3BEB6AF5" w14:textId="77777777" w:rsidR="00A81247" w:rsidRPr="00265F28" w:rsidRDefault="00A81247" w:rsidP="004B6A89">
      <w:pPr>
        <w:jc w:val="both"/>
        <w:rPr>
          <w:rFonts w:ascii="Arial" w:hAnsi="Arial" w:cs="Arial"/>
          <w:lang w:val="en-US"/>
        </w:rPr>
      </w:pPr>
    </w:p>
    <w:p w14:paraId="5E8DA714" w14:textId="77777777" w:rsidR="00A81247" w:rsidRDefault="00A81247" w:rsidP="004B6A89">
      <w:pPr>
        <w:jc w:val="both"/>
        <w:rPr>
          <w:rFonts w:ascii="Arial" w:hAnsi="Arial" w:cs="Arial"/>
          <w:lang w:val="en-US"/>
        </w:rPr>
      </w:pPr>
    </w:p>
    <w:p w14:paraId="552E3CA4" w14:textId="77777777" w:rsidR="00E72342" w:rsidRDefault="00E72342" w:rsidP="004B6A89">
      <w:pPr>
        <w:jc w:val="both"/>
        <w:rPr>
          <w:rFonts w:ascii="Arial" w:hAnsi="Arial" w:cs="Arial"/>
          <w:lang w:val="en-US"/>
        </w:rPr>
      </w:pPr>
    </w:p>
    <w:p w14:paraId="4CFB355D" w14:textId="77777777" w:rsidR="00E72342" w:rsidRDefault="00E72342" w:rsidP="004B6A89">
      <w:pPr>
        <w:jc w:val="both"/>
        <w:rPr>
          <w:rFonts w:ascii="Arial" w:hAnsi="Arial" w:cs="Arial"/>
          <w:lang w:val="en-US"/>
        </w:rPr>
      </w:pPr>
    </w:p>
    <w:p w14:paraId="5F0DD990" w14:textId="77777777" w:rsidR="00E72342" w:rsidRDefault="00E72342" w:rsidP="004B6A89">
      <w:pPr>
        <w:jc w:val="both"/>
        <w:rPr>
          <w:rFonts w:ascii="Arial" w:hAnsi="Arial" w:cs="Arial"/>
          <w:lang w:val="en-US"/>
        </w:rPr>
      </w:pPr>
    </w:p>
    <w:p w14:paraId="5960EE46" w14:textId="77777777" w:rsidR="00E72342" w:rsidRDefault="00E72342" w:rsidP="004B6A89">
      <w:pPr>
        <w:jc w:val="both"/>
        <w:rPr>
          <w:rFonts w:ascii="Arial" w:hAnsi="Arial" w:cs="Arial"/>
          <w:lang w:val="en-US"/>
        </w:rPr>
      </w:pPr>
    </w:p>
    <w:p w14:paraId="383882A5" w14:textId="77777777" w:rsidR="00E72342" w:rsidRDefault="00E72342" w:rsidP="004B6A89">
      <w:pPr>
        <w:jc w:val="both"/>
        <w:rPr>
          <w:rFonts w:ascii="Arial" w:hAnsi="Arial" w:cs="Arial"/>
          <w:lang w:val="en-US"/>
        </w:rPr>
      </w:pPr>
    </w:p>
    <w:p w14:paraId="647FD466" w14:textId="77777777" w:rsidR="00E72342" w:rsidRDefault="00E72342" w:rsidP="004B6A89">
      <w:pPr>
        <w:jc w:val="both"/>
        <w:rPr>
          <w:rFonts w:ascii="Arial" w:hAnsi="Arial" w:cs="Arial"/>
          <w:lang w:val="en-US"/>
        </w:rPr>
      </w:pPr>
    </w:p>
    <w:p w14:paraId="1651E57C" w14:textId="77777777" w:rsidR="00E72342" w:rsidRDefault="00E72342" w:rsidP="004B6A89">
      <w:pPr>
        <w:jc w:val="both"/>
        <w:rPr>
          <w:rFonts w:ascii="Arial" w:hAnsi="Arial" w:cs="Arial"/>
          <w:lang w:val="en-US"/>
        </w:rPr>
      </w:pPr>
    </w:p>
    <w:p w14:paraId="749F77EA" w14:textId="77777777" w:rsidR="00E72342" w:rsidRDefault="00E72342" w:rsidP="004B6A89">
      <w:pPr>
        <w:jc w:val="both"/>
        <w:rPr>
          <w:rFonts w:ascii="Arial" w:hAnsi="Arial" w:cs="Arial"/>
          <w:lang w:val="en-US"/>
        </w:rPr>
      </w:pPr>
    </w:p>
    <w:p w14:paraId="309122DA" w14:textId="77777777" w:rsidR="00E72342" w:rsidRDefault="00E72342" w:rsidP="004B6A89">
      <w:pPr>
        <w:jc w:val="both"/>
        <w:rPr>
          <w:rFonts w:ascii="Arial" w:hAnsi="Arial" w:cs="Arial"/>
          <w:lang w:val="en-US"/>
        </w:rPr>
      </w:pPr>
    </w:p>
    <w:p w14:paraId="6071E450" w14:textId="77777777" w:rsidR="00E72342" w:rsidRPr="00265F28" w:rsidRDefault="00E72342" w:rsidP="004B6A89">
      <w:pPr>
        <w:jc w:val="both"/>
        <w:rPr>
          <w:rFonts w:ascii="Arial" w:hAnsi="Arial" w:cs="Arial"/>
          <w:lang w:val="en-US"/>
        </w:rPr>
      </w:pPr>
    </w:p>
    <w:p w14:paraId="772444AA" w14:textId="77777777" w:rsidR="00A81247" w:rsidRPr="00265F28" w:rsidRDefault="00A81247" w:rsidP="004B6A89">
      <w:pPr>
        <w:jc w:val="both"/>
        <w:rPr>
          <w:rFonts w:ascii="Arial" w:hAnsi="Arial" w:cs="Arial"/>
          <w:b/>
          <w:bCs/>
          <w:lang w:val="en-US"/>
        </w:rPr>
      </w:pPr>
    </w:p>
    <w:p w14:paraId="56BB0DD9" w14:textId="77777777" w:rsidR="0050734C" w:rsidRPr="00265F28" w:rsidRDefault="0050734C" w:rsidP="004B6A89">
      <w:pPr>
        <w:jc w:val="both"/>
        <w:rPr>
          <w:rFonts w:ascii="Arial" w:hAnsi="Arial" w:cs="Arial"/>
          <w:lang w:val="en-US"/>
        </w:rPr>
      </w:pPr>
    </w:p>
    <w:p w14:paraId="00ED7E1E" w14:textId="070B26D3" w:rsidR="00BC739D" w:rsidRPr="00265F28" w:rsidRDefault="00741C46" w:rsidP="004B6A89">
      <w:pPr>
        <w:jc w:val="both"/>
        <w:rPr>
          <w:rFonts w:ascii="Arial" w:hAnsi="Arial" w:cs="Arial"/>
          <w:b/>
          <w:bCs/>
          <w:lang w:val="en-US"/>
        </w:rPr>
      </w:pPr>
      <w:r w:rsidRPr="00265F28">
        <w:rPr>
          <w:rFonts w:ascii="Arial" w:hAnsi="Arial" w:cs="Arial"/>
          <w:b/>
          <w:bCs/>
        </w:rPr>
        <w:t>Bibliography</w:t>
      </w:r>
    </w:p>
    <w:p w14:paraId="13DDD19E" w14:textId="77777777" w:rsidR="00741C46" w:rsidRPr="00265F28" w:rsidRDefault="00741C46" w:rsidP="004B6A89">
      <w:pPr>
        <w:pStyle w:val="EndNoteBibliography"/>
        <w:spacing w:after="0"/>
        <w:ind w:hanging="720"/>
        <w:jc w:val="both"/>
        <w:rPr>
          <w:rFonts w:ascii="Arial" w:hAnsi="Arial" w:cs="Arial"/>
        </w:rPr>
      </w:pPr>
    </w:p>
    <w:p w14:paraId="2A51CE15" w14:textId="77777777" w:rsidR="00741C46" w:rsidRPr="00265F28" w:rsidRDefault="00741C46" w:rsidP="004B6A89">
      <w:pPr>
        <w:pStyle w:val="EndNoteBibliography"/>
        <w:spacing w:after="0"/>
        <w:ind w:hanging="720"/>
        <w:jc w:val="both"/>
        <w:rPr>
          <w:rFonts w:ascii="Arial" w:hAnsi="Arial" w:cs="Arial"/>
        </w:rPr>
      </w:pPr>
    </w:p>
    <w:p w14:paraId="11DD5E00" w14:textId="77777777" w:rsidR="00BF57C3" w:rsidRPr="00BF57C3" w:rsidRDefault="00BC739D" w:rsidP="00BF57C3">
      <w:pPr>
        <w:pStyle w:val="EndNoteBibliography"/>
        <w:spacing w:after="0"/>
        <w:ind w:left="720" w:hanging="720"/>
      </w:pPr>
      <w:r w:rsidRPr="00265F28">
        <w:rPr>
          <w:rFonts w:ascii="Arial" w:hAnsi="Arial" w:cs="Arial"/>
        </w:rPr>
        <w:fldChar w:fldCharType="begin"/>
      </w:r>
      <w:r w:rsidRPr="00265F28">
        <w:rPr>
          <w:rFonts w:ascii="Arial" w:hAnsi="Arial" w:cs="Arial"/>
        </w:rPr>
        <w:instrText xml:space="preserve"> ADDIN EN.REFLIST </w:instrText>
      </w:r>
      <w:r w:rsidRPr="00265F28">
        <w:rPr>
          <w:rFonts w:ascii="Arial" w:hAnsi="Arial" w:cs="Arial"/>
        </w:rPr>
        <w:fldChar w:fldCharType="separate"/>
      </w:r>
      <w:r w:rsidR="00BF57C3" w:rsidRPr="00BF57C3">
        <w:t>1</w:t>
      </w:r>
      <w:r w:rsidR="00BF57C3" w:rsidRPr="00BF57C3">
        <w:tab/>
        <w:t xml:space="preserve">Arthur Young and The Board of Agriculture, </w:t>
      </w:r>
      <w:r w:rsidR="00BF57C3" w:rsidRPr="00BF57C3">
        <w:rPr>
          <w:i/>
        </w:rPr>
        <w:t>General View of the Agriculture of the County of Essex</w:t>
      </w:r>
      <w:r w:rsidR="00BF57C3" w:rsidRPr="00BF57C3">
        <w:t xml:space="preserve"> (London: Phillips, 1807).</w:t>
      </w:r>
    </w:p>
    <w:p w14:paraId="6C236538" w14:textId="77777777" w:rsidR="00BF57C3" w:rsidRPr="00BF57C3" w:rsidRDefault="00BF57C3" w:rsidP="00BF57C3">
      <w:pPr>
        <w:pStyle w:val="EndNoteBibliography"/>
        <w:spacing w:after="0"/>
        <w:ind w:left="720" w:hanging="720"/>
      </w:pPr>
      <w:r w:rsidRPr="00BF57C3">
        <w:t>2</w:t>
      </w:r>
      <w:r w:rsidRPr="00BF57C3">
        <w:tab/>
        <w:t xml:space="preserve">C. Vancouver and The Board of Agriculture, </w:t>
      </w:r>
      <w:r w:rsidRPr="00BF57C3">
        <w:rPr>
          <w:i/>
        </w:rPr>
        <w:t>General View of the Agriculture in the County of Essex</w:t>
      </w:r>
      <w:r w:rsidRPr="00BF57C3">
        <w:t xml:space="preserve"> (London: W. Smith, 1794).</w:t>
      </w:r>
    </w:p>
    <w:p w14:paraId="3859F73F" w14:textId="77777777" w:rsidR="00BF57C3" w:rsidRPr="00BF57C3" w:rsidRDefault="00BF57C3" w:rsidP="00BF57C3">
      <w:pPr>
        <w:pStyle w:val="EndNoteBibliography"/>
        <w:spacing w:after="0"/>
        <w:ind w:left="720" w:hanging="720"/>
      </w:pPr>
      <w:r w:rsidRPr="00BF57C3">
        <w:t>3</w:t>
      </w:r>
      <w:r w:rsidRPr="00BF57C3">
        <w:tab/>
        <w:t xml:space="preserve">East Suffolk Society for the Protection of Agriculture, </w:t>
      </w:r>
      <w:r w:rsidRPr="00BF57C3">
        <w:rPr>
          <w:i/>
        </w:rPr>
        <w:t>Agricultural Proceedings</w:t>
      </w:r>
      <w:r w:rsidRPr="00BF57C3">
        <w:t xml:space="preserve"> (London: J. Mortimer, 1835).</w:t>
      </w:r>
    </w:p>
    <w:p w14:paraId="348BFE9F" w14:textId="77777777" w:rsidR="00BF57C3" w:rsidRPr="00BF57C3" w:rsidRDefault="00BF57C3" w:rsidP="00BF57C3">
      <w:pPr>
        <w:pStyle w:val="EndNoteBibliography"/>
        <w:spacing w:after="0"/>
        <w:ind w:left="720" w:hanging="720"/>
      </w:pPr>
      <w:r w:rsidRPr="00BF57C3">
        <w:t>4</w:t>
      </w:r>
      <w:r w:rsidRPr="00BF57C3">
        <w:tab/>
        <w:t xml:space="preserve">Griggs and The Board of Agriculture, </w:t>
      </w:r>
      <w:r w:rsidRPr="00BF57C3">
        <w:rPr>
          <w:i/>
        </w:rPr>
        <w:t>General View of the Agriculture of the County of Essex</w:t>
      </w:r>
      <w:r w:rsidRPr="00BF57C3">
        <w:t xml:space="preserve"> (Kelvedon: C. Clarke, 1794).</w:t>
      </w:r>
    </w:p>
    <w:p w14:paraId="0EAA33D1" w14:textId="77777777" w:rsidR="00BF57C3" w:rsidRPr="00BF57C3" w:rsidRDefault="00BF57C3" w:rsidP="00BF57C3">
      <w:pPr>
        <w:pStyle w:val="EndNoteBibliography"/>
        <w:spacing w:after="0"/>
        <w:ind w:left="720" w:hanging="720"/>
      </w:pPr>
      <w:r w:rsidRPr="00BF57C3">
        <w:t>5</w:t>
      </w:r>
      <w:r w:rsidRPr="00BF57C3">
        <w:tab/>
        <w:t xml:space="preserve">Charles Vancouver and Board of Agriculture., </w:t>
      </w:r>
      <w:r w:rsidRPr="00BF57C3">
        <w:rPr>
          <w:i/>
        </w:rPr>
        <w:t>General View of the Agriculture in the County of Cambridge</w:t>
      </w:r>
      <w:r w:rsidRPr="00BF57C3">
        <w:t xml:space="preserve"> (London: W. Smith, 1794).</w:t>
      </w:r>
    </w:p>
    <w:p w14:paraId="1FEC1BBB" w14:textId="77777777" w:rsidR="00BF57C3" w:rsidRPr="00BF57C3" w:rsidRDefault="00BF57C3" w:rsidP="00BF57C3">
      <w:pPr>
        <w:pStyle w:val="EndNoteBibliography"/>
        <w:spacing w:after="0"/>
        <w:ind w:left="720" w:hanging="720"/>
      </w:pPr>
      <w:r w:rsidRPr="00BF57C3">
        <w:t>6</w:t>
      </w:r>
      <w:r w:rsidRPr="00BF57C3">
        <w:tab/>
        <w:t xml:space="preserve">Henry Alexander, </w:t>
      </w:r>
      <w:r w:rsidRPr="00BF57C3">
        <w:rPr>
          <w:i/>
        </w:rPr>
        <w:t>Soils of East Suffolk Considered Geologically: East Suffolk Agricultural Association Prize Essay</w:t>
      </w:r>
      <w:r w:rsidRPr="00BF57C3">
        <w:t xml:space="preserve"> (Woodbridge: Munro Whittaker, 1840).</w:t>
      </w:r>
    </w:p>
    <w:p w14:paraId="0D2ECD78" w14:textId="77777777" w:rsidR="00BF57C3" w:rsidRPr="00BF57C3" w:rsidRDefault="00BF57C3" w:rsidP="00BF57C3">
      <w:pPr>
        <w:pStyle w:val="EndNoteBibliography"/>
        <w:spacing w:after="0"/>
        <w:ind w:left="720" w:hanging="720"/>
      </w:pPr>
      <w:r w:rsidRPr="00BF57C3">
        <w:t>7</w:t>
      </w:r>
      <w:r w:rsidRPr="00BF57C3">
        <w:tab/>
        <w:t xml:space="preserve">East Suffolk Agricultural Association, </w:t>
      </w:r>
      <w:r w:rsidRPr="00BF57C3">
        <w:rPr>
          <w:i/>
        </w:rPr>
        <w:t>Premiums Offered 1833-34, Rules and Articles, Officers and Members</w:t>
      </w:r>
      <w:r w:rsidRPr="00BF57C3">
        <w:t xml:space="preserve"> (Woodbridge: Loder, 1834).</w:t>
      </w:r>
    </w:p>
    <w:p w14:paraId="5FFEACEA" w14:textId="77777777" w:rsidR="00BF57C3" w:rsidRPr="00BF57C3" w:rsidRDefault="00BF57C3" w:rsidP="00BF57C3">
      <w:pPr>
        <w:pStyle w:val="EndNoteBibliography"/>
        <w:spacing w:after="0"/>
        <w:ind w:left="720" w:hanging="720"/>
      </w:pPr>
      <w:r w:rsidRPr="00BF57C3">
        <w:t>8</w:t>
      </w:r>
      <w:r w:rsidRPr="00BF57C3">
        <w:tab/>
        <w:t xml:space="preserve">Richard Bacon, </w:t>
      </w:r>
      <w:r w:rsidRPr="00BF57C3">
        <w:rPr>
          <w:i/>
        </w:rPr>
        <w:t>On the Agriculture of Norfolk, Rase Prize Essay</w:t>
      </w:r>
      <w:r w:rsidRPr="00BF57C3">
        <w:t xml:space="preserve"> (Norwich: Ridgway, 1849).</w:t>
      </w:r>
    </w:p>
    <w:p w14:paraId="64FCDAB0" w14:textId="77777777" w:rsidR="00BF57C3" w:rsidRPr="00BF57C3" w:rsidRDefault="00BF57C3" w:rsidP="00BF57C3">
      <w:pPr>
        <w:pStyle w:val="EndNoteBibliography"/>
        <w:spacing w:after="0"/>
        <w:ind w:left="720" w:hanging="720"/>
      </w:pPr>
      <w:r w:rsidRPr="00BF57C3">
        <w:t>9</w:t>
      </w:r>
      <w:r w:rsidRPr="00BF57C3">
        <w:tab/>
        <w:t xml:space="preserve">Robert Baker, </w:t>
      </w:r>
      <w:r w:rsidRPr="00BF57C3">
        <w:rPr>
          <w:i/>
        </w:rPr>
        <w:t>On the Agriculture of Essex Rase Prize Essay</w:t>
      </w:r>
      <w:r w:rsidRPr="00BF57C3">
        <w:t xml:space="preserve"> (London: Clowes, 1844).</w:t>
      </w:r>
    </w:p>
    <w:p w14:paraId="6C223761" w14:textId="77777777" w:rsidR="00BF57C3" w:rsidRPr="00BF57C3" w:rsidRDefault="00BF57C3" w:rsidP="00BF57C3">
      <w:pPr>
        <w:pStyle w:val="EndNoteBibliography"/>
        <w:spacing w:after="0"/>
        <w:ind w:left="720" w:hanging="720"/>
      </w:pPr>
      <w:r w:rsidRPr="00BF57C3">
        <w:t>10</w:t>
      </w:r>
      <w:r w:rsidRPr="00BF57C3">
        <w:tab/>
        <w:t xml:space="preserve">Hugh Barrett, </w:t>
      </w:r>
      <w:r w:rsidRPr="00BF57C3">
        <w:rPr>
          <w:i/>
        </w:rPr>
        <w:t>Earl to Rise</w:t>
      </w:r>
      <w:r w:rsidRPr="00BF57C3">
        <w:t xml:space="preserve"> (London: Faber, 1967).</w:t>
      </w:r>
    </w:p>
    <w:p w14:paraId="3BB362F8" w14:textId="77777777" w:rsidR="00BF57C3" w:rsidRPr="00BF57C3" w:rsidRDefault="00BF57C3" w:rsidP="00BF57C3">
      <w:pPr>
        <w:pStyle w:val="EndNoteBibliography"/>
        <w:spacing w:after="0"/>
        <w:ind w:left="720" w:hanging="720"/>
      </w:pPr>
      <w:r w:rsidRPr="00BF57C3">
        <w:t>11</w:t>
      </w:r>
      <w:r w:rsidRPr="00BF57C3">
        <w:tab/>
        <w:t xml:space="preserve">Hugh Barrett, </w:t>
      </w:r>
      <w:r w:rsidRPr="00BF57C3">
        <w:rPr>
          <w:i/>
        </w:rPr>
        <w:t>A Good Living</w:t>
      </w:r>
      <w:r w:rsidRPr="00BF57C3">
        <w:t xml:space="preserve"> (Ipswich: Old Pond, 2000).</w:t>
      </w:r>
    </w:p>
    <w:p w14:paraId="565BA75B" w14:textId="77777777" w:rsidR="00BF57C3" w:rsidRPr="00BF57C3" w:rsidRDefault="00BF57C3" w:rsidP="00BF57C3">
      <w:pPr>
        <w:pStyle w:val="EndNoteBibliography"/>
        <w:spacing w:after="0"/>
        <w:ind w:left="720" w:hanging="720"/>
      </w:pPr>
      <w:r w:rsidRPr="00BF57C3">
        <w:t>12</w:t>
      </w:r>
      <w:r w:rsidRPr="00BF57C3">
        <w:tab/>
        <w:t xml:space="preserve">John Bateman, </w:t>
      </w:r>
      <w:r w:rsidRPr="00BF57C3">
        <w:rPr>
          <w:i/>
        </w:rPr>
        <w:t>The Great Landowners of Great Britain</w:t>
      </w:r>
      <w:r w:rsidRPr="00BF57C3">
        <w:t xml:space="preserve"> (London: Harrison, 1883).</w:t>
      </w:r>
    </w:p>
    <w:p w14:paraId="76A7CF7F" w14:textId="77777777" w:rsidR="00BF57C3" w:rsidRPr="00BF57C3" w:rsidRDefault="00BF57C3" w:rsidP="00BF57C3">
      <w:pPr>
        <w:pStyle w:val="EndNoteBibliography"/>
        <w:spacing w:after="0"/>
        <w:ind w:left="720" w:hanging="720"/>
      </w:pPr>
      <w:r w:rsidRPr="00BF57C3">
        <w:t>13</w:t>
      </w:r>
      <w:r w:rsidRPr="00BF57C3">
        <w:tab/>
        <w:t xml:space="preserve">John V Beckett, </w:t>
      </w:r>
      <w:r w:rsidRPr="00BF57C3">
        <w:rPr>
          <w:i/>
        </w:rPr>
        <w:t>The Agricultural Revolution</w:t>
      </w:r>
      <w:r w:rsidRPr="00BF57C3">
        <w:t xml:space="preserve"> (Oxford: Blackwell, 1990).</w:t>
      </w:r>
    </w:p>
    <w:p w14:paraId="3284ACC1" w14:textId="77777777" w:rsidR="00BF57C3" w:rsidRPr="00BF57C3" w:rsidRDefault="00BF57C3" w:rsidP="00BF57C3">
      <w:pPr>
        <w:pStyle w:val="EndNoteBibliography"/>
        <w:spacing w:after="0"/>
        <w:ind w:left="720" w:hanging="720"/>
      </w:pPr>
      <w:r w:rsidRPr="00BF57C3">
        <w:t>14</w:t>
      </w:r>
      <w:r w:rsidRPr="00BF57C3">
        <w:tab/>
        <w:t xml:space="preserve">John Belcher, </w:t>
      </w:r>
      <w:r w:rsidRPr="00BF57C3">
        <w:rPr>
          <w:i/>
        </w:rPr>
        <w:t>The Foldcourse and East Anglian Agriculture and Landscape, 1100-1900</w:t>
      </w:r>
      <w:r w:rsidRPr="00BF57C3">
        <w:t xml:space="preserve"> (Woodbridge: Boydell, 2020).</w:t>
      </w:r>
    </w:p>
    <w:p w14:paraId="1C4A7042" w14:textId="77777777" w:rsidR="00BF57C3" w:rsidRPr="00BF57C3" w:rsidRDefault="00BF57C3" w:rsidP="00BF57C3">
      <w:pPr>
        <w:pStyle w:val="EndNoteBibliography"/>
        <w:spacing w:after="0"/>
        <w:ind w:left="720" w:hanging="720"/>
      </w:pPr>
      <w:r w:rsidRPr="00BF57C3">
        <w:t>15</w:t>
      </w:r>
      <w:r w:rsidRPr="00BF57C3">
        <w:tab/>
        <w:t xml:space="preserve">Adrian Bell, </w:t>
      </w:r>
      <w:r w:rsidRPr="00BF57C3">
        <w:rPr>
          <w:i/>
        </w:rPr>
        <w:t>Corduroy</w:t>
      </w:r>
      <w:r w:rsidRPr="00BF57C3">
        <w:t xml:space="preserve"> (London: Faber, 1930).</w:t>
      </w:r>
    </w:p>
    <w:p w14:paraId="6B691DA3" w14:textId="77777777" w:rsidR="00BF57C3" w:rsidRPr="00BF57C3" w:rsidRDefault="00BF57C3" w:rsidP="00BF57C3">
      <w:pPr>
        <w:pStyle w:val="EndNoteBibliography"/>
        <w:spacing w:after="0"/>
        <w:ind w:left="720" w:hanging="720"/>
      </w:pPr>
      <w:r w:rsidRPr="00BF57C3">
        <w:t>16</w:t>
      </w:r>
      <w:r w:rsidRPr="00BF57C3">
        <w:tab/>
        <w:t xml:space="preserve">Adrian Bell, </w:t>
      </w:r>
      <w:r w:rsidRPr="00BF57C3">
        <w:rPr>
          <w:i/>
        </w:rPr>
        <w:t>Silver Ley</w:t>
      </w:r>
      <w:r w:rsidRPr="00BF57C3">
        <w:t xml:space="preserve"> (London: Faber, 1931).</w:t>
      </w:r>
    </w:p>
    <w:p w14:paraId="141FCEBC" w14:textId="77777777" w:rsidR="00BF57C3" w:rsidRPr="00BF57C3" w:rsidRDefault="00BF57C3" w:rsidP="00BF57C3">
      <w:pPr>
        <w:pStyle w:val="EndNoteBibliography"/>
        <w:spacing w:after="0"/>
        <w:ind w:left="720" w:hanging="720"/>
      </w:pPr>
      <w:r w:rsidRPr="00BF57C3">
        <w:t>17</w:t>
      </w:r>
      <w:r w:rsidRPr="00BF57C3">
        <w:tab/>
        <w:t xml:space="preserve">Adrian Bell, </w:t>
      </w:r>
      <w:r w:rsidRPr="00BF57C3">
        <w:rPr>
          <w:i/>
        </w:rPr>
        <w:t>The Cherry Tree</w:t>
      </w:r>
      <w:r w:rsidRPr="00BF57C3">
        <w:t xml:space="preserve"> (London: Faber, 1932).</w:t>
      </w:r>
    </w:p>
    <w:p w14:paraId="04295EBC" w14:textId="77777777" w:rsidR="00BF57C3" w:rsidRPr="00BF57C3" w:rsidRDefault="00BF57C3" w:rsidP="00BF57C3">
      <w:pPr>
        <w:pStyle w:val="EndNoteBibliography"/>
        <w:spacing w:after="0"/>
        <w:ind w:left="720" w:hanging="720"/>
      </w:pPr>
      <w:r w:rsidRPr="00BF57C3">
        <w:t>18</w:t>
      </w:r>
      <w:r w:rsidRPr="00BF57C3">
        <w:tab/>
        <w:t xml:space="preserve">Matilda Betham-Edwards, </w:t>
      </w:r>
      <w:r w:rsidRPr="00BF57C3">
        <w:rPr>
          <w:i/>
        </w:rPr>
        <w:t>The Autobiography of Arthur Young with Selections from His Correspondence</w:t>
      </w:r>
      <w:r w:rsidRPr="00BF57C3">
        <w:t xml:space="preserve"> (London: Smith, Elder &amp;Co., 1898).</w:t>
      </w:r>
    </w:p>
    <w:p w14:paraId="249487FB" w14:textId="77777777" w:rsidR="00BF57C3" w:rsidRPr="00BF57C3" w:rsidRDefault="00BF57C3" w:rsidP="00BF57C3">
      <w:pPr>
        <w:pStyle w:val="EndNoteBibliography"/>
        <w:spacing w:after="0"/>
        <w:ind w:left="720" w:hanging="720"/>
      </w:pPr>
      <w:r w:rsidRPr="00BF57C3">
        <w:t>19</w:t>
      </w:r>
      <w:r w:rsidRPr="00BF57C3">
        <w:tab/>
        <w:t xml:space="preserve">Arthur Biddell, 'Agriculture', in </w:t>
      </w:r>
      <w:r w:rsidRPr="00BF57C3">
        <w:rPr>
          <w:i/>
        </w:rPr>
        <w:t>Whites Directory of Suffolk 1844</w:t>
      </w:r>
      <w:r w:rsidRPr="00BF57C3">
        <w:t xml:space="preserve"> (D&amp;C, 1844/1970), pp. 31-34.</w:t>
      </w:r>
    </w:p>
    <w:p w14:paraId="0E9EA82C" w14:textId="77777777" w:rsidR="00BF57C3" w:rsidRPr="00BF57C3" w:rsidRDefault="00BF57C3" w:rsidP="00BF57C3">
      <w:pPr>
        <w:pStyle w:val="EndNoteBibliography"/>
        <w:spacing w:after="0"/>
        <w:ind w:left="720" w:hanging="720"/>
      </w:pPr>
      <w:r w:rsidRPr="00BF57C3">
        <w:t>20</w:t>
      </w:r>
      <w:r w:rsidRPr="00BF57C3">
        <w:tab/>
        <w:t xml:space="preserve">Herman Biddell, 'Agriculture ', in </w:t>
      </w:r>
      <w:r w:rsidRPr="00BF57C3">
        <w:rPr>
          <w:i/>
        </w:rPr>
        <w:t>Whites Directory of Suffolk</w:t>
      </w:r>
      <w:r w:rsidRPr="00BF57C3">
        <w:t xml:space="preserve"> (Sheffield: Leader/White, 1855).</w:t>
      </w:r>
    </w:p>
    <w:p w14:paraId="457B5C8D" w14:textId="77777777" w:rsidR="00BF57C3" w:rsidRPr="00BF57C3" w:rsidRDefault="00BF57C3" w:rsidP="00BF57C3">
      <w:pPr>
        <w:pStyle w:val="EndNoteBibliography"/>
        <w:spacing w:after="0"/>
        <w:ind w:left="720" w:hanging="720"/>
      </w:pPr>
      <w:r w:rsidRPr="00BF57C3">
        <w:t>21</w:t>
      </w:r>
      <w:r w:rsidRPr="00BF57C3">
        <w:tab/>
        <w:t xml:space="preserve">Herman Biddell, 'Agriculture', in </w:t>
      </w:r>
      <w:r w:rsidRPr="00BF57C3">
        <w:rPr>
          <w:i/>
        </w:rPr>
        <w:t>Victoria County History of Suffolk V2</w:t>
      </w:r>
      <w:r w:rsidRPr="00BF57C3">
        <w:t xml:space="preserve"> (London: Dawson, 1907), pp. 385-402.</w:t>
      </w:r>
    </w:p>
    <w:p w14:paraId="442EDC7B" w14:textId="77777777" w:rsidR="00BF57C3" w:rsidRPr="00BF57C3" w:rsidRDefault="00BF57C3" w:rsidP="00BF57C3">
      <w:pPr>
        <w:pStyle w:val="EndNoteBibliography"/>
        <w:spacing w:after="0"/>
        <w:ind w:left="720" w:hanging="720"/>
      </w:pPr>
      <w:r w:rsidRPr="00BF57C3">
        <w:t>22</w:t>
      </w:r>
      <w:r w:rsidRPr="00BF57C3">
        <w:tab/>
        <w:t xml:space="preserve">Ronald Blythe, </w:t>
      </w:r>
      <w:r w:rsidRPr="00BF57C3">
        <w:rPr>
          <w:i/>
        </w:rPr>
        <w:t>Akenfield: Portrait of an English Village</w:t>
      </w:r>
      <w:r w:rsidRPr="00BF57C3">
        <w:t xml:space="preserve"> (London: Allen Lane, 1969).</w:t>
      </w:r>
    </w:p>
    <w:p w14:paraId="5CFAC628" w14:textId="77777777" w:rsidR="00BF57C3" w:rsidRPr="00BF57C3" w:rsidRDefault="00BF57C3" w:rsidP="00BF57C3">
      <w:pPr>
        <w:pStyle w:val="EndNoteBibliography"/>
        <w:spacing w:after="0"/>
        <w:ind w:left="720" w:hanging="720"/>
      </w:pPr>
      <w:r w:rsidRPr="00BF57C3">
        <w:t>23</w:t>
      </w:r>
      <w:r w:rsidRPr="00BF57C3">
        <w:tab/>
        <w:t xml:space="preserve">Local Government Board, </w:t>
      </w:r>
      <w:r w:rsidRPr="00BF57C3">
        <w:rPr>
          <w:i/>
        </w:rPr>
        <w:t>Suffolk. The Names of Owners of Land One Acre and Above</w:t>
      </w:r>
      <w:r w:rsidRPr="00BF57C3">
        <w:t>. ed. by John Lambert (London: HMSO, 1873).</w:t>
      </w:r>
    </w:p>
    <w:p w14:paraId="3EA939C3" w14:textId="77777777" w:rsidR="00BF57C3" w:rsidRPr="00BF57C3" w:rsidRDefault="00BF57C3" w:rsidP="00BF57C3">
      <w:pPr>
        <w:pStyle w:val="EndNoteBibliography"/>
        <w:spacing w:after="0"/>
        <w:ind w:left="720" w:hanging="720"/>
      </w:pPr>
      <w:r w:rsidRPr="00BF57C3">
        <w:t>24</w:t>
      </w:r>
      <w:r w:rsidRPr="00BF57C3">
        <w:tab/>
        <w:t xml:space="preserve">Paul Brassley, ''A Pioneer in Everything': Primrose Mcconnell, 1856-1931.', </w:t>
      </w:r>
      <w:r w:rsidRPr="00BF57C3">
        <w:rPr>
          <w:i/>
        </w:rPr>
        <w:t>Journal of the Royal Agricultural Society of England,</w:t>
      </w:r>
      <w:r w:rsidRPr="00BF57C3">
        <w:t xml:space="preserve"> 156 (1995).</w:t>
      </w:r>
    </w:p>
    <w:p w14:paraId="50D09C14" w14:textId="77777777" w:rsidR="00BF57C3" w:rsidRPr="00BF57C3" w:rsidRDefault="00BF57C3" w:rsidP="00BF57C3">
      <w:pPr>
        <w:pStyle w:val="EndNoteBibliography"/>
        <w:spacing w:after="0"/>
        <w:ind w:left="720" w:hanging="720"/>
      </w:pPr>
      <w:r w:rsidRPr="00BF57C3">
        <w:t>25</w:t>
      </w:r>
      <w:r w:rsidRPr="00BF57C3">
        <w:tab/>
        <w:t xml:space="preserve">Alexander Mackay and Shirley Brooks, </w:t>
      </w:r>
      <w:r w:rsidRPr="00BF57C3">
        <w:rPr>
          <w:i/>
        </w:rPr>
        <w:t>The Morning Chronicle's Labour and the Poor</w:t>
      </w:r>
      <w:r w:rsidRPr="00BF57C3">
        <w:t>. ed. by Rebecca Watts and Kevin Booth. Vol. vi (Ditto Books, 2020 (1850)).</w:t>
      </w:r>
    </w:p>
    <w:p w14:paraId="28B6A3AD" w14:textId="77777777" w:rsidR="00BF57C3" w:rsidRPr="00BF57C3" w:rsidRDefault="00BF57C3" w:rsidP="00BF57C3">
      <w:pPr>
        <w:pStyle w:val="EndNoteBibliography"/>
        <w:spacing w:after="0"/>
        <w:ind w:left="720" w:hanging="720"/>
      </w:pPr>
      <w:r w:rsidRPr="00BF57C3">
        <w:t>26</w:t>
      </w:r>
      <w:r w:rsidRPr="00BF57C3">
        <w:tab/>
        <w:t xml:space="preserve">A. F. J. Brown, </w:t>
      </w:r>
      <w:r w:rsidRPr="00BF57C3">
        <w:rPr>
          <w:i/>
        </w:rPr>
        <w:t>Essex at Work, 1700-1815</w:t>
      </w:r>
      <w:r w:rsidRPr="00BF57C3">
        <w:t xml:space="preserve"> (Chelmsford: Essex Record Office Publications ; No. 49, 1969).</w:t>
      </w:r>
    </w:p>
    <w:p w14:paraId="5D6BB7C5" w14:textId="77777777" w:rsidR="00BF57C3" w:rsidRPr="00BF57C3" w:rsidRDefault="00BF57C3" w:rsidP="00BF57C3">
      <w:pPr>
        <w:pStyle w:val="EndNoteBibliography"/>
        <w:spacing w:after="0"/>
        <w:ind w:left="720" w:hanging="720"/>
      </w:pPr>
      <w:r w:rsidRPr="00BF57C3">
        <w:t>27</w:t>
      </w:r>
      <w:r w:rsidRPr="00BF57C3">
        <w:tab/>
        <w:t xml:space="preserve">Edward Bujak, </w:t>
      </w:r>
      <w:r w:rsidRPr="00BF57C3">
        <w:rPr>
          <w:i/>
        </w:rPr>
        <w:t>England's Rural Realms: Landholding and the Agricultural Revolution</w:t>
      </w:r>
      <w:r w:rsidRPr="00BF57C3">
        <w:t xml:space="preserve"> (London: Tauris Academic, 2007).</w:t>
      </w:r>
    </w:p>
    <w:p w14:paraId="2EF4BAAD" w14:textId="77777777" w:rsidR="00BF57C3" w:rsidRPr="00BF57C3" w:rsidRDefault="00BF57C3" w:rsidP="00BF57C3">
      <w:pPr>
        <w:pStyle w:val="EndNoteBibliography"/>
        <w:spacing w:after="0"/>
        <w:ind w:left="720" w:hanging="720"/>
      </w:pPr>
      <w:r w:rsidRPr="00BF57C3">
        <w:lastRenderedPageBreak/>
        <w:t>28</w:t>
      </w:r>
      <w:r w:rsidRPr="00BF57C3">
        <w:tab/>
        <w:t xml:space="preserve">'The Bury and Suffolk Farmers’ Journal, Ipswich, Sudbury, and Thetford Advertiser.', </w:t>
      </w:r>
      <w:r w:rsidRPr="00BF57C3">
        <w:rPr>
          <w:i/>
        </w:rPr>
        <w:t>paper and microfilm BL MFM.M39047 [1844] NEWS2378 NPL NEWS5077 NPL</w:t>
      </w:r>
      <w:r w:rsidRPr="00BF57C3">
        <w:t>, August-February 1844/5.</w:t>
      </w:r>
    </w:p>
    <w:p w14:paraId="5DF3AF93" w14:textId="77777777" w:rsidR="00BF57C3" w:rsidRPr="00BF57C3" w:rsidRDefault="00BF57C3" w:rsidP="00BF57C3">
      <w:pPr>
        <w:pStyle w:val="EndNoteBibliography"/>
        <w:spacing w:after="0"/>
        <w:ind w:left="720" w:hanging="720"/>
      </w:pPr>
      <w:r w:rsidRPr="00BF57C3">
        <w:t>29</w:t>
      </w:r>
      <w:r w:rsidRPr="00BF57C3">
        <w:tab/>
        <w:t xml:space="preserve">R.W Butcher, </w:t>
      </w:r>
      <w:r w:rsidRPr="00BF57C3">
        <w:rPr>
          <w:i/>
        </w:rPr>
        <w:t>The Land of Britain: The Report of the Land Utilisation Survey of Britain: Parts 72-73 Suffolk East and West</w:t>
      </w:r>
      <w:r w:rsidRPr="00BF57C3">
        <w:t xml:space="preserve"> (Geographical Publications, 1941).</w:t>
      </w:r>
    </w:p>
    <w:p w14:paraId="62A954F1" w14:textId="77777777" w:rsidR="00BF57C3" w:rsidRPr="00BF57C3" w:rsidRDefault="00BF57C3" w:rsidP="00BF57C3">
      <w:pPr>
        <w:pStyle w:val="EndNoteBibliography"/>
        <w:spacing w:after="0"/>
        <w:ind w:left="720" w:hanging="720"/>
      </w:pPr>
      <w:r w:rsidRPr="00BF57C3">
        <w:t>30</w:t>
      </w:r>
      <w:r w:rsidRPr="00BF57C3">
        <w:tab/>
        <w:t xml:space="preserve">James Caird, </w:t>
      </w:r>
      <w:r w:rsidRPr="00BF57C3">
        <w:rPr>
          <w:i/>
        </w:rPr>
        <w:t>English Agriculture in 1850-51</w:t>
      </w:r>
      <w:r w:rsidRPr="00BF57C3">
        <w:t xml:space="preserve"> (London: Brown, Green, and Longman, 1852).</w:t>
      </w:r>
    </w:p>
    <w:p w14:paraId="08F4586C" w14:textId="77777777" w:rsidR="00BF57C3" w:rsidRPr="00BF57C3" w:rsidRDefault="00BF57C3" w:rsidP="00BF57C3">
      <w:pPr>
        <w:pStyle w:val="EndNoteBibliography"/>
        <w:spacing w:after="0"/>
        <w:ind w:left="720" w:hanging="720"/>
      </w:pPr>
      <w:r w:rsidRPr="00BF57C3">
        <w:t>31</w:t>
      </w:r>
      <w:r w:rsidRPr="00BF57C3">
        <w:tab/>
        <w:t xml:space="preserve">Peter Clark, 'Hodge's Politics; Agricultural Labourers and the Third Reform Act in Suffolk.', in </w:t>
      </w:r>
      <w:r w:rsidRPr="00BF57C3">
        <w:rPr>
          <w:i/>
        </w:rPr>
        <w:t>Land and Society in Britain 1799-1914 Eds. Harte &amp; Quinault</w:t>
      </w:r>
      <w:r w:rsidRPr="00BF57C3">
        <w:t xml:space="preserve"> (Bath: Bookcraft, 1996).</w:t>
      </w:r>
    </w:p>
    <w:p w14:paraId="527F0FBD" w14:textId="77777777" w:rsidR="00BF57C3" w:rsidRPr="00BF57C3" w:rsidRDefault="00BF57C3" w:rsidP="00BF57C3">
      <w:pPr>
        <w:pStyle w:val="EndNoteBibliography"/>
        <w:spacing w:after="0"/>
        <w:ind w:left="720" w:hanging="720"/>
      </w:pPr>
      <w:r w:rsidRPr="00BF57C3">
        <w:t>32</w:t>
      </w:r>
      <w:r w:rsidRPr="00BF57C3">
        <w:tab/>
        <w:t xml:space="preserve">Harleston Farmers' Club, </w:t>
      </w:r>
      <w:r w:rsidRPr="00BF57C3">
        <w:rPr>
          <w:i/>
        </w:rPr>
        <w:t>Reports of the Harleston Farmers' Club from Its Establishment in 1838, to 1849. By Subscription</w:t>
      </w:r>
      <w:r w:rsidRPr="00BF57C3">
        <w:t xml:space="preserve"> (London: Jarrold, 1850).</w:t>
      </w:r>
    </w:p>
    <w:p w14:paraId="5A0B47D4" w14:textId="77777777" w:rsidR="00BF57C3" w:rsidRPr="00BF57C3" w:rsidRDefault="00BF57C3" w:rsidP="00BF57C3">
      <w:pPr>
        <w:pStyle w:val="EndNoteBibliography"/>
        <w:spacing w:after="0"/>
        <w:ind w:left="720" w:hanging="720"/>
      </w:pPr>
      <w:r w:rsidRPr="00BF57C3">
        <w:t>33</w:t>
      </w:r>
      <w:r w:rsidRPr="00BF57C3">
        <w:tab/>
        <w:t xml:space="preserve">Pigot and co., </w:t>
      </w:r>
      <w:r w:rsidRPr="00BF57C3">
        <w:rPr>
          <w:i/>
        </w:rPr>
        <w:t>National Commercial Directory of Suffolk</w:t>
      </w:r>
      <w:r w:rsidRPr="00BF57C3">
        <w:t xml:space="preserve"> (Manchester: J.Pigot &amp; son., 1839).</w:t>
      </w:r>
    </w:p>
    <w:p w14:paraId="184DD18B" w14:textId="77777777" w:rsidR="00BF57C3" w:rsidRPr="00BF57C3" w:rsidRDefault="00BF57C3" w:rsidP="00BF57C3">
      <w:pPr>
        <w:pStyle w:val="EndNoteBibliography"/>
        <w:spacing w:after="0"/>
        <w:ind w:left="720" w:hanging="720"/>
      </w:pPr>
      <w:r w:rsidRPr="00BF57C3">
        <w:t>34</w:t>
      </w:r>
      <w:r w:rsidRPr="00BF57C3">
        <w:tab/>
        <w:t xml:space="preserve">William Cobbett, </w:t>
      </w:r>
      <w:r w:rsidRPr="00BF57C3">
        <w:rPr>
          <w:i/>
        </w:rPr>
        <w:t>Rural Rides 1</w:t>
      </w:r>
      <w:r w:rsidRPr="00BF57C3">
        <w:t xml:space="preserve">. 2 vols. Vol. 1, </w:t>
      </w:r>
      <w:r w:rsidRPr="00BF57C3">
        <w:rPr>
          <w:i/>
        </w:rPr>
        <w:t>Everyman Library 638</w:t>
      </w:r>
      <w:r w:rsidRPr="00BF57C3">
        <w:t xml:space="preserve"> (London: Dent &amp; Sons, 1948 (1830)).</w:t>
      </w:r>
    </w:p>
    <w:p w14:paraId="7A7118DA" w14:textId="77777777" w:rsidR="00BF57C3" w:rsidRPr="00BF57C3" w:rsidRDefault="00BF57C3" w:rsidP="00BF57C3">
      <w:pPr>
        <w:pStyle w:val="EndNoteBibliography"/>
        <w:spacing w:after="0"/>
        <w:ind w:left="720" w:hanging="720"/>
      </w:pPr>
      <w:r w:rsidRPr="00BF57C3">
        <w:t>35</w:t>
      </w:r>
      <w:r w:rsidRPr="00BF57C3">
        <w:tab/>
        <w:t xml:space="preserve">William Cobbett, </w:t>
      </w:r>
      <w:r w:rsidRPr="00BF57C3">
        <w:rPr>
          <w:i/>
        </w:rPr>
        <w:t>Rural Rides 2</w:t>
      </w:r>
      <w:r w:rsidRPr="00BF57C3">
        <w:t xml:space="preserve">. 2 vols. Vol. 2, </w:t>
      </w:r>
      <w:r w:rsidRPr="00BF57C3">
        <w:rPr>
          <w:i/>
        </w:rPr>
        <w:t>Everyman Library 639</w:t>
      </w:r>
      <w:r w:rsidRPr="00BF57C3">
        <w:t xml:space="preserve"> (London: Dent &amp; Sons, 1948 (1830)).</w:t>
      </w:r>
    </w:p>
    <w:p w14:paraId="49D8A5FA" w14:textId="77777777" w:rsidR="00BF57C3" w:rsidRPr="00BF57C3" w:rsidRDefault="00BF57C3" w:rsidP="00BF57C3">
      <w:pPr>
        <w:pStyle w:val="EndNoteBibliography"/>
        <w:spacing w:after="0"/>
        <w:ind w:left="720" w:hanging="720"/>
      </w:pPr>
      <w:r w:rsidRPr="00BF57C3">
        <w:t>36</w:t>
      </w:r>
      <w:r w:rsidRPr="00BF57C3">
        <w:tab/>
        <w:t>House of Commons, 'Newspaper Stamps Great Britain and Ireland',  (London: House of Commons, 1838).</w:t>
      </w:r>
    </w:p>
    <w:p w14:paraId="7BCD66D9" w14:textId="77777777" w:rsidR="00BF57C3" w:rsidRPr="00BF57C3" w:rsidRDefault="00BF57C3" w:rsidP="00BF57C3">
      <w:pPr>
        <w:pStyle w:val="EndNoteBibliography"/>
        <w:spacing w:after="0"/>
        <w:ind w:left="720" w:hanging="720"/>
      </w:pPr>
      <w:r w:rsidRPr="00BF57C3">
        <w:t>37</w:t>
      </w:r>
      <w:r w:rsidRPr="00BF57C3">
        <w:tab/>
        <w:t xml:space="preserve">Ashley Cooper, </w:t>
      </w:r>
      <w:r w:rsidRPr="00BF57C3">
        <w:rPr>
          <w:i/>
        </w:rPr>
        <w:t>The Long Furrow</w:t>
      </w:r>
      <w:r w:rsidRPr="00BF57C3">
        <w:t xml:space="preserve"> (Ipswich: East Anglian Magazine, 1982).</w:t>
      </w:r>
    </w:p>
    <w:p w14:paraId="7BF9C804" w14:textId="77777777" w:rsidR="00BF57C3" w:rsidRPr="00BF57C3" w:rsidRDefault="00BF57C3" w:rsidP="00BF57C3">
      <w:pPr>
        <w:pStyle w:val="EndNoteBibliography"/>
        <w:spacing w:after="0"/>
        <w:ind w:left="720" w:hanging="720"/>
      </w:pPr>
      <w:r w:rsidRPr="00BF57C3">
        <w:t>38</w:t>
      </w:r>
      <w:r w:rsidRPr="00BF57C3">
        <w:tab/>
        <w:t xml:space="preserve">Ashley Cooper, </w:t>
      </w:r>
      <w:r w:rsidRPr="00BF57C3">
        <w:rPr>
          <w:i/>
        </w:rPr>
        <w:t>Heart of Our History</w:t>
      </w:r>
      <w:r w:rsidRPr="00BF57C3">
        <w:t xml:space="preserve"> (Bulmer Histrorical society, 1994).</w:t>
      </w:r>
    </w:p>
    <w:p w14:paraId="68C3FC1B" w14:textId="77777777" w:rsidR="00BF57C3" w:rsidRPr="00BF57C3" w:rsidRDefault="00BF57C3" w:rsidP="00BF57C3">
      <w:pPr>
        <w:pStyle w:val="EndNoteBibliography"/>
        <w:spacing w:after="0"/>
        <w:ind w:left="720" w:hanging="720"/>
      </w:pPr>
      <w:r w:rsidRPr="00BF57C3">
        <w:t>39</w:t>
      </w:r>
      <w:r w:rsidRPr="00BF57C3">
        <w:tab/>
        <w:t xml:space="preserve">Ashley Cooper, </w:t>
      </w:r>
      <w:r w:rsidRPr="00BF57C3">
        <w:rPr>
          <w:i/>
        </w:rPr>
        <w:t>Our Mother Earth</w:t>
      </w:r>
      <w:r w:rsidRPr="00BF57C3">
        <w:t xml:space="preserve"> (Bulmer Historical Society, 1998).</w:t>
      </w:r>
    </w:p>
    <w:p w14:paraId="6F18DB14" w14:textId="77777777" w:rsidR="00BF57C3" w:rsidRPr="00BF57C3" w:rsidRDefault="00BF57C3" w:rsidP="00BF57C3">
      <w:pPr>
        <w:pStyle w:val="EndNoteBibliography"/>
        <w:spacing w:after="0"/>
        <w:ind w:left="720" w:hanging="720"/>
      </w:pPr>
      <w:r w:rsidRPr="00BF57C3">
        <w:t>40</w:t>
      </w:r>
      <w:r w:rsidRPr="00BF57C3">
        <w:tab/>
        <w:t xml:space="preserve">Robert Bond and Kersey Cooper, </w:t>
      </w:r>
      <w:r w:rsidRPr="00BF57C3">
        <w:rPr>
          <w:i/>
        </w:rPr>
        <w:t>Two Prize Essays of the Suffolk Agricultural Association</w:t>
      </w:r>
      <w:r w:rsidRPr="00BF57C3">
        <w:t xml:space="preserve"> (Ipswich: SAA/William Hunt, 1859).</w:t>
      </w:r>
    </w:p>
    <w:p w14:paraId="67A54DAF" w14:textId="77777777" w:rsidR="00BF57C3" w:rsidRPr="00BF57C3" w:rsidRDefault="00BF57C3" w:rsidP="00BF57C3">
      <w:pPr>
        <w:pStyle w:val="EndNoteBibliography"/>
        <w:spacing w:after="0"/>
        <w:ind w:left="720" w:hanging="720"/>
      </w:pPr>
      <w:r w:rsidRPr="00BF57C3">
        <w:t>41</w:t>
      </w:r>
      <w:r w:rsidRPr="00BF57C3">
        <w:tab/>
        <w:t xml:space="preserve">Tony Copsey, </w:t>
      </w:r>
      <w:r w:rsidRPr="00BF57C3">
        <w:rPr>
          <w:i/>
        </w:rPr>
        <w:t>Suffolk Writers from the Beginning until 1800</w:t>
      </w:r>
      <w:r w:rsidRPr="00BF57C3">
        <w:t xml:space="preserve"> (</w:t>
      </w:r>
      <w:r w:rsidRPr="00BF57C3">
        <w:rPr>
          <w:i/>
        </w:rPr>
        <w:t>Ipswich</w:t>
      </w:r>
      <w:r w:rsidRPr="00BF57C3">
        <w:t>: Ipswich: Book Company, 2000).</w:t>
      </w:r>
    </w:p>
    <w:p w14:paraId="254CB2F4" w14:textId="77777777" w:rsidR="00BF57C3" w:rsidRPr="00BF57C3" w:rsidRDefault="00BF57C3" w:rsidP="00BF57C3">
      <w:pPr>
        <w:pStyle w:val="EndNoteBibliography"/>
        <w:spacing w:after="0"/>
        <w:ind w:left="720" w:hanging="720"/>
      </w:pPr>
      <w:r w:rsidRPr="00BF57C3">
        <w:t>42</w:t>
      </w:r>
      <w:r w:rsidRPr="00BF57C3">
        <w:tab/>
        <w:t xml:space="preserve">Tony Copsey, </w:t>
      </w:r>
      <w:r w:rsidRPr="00BF57C3">
        <w:rPr>
          <w:i/>
        </w:rPr>
        <w:t>Suffolk Book Trades in Suffolk to 1900 : A Biographical Dictionary</w:t>
      </w:r>
      <w:r w:rsidRPr="00BF57C3">
        <w:t xml:space="preserve"> (Ipswich: Claude Cox, 2012).</w:t>
      </w:r>
    </w:p>
    <w:p w14:paraId="1EDD38A2" w14:textId="77777777" w:rsidR="00BF57C3" w:rsidRPr="00BF57C3" w:rsidRDefault="00BF57C3" w:rsidP="00BF57C3">
      <w:pPr>
        <w:pStyle w:val="EndNoteBibliography"/>
        <w:spacing w:after="0"/>
        <w:ind w:left="720" w:hanging="720"/>
      </w:pPr>
      <w:r w:rsidRPr="00BF57C3">
        <w:t>43</w:t>
      </w:r>
      <w:r w:rsidRPr="00BF57C3">
        <w:tab/>
        <w:t xml:space="preserve">Tony Copsey, </w:t>
      </w:r>
      <w:r w:rsidRPr="00BF57C3">
        <w:rPr>
          <w:i/>
        </w:rPr>
        <w:t>Suffolk Writers Who Were Born between 1800-1900</w:t>
      </w:r>
      <w:r w:rsidRPr="00BF57C3">
        <w:t xml:space="preserve"> (Ipswich: Claude Cox, 2012).</w:t>
      </w:r>
    </w:p>
    <w:p w14:paraId="4C200181" w14:textId="77777777" w:rsidR="00BF57C3" w:rsidRPr="00BF57C3" w:rsidRDefault="00BF57C3" w:rsidP="00BF57C3">
      <w:pPr>
        <w:pStyle w:val="EndNoteBibliography"/>
        <w:spacing w:after="0"/>
        <w:ind w:left="720" w:hanging="720"/>
      </w:pPr>
      <w:r w:rsidRPr="00BF57C3">
        <w:t>44</w:t>
      </w:r>
      <w:r w:rsidRPr="00BF57C3">
        <w:tab/>
        <w:t xml:space="preserve">Suffolk Local History Council, </w:t>
      </w:r>
      <w:r w:rsidRPr="00BF57C3">
        <w:rPr>
          <w:i/>
        </w:rPr>
        <w:t>Suffolk Local History: A Bibliography</w:t>
      </w:r>
      <w:r w:rsidRPr="00BF57C3">
        <w:t xml:space="preserve"> (Ipswich: SLHC, 1970).</w:t>
      </w:r>
    </w:p>
    <w:p w14:paraId="6DB5D7E0" w14:textId="77777777" w:rsidR="00BF57C3" w:rsidRPr="00BF57C3" w:rsidRDefault="00BF57C3" w:rsidP="00BF57C3">
      <w:pPr>
        <w:pStyle w:val="EndNoteBibliography"/>
        <w:spacing w:after="0"/>
        <w:ind w:left="720" w:hanging="720"/>
      </w:pPr>
      <w:r w:rsidRPr="00BF57C3">
        <w:t>45</w:t>
      </w:r>
      <w:r w:rsidRPr="00BF57C3">
        <w:tab/>
        <w:t>Thomas Cromwell,</w:t>
      </w:r>
      <w:r w:rsidRPr="00BF57C3">
        <w:rPr>
          <w:i/>
        </w:rPr>
        <w:t xml:space="preserve"> Excursions in the County of Suffolk : Comprising a Brief Historical and Topographical Delineation of Every Town and Village Excursions through England,Wales,Scotland and Ireland. </w:t>
      </w:r>
      <w:r w:rsidRPr="00BF57C3">
        <w:t>(London: Longman, Hurst, Rees, Orme,and Brown, 1819).</w:t>
      </w:r>
    </w:p>
    <w:p w14:paraId="30CC9ED2" w14:textId="77777777" w:rsidR="00BF57C3" w:rsidRPr="00BF57C3" w:rsidRDefault="00BF57C3" w:rsidP="00BF57C3">
      <w:pPr>
        <w:pStyle w:val="EndNoteBibliography"/>
        <w:spacing w:after="0"/>
        <w:ind w:left="720" w:hanging="720"/>
      </w:pPr>
      <w:r w:rsidRPr="00BF57C3">
        <w:t>46</w:t>
      </w:r>
      <w:r w:rsidRPr="00BF57C3">
        <w:tab/>
        <w:t xml:space="preserve">Edward Martin David Dymond, </w:t>
      </w:r>
      <w:r w:rsidRPr="00BF57C3">
        <w:rPr>
          <w:i/>
        </w:rPr>
        <w:t>An Historical Atlas of Suffolk</w:t>
      </w:r>
      <w:r w:rsidRPr="00BF57C3">
        <w:t xml:space="preserve"> (Ipswich: Suffolk County Council, 1999).</w:t>
      </w:r>
    </w:p>
    <w:p w14:paraId="76D1C198" w14:textId="77777777" w:rsidR="00BF57C3" w:rsidRPr="00BF57C3" w:rsidRDefault="00BF57C3" w:rsidP="00BF57C3">
      <w:pPr>
        <w:pStyle w:val="EndNoteBibliography"/>
        <w:spacing w:after="0"/>
        <w:ind w:left="720" w:hanging="720"/>
      </w:pPr>
      <w:r w:rsidRPr="00BF57C3">
        <w:t>47</w:t>
      </w:r>
      <w:r w:rsidRPr="00BF57C3">
        <w:tab/>
        <w:t xml:space="preserve">David Elisha Davy, </w:t>
      </w:r>
      <w:r w:rsidRPr="00BF57C3">
        <w:rPr>
          <w:i/>
        </w:rPr>
        <w:t>A Journal of Excursions through the County of Suffolk, 1823-1844. Ed John Blatchley</w:t>
      </w:r>
      <w:r w:rsidRPr="00BF57C3">
        <w:t>. Vol. xxiv SRO/B/L/I (Woodbridge: Boydell for the Suffolk Records Society, 1982).</w:t>
      </w:r>
    </w:p>
    <w:p w14:paraId="077AE1B0" w14:textId="77777777" w:rsidR="00BF57C3" w:rsidRPr="00BF57C3" w:rsidRDefault="00BF57C3" w:rsidP="00BF57C3">
      <w:pPr>
        <w:pStyle w:val="EndNoteBibliography"/>
        <w:spacing w:after="0"/>
        <w:ind w:left="720" w:hanging="720"/>
      </w:pPr>
      <w:r w:rsidRPr="00BF57C3">
        <w:t>48</w:t>
      </w:r>
      <w:r w:rsidRPr="00BF57C3">
        <w:tab/>
        <w:t xml:space="preserve">Daniel Defoe, </w:t>
      </w:r>
      <w:r w:rsidRPr="00BF57C3">
        <w:rPr>
          <w:i/>
        </w:rPr>
        <w:t>A Tour through the Whole Island of Great Britain</w:t>
      </w:r>
      <w:r w:rsidRPr="00BF57C3">
        <w:t xml:space="preserve"> (London: Everyman, 1728/1962).</w:t>
      </w:r>
    </w:p>
    <w:p w14:paraId="3CA9B951" w14:textId="77777777" w:rsidR="00BF57C3" w:rsidRPr="00BF57C3" w:rsidRDefault="00BF57C3" w:rsidP="00BF57C3">
      <w:pPr>
        <w:pStyle w:val="EndNoteBibliography"/>
        <w:spacing w:after="0"/>
        <w:ind w:left="720" w:hanging="720"/>
      </w:pPr>
      <w:r w:rsidRPr="00BF57C3">
        <w:t>49</w:t>
      </w:r>
      <w:r w:rsidRPr="00BF57C3">
        <w:tab/>
        <w:t xml:space="preserve">Phillip Dodd, 'Suffolk Crop Returns for 1854', </w:t>
      </w:r>
      <w:r w:rsidRPr="00BF57C3">
        <w:rPr>
          <w:i/>
        </w:rPr>
        <w:t>Proceedings Suffolk Institute Archaeology History</w:t>
      </w:r>
      <w:r w:rsidRPr="00BF57C3">
        <w:t xml:space="preserve"> (1979), 34/3.</w:t>
      </w:r>
    </w:p>
    <w:p w14:paraId="1E5C6EB5" w14:textId="77777777" w:rsidR="00BF57C3" w:rsidRPr="00BF57C3" w:rsidRDefault="00BF57C3" w:rsidP="00BF57C3">
      <w:pPr>
        <w:pStyle w:val="EndNoteBibliography"/>
        <w:spacing w:after="0"/>
        <w:ind w:left="720" w:hanging="720"/>
      </w:pPr>
      <w:r w:rsidRPr="00BF57C3">
        <w:t>50</w:t>
      </w:r>
      <w:r w:rsidRPr="00BF57C3">
        <w:tab/>
        <w:t xml:space="preserve">David Dymond, 'Employment of Women and Children in Agriculture in 1843', </w:t>
      </w:r>
      <w:r w:rsidRPr="00BF57C3">
        <w:rPr>
          <w:i/>
        </w:rPr>
        <w:t>Suffolk Review</w:t>
      </w:r>
      <w:r w:rsidRPr="00BF57C3">
        <w:t xml:space="preserve"> (1965).</w:t>
      </w:r>
    </w:p>
    <w:p w14:paraId="0BCE8F93" w14:textId="77777777" w:rsidR="00BF57C3" w:rsidRPr="00BF57C3" w:rsidRDefault="00BF57C3" w:rsidP="00BF57C3">
      <w:pPr>
        <w:pStyle w:val="EndNoteBibliography"/>
        <w:spacing w:after="0"/>
        <w:ind w:left="720" w:hanging="720"/>
      </w:pPr>
      <w:r w:rsidRPr="00BF57C3">
        <w:t>51</w:t>
      </w:r>
      <w:r w:rsidRPr="00BF57C3">
        <w:tab/>
        <w:t xml:space="preserve">David Dymond, 'Terriers, Tithes and Farming ', </w:t>
      </w:r>
      <w:r w:rsidRPr="00BF57C3">
        <w:rPr>
          <w:i/>
        </w:rPr>
        <w:t>Proceedings of the Suffolk Institute of Archaeology and History,</w:t>
      </w:r>
      <w:r w:rsidRPr="00BF57C3">
        <w:t xml:space="preserve"> 42/4 (2012).</w:t>
      </w:r>
    </w:p>
    <w:p w14:paraId="15ECAE1C" w14:textId="77777777" w:rsidR="00BF57C3" w:rsidRPr="00BF57C3" w:rsidRDefault="00BF57C3" w:rsidP="00BF57C3">
      <w:pPr>
        <w:pStyle w:val="EndNoteBibliography"/>
        <w:spacing w:after="0"/>
        <w:ind w:left="720" w:hanging="720"/>
      </w:pPr>
      <w:r w:rsidRPr="00BF57C3">
        <w:t>52</w:t>
      </w:r>
      <w:r w:rsidRPr="00BF57C3">
        <w:tab/>
        <w:t xml:space="preserve">Payne Dymond, Place, </w:t>
      </w:r>
      <w:r w:rsidRPr="00BF57C3">
        <w:rPr>
          <w:i/>
        </w:rPr>
        <w:t>Suffolk Agriculture; a Critical Bibliography.</w:t>
      </w:r>
      <w:r w:rsidRPr="00BF57C3">
        <w:t xml:space="preserve"> (Ipswich: Suffolk Records Office, n/d 1980?).</w:t>
      </w:r>
    </w:p>
    <w:p w14:paraId="0761DF53" w14:textId="77777777" w:rsidR="00BF57C3" w:rsidRPr="00BF57C3" w:rsidRDefault="00BF57C3" w:rsidP="00BF57C3">
      <w:pPr>
        <w:pStyle w:val="EndNoteBibliography"/>
        <w:spacing w:after="0"/>
        <w:ind w:left="720" w:hanging="720"/>
      </w:pPr>
      <w:r w:rsidRPr="00BF57C3">
        <w:t>53</w:t>
      </w:r>
      <w:r w:rsidRPr="00BF57C3">
        <w:tab/>
      </w:r>
      <w:r w:rsidRPr="00BF57C3">
        <w:rPr>
          <w:i/>
        </w:rPr>
        <w:t>Earl Stonham Farm Diary</w:t>
      </w:r>
      <w:r w:rsidRPr="00BF57C3">
        <w:t>,  (SRO/I/HA193/A3/1).</w:t>
      </w:r>
    </w:p>
    <w:p w14:paraId="1EBFAB78" w14:textId="77777777" w:rsidR="00BF57C3" w:rsidRPr="00BF57C3" w:rsidRDefault="00BF57C3" w:rsidP="00BF57C3">
      <w:pPr>
        <w:pStyle w:val="EndNoteBibliography"/>
        <w:spacing w:after="0"/>
        <w:ind w:left="720" w:hanging="720"/>
      </w:pPr>
      <w:r w:rsidRPr="00BF57C3">
        <w:t>54</w:t>
      </w:r>
      <w:r w:rsidRPr="00BF57C3">
        <w:tab/>
        <w:t xml:space="preserve">Gerald Scarfe Ed, </w:t>
      </w:r>
      <w:r w:rsidRPr="00BF57C3">
        <w:rPr>
          <w:i/>
        </w:rPr>
        <w:t>A Frenchman's Year in Suffolk 1784 La Rochefoucauld.</w:t>
      </w:r>
      <w:r w:rsidRPr="00BF57C3">
        <w:t xml:space="preserve"> Vol. xxx, </w:t>
      </w:r>
      <w:r w:rsidRPr="00BF57C3">
        <w:rPr>
          <w:i/>
        </w:rPr>
        <w:t>Suffolk Record Society</w:t>
      </w:r>
      <w:r w:rsidRPr="00BF57C3">
        <w:t xml:space="preserve"> (Woodbridge: Boydell, 1988).</w:t>
      </w:r>
    </w:p>
    <w:p w14:paraId="25B63A2E" w14:textId="77777777" w:rsidR="00BF57C3" w:rsidRPr="00BF57C3" w:rsidRDefault="00BF57C3" w:rsidP="00BF57C3">
      <w:pPr>
        <w:pStyle w:val="EndNoteBibliography"/>
        <w:spacing w:after="0"/>
        <w:ind w:left="720" w:hanging="720"/>
      </w:pPr>
      <w:r w:rsidRPr="00BF57C3">
        <w:lastRenderedPageBreak/>
        <w:t>55</w:t>
      </w:r>
      <w:r w:rsidRPr="00BF57C3">
        <w:tab/>
        <w:t xml:space="preserve">Richard Wilson Ed, </w:t>
      </w:r>
      <w:r w:rsidRPr="00BF57C3">
        <w:rPr>
          <w:i/>
        </w:rPr>
        <w:t xml:space="preserve">The Diary of John Longe (1765-1834) Vicar of Coddenham. </w:t>
      </w:r>
      <w:r w:rsidRPr="00BF57C3">
        <w:t xml:space="preserve">. Vol. 51, </w:t>
      </w:r>
      <w:r w:rsidRPr="00BF57C3">
        <w:rPr>
          <w:i/>
        </w:rPr>
        <w:t>Suffolk Record Society</w:t>
      </w:r>
      <w:r w:rsidRPr="00BF57C3">
        <w:t xml:space="preserve"> (Woodbridge: Boydell, 2008).</w:t>
      </w:r>
    </w:p>
    <w:p w14:paraId="48AFB6AE" w14:textId="77777777" w:rsidR="00BF57C3" w:rsidRPr="00BF57C3" w:rsidRDefault="00BF57C3" w:rsidP="00BF57C3">
      <w:pPr>
        <w:pStyle w:val="EndNoteBibliography"/>
        <w:spacing w:after="0"/>
        <w:ind w:left="720" w:hanging="720"/>
      </w:pPr>
      <w:r w:rsidRPr="00BF57C3">
        <w:t>56</w:t>
      </w:r>
      <w:r w:rsidRPr="00BF57C3">
        <w:tab/>
        <w:t xml:space="preserve">Edward Collins Ed., </w:t>
      </w:r>
      <w:r w:rsidRPr="00BF57C3">
        <w:rPr>
          <w:i/>
        </w:rPr>
        <w:t>Agrarian History of England and Wales 1850-1914</w:t>
      </w:r>
      <w:r w:rsidRPr="00BF57C3">
        <w:t>. ed. by Joan Thirsk. Vol. 7 (Cambridge: CUP, 2000).</w:t>
      </w:r>
    </w:p>
    <w:p w14:paraId="2F68955B" w14:textId="77777777" w:rsidR="00BF57C3" w:rsidRPr="00BF57C3" w:rsidRDefault="00BF57C3" w:rsidP="00BF57C3">
      <w:pPr>
        <w:pStyle w:val="EndNoteBibliography"/>
        <w:spacing w:after="0"/>
        <w:ind w:left="720" w:hanging="720"/>
      </w:pPr>
      <w:r w:rsidRPr="00BF57C3">
        <w:t>57</w:t>
      </w:r>
      <w:r w:rsidRPr="00BF57C3">
        <w:tab/>
        <w:t xml:space="preserve">Gordon MIngay Ed., </w:t>
      </w:r>
      <w:r w:rsidRPr="00BF57C3">
        <w:rPr>
          <w:i/>
        </w:rPr>
        <w:t>The Agrarian History of England and Wales 1750-1850</w:t>
      </w:r>
      <w:r w:rsidRPr="00BF57C3">
        <w:t>. ed. by Joan Thirsk. Vol. 6 (Cambridge: CUP, 1989).</w:t>
      </w:r>
    </w:p>
    <w:p w14:paraId="7B461E61" w14:textId="77777777" w:rsidR="00BF57C3" w:rsidRPr="00BF57C3" w:rsidRDefault="00BF57C3" w:rsidP="00BF57C3">
      <w:pPr>
        <w:pStyle w:val="EndNoteBibliography"/>
        <w:spacing w:after="0"/>
        <w:ind w:left="720" w:hanging="720"/>
      </w:pPr>
      <w:r w:rsidRPr="00BF57C3">
        <w:t>58</w:t>
      </w:r>
      <w:r w:rsidRPr="00BF57C3">
        <w:tab/>
        <w:t xml:space="preserve">H. Cook and T. Williamson Eds, </w:t>
      </w:r>
      <w:r w:rsidRPr="00BF57C3">
        <w:rPr>
          <w:i/>
        </w:rPr>
        <w:t>Water Management in the English Landscape.</w:t>
      </w:r>
      <w:r w:rsidRPr="00BF57C3">
        <w:t xml:space="preserve"> (Edinburgh: EUP, 1999).</w:t>
      </w:r>
    </w:p>
    <w:p w14:paraId="7B268E1B" w14:textId="77777777" w:rsidR="00BF57C3" w:rsidRPr="00BF57C3" w:rsidRDefault="00BF57C3" w:rsidP="00BF57C3">
      <w:pPr>
        <w:pStyle w:val="EndNoteBibliography"/>
        <w:spacing w:after="0"/>
        <w:ind w:left="720" w:hanging="720"/>
      </w:pPr>
      <w:r w:rsidRPr="00BF57C3">
        <w:t>59</w:t>
      </w:r>
      <w:r w:rsidRPr="00BF57C3">
        <w:tab/>
        <w:t xml:space="preserve">L. Robinson P. Wright J. Wright Eds., </w:t>
      </w:r>
      <w:r w:rsidRPr="00BF57C3">
        <w:rPr>
          <w:i/>
        </w:rPr>
        <w:t>The Diary of a Poor Suffolk Woodman, William Scarfe.</w:t>
      </w:r>
      <w:r w:rsidRPr="00BF57C3">
        <w:t xml:space="preserve"> (Cromer: Poppyland, 2004).</w:t>
      </w:r>
    </w:p>
    <w:p w14:paraId="7DA4D521" w14:textId="77777777" w:rsidR="00BF57C3" w:rsidRPr="00BF57C3" w:rsidRDefault="00BF57C3" w:rsidP="00BF57C3">
      <w:pPr>
        <w:pStyle w:val="EndNoteBibliography"/>
        <w:spacing w:after="0"/>
        <w:ind w:left="720" w:hanging="720"/>
      </w:pPr>
      <w:r w:rsidRPr="00BF57C3">
        <w:t>60</w:t>
      </w:r>
      <w:r w:rsidRPr="00BF57C3">
        <w:tab/>
        <w:t xml:space="preserve">Peter Edwards, </w:t>
      </w:r>
      <w:r w:rsidRPr="00BF57C3">
        <w:rPr>
          <w:i/>
        </w:rPr>
        <w:t>Farming: Sources for Local Historians.</w:t>
      </w:r>
      <w:r w:rsidRPr="00BF57C3">
        <w:t xml:space="preserve"> (London: Batsford, 1991).</w:t>
      </w:r>
    </w:p>
    <w:p w14:paraId="5B76A476" w14:textId="77777777" w:rsidR="00BF57C3" w:rsidRPr="00BF57C3" w:rsidRDefault="00BF57C3" w:rsidP="00BF57C3">
      <w:pPr>
        <w:pStyle w:val="EndNoteBibliography"/>
        <w:spacing w:after="0"/>
        <w:ind w:left="720" w:hanging="720"/>
      </w:pPr>
      <w:r w:rsidRPr="00BF57C3">
        <w:t>61</w:t>
      </w:r>
      <w:r w:rsidRPr="00BF57C3">
        <w:tab/>
        <w:t xml:space="preserve">Peter Edwards, </w:t>
      </w:r>
      <w:r w:rsidRPr="00BF57C3">
        <w:rPr>
          <w:i/>
        </w:rPr>
        <w:t>Rural Life: Guide to Local Records.</w:t>
      </w:r>
      <w:r w:rsidRPr="00BF57C3">
        <w:t xml:space="preserve"> (London: Batsford, 1993).</w:t>
      </w:r>
    </w:p>
    <w:p w14:paraId="44C34E39" w14:textId="77777777" w:rsidR="00BF57C3" w:rsidRPr="00BF57C3" w:rsidRDefault="00BF57C3" w:rsidP="00BF57C3">
      <w:pPr>
        <w:pStyle w:val="EndNoteBibliography"/>
        <w:spacing w:after="0"/>
        <w:ind w:left="720" w:hanging="720"/>
      </w:pPr>
      <w:r w:rsidRPr="00BF57C3">
        <w:t>62</w:t>
      </w:r>
      <w:r w:rsidRPr="00BF57C3">
        <w:tab/>
        <w:t>Barry Taylor Elizabeth Darroch,</w:t>
      </w:r>
      <w:r w:rsidRPr="00BF57C3">
        <w:rPr>
          <w:i/>
        </w:rPr>
        <w:t xml:space="preserve"> A Bibliography of Norfolk History</w:t>
      </w:r>
      <w:r w:rsidRPr="00BF57C3">
        <w:t xml:space="preserve"> (Norwich: UEA, 1975).</w:t>
      </w:r>
    </w:p>
    <w:p w14:paraId="1D420D0B" w14:textId="77777777" w:rsidR="00BF57C3" w:rsidRPr="00BF57C3" w:rsidRDefault="00BF57C3" w:rsidP="00BF57C3">
      <w:pPr>
        <w:pStyle w:val="EndNoteBibliography"/>
        <w:spacing w:after="0"/>
        <w:ind w:left="720" w:hanging="720"/>
      </w:pPr>
      <w:r w:rsidRPr="00BF57C3">
        <w:t>63</w:t>
      </w:r>
      <w:r w:rsidRPr="00BF57C3">
        <w:tab/>
        <w:t xml:space="preserve">'Employment of Women and Children in Agriculture', in </w:t>
      </w:r>
      <w:r w:rsidRPr="00BF57C3">
        <w:rPr>
          <w:i/>
        </w:rPr>
        <w:t>Poor Law Commission</w:t>
      </w:r>
      <w:r w:rsidRPr="00BF57C3">
        <w:t xml:space="preserve"> (London: HCP, 1843).</w:t>
      </w:r>
    </w:p>
    <w:p w14:paraId="037B958B" w14:textId="77777777" w:rsidR="00BF57C3" w:rsidRPr="00BF57C3" w:rsidRDefault="00BF57C3" w:rsidP="00BF57C3">
      <w:pPr>
        <w:pStyle w:val="EndNoteBibliography"/>
        <w:spacing w:after="0"/>
        <w:ind w:left="720" w:hanging="720"/>
      </w:pPr>
      <w:r w:rsidRPr="00BF57C3">
        <w:t>64</w:t>
      </w:r>
      <w:r w:rsidRPr="00BF57C3">
        <w:tab/>
        <w:t xml:space="preserve">Eric Evans, </w:t>
      </w:r>
      <w:r w:rsidRPr="00BF57C3">
        <w:rPr>
          <w:i/>
        </w:rPr>
        <w:t>The Contentious Tithe: The Tithe Problem and English Agriculture 1750-1850</w:t>
      </w:r>
      <w:r w:rsidRPr="00BF57C3">
        <w:t xml:space="preserve"> (1976).</w:t>
      </w:r>
    </w:p>
    <w:p w14:paraId="3521DEDF" w14:textId="77777777" w:rsidR="00BF57C3" w:rsidRPr="00BF57C3" w:rsidRDefault="00BF57C3" w:rsidP="00BF57C3">
      <w:pPr>
        <w:pStyle w:val="EndNoteBibliography"/>
        <w:spacing w:after="0"/>
        <w:ind w:left="720" w:hanging="720"/>
      </w:pPr>
      <w:r w:rsidRPr="00BF57C3">
        <w:t>65</w:t>
      </w:r>
      <w:r w:rsidRPr="00BF57C3">
        <w:tab/>
        <w:t xml:space="preserve">George Ewart Evans, </w:t>
      </w:r>
      <w:r w:rsidRPr="00BF57C3">
        <w:rPr>
          <w:i/>
        </w:rPr>
        <w:t>Ask the Fellows Who Cut the Hay</w:t>
      </w:r>
      <w:r w:rsidRPr="00BF57C3">
        <w:t xml:space="preserve"> (London: Faber, 1956).</w:t>
      </w:r>
    </w:p>
    <w:p w14:paraId="3457D5F2" w14:textId="77777777" w:rsidR="00BF57C3" w:rsidRPr="00BF57C3" w:rsidRDefault="00BF57C3" w:rsidP="00BF57C3">
      <w:pPr>
        <w:pStyle w:val="EndNoteBibliography"/>
        <w:spacing w:after="0"/>
        <w:ind w:left="720" w:hanging="720"/>
      </w:pPr>
      <w:r w:rsidRPr="00BF57C3">
        <w:t>66</w:t>
      </w:r>
      <w:r w:rsidRPr="00BF57C3">
        <w:tab/>
        <w:t xml:space="preserve">George Ewart Evans, </w:t>
      </w:r>
      <w:r w:rsidRPr="00BF57C3">
        <w:rPr>
          <w:i/>
        </w:rPr>
        <w:t>The Horse in the Furrow</w:t>
      </w:r>
      <w:r w:rsidRPr="00BF57C3">
        <w:t xml:space="preserve"> (London: Faber, 1960).</w:t>
      </w:r>
    </w:p>
    <w:p w14:paraId="20199FB9" w14:textId="77777777" w:rsidR="00BF57C3" w:rsidRPr="00BF57C3" w:rsidRDefault="00BF57C3" w:rsidP="00BF57C3">
      <w:pPr>
        <w:pStyle w:val="EndNoteBibliography"/>
        <w:spacing w:after="0"/>
        <w:ind w:left="720" w:hanging="720"/>
      </w:pPr>
      <w:r w:rsidRPr="00BF57C3">
        <w:t>67</w:t>
      </w:r>
      <w:r w:rsidRPr="00BF57C3">
        <w:tab/>
        <w:t xml:space="preserve">George Ewart Evans, </w:t>
      </w:r>
      <w:r w:rsidRPr="00BF57C3">
        <w:rPr>
          <w:i/>
        </w:rPr>
        <w:t>The Farm and the Village</w:t>
      </w:r>
      <w:r w:rsidRPr="00BF57C3">
        <w:t xml:space="preserve"> (London: Faber, 1969).</w:t>
      </w:r>
    </w:p>
    <w:p w14:paraId="3978D193" w14:textId="77777777" w:rsidR="00BF57C3" w:rsidRPr="00BF57C3" w:rsidRDefault="00BF57C3" w:rsidP="00BF57C3">
      <w:pPr>
        <w:pStyle w:val="EndNoteBibliography"/>
        <w:spacing w:after="0"/>
        <w:ind w:left="720" w:hanging="720"/>
      </w:pPr>
      <w:r w:rsidRPr="00BF57C3">
        <w:t>68</w:t>
      </w:r>
      <w:r w:rsidRPr="00BF57C3">
        <w:tab/>
        <w:t xml:space="preserve">George Ewart Evans, </w:t>
      </w:r>
      <w:r w:rsidRPr="00BF57C3">
        <w:rPr>
          <w:i/>
        </w:rPr>
        <w:t>The Days That We Have Seen</w:t>
      </w:r>
      <w:r w:rsidRPr="00BF57C3">
        <w:t xml:space="preserve"> (London: Faber, 1975).</w:t>
      </w:r>
    </w:p>
    <w:p w14:paraId="097E17E2" w14:textId="77777777" w:rsidR="00BF57C3" w:rsidRPr="00BF57C3" w:rsidRDefault="00BF57C3" w:rsidP="00BF57C3">
      <w:pPr>
        <w:pStyle w:val="EndNoteBibliography"/>
        <w:spacing w:after="0"/>
        <w:ind w:left="720" w:hanging="720"/>
      </w:pPr>
      <w:r w:rsidRPr="00BF57C3">
        <w:t>69</w:t>
      </w:r>
      <w:r w:rsidRPr="00BF57C3">
        <w:tab/>
        <w:t xml:space="preserve">Nesta Evans, 'The Suffolk Linen Industry', </w:t>
      </w:r>
      <w:r w:rsidRPr="00BF57C3">
        <w:rPr>
          <w:i/>
        </w:rPr>
        <w:t>Suffolk Local History Review</w:t>
      </w:r>
      <w:r w:rsidRPr="00BF57C3">
        <w:t>.</w:t>
      </w:r>
    </w:p>
    <w:p w14:paraId="1AA84342" w14:textId="77777777" w:rsidR="00BF57C3" w:rsidRPr="00BF57C3" w:rsidRDefault="00BF57C3" w:rsidP="00BF57C3">
      <w:pPr>
        <w:pStyle w:val="EndNoteBibliography"/>
        <w:spacing w:after="0"/>
        <w:ind w:left="720" w:hanging="720"/>
      </w:pPr>
      <w:r w:rsidRPr="00BF57C3">
        <w:t>70</w:t>
      </w:r>
      <w:r w:rsidRPr="00BF57C3">
        <w:tab/>
        <w:t>Celia. Through England on a Side Saddle in the Time of William and Mary : Being the Diary of Celia Fiennes. London : New York: Welford Fiennes,  (1888).</w:t>
      </w:r>
    </w:p>
    <w:p w14:paraId="46885187" w14:textId="77777777" w:rsidR="00BF57C3" w:rsidRPr="00BF57C3" w:rsidRDefault="00BF57C3" w:rsidP="00BF57C3">
      <w:pPr>
        <w:pStyle w:val="EndNoteBibliography"/>
        <w:spacing w:after="0"/>
        <w:ind w:left="720" w:hanging="720"/>
      </w:pPr>
      <w:r w:rsidRPr="00BF57C3">
        <w:t>71</w:t>
      </w:r>
      <w:r w:rsidRPr="00BF57C3">
        <w:tab/>
        <w:t xml:space="preserve">Ed. Jane Fiske, </w:t>
      </w:r>
      <w:r w:rsidRPr="00BF57C3">
        <w:rPr>
          <w:i/>
        </w:rPr>
        <w:t>The Oakes Diaries : Business, Politics and the Family in Bury St Edmunds 1778-1827.</w:t>
      </w:r>
      <w:r w:rsidRPr="00BF57C3">
        <w:t xml:space="preserve"> Vol. 32/33, </w:t>
      </w:r>
      <w:r w:rsidRPr="00BF57C3">
        <w:rPr>
          <w:i/>
        </w:rPr>
        <w:t>Suffolk Records Society</w:t>
      </w:r>
      <w:r w:rsidRPr="00BF57C3">
        <w:t xml:space="preserve"> (Woodbridge: Boydell, 1990).</w:t>
      </w:r>
    </w:p>
    <w:p w14:paraId="542A7F53" w14:textId="77777777" w:rsidR="00BF57C3" w:rsidRPr="00BF57C3" w:rsidRDefault="00BF57C3" w:rsidP="00BF57C3">
      <w:pPr>
        <w:pStyle w:val="EndNoteBibliography"/>
        <w:spacing w:after="0"/>
        <w:ind w:left="720" w:hanging="720"/>
      </w:pPr>
      <w:r w:rsidRPr="00BF57C3">
        <w:t>72</w:t>
      </w:r>
      <w:r w:rsidRPr="00BF57C3">
        <w:tab/>
        <w:t xml:space="preserve">Kevin Fitzgerald, </w:t>
      </w:r>
      <w:r w:rsidRPr="00BF57C3">
        <w:rPr>
          <w:i/>
        </w:rPr>
        <w:t>Ahead of Their Time: A Short History of the Farmers' Club 1842-1967</w:t>
      </w:r>
      <w:r w:rsidRPr="00BF57C3">
        <w:t xml:space="preserve"> (London: Heinneman, 1968).</w:t>
      </w:r>
    </w:p>
    <w:p w14:paraId="56909883" w14:textId="77777777" w:rsidR="00BF57C3" w:rsidRPr="00BF57C3" w:rsidRDefault="00BF57C3" w:rsidP="00BF57C3">
      <w:pPr>
        <w:pStyle w:val="EndNoteBibliography"/>
        <w:spacing w:after="0"/>
        <w:ind w:left="720" w:hanging="720"/>
      </w:pPr>
      <w:r w:rsidRPr="00BF57C3">
        <w:t>73</w:t>
      </w:r>
      <w:r w:rsidRPr="00BF57C3">
        <w:tab/>
        <w:t xml:space="preserve">Wilson Fox, 'Report on the County of Suffolk.', in </w:t>
      </w:r>
      <w:r w:rsidRPr="00BF57C3">
        <w:rPr>
          <w:i/>
        </w:rPr>
        <w:t>Royal Commission on Agriculture. England.</w:t>
      </w:r>
      <w:r w:rsidRPr="00BF57C3">
        <w:t xml:space="preserve"> (London: HMSO BPP 1896 XVII, 1896).</w:t>
      </w:r>
    </w:p>
    <w:p w14:paraId="68D9E9E6" w14:textId="77777777" w:rsidR="00BF57C3" w:rsidRPr="00BF57C3" w:rsidRDefault="00BF57C3" w:rsidP="00BF57C3">
      <w:pPr>
        <w:pStyle w:val="EndNoteBibliography"/>
        <w:spacing w:after="0"/>
        <w:ind w:left="720" w:hanging="720"/>
      </w:pPr>
      <w:r w:rsidRPr="00BF57C3">
        <w:t>74</w:t>
      </w:r>
      <w:r w:rsidRPr="00BF57C3">
        <w:tab/>
        <w:t xml:space="preserve">Wilson. Fox, 'Report on the County of Suffolk.', in </w:t>
      </w:r>
      <w:r w:rsidRPr="00BF57C3">
        <w:rPr>
          <w:i/>
        </w:rPr>
        <w:t>Royal Commission on Agriculture. England.</w:t>
      </w:r>
      <w:r w:rsidRPr="00BF57C3">
        <w:t xml:space="preserve"> (London: HMSO BPP 1895 XVI, 1895).</w:t>
      </w:r>
    </w:p>
    <w:p w14:paraId="15E4E122" w14:textId="77777777" w:rsidR="00BF57C3" w:rsidRPr="00BF57C3" w:rsidRDefault="00BF57C3" w:rsidP="00BF57C3">
      <w:pPr>
        <w:pStyle w:val="EndNoteBibliography"/>
        <w:spacing w:after="0"/>
        <w:ind w:left="720" w:hanging="720"/>
      </w:pPr>
      <w:r w:rsidRPr="00BF57C3">
        <w:t>75</w:t>
      </w:r>
      <w:r w:rsidRPr="00BF57C3">
        <w:tab/>
        <w:t xml:space="preserve">William Franklin, </w:t>
      </w:r>
      <w:r w:rsidRPr="00BF57C3">
        <w:rPr>
          <w:i/>
        </w:rPr>
        <w:t>Agriculture in Cambridgeshire, 1792-1815</w:t>
      </w:r>
      <w:r w:rsidRPr="00BF57C3">
        <w:t>. Vol. 27 (Cambridge Record Society, 2022).</w:t>
      </w:r>
    </w:p>
    <w:p w14:paraId="1EED3ACF" w14:textId="77777777" w:rsidR="00BF57C3" w:rsidRPr="00BF57C3" w:rsidRDefault="00BF57C3" w:rsidP="00BF57C3">
      <w:pPr>
        <w:pStyle w:val="EndNoteBibliography"/>
        <w:spacing w:after="0"/>
        <w:ind w:left="720" w:hanging="720"/>
      </w:pPr>
      <w:r w:rsidRPr="00BF57C3">
        <w:t>76</w:t>
      </w:r>
      <w:r w:rsidRPr="00BF57C3">
        <w:tab/>
        <w:t xml:space="preserve">G. E. Fussell, </w:t>
      </w:r>
      <w:r w:rsidRPr="00BF57C3">
        <w:rPr>
          <w:i/>
        </w:rPr>
        <w:t>The Old English Farming Books. V4 1840-1860</w:t>
      </w:r>
      <w:r w:rsidRPr="00BF57C3">
        <w:t xml:space="preserve"> (London: Pinda, 1984).</w:t>
      </w:r>
    </w:p>
    <w:p w14:paraId="36578CD9" w14:textId="77777777" w:rsidR="00BF57C3" w:rsidRPr="00BF57C3" w:rsidRDefault="00BF57C3" w:rsidP="00BF57C3">
      <w:pPr>
        <w:pStyle w:val="EndNoteBibliography"/>
        <w:spacing w:after="0"/>
        <w:ind w:left="720" w:hanging="720"/>
      </w:pPr>
      <w:r w:rsidRPr="00BF57C3">
        <w:t>77</w:t>
      </w:r>
      <w:r w:rsidRPr="00BF57C3">
        <w:tab/>
        <w:t xml:space="preserve">G.E. Fussell, </w:t>
      </w:r>
      <w:r w:rsidRPr="00BF57C3">
        <w:rPr>
          <w:i/>
        </w:rPr>
        <w:t>The Old English Farming Books. V3 1793-1839</w:t>
      </w:r>
      <w:r w:rsidRPr="00BF57C3">
        <w:t xml:space="preserve"> (London: Pindar, 1983).</w:t>
      </w:r>
    </w:p>
    <w:p w14:paraId="74F42994" w14:textId="77777777" w:rsidR="00BF57C3" w:rsidRPr="00BF57C3" w:rsidRDefault="00BF57C3" w:rsidP="00BF57C3">
      <w:pPr>
        <w:pStyle w:val="EndNoteBibliography"/>
        <w:spacing w:after="0"/>
        <w:ind w:left="720" w:hanging="720"/>
      </w:pPr>
      <w:r w:rsidRPr="00BF57C3">
        <w:t>78</w:t>
      </w:r>
      <w:r w:rsidRPr="00BF57C3">
        <w:tab/>
        <w:t xml:space="preserve">G.E. Fussell, </w:t>
      </w:r>
      <w:r w:rsidRPr="00BF57C3">
        <w:rPr>
          <w:i/>
        </w:rPr>
        <w:t>The Old English Farming Books. V5 1861-1900</w:t>
      </w:r>
      <w:r w:rsidRPr="00BF57C3">
        <w:t xml:space="preserve"> (London: Pindar, 1991).</w:t>
      </w:r>
    </w:p>
    <w:p w14:paraId="5D279FD6" w14:textId="77777777" w:rsidR="00BF57C3" w:rsidRPr="00BF57C3" w:rsidRDefault="00BF57C3" w:rsidP="00BF57C3">
      <w:pPr>
        <w:pStyle w:val="EndNoteBibliography"/>
        <w:spacing w:after="0"/>
        <w:ind w:left="720" w:hanging="720"/>
      </w:pPr>
      <w:r w:rsidRPr="00BF57C3">
        <w:t>79</w:t>
      </w:r>
      <w:r w:rsidRPr="00BF57C3">
        <w:tab/>
        <w:t xml:space="preserve">G.E.Fussell, 'J.S.Henslow, Professor First, Parson Later', </w:t>
      </w:r>
      <w:r w:rsidRPr="00BF57C3">
        <w:rPr>
          <w:i/>
        </w:rPr>
        <w:t>Suffolk Local History Review</w:t>
      </w:r>
      <w:r w:rsidRPr="00BF57C3">
        <w:t xml:space="preserve"> 1968.</w:t>
      </w:r>
    </w:p>
    <w:p w14:paraId="1AD1BDEB" w14:textId="77777777" w:rsidR="00BF57C3" w:rsidRPr="00BF57C3" w:rsidRDefault="00BF57C3" w:rsidP="00BF57C3">
      <w:pPr>
        <w:pStyle w:val="EndNoteBibliography"/>
        <w:spacing w:after="0"/>
        <w:ind w:left="720" w:hanging="720"/>
      </w:pPr>
      <w:r w:rsidRPr="00BF57C3">
        <w:t>80</w:t>
      </w:r>
      <w:r w:rsidRPr="00BF57C3">
        <w:tab/>
        <w:t>John. Glyde,</w:t>
      </w:r>
      <w:r w:rsidRPr="00BF57C3">
        <w:rPr>
          <w:i/>
        </w:rPr>
        <w:t xml:space="preserve"> Suffolk in the Nineteenth Century: Physical, Social, Moral, Religious, and Industrial.</w:t>
      </w:r>
      <w:r w:rsidRPr="00BF57C3">
        <w:t xml:space="preserve"> (London: Simpkin Marshall, 1856).</w:t>
      </w:r>
    </w:p>
    <w:p w14:paraId="03BE2F8A" w14:textId="77777777" w:rsidR="00BF57C3" w:rsidRPr="00BF57C3" w:rsidRDefault="00BF57C3" w:rsidP="00BF57C3">
      <w:pPr>
        <w:pStyle w:val="EndNoteBibliography"/>
        <w:spacing w:after="0"/>
        <w:ind w:left="720" w:hanging="720"/>
      </w:pPr>
      <w:r w:rsidRPr="00BF57C3">
        <w:t>81</w:t>
      </w:r>
      <w:r w:rsidRPr="00BF57C3">
        <w:tab/>
        <w:t xml:space="preserve">John. Glyde, 'The Autobiography of a Suffolk Farm Labourer1816-1876', </w:t>
      </w:r>
      <w:r w:rsidRPr="00BF57C3">
        <w:rPr>
          <w:i/>
        </w:rPr>
        <w:t>Ipswich Mercury</w:t>
      </w:r>
      <w:r w:rsidRPr="00BF57C3">
        <w:t xml:space="preserve"> 1894.</w:t>
      </w:r>
    </w:p>
    <w:p w14:paraId="32F0017E" w14:textId="77777777" w:rsidR="00BF57C3" w:rsidRPr="00BF57C3" w:rsidRDefault="00BF57C3" w:rsidP="00BF57C3">
      <w:pPr>
        <w:pStyle w:val="EndNoteBibliography"/>
        <w:spacing w:after="0"/>
        <w:ind w:left="720" w:hanging="720"/>
      </w:pPr>
      <w:r w:rsidRPr="00BF57C3">
        <w:t>82</w:t>
      </w:r>
      <w:r w:rsidRPr="00BF57C3">
        <w:tab/>
        <w:t>John.The Moral Glyde, Social and Religious Condition of Ipswich in the Middle of the Nineteenth Century, with a Sketch of Its History, Rise and Progress.,  (Ipswich: Burton, 1850).</w:t>
      </w:r>
    </w:p>
    <w:p w14:paraId="179887DC" w14:textId="77777777" w:rsidR="00BF57C3" w:rsidRPr="00BF57C3" w:rsidRDefault="00BF57C3" w:rsidP="00BF57C3">
      <w:pPr>
        <w:pStyle w:val="EndNoteBibliography"/>
        <w:spacing w:after="0"/>
        <w:ind w:left="720" w:hanging="720"/>
      </w:pPr>
      <w:r w:rsidRPr="00BF57C3">
        <w:t>83</w:t>
      </w:r>
      <w:r w:rsidRPr="00BF57C3">
        <w:tab/>
        <w:t>John.The New Suffolk Garland: Historical and Biographical Notices Glyde, and Statistical Returns Relating to the County of Suffolk.,  (Ipswich: 1866).</w:t>
      </w:r>
    </w:p>
    <w:p w14:paraId="784EFAD2" w14:textId="77777777" w:rsidR="00BF57C3" w:rsidRPr="00BF57C3" w:rsidRDefault="00BF57C3" w:rsidP="00BF57C3">
      <w:pPr>
        <w:pStyle w:val="EndNoteBibliography"/>
        <w:spacing w:after="0"/>
        <w:ind w:left="720" w:hanging="720"/>
      </w:pPr>
      <w:r w:rsidRPr="00BF57C3">
        <w:t>84</w:t>
      </w:r>
      <w:r w:rsidRPr="00BF57C3">
        <w:tab/>
        <w:t xml:space="preserve">Nicholas Goddard, 'The Development and Influence of Agricultural Periodicals and Newspapers', </w:t>
      </w:r>
      <w:r w:rsidRPr="00BF57C3">
        <w:rPr>
          <w:i/>
        </w:rPr>
        <w:t>Agricultural History Review</w:t>
      </w:r>
      <w:r w:rsidRPr="00BF57C3">
        <w:t xml:space="preserve"> (1983 v31 no.2), 116-31.</w:t>
      </w:r>
    </w:p>
    <w:p w14:paraId="38C59BEC" w14:textId="77777777" w:rsidR="00BF57C3" w:rsidRPr="00BF57C3" w:rsidRDefault="00BF57C3" w:rsidP="00BF57C3">
      <w:pPr>
        <w:pStyle w:val="EndNoteBibliography"/>
        <w:spacing w:after="0"/>
        <w:ind w:left="720" w:hanging="720"/>
      </w:pPr>
      <w:r w:rsidRPr="00BF57C3">
        <w:t>85</w:t>
      </w:r>
      <w:r w:rsidRPr="00BF57C3">
        <w:tab/>
        <w:t xml:space="preserve">Nicholas Goddard, 'Agricultural Literature and Societies', in </w:t>
      </w:r>
      <w:r w:rsidRPr="00BF57C3">
        <w:rPr>
          <w:i/>
        </w:rPr>
        <w:t>Agrarian History of England and Wales 1750-1850 Part 1.</w:t>
      </w:r>
      <w:r w:rsidRPr="00BF57C3">
        <w:t>, ed. by Thirsk/Mingay (Cambrdge: CUP, 1989), pp. 361-83.</w:t>
      </w:r>
    </w:p>
    <w:p w14:paraId="3C80E871" w14:textId="77777777" w:rsidR="00BF57C3" w:rsidRPr="00BF57C3" w:rsidRDefault="00BF57C3" w:rsidP="00BF57C3">
      <w:pPr>
        <w:pStyle w:val="EndNoteBibliography"/>
        <w:spacing w:after="0"/>
        <w:ind w:left="720" w:hanging="720"/>
      </w:pPr>
      <w:r w:rsidRPr="00BF57C3">
        <w:lastRenderedPageBreak/>
        <w:t>86</w:t>
      </w:r>
      <w:r w:rsidRPr="00BF57C3">
        <w:tab/>
        <w:t xml:space="preserve">Nicholas Goddard, 'Agricultural Institutions: Societies, Associations and the Press', in </w:t>
      </w:r>
      <w:r w:rsidRPr="00BF57C3">
        <w:rPr>
          <w:i/>
        </w:rPr>
        <w:t>Agrarian History of England and Wales 1850-1914 V7</w:t>
      </w:r>
      <w:r w:rsidRPr="00BF57C3">
        <w:t xml:space="preserve"> (Cambridge: CUP, 2002), pp. 650-90.</w:t>
      </w:r>
    </w:p>
    <w:p w14:paraId="15994483" w14:textId="77777777" w:rsidR="00BF57C3" w:rsidRPr="00BF57C3" w:rsidRDefault="00BF57C3" w:rsidP="00BF57C3">
      <w:pPr>
        <w:pStyle w:val="EndNoteBibliography"/>
        <w:spacing w:after="0"/>
        <w:ind w:left="720" w:hanging="720"/>
      </w:pPr>
      <w:r w:rsidRPr="00BF57C3">
        <w:t>87</w:t>
      </w:r>
      <w:r w:rsidRPr="00BF57C3">
        <w:tab/>
        <w:t xml:space="preserve">Gooderham, </w:t>
      </w:r>
      <w:r w:rsidRPr="00BF57C3">
        <w:rPr>
          <w:i/>
        </w:rPr>
        <w:t>Diary</w:t>
      </w:r>
      <w:r w:rsidRPr="00BF57C3">
        <w:t xml:space="preserve"> (SRO/I/HD1841/3/1).</w:t>
      </w:r>
    </w:p>
    <w:p w14:paraId="1C2FF4C1" w14:textId="77777777" w:rsidR="00BF57C3" w:rsidRPr="00BF57C3" w:rsidRDefault="00BF57C3" w:rsidP="00BF57C3">
      <w:pPr>
        <w:pStyle w:val="EndNoteBibliography"/>
        <w:spacing w:after="0"/>
        <w:ind w:left="720" w:hanging="720"/>
      </w:pPr>
      <w:r w:rsidRPr="00BF57C3">
        <w:t>88</w:t>
      </w:r>
      <w:r w:rsidRPr="00BF57C3">
        <w:tab/>
        <w:t xml:space="preserve">John Gurdon, 'Co-Operative Farms at Assington Suffolk', </w:t>
      </w:r>
      <w:r w:rsidRPr="00BF57C3">
        <w:rPr>
          <w:i/>
        </w:rPr>
        <w:t>RASE,</w:t>
      </w:r>
      <w:r w:rsidRPr="00BF57C3">
        <w:t xml:space="preserve"> 24/1 (1843).</w:t>
      </w:r>
    </w:p>
    <w:p w14:paraId="21E33FE0" w14:textId="77777777" w:rsidR="00BF57C3" w:rsidRPr="00BF57C3" w:rsidRDefault="00BF57C3" w:rsidP="00BF57C3">
      <w:pPr>
        <w:pStyle w:val="EndNoteBibliography"/>
        <w:spacing w:after="0"/>
        <w:ind w:left="720" w:hanging="720"/>
      </w:pPr>
      <w:r w:rsidRPr="00BF57C3">
        <w:t>89</w:t>
      </w:r>
      <w:r w:rsidRPr="00BF57C3">
        <w:tab/>
        <w:t xml:space="preserve">H. Rider Haggard, </w:t>
      </w:r>
      <w:r w:rsidRPr="00BF57C3">
        <w:rPr>
          <w:i/>
        </w:rPr>
        <w:t>Rural England: Being an Account of Agricultural and Social Resources Carried out in the Years 1901 and 1902</w:t>
      </w:r>
      <w:r w:rsidRPr="00BF57C3">
        <w:t>. 2 vols (London: Longmans Green, 1902).</w:t>
      </w:r>
    </w:p>
    <w:p w14:paraId="3C98F5A2" w14:textId="77777777" w:rsidR="00BF57C3" w:rsidRPr="00BF57C3" w:rsidRDefault="00BF57C3" w:rsidP="00BF57C3">
      <w:pPr>
        <w:pStyle w:val="EndNoteBibliography"/>
        <w:spacing w:after="0"/>
        <w:ind w:left="720" w:hanging="720"/>
      </w:pPr>
      <w:r w:rsidRPr="00BF57C3">
        <w:t>90</w:t>
      </w:r>
      <w:r w:rsidRPr="00BF57C3">
        <w:tab/>
        <w:t xml:space="preserve">A.D Hall, </w:t>
      </w:r>
      <w:r w:rsidRPr="00BF57C3">
        <w:rPr>
          <w:i/>
        </w:rPr>
        <w:t>A Pilgrimage of British Farming, 1910-1912</w:t>
      </w:r>
      <w:r w:rsidRPr="00BF57C3">
        <w:t xml:space="preserve"> (London: John Murray, 1913).</w:t>
      </w:r>
    </w:p>
    <w:p w14:paraId="45747F73" w14:textId="77777777" w:rsidR="00BF57C3" w:rsidRPr="00BF57C3" w:rsidRDefault="00BF57C3" w:rsidP="00BF57C3">
      <w:pPr>
        <w:pStyle w:val="EndNoteBibliography"/>
        <w:spacing w:after="0"/>
        <w:ind w:left="720" w:hanging="720"/>
      </w:pPr>
      <w:r w:rsidRPr="00BF57C3">
        <w:t>91</w:t>
      </w:r>
      <w:r w:rsidRPr="00BF57C3">
        <w:tab/>
        <w:t xml:space="preserve">D.A. Hamilton, </w:t>
      </w:r>
      <w:r w:rsidRPr="00BF57C3">
        <w:rPr>
          <w:i/>
        </w:rPr>
        <w:t>The Hedges of Fornham St. Martin Suffolk 1759-1970</w:t>
      </w:r>
      <w:r w:rsidRPr="00BF57C3">
        <w:t xml:space="preserve"> (Suffolk: D.A. Hamilton, 1982).</w:t>
      </w:r>
    </w:p>
    <w:p w14:paraId="1B0DE251" w14:textId="77777777" w:rsidR="00BF57C3" w:rsidRPr="00BF57C3" w:rsidRDefault="00BF57C3" w:rsidP="00BF57C3">
      <w:pPr>
        <w:pStyle w:val="EndNoteBibliography"/>
        <w:spacing w:after="0"/>
        <w:ind w:left="720" w:hanging="720"/>
        <w:rPr>
          <w:i/>
        </w:rPr>
      </w:pPr>
      <w:r w:rsidRPr="00BF57C3">
        <w:t>92</w:t>
      </w:r>
      <w:r w:rsidRPr="00BF57C3">
        <w:tab/>
        <w:t xml:space="preserve">Ed. Sheila Hardy, </w:t>
      </w:r>
      <w:r w:rsidRPr="00BF57C3">
        <w:rPr>
          <w:i/>
        </w:rPr>
        <w:t>Diary of a Suffolk Farmer's Wife, Elizabet Cotton.</w:t>
      </w:r>
    </w:p>
    <w:p w14:paraId="3F8E5605" w14:textId="77777777" w:rsidR="00BF57C3" w:rsidRPr="00BF57C3" w:rsidRDefault="00BF57C3" w:rsidP="00BF57C3">
      <w:pPr>
        <w:pStyle w:val="EndNoteBibliography"/>
        <w:spacing w:after="0"/>
        <w:ind w:left="720" w:hanging="720"/>
      </w:pPr>
      <w:r w:rsidRPr="00BF57C3">
        <w:t>93</w:t>
      </w:r>
      <w:r w:rsidRPr="00BF57C3">
        <w:tab/>
        <w:t xml:space="preserve">R.B. Harvey, 'Essay on the Advantages of Farmers' Clubs, with the Rules and Transactions of the Harleston Farmers' Club', </w:t>
      </w:r>
      <w:r w:rsidRPr="00BF57C3">
        <w:rPr>
          <w:i/>
        </w:rPr>
        <w:t>British Farmer's Magazine,</w:t>
      </w:r>
      <w:r w:rsidRPr="00BF57C3">
        <w:t xml:space="preserve"> 3 (1839), 394-97.</w:t>
      </w:r>
    </w:p>
    <w:p w14:paraId="7AC32D97" w14:textId="77777777" w:rsidR="00BF57C3" w:rsidRPr="00BF57C3" w:rsidRDefault="00BF57C3" w:rsidP="00BF57C3">
      <w:pPr>
        <w:pStyle w:val="EndNoteBibliography"/>
        <w:spacing w:after="0"/>
        <w:ind w:left="720" w:hanging="720"/>
      </w:pPr>
      <w:r w:rsidRPr="00BF57C3">
        <w:t>94</w:t>
      </w:r>
      <w:r w:rsidRPr="00BF57C3">
        <w:tab/>
        <w:t xml:space="preserve">R.B. Harvey, 'Results and Benefits of Farmer's Clubs', in </w:t>
      </w:r>
      <w:r w:rsidRPr="00BF57C3">
        <w:rPr>
          <w:i/>
        </w:rPr>
        <w:t>Reports of the Harleston Farmer's Club 1838-1849</w:t>
      </w:r>
      <w:r w:rsidRPr="00BF57C3">
        <w:t>, ed. by HFC (Norwich: Jarrold, 1849), pp. 162-65.</w:t>
      </w:r>
    </w:p>
    <w:p w14:paraId="4EBFCA3C" w14:textId="77777777" w:rsidR="00BF57C3" w:rsidRPr="00BF57C3" w:rsidRDefault="00BF57C3" w:rsidP="00BF57C3">
      <w:pPr>
        <w:pStyle w:val="EndNoteBibliography"/>
        <w:spacing w:after="0"/>
        <w:ind w:left="720" w:hanging="720"/>
      </w:pPr>
      <w:r w:rsidRPr="00BF57C3">
        <w:t>95</w:t>
      </w:r>
      <w:r w:rsidRPr="00BF57C3">
        <w:tab/>
        <w:t xml:space="preserve">John Stevens Henslow, </w:t>
      </w:r>
      <w:r w:rsidRPr="00BF57C3">
        <w:rPr>
          <w:i/>
        </w:rPr>
        <w:t>A Syllabus of a Course of Lectures on Mineralogy</w:t>
      </w:r>
      <w:r w:rsidRPr="00BF57C3">
        <w:t xml:space="preserve"> (Cambridge: CUP).</w:t>
      </w:r>
    </w:p>
    <w:p w14:paraId="54C638A6" w14:textId="77777777" w:rsidR="00BF57C3" w:rsidRPr="00BF57C3" w:rsidRDefault="00BF57C3" w:rsidP="00BF57C3">
      <w:pPr>
        <w:pStyle w:val="EndNoteBibliography"/>
        <w:spacing w:after="0"/>
        <w:ind w:left="720" w:hanging="720"/>
      </w:pPr>
      <w:r w:rsidRPr="00BF57C3">
        <w:t>96</w:t>
      </w:r>
      <w:r w:rsidRPr="00BF57C3">
        <w:tab/>
        <w:t xml:space="preserve">John Stevens Henslow, </w:t>
      </w:r>
      <w:r w:rsidRPr="00BF57C3">
        <w:rPr>
          <w:i/>
        </w:rPr>
        <w:t>Syllabus of a Course of Botanical Lectures</w:t>
      </w:r>
      <w:r w:rsidRPr="00BF57C3">
        <w:t xml:space="preserve"> (Cambridge: Hodson, 1828).</w:t>
      </w:r>
    </w:p>
    <w:p w14:paraId="41655B37" w14:textId="77777777" w:rsidR="00BF57C3" w:rsidRPr="00BF57C3" w:rsidRDefault="00BF57C3" w:rsidP="00BF57C3">
      <w:pPr>
        <w:pStyle w:val="EndNoteBibliography"/>
        <w:spacing w:after="0"/>
        <w:ind w:left="720" w:hanging="720"/>
      </w:pPr>
      <w:r w:rsidRPr="00BF57C3">
        <w:t>97</w:t>
      </w:r>
      <w:r w:rsidRPr="00BF57C3">
        <w:tab/>
        <w:t xml:space="preserve">John Stevens Henslow, </w:t>
      </w:r>
      <w:r w:rsidRPr="00BF57C3">
        <w:rPr>
          <w:i/>
        </w:rPr>
        <w:t>Letters to the Farmers of Suffolk</w:t>
      </w:r>
      <w:r w:rsidRPr="00BF57C3">
        <w:t xml:space="preserve"> (London: Groombridge, 1843).</w:t>
      </w:r>
    </w:p>
    <w:p w14:paraId="259E50FB" w14:textId="77777777" w:rsidR="00BF57C3" w:rsidRPr="00BF57C3" w:rsidRDefault="00BF57C3" w:rsidP="00BF57C3">
      <w:pPr>
        <w:pStyle w:val="EndNoteBibliography"/>
        <w:spacing w:after="0"/>
        <w:ind w:left="720" w:hanging="720"/>
      </w:pPr>
      <w:r w:rsidRPr="00BF57C3">
        <w:t>98</w:t>
      </w:r>
      <w:r w:rsidRPr="00BF57C3">
        <w:tab/>
        <w:t xml:space="preserve">John Stevens Henslow, </w:t>
      </w:r>
      <w:r w:rsidRPr="00BF57C3">
        <w:rPr>
          <w:i/>
        </w:rPr>
        <w:t>The Labouring Population of Suffolk</w:t>
      </w:r>
      <w:r w:rsidRPr="00BF57C3">
        <w:t xml:space="preserve"> (Hadleigh &amp; London: Hardacre, 1844).</w:t>
      </w:r>
    </w:p>
    <w:p w14:paraId="05F8EC13" w14:textId="77777777" w:rsidR="00BF57C3" w:rsidRPr="00BF57C3" w:rsidRDefault="00BF57C3" w:rsidP="00BF57C3">
      <w:pPr>
        <w:pStyle w:val="EndNoteBibliography"/>
        <w:spacing w:after="0"/>
        <w:ind w:left="720" w:hanging="720"/>
      </w:pPr>
      <w:r w:rsidRPr="00BF57C3">
        <w:t>99</w:t>
      </w:r>
      <w:r w:rsidRPr="00BF57C3">
        <w:tab/>
        <w:t xml:space="preserve">john stevens henslow, </w:t>
      </w:r>
      <w:r w:rsidRPr="00BF57C3">
        <w:rPr>
          <w:i/>
        </w:rPr>
        <w:t>Address Delivered in the Ipswich Museum</w:t>
      </w:r>
      <w:r w:rsidRPr="00BF57C3">
        <w:t xml:space="preserve"> (Ipswich: S.Piper, 1848).</w:t>
      </w:r>
    </w:p>
    <w:p w14:paraId="471CFB18" w14:textId="77777777" w:rsidR="00BF57C3" w:rsidRPr="00BF57C3" w:rsidRDefault="00BF57C3" w:rsidP="00BF57C3">
      <w:pPr>
        <w:pStyle w:val="EndNoteBibliography"/>
        <w:spacing w:after="0"/>
        <w:ind w:left="720" w:hanging="720"/>
      </w:pPr>
      <w:r w:rsidRPr="00BF57C3">
        <w:t>100</w:t>
      </w:r>
      <w:r w:rsidRPr="00BF57C3">
        <w:tab/>
        <w:t>John Stevens Henslow, 'Appendix to Hitcham Allotment Report',  (Hitcham: 1857).</w:t>
      </w:r>
    </w:p>
    <w:p w14:paraId="6187D793" w14:textId="77777777" w:rsidR="00BF57C3" w:rsidRPr="00BF57C3" w:rsidRDefault="00BF57C3" w:rsidP="00BF57C3">
      <w:pPr>
        <w:pStyle w:val="EndNoteBibliography"/>
        <w:spacing w:after="0"/>
        <w:ind w:left="720" w:hanging="720"/>
      </w:pPr>
      <w:r w:rsidRPr="00BF57C3">
        <w:t>101</w:t>
      </w:r>
      <w:r w:rsidRPr="00BF57C3">
        <w:tab/>
        <w:t xml:space="preserve">John Stevens Henslow, </w:t>
      </w:r>
      <w:r w:rsidRPr="00BF57C3">
        <w:rPr>
          <w:i/>
        </w:rPr>
        <w:t>Elementary Botany</w:t>
      </w:r>
      <w:r w:rsidRPr="00BF57C3">
        <w:t>. ed. by Daniel Oliver (London &amp; Cambridge: Macmillan, 1864).</w:t>
      </w:r>
    </w:p>
    <w:p w14:paraId="12E28CD6" w14:textId="77777777" w:rsidR="00BF57C3" w:rsidRPr="00BF57C3" w:rsidRDefault="00BF57C3" w:rsidP="00BF57C3">
      <w:pPr>
        <w:pStyle w:val="EndNoteBibliography"/>
        <w:spacing w:after="0"/>
        <w:ind w:left="720" w:hanging="720"/>
      </w:pPr>
      <w:r w:rsidRPr="00BF57C3">
        <w:t>102</w:t>
      </w:r>
      <w:r w:rsidRPr="00BF57C3">
        <w:tab/>
        <w:t xml:space="preserve">Peter Hopper, </w:t>
      </w:r>
      <w:r w:rsidRPr="00BF57C3">
        <w:rPr>
          <w:i/>
        </w:rPr>
        <w:t>Suffolk's Historic Farms</w:t>
      </w:r>
      <w:r w:rsidRPr="00BF57C3">
        <w:t xml:space="preserve"> (Derby: Breedon, 2004).</w:t>
      </w:r>
    </w:p>
    <w:p w14:paraId="2CD204FA" w14:textId="77777777" w:rsidR="00BF57C3" w:rsidRPr="00BF57C3" w:rsidRDefault="00BF57C3" w:rsidP="00BF57C3">
      <w:pPr>
        <w:pStyle w:val="EndNoteBibliography"/>
        <w:spacing w:after="0"/>
        <w:ind w:left="720" w:hanging="720"/>
      </w:pPr>
      <w:r w:rsidRPr="00BF57C3">
        <w:t>103</w:t>
      </w:r>
      <w:r w:rsidRPr="00BF57C3">
        <w:tab/>
        <w:t xml:space="preserve">R.W. Hoyle, </w:t>
      </w:r>
      <w:r w:rsidRPr="00BF57C3">
        <w:rPr>
          <w:i/>
        </w:rPr>
        <w:t>The Farmer in England, 1650-1980</w:t>
      </w:r>
      <w:r w:rsidRPr="00BF57C3">
        <w:t xml:space="preserve"> (London: Routledge, 2016).</w:t>
      </w:r>
    </w:p>
    <w:p w14:paraId="2CB0A9E1" w14:textId="77777777" w:rsidR="00BF57C3" w:rsidRPr="00BF57C3" w:rsidRDefault="00BF57C3" w:rsidP="00BF57C3">
      <w:pPr>
        <w:pStyle w:val="EndNoteBibliography"/>
        <w:spacing w:after="0"/>
        <w:ind w:left="720" w:hanging="720"/>
      </w:pPr>
      <w:r w:rsidRPr="00BF57C3">
        <w:t>104</w:t>
      </w:r>
      <w:r w:rsidRPr="00BF57C3">
        <w:tab/>
        <w:t xml:space="preserve">Robert Hughman, </w:t>
      </w:r>
      <w:r w:rsidRPr="00BF57C3">
        <w:rPr>
          <w:i/>
        </w:rPr>
        <w:t>A Rambling Rhyme Read before Yoxford Farmers' Club</w:t>
      </w:r>
      <w:r w:rsidRPr="00BF57C3">
        <w:t xml:space="preserve"> (Halesworth: Roper, 1846).</w:t>
      </w:r>
    </w:p>
    <w:p w14:paraId="682C7DB3" w14:textId="77777777" w:rsidR="00BF57C3" w:rsidRPr="00BF57C3" w:rsidRDefault="00BF57C3" w:rsidP="00BF57C3">
      <w:pPr>
        <w:pStyle w:val="EndNoteBibliography"/>
        <w:spacing w:after="0"/>
        <w:ind w:left="720" w:hanging="720"/>
      </w:pPr>
      <w:r w:rsidRPr="00BF57C3">
        <w:t>105</w:t>
      </w:r>
      <w:r w:rsidRPr="00BF57C3">
        <w:tab/>
        <w:t>'Hunt, and Pam. "Agricultural Depression in England, 1873-96: Skills Transfer and the 'Redeeming Scots'." Agricultural History Review 59, No. 1 (2011): 81-100.'.</w:t>
      </w:r>
    </w:p>
    <w:p w14:paraId="4502D88A" w14:textId="77777777" w:rsidR="00BF57C3" w:rsidRPr="00BF57C3" w:rsidRDefault="00BF57C3" w:rsidP="00BF57C3">
      <w:pPr>
        <w:pStyle w:val="EndNoteBibliography"/>
        <w:spacing w:after="0"/>
        <w:ind w:left="720" w:hanging="720"/>
      </w:pPr>
      <w:r w:rsidRPr="00BF57C3">
        <w:t>106</w:t>
      </w:r>
      <w:r w:rsidRPr="00BF57C3">
        <w:tab/>
        <w:t xml:space="preserve">Leonard Jenyns, </w:t>
      </w:r>
      <w:r w:rsidRPr="00BF57C3">
        <w:rPr>
          <w:i/>
        </w:rPr>
        <w:t>Memoir of the Rev. John Stevens Henslow</w:t>
      </w:r>
      <w:r w:rsidRPr="00BF57C3">
        <w:t xml:space="preserve"> (Cambridge: CUP, 2011).</w:t>
      </w:r>
    </w:p>
    <w:p w14:paraId="5989B4C2" w14:textId="77777777" w:rsidR="00BF57C3" w:rsidRPr="00BF57C3" w:rsidRDefault="00BF57C3" w:rsidP="00BF57C3">
      <w:pPr>
        <w:pStyle w:val="EndNoteBibliography"/>
        <w:spacing w:after="0"/>
        <w:ind w:left="720" w:hanging="720"/>
      </w:pPr>
      <w:r w:rsidRPr="00BF57C3">
        <w:t>107</w:t>
      </w:r>
      <w:r w:rsidRPr="00BF57C3">
        <w:tab/>
        <w:t xml:space="preserve">C.A. Jewell, </w:t>
      </w:r>
      <w:r w:rsidRPr="00BF57C3">
        <w:rPr>
          <w:i/>
        </w:rPr>
        <w:t>Victorian Farming. A Sourcebook</w:t>
      </w:r>
      <w:r w:rsidRPr="00BF57C3">
        <w:t xml:space="preserve"> (Winchester: Shurlock, 1975).</w:t>
      </w:r>
    </w:p>
    <w:p w14:paraId="7A012FAF" w14:textId="77777777" w:rsidR="00BF57C3" w:rsidRPr="00BF57C3" w:rsidRDefault="00BF57C3" w:rsidP="00BF57C3">
      <w:pPr>
        <w:pStyle w:val="EndNoteBibliography"/>
        <w:spacing w:after="0"/>
        <w:ind w:left="720" w:hanging="720"/>
      </w:pPr>
      <w:r w:rsidRPr="00BF57C3">
        <w:t>108</w:t>
      </w:r>
      <w:r w:rsidRPr="00BF57C3">
        <w:tab/>
        <w:t xml:space="preserve">Allan Jobson, </w:t>
      </w:r>
      <w:r w:rsidRPr="00BF57C3">
        <w:rPr>
          <w:i/>
        </w:rPr>
        <w:t>Household and Country Crafts</w:t>
      </w:r>
      <w:r w:rsidRPr="00BF57C3">
        <w:t xml:space="preserve"> (London: Robert Hale, 1953).</w:t>
      </w:r>
    </w:p>
    <w:p w14:paraId="04567914" w14:textId="77777777" w:rsidR="00BF57C3" w:rsidRPr="00BF57C3" w:rsidRDefault="00BF57C3" w:rsidP="00BF57C3">
      <w:pPr>
        <w:pStyle w:val="EndNoteBibliography"/>
        <w:spacing w:after="0"/>
        <w:ind w:left="720" w:hanging="720"/>
      </w:pPr>
      <w:r w:rsidRPr="00BF57C3">
        <w:t>109</w:t>
      </w:r>
      <w:r w:rsidRPr="00BF57C3">
        <w:tab/>
        <w:t xml:space="preserve">Allan Jobson, </w:t>
      </w:r>
      <w:r w:rsidRPr="00BF57C3">
        <w:rPr>
          <w:i/>
        </w:rPr>
        <w:t>Suffolk Remembered</w:t>
      </w:r>
      <w:r w:rsidRPr="00BF57C3">
        <w:t xml:space="preserve"> (London: Robert Hale, 1969).</w:t>
      </w:r>
    </w:p>
    <w:p w14:paraId="22EC505B" w14:textId="77777777" w:rsidR="00BF57C3" w:rsidRPr="00BF57C3" w:rsidRDefault="00BF57C3" w:rsidP="00BF57C3">
      <w:pPr>
        <w:pStyle w:val="EndNoteBibliography"/>
        <w:spacing w:after="0"/>
        <w:ind w:left="720" w:hanging="720"/>
      </w:pPr>
      <w:r w:rsidRPr="00BF57C3">
        <w:t>110</w:t>
      </w:r>
      <w:r w:rsidRPr="00BF57C3">
        <w:tab/>
        <w:t xml:space="preserve">Allan Jobson, </w:t>
      </w:r>
      <w:r w:rsidRPr="00BF57C3">
        <w:rPr>
          <w:i/>
        </w:rPr>
        <w:t>Victorian Suffolk</w:t>
      </w:r>
      <w:r w:rsidRPr="00BF57C3">
        <w:t xml:space="preserve"> (London: Robert Hale, 1972).</w:t>
      </w:r>
    </w:p>
    <w:p w14:paraId="6FBDDFAE" w14:textId="77777777" w:rsidR="00BF57C3" w:rsidRPr="00BF57C3" w:rsidRDefault="00BF57C3" w:rsidP="00BF57C3">
      <w:pPr>
        <w:pStyle w:val="EndNoteBibliography"/>
        <w:spacing w:after="0"/>
        <w:ind w:left="720" w:hanging="720"/>
      </w:pPr>
      <w:r w:rsidRPr="00BF57C3">
        <w:t>111</w:t>
      </w:r>
      <w:r w:rsidRPr="00BF57C3">
        <w:tab/>
        <w:t xml:space="preserve">Allan Jobson, </w:t>
      </w:r>
      <w:r w:rsidRPr="00BF57C3">
        <w:rPr>
          <w:i/>
        </w:rPr>
        <w:t>Something of Old Suffolk</w:t>
      </w:r>
      <w:r w:rsidRPr="00BF57C3">
        <w:t xml:space="preserve"> (London: Robert Hale, 1978).</w:t>
      </w:r>
    </w:p>
    <w:p w14:paraId="0D371085" w14:textId="77777777" w:rsidR="00BF57C3" w:rsidRPr="00BF57C3" w:rsidRDefault="00BF57C3" w:rsidP="00BF57C3">
      <w:pPr>
        <w:pStyle w:val="EndNoteBibliography"/>
        <w:spacing w:after="0"/>
        <w:ind w:left="720" w:hanging="720"/>
      </w:pPr>
      <w:r w:rsidRPr="00BF57C3">
        <w:t>112</w:t>
      </w:r>
      <w:r w:rsidRPr="00BF57C3">
        <w:tab/>
        <w:t xml:space="preserve">Samuel Jonas, </w:t>
      </w:r>
      <w:r w:rsidRPr="00BF57C3">
        <w:rPr>
          <w:i/>
        </w:rPr>
        <w:t>Prize Essay on the Agriculture of Cambridgeshire</w:t>
      </w:r>
      <w:r w:rsidRPr="00BF57C3">
        <w:t xml:space="preserve"> (1846).</w:t>
      </w:r>
    </w:p>
    <w:p w14:paraId="46BA961D" w14:textId="77777777" w:rsidR="00BF57C3" w:rsidRPr="00BF57C3" w:rsidRDefault="00BF57C3" w:rsidP="00BF57C3">
      <w:pPr>
        <w:pStyle w:val="EndNoteBibliography"/>
        <w:spacing w:after="0"/>
        <w:ind w:left="720" w:hanging="720"/>
      </w:pPr>
      <w:r w:rsidRPr="00BF57C3">
        <w:t>113</w:t>
      </w:r>
      <w:r w:rsidRPr="00BF57C3">
        <w:tab/>
        <w:t xml:space="preserve">Kelly., </w:t>
      </w:r>
      <w:r w:rsidRPr="00BF57C3">
        <w:rPr>
          <w:i/>
        </w:rPr>
        <w:t>Kelly's Directory of Cambridge, Norfolk, and Suffolk</w:t>
      </w:r>
      <w:r w:rsidRPr="00BF57C3">
        <w:t xml:space="preserve"> (1853).</w:t>
      </w:r>
    </w:p>
    <w:p w14:paraId="2A4EF770" w14:textId="77777777" w:rsidR="00BF57C3" w:rsidRPr="00BF57C3" w:rsidRDefault="00BF57C3" w:rsidP="00BF57C3">
      <w:pPr>
        <w:pStyle w:val="EndNoteBibliography"/>
        <w:spacing w:after="0"/>
        <w:ind w:left="720" w:hanging="720"/>
      </w:pPr>
      <w:r w:rsidRPr="00BF57C3">
        <w:t>114</w:t>
      </w:r>
      <w:r w:rsidRPr="00BF57C3">
        <w:tab/>
        <w:t xml:space="preserve">Nathaniel Kent, </w:t>
      </w:r>
      <w:r w:rsidRPr="00BF57C3">
        <w:rPr>
          <w:i/>
        </w:rPr>
        <w:t>General View of the Agriculture of Norfolk</w:t>
      </w:r>
      <w:r w:rsidRPr="00BF57C3">
        <w:t xml:space="preserve"> (London: Nicol, 1769).</w:t>
      </w:r>
    </w:p>
    <w:p w14:paraId="25635736" w14:textId="77777777" w:rsidR="00BF57C3" w:rsidRPr="00BF57C3" w:rsidRDefault="00BF57C3" w:rsidP="00BF57C3">
      <w:pPr>
        <w:pStyle w:val="EndNoteBibliography"/>
        <w:spacing w:after="0"/>
        <w:ind w:left="720" w:hanging="720"/>
      </w:pPr>
      <w:r w:rsidRPr="00BF57C3">
        <w:t>115</w:t>
      </w:r>
      <w:r w:rsidRPr="00BF57C3">
        <w:tab/>
        <w:t>Andrew Kerridge, 'Life as  a Suffolk Farm Worker in Nineteenth Century Suffolk',  (SRO/I: SRO/I/HD2272/323/64, 2022).</w:t>
      </w:r>
    </w:p>
    <w:p w14:paraId="27A362B9" w14:textId="77777777" w:rsidR="00BF57C3" w:rsidRPr="00BF57C3" w:rsidRDefault="00BF57C3" w:rsidP="00BF57C3">
      <w:pPr>
        <w:pStyle w:val="EndNoteBibliography"/>
        <w:spacing w:after="0"/>
        <w:ind w:left="720" w:hanging="720"/>
      </w:pPr>
      <w:r w:rsidRPr="00BF57C3">
        <w:t>116</w:t>
      </w:r>
      <w:r w:rsidRPr="00BF57C3">
        <w:tab/>
        <w:t xml:space="preserve">John Kirby, </w:t>
      </w:r>
      <w:r w:rsidRPr="00BF57C3">
        <w:rPr>
          <w:i/>
        </w:rPr>
        <w:t>The Suffolk Traveller</w:t>
      </w:r>
      <w:r w:rsidRPr="00BF57C3">
        <w:t xml:space="preserve"> (Ipswich: Bagnall, 1735).</w:t>
      </w:r>
    </w:p>
    <w:p w14:paraId="28E3DC51" w14:textId="77777777" w:rsidR="00BF57C3" w:rsidRPr="00BF57C3" w:rsidRDefault="00BF57C3" w:rsidP="00BF57C3">
      <w:pPr>
        <w:pStyle w:val="EndNoteBibliography"/>
        <w:spacing w:after="0"/>
        <w:ind w:left="720" w:hanging="720"/>
      </w:pPr>
      <w:r w:rsidRPr="00BF57C3">
        <w:t>117</w:t>
      </w:r>
      <w:r w:rsidRPr="00BF57C3">
        <w:tab/>
        <w:t xml:space="preserve">Knight, </w:t>
      </w:r>
      <w:r w:rsidRPr="00BF57C3">
        <w:rPr>
          <w:i/>
        </w:rPr>
        <w:t>Suffolk County Handbook, Including Glyde's Almanac and Directory.</w:t>
      </w:r>
      <w:r w:rsidRPr="00BF57C3">
        <w:t xml:space="preserve"> (Ipswich: Ipswich Journal, 1885).</w:t>
      </w:r>
    </w:p>
    <w:p w14:paraId="1F99D80F" w14:textId="77777777" w:rsidR="00BF57C3" w:rsidRPr="00BF57C3" w:rsidRDefault="00BF57C3" w:rsidP="00BF57C3">
      <w:pPr>
        <w:pStyle w:val="EndNoteBibliography"/>
        <w:spacing w:after="0"/>
        <w:ind w:left="720" w:hanging="720"/>
      </w:pPr>
      <w:r w:rsidRPr="00BF57C3">
        <w:t>118</w:t>
      </w:r>
      <w:r w:rsidRPr="00BF57C3">
        <w:tab/>
        <w:t xml:space="preserve">Léonce De Lavergne, </w:t>
      </w:r>
      <w:r w:rsidRPr="00BF57C3">
        <w:rPr>
          <w:i/>
        </w:rPr>
        <w:t>The Rural Economy of England, Scotland, and Ireland</w:t>
      </w:r>
      <w:r w:rsidRPr="00BF57C3">
        <w:t xml:space="preserve"> (Edinburgh: W. Blackwood, 1855).</w:t>
      </w:r>
    </w:p>
    <w:p w14:paraId="599794B0" w14:textId="77777777" w:rsidR="00BF57C3" w:rsidRPr="00BF57C3" w:rsidRDefault="00BF57C3" w:rsidP="00BF57C3">
      <w:pPr>
        <w:pStyle w:val="EndNoteBibliography"/>
        <w:spacing w:after="0"/>
        <w:ind w:left="720" w:hanging="720"/>
      </w:pPr>
      <w:r w:rsidRPr="00BF57C3">
        <w:t>119</w:t>
      </w:r>
      <w:r w:rsidRPr="00BF57C3">
        <w:tab/>
        <w:t xml:space="preserve">John Lawrence, </w:t>
      </w:r>
      <w:r w:rsidRPr="00BF57C3">
        <w:rPr>
          <w:i/>
        </w:rPr>
        <w:t>The Modern Land Steward</w:t>
      </w:r>
      <w:r w:rsidRPr="00BF57C3">
        <w:t xml:space="preserve"> (London: H.D.Symonds, 1801).</w:t>
      </w:r>
    </w:p>
    <w:p w14:paraId="77C5A5D9" w14:textId="77777777" w:rsidR="00BF57C3" w:rsidRPr="00BF57C3" w:rsidRDefault="00BF57C3" w:rsidP="00BF57C3">
      <w:pPr>
        <w:pStyle w:val="EndNoteBibliography"/>
        <w:spacing w:after="0"/>
        <w:ind w:left="720" w:hanging="720"/>
      </w:pPr>
      <w:r w:rsidRPr="00BF57C3">
        <w:t>120</w:t>
      </w:r>
      <w:r w:rsidRPr="00BF57C3">
        <w:tab/>
        <w:t xml:space="preserve">John Lawrence, </w:t>
      </w:r>
      <w:r w:rsidRPr="00BF57C3">
        <w:rPr>
          <w:i/>
        </w:rPr>
        <w:t>The New Farmer's Calendar; or, Monthly Remembrancer ... By a Farmer and Breeder</w:t>
      </w:r>
      <w:r w:rsidRPr="00BF57C3">
        <w:t xml:space="preserve"> (London: H.D.Symonds, 1801).</w:t>
      </w:r>
    </w:p>
    <w:p w14:paraId="1E8BD489" w14:textId="77777777" w:rsidR="00BF57C3" w:rsidRPr="00BF57C3" w:rsidRDefault="00BF57C3" w:rsidP="00BF57C3">
      <w:pPr>
        <w:pStyle w:val="EndNoteBibliography"/>
        <w:spacing w:after="0"/>
        <w:ind w:left="720" w:hanging="720"/>
      </w:pPr>
      <w:r w:rsidRPr="00BF57C3">
        <w:t>121</w:t>
      </w:r>
      <w:r w:rsidRPr="00BF57C3">
        <w:tab/>
        <w:t xml:space="preserve">Playfair Liebig, owned by Henslow, </w:t>
      </w:r>
      <w:r w:rsidRPr="00BF57C3">
        <w:rPr>
          <w:i/>
        </w:rPr>
        <w:t>Organic Chemistry in Relation to Agriculture</w:t>
      </w:r>
      <w:r w:rsidRPr="00BF57C3">
        <w:t xml:space="preserve"> (London: Taylor &amp; Walton, 1840).</w:t>
      </w:r>
    </w:p>
    <w:p w14:paraId="49D33311" w14:textId="77777777" w:rsidR="00BF57C3" w:rsidRPr="00BF57C3" w:rsidRDefault="00BF57C3" w:rsidP="00BF57C3">
      <w:pPr>
        <w:pStyle w:val="EndNoteBibliography"/>
        <w:spacing w:after="0"/>
        <w:ind w:left="720" w:hanging="720"/>
      </w:pPr>
      <w:r w:rsidRPr="00BF57C3">
        <w:lastRenderedPageBreak/>
        <w:t>122</w:t>
      </w:r>
      <w:r w:rsidRPr="00BF57C3">
        <w:tab/>
        <w:t xml:space="preserve">R.Smith M.Satchell, 'Malthus, Poverty and Population Change in Suffolk 1780-1834', </w:t>
      </w:r>
      <w:r w:rsidRPr="00BF57C3">
        <w:rPr>
          <w:i/>
        </w:rPr>
        <w:t>Proceedings Suffolk Institute Archaeology and History</w:t>
      </w:r>
      <w:r w:rsidRPr="00BF57C3">
        <w:t xml:space="preserve"> (2018), v44 pt2 pp256-69.</w:t>
      </w:r>
    </w:p>
    <w:p w14:paraId="45EE01CA" w14:textId="77777777" w:rsidR="00BF57C3" w:rsidRPr="00BF57C3" w:rsidRDefault="00BF57C3" w:rsidP="00BF57C3">
      <w:pPr>
        <w:pStyle w:val="EndNoteBibliography"/>
        <w:spacing w:after="0"/>
        <w:ind w:left="720" w:hanging="720"/>
      </w:pPr>
      <w:r w:rsidRPr="00BF57C3">
        <w:t>123</w:t>
      </w:r>
      <w:r w:rsidRPr="00BF57C3">
        <w:tab/>
        <w:t xml:space="preserve">William Marshall, </w:t>
      </w:r>
      <w:r w:rsidRPr="00BF57C3">
        <w:rPr>
          <w:i/>
        </w:rPr>
        <w:t>The Review and Abstract of the County Reports to the Board of Agriculture. Reprinted</w:t>
      </w:r>
      <w:r w:rsidRPr="00BF57C3">
        <w:t>. 5 vols (Newton Abbot: David &amp;Charles, 1968 (1818)).</w:t>
      </w:r>
    </w:p>
    <w:p w14:paraId="3D0C92DB" w14:textId="77777777" w:rsidR="00BF57C3" w:rsidRPr="00BF57C3" w:rsidRDefault="00BF57C3" w:rsidP="00BF57C3">
      <w:pPr>
        <w:pStyle w:val="EndNoteBibliography"/>
        <w:spacing w:after="0"/>
        <w:ind w:left="720" w:hanging="720"/>
      </w:pPr>
      <w:r w:rsidRPr="00BF57C3">
        <w:t>124</w:t>
      </w:r>
      <w:r w:rsidRPr="00BF57C3">
        <w:tab/>
        <w:t xml:space="preserve">Dymond &amp; Martin, </w:t>
      </w:r>
      <w:r w:rsidRPr="00BF57C3">
        <w:rPr>
          <w:i/>
        </w:rPr>
        <w:t>An Historical Atlas of Suffolk.</w:t>
      </w:r>
      <w:r w:rsidRPr="00BF57C3">
        <w:t xml:space="preserve"> (Ipswich: Suffolk County Council, 1988).</w:t>
      </w:r>
    </w:p>
    <w:p w14:paraId="1EE78359" w14:textId="77777777" w:rsidR="00BF57C3" w:rsidRPr="00BF57C3" w:rsidRDefault="00BF57C3" w:rsidP="00BF57C3">
      <w:pPr>
        <w:pStyle w:val="EndNoteBibliography"/>
        <w:spacing w:after="0"/>
        <w:ind w:left="720" w:hanging="720"/>
      </w:pPr>
      <w:r w:rsidRPr="00BF57C3">
        <w:t>125</w:t>
      </w:r>
      <w:r w:rsidRPr="00BF57C3">
        <w:tab/>
        <w:t xml:space="preserve">W. C. L. Martin, William. Raynbird, and Raynbird, Hugh., </w:t>
      </w:r>
      <w:r w:rsidRPr="00BF57C3">
        <w:rPr>
          <w:i/>
        </w:rPr>
        <w:t>Cattle : Their Breeds, Manangement, &amp; Diseases. To Which Is Added the Dairy.</w:t>
      </w:r>
      <w:r w:rsidRPr="00BF57C3">
        <w:t xml:space="preserve"> (London/New York: Routledge, 1858).</w:t>
      </w:r>
    </w:p>
    <w:p w14:paraId="3E48AD4D" w14:textId="77777777" w:rsidR="00BF57C3" w:rsidRPr="00BF57C3" w:rsidRDefault="00BF57C3" w:rsidP="00BF57C3">
      <w:pPr>
        <w:pStyle w:val="EndNoteBibliography"/>
        <w:spacing w:after="0"/>
        <w:ind w:left="720" w:hanging="720"/>
      </w:pPr>
      <w:r w:rsidRPr="00BF57C3">
        <w:t>126</w:t>
      </w:r>
      <w:r w:rsidRPr="00BF57C3">
        <w:tab/>
        <w:t xml:space="preserve">Susanna Wade Martins, </w:t>
      </w:r>
      <w:r w:rsidRPr="00BF57C3">
        <w:rPr>
          <w:i/>
        </w:rPr>
        <w:t>Farmers, Landlords and Landscapes : Rural Britain, 1720-1870</w:t>
      </w:r>
      <w:r w:rsidRPr="00BF57C3">
        <w:t xml:space="preserve"> (Macclesfield: Windgather, 2004).</w:t>
      </w:r>
    </w:p>
    <w:p w14:paraId="58EF2200" w14:textId="77777777" w:rsidR="00BF57C3" w:rsidRPr="00BF57C3" w:rsidRDefault="00BF57C3" w:rsidP="00BF57C3">
      <w:pPr>
        <w:pStyle w:val="EndNoteBibliography"/>
        <w:spacing w:after="0"/>
        <w:ind w:left="720" w:hanging="720"/>
      </w:pPr>
      <w:r w:rsidRPr="00BF57C3">
        <w:t>127</w:t>
      </w:r>
      <w:r w:rsidRPr="00BF57C3">
        <w:tab/>
        <w:t xml:space="preserve">Primrose.  McConnell, </w:t>
      </w:r>
      <w:r w:rsidRPr="00BF57C3">
        <w:rPr>
          <w:i/>
        </w:rPr>
        <w:t xml:space="preserve">The Diary of a Working Farmer : Being the True History of a Year's Farming in Essex. </w:t>
      </w:r>
      <w:r w:rsidRPr="00BF57C3">
        <w:t>(London: London: Cable Printing and Publishing, 1906).</w:t>
      </w:r>
    </w:p>
    <w:p w14:paraId="2E433BB3" w14:textId="77777777" w:rsidR="00BF57C3" w:rsidRPr="00BF57C3" w:rsidRDefault="00BF57C3" w:rsidP="00BF57C3">
      <w:pPr>
        <w:pStyle w:val="EndNoteBibliography"/>
        <w:spacing w:after="0"/>
        <w:ind w:left="720" w:hanging="720"/>
      </w:pPr>
      <w:r w:rsidRPr="00BF57C3">
        <w:t>128</w:t>
      </w:r>
      <w:r w:rsidRPr="00BF57C3">
        <w:tab/>
        <w:t xml:space="preserve">J.J. Mechi, </w:t>
      </w:r>
      <w:r w:rsidRPr="00BF57C3">
        <w:rPr>
          <w:i/>
        </w:rPr>
        <w:t>Mechi's Experience in Drainage, Including His Speech Delivered to the Wickham Market Farmers' Club, Hadleigh Farmers' Club, East Essex Agricultural Meeting, Drayton Manor, North Walsham Farmers' Club.</w:t>
      </w:r>
      <w:r w:rsidRPr="00BF57C3">
        <w:t xml:space="preserve"> (London: Longman, 1848 fourth edition).</w:t>
      </w:r>
    </w:p>
    <w:p w14:paraId="51A3DCEE" w14:textId="77777777" w:rsidR="00BF57C3" w:rsidRPr="00BF57C3" w:rsidRDefault="00BF57C3" w:rsidP="00BF57C3">
      <w:pPr>
        <w:pStyle w:val="EndNoteBibliography"/>
        <w:spacing w:after="0"/>
        <w:ind w:left="720" w:hanging="720"/>
      </w:pPr>
      <w:r w:rsidRPr="00BF57C3">
        <w:t>129</w:t>
      </w:r>
      <w:r w:rsidRPr="00BF57C3">
        <w:tab/>
        <w:t xml:space="preserve">Gordon Mingay, </w:t>
      </w:r>
      <w:r w:rsidRPr="00BF57C3">
        <w:rPr>
          <w:i/>
        </w:rPr>
        <w:t>Arthur Young and His Times</w:t>
      </w:r>
      <w:r w:rsidRPr="00BF57C3">
        <w:t xml:space="preserve"> (London: Macmillan, 1975).</w:t>
      </w:r>
    </w:p>
    <w:p w14:paraId="486DA046" w14:textId="77777777" w:rsidR="00BF57C3" w:rsidRPr="00BF57C3" w:rsidRDefault="00BF57C3" w:rsidP="00BF57C3">
      <w:pPr>
        <w:pStyle w:val="EndNoteBibliography"/>
        <w:spacing w:after="0"/>
        <w:ind w:left="720" w:hanging="720"/>
      </w:pPr>
      <w:r w:rsidRPr="00BF57C3">
        <w:t>130</w:t>
      </w:r>
      <w:r w:rsidRPr="00BF57C3">
        <w:tab/>
        <w:t xml:space="preserve">Gordon Mingay, </w:t>
      </w:r>
      <w:r w:rsidRPr="00BF57C3">
        <w:rPr>
          <w:i/>
        </w:rPr>
        <w:t>The Victorian Countryside (Two Volumes)</w:t>
      </w:r>
      <w:r w:rsidRPr="00BF57C3">
        <w:t>. ed. by Gordon MIngay. 2 vols. Vol. 1&amp;2 (London: Routledge, 1981).</w:t>
      </w:r>
    </w:p>
    <w:p w14:paraId="145B5E83" w14:textId="77777777" w:rsidR="00BF57C3" w:rsidRPr="00BF57C3" w:rsidRDefault="00BF57C3" w:rsidP="00BF57C3">
      <w:pPr>
        <w:pStyle w:val="EndNoteBibliography"/>
        <w:spacing w:after="0"/>
        <w:ind w:left="720" w:hanging="720"/>
      </w:pPr>
      <w:r w:rsidRPr="00BF57C3">
        <w:t>131</w:t>
      </w:r>
      <w:r w:rsidRPr="00BF57C3">
        <w:tab/>
        <w:t xml:space="preserve">Gordon MIngay, </w:t>
      </w:r>
      <w:r w:rsidRPr="00BF57C3">
        <w:rPr>
          <w:i/>
        </w:rPr>
        <w:t>A Social History of the English Countryside</w:t>
      </w:r>
      <w:r w:rsidRPr="00BF57C3">
        <w:t xml:space="preserve"> (London: Routledge, 1990).</w:t>
      </w:r>
    </w:p>
    <w:p w14:paraId="55D99DF9" w14:textId="77777777" w:rsidR="00BF57C3" w:rsidRPr="00BF57C3" w:rsidRDefault="00BF57C3" w:rsidP="00BF57C3">
      <w:pPr>
        <w:pStyle w:val="EndNoteBibliography"/>
        <w:spacing w:after="0"/>
        <w:ind w:left="720" w:hanging="720"/>
      </w:pPr>
      <w:r w:rsidRPr="00BF57C3">
        <w:t>132</w:t>
      </w:r>
      <w:r w:rsidRPr="00BF57C3">
        <w:tab/>
      </w:r>
      <w:r w:rsidRPr="00BF57C3">
        <w:rPr>
          <w:i/>
        </w:rPr>
        <w:t>Minutes of Cottenham Farmers Meeting</w:t>
      </w:r>
      <w:r w:rsidRPr="00BF57C3">
        <w:t>,  (CRO/Ely/K2565/1/9, 1850).</w:t>
      </w:r>
    </w:p>
    <w:p w14:paraId="5A725E03" w14:textId="77777777" w:rsidR="00BF57C3" w:rsidRPr="00BF57C3" w:rsidRDefault="00BF57C3" w:rsidP="00BF57C3">
      <w:pPr>
        <w:pStyle w:val="EndNoteBibliography"/>
        <w:spacing w:after="0"/>
        <w:ind w:left="720" w:hanging="720"/>
      </w:pPr>
      <w:r w:rsidRPr="00BF57C3">
        <w:t>133</w:t>
      </w:r>
      <w:r w:rsidRPr="00BF57C3">
        <w:tab/>
        <w:t xml:space="preserve">Elspeth Moncrieff, Joseph, Stephen, and Joseph, Iona, </w:t>
      </w:r>
      <w:r w:rsidRPr="00BF57C3">
        <w:rPr>
          <w:i/>
        </w:rPr>
        <w:t>Farm Animal Portraits</w:t>
      </w:r>
      <w:r w:rsidRPr="00BF57C3">
        <w:t xml:space="preserve"> (Woodbridge: Woodbridge Antiques, 1996).</w:t>
      </w:r>
    </w:p>
    <w:p w14:paraId="7CC12EAA" w14:textId="77777777" w:rsidR="00BF57C3" w:rsidRPr="00BF57C3" w:rsidRDefault="00BF57C3" w:rsidP="00BF57C3">
      <w:pPr>
        <w:pStyle w:val="EndNoteBibliography"/>
        <w:spacing w:after="0"/>
        <w:ind w:left="720" w:hanging="720"/>
      </w:pPr>
      <w:r w:rsidRPr="00BF57C3">
        <w:t>134</w:t>
      </w:r>
      <w:r w:rsidRPr="00BF57C3">
        <w:tab/>
        <w:t>John Moseley, 'Causes and Remedies for General Distress',  (Bury St. Edmunds: Gedge &amp; Barker, 1830).</w:t>
      </w:r>
    </w:p>
    <w:p w14:paraId="5C583E85" w14:textId="77777777" w:rsidR="00BF57C3" w:rsidRPr="00BF57C3" w:rsidRDefault="00BF57C3" w:rsidP="00BF57C3">
      <w:pPr>
        <w:pStyle w:val="EndNoteBibliography"/>
        <w:spacing w:after="0"/>
        <w:ind w:left="720" w:hanging="720"/>
      </w:pPr>
      <w:r w:rsidRPr="00BF57C3">
        <w:t>135</w:t>
      </w:r>
      <w:r w:rsidRPr="00BF57C3">
        <w:tab/>
        <w:t>John Moseley, 'Letters on Free Trade and Corn.',  (Framlingham: Richard Green, 1832).</w:t>
      </w:r>
    </w:p>
    <w:p w14:paraId="3C9D677F" w14:textId="77777777" w:rsidR="00BF57C3" w:rsidRPr="00BF57C3" w:rsidRDefault="00BF57C3" w:rsidP="00BF57C3">
      <w:pPr>
        <w:pStyle w:val="EndNoteBibliography"/>
        <w:spacing w:after="0"/>
        <w:ind w:left="720" w:hanging="720"/>
      </w:pPr>
      <w:r w:rsidRPr="00BF57C3">
        <w:t>136</w:t>
      </w:r>
      <w:r w:rsidRPr="00BF57C3">
        <w:tab/>
        <w:t>John Moseley, 'An Inquiry into the Probable Results Consequent to a Repeal of the Corn Law',  (Woodbridge: Loder, 1839).</w:t>
      </w:r>
    </w:p>
    <w:p w14:paraId="7C90CBD0" w14:textId="77777777" w:rsidR="00BF57C3" w:rsidRPr="00BF57C3" w:rsidRDefault="00BF57C3" w:rsidP="00BF57C3">
      <w:pPr>
        <w:pStyle w:val="EndNoteBibliography"/>
        <w:spacing w:after="0"/>
        <w:ind w:left="720" w:hanging="720"/>
      </w:pPr>
      <w:r w:rsidRPr="00BF57C3">
        <w:t>137</w:t>
      </w:r>
      <w:r w:rsidRPr="00BF57C3">
        <w:tab/>
        <w:t>Tony Kirby and Susan Oosthuizen,</w:t>
      </w:r>
      <w:r w:rsidRPr="00BF57C3">
        <w:rPr>
          <w:i/>
        </w:rPr>
        <w:t xml:space="preserve"> An Historical Atlas of Cambridgeshire and Huntingdonshire</w:t>
      </w:r>
      <w:r w:rsidRPr="00BF57C3">
        <w:t xml:space="preserve"> (Cambridge: Anglia Polytechnic University, 2000).</w:t>
      </w:r>
    </w:p>
    <w:p w14:paraId="2D8B7C8A" w14:textId="77777777" w:rsidR="00BF57C3" w:rsidRPr="00BF57C3" w:rsidRDefault="00BF57C3" w:rsidP="00BF57C3">
      <w:pPr>
        <w:pStyle w:val="EndNoteBibliography"/>
        <w:spacing w:after="0"/>
        <w:ind w:left="720" w:hanging="720"/>
      </w:pPr>
      <w:r w:rsidRPr="00BF57C3">
        <w:t>138</w:t>
      </w:r>
      <w:r w:rsidRPr="00BF57C3">
        <w:tab/>
        <w:t xml:space="preserve">Whistlecraft Orlando, </w:t>
      </w:r>
      <w:r w:rsidRPr="00BF57C3">
        <w:rPr>
          <w:i/>
        </w:rPr>
        <w:t>Meteorolgy: Its Importance to All Men, Especially to Farmers. Read before the Ipswich Farmers' Club May 28th 1861</w:t>
      </w:r>
      <w:r w:rsidRPr="00BF57C3">
        <w:t xml:space="preserve"> (London/Ipswich: Simpkin Marshall/Burton, 1861).</w:t>
      </w:r>
    </w:p>
    <w:p w14:paraId="278A67AC" w14:textId="77777777" w:rsidR="00BF57C3" w:rsidRPr="00BF57C3" w:rsidRDefault="00BF57C3" w:rsidP="00BF57C3">
      <w:pPr>
        <w:pStyle w:val="EndNoteBibliography"/>
        <w:spacing w:after="0"/>
        <w:ind w:left="720" w:hanging="720"/>
      </w:pPr>
      <w:r w:rsidRPr="00BF57C3">
        <w:t>139</w:t>
      </w:r>
      <w:r w:rsidRPr="00BF57C3">
        <w:tab/>
        <w:t xml:space="preserve">Eleanor Ormerod, </w:t>
      </w:r>
      <w:r w:rsidRPr="00BF57C3">
        <w:rPr>
          <w:i/>
        </w:rPr>
        <w:t>Report of Observations of Attack of Turnip Fly</w:t>
      </w:r>
      <w:r w:rsidRPr="00BF57C3">
        <w:t xml:space="preserve"> (London: Swan Sonnerschein, 1882).</w:t>
      </w:r>
    </w:p>
    <w:p w14:paraId="45D3C99E" w14:textId="77777777" w:rsidR="00BF57C3" w:rsidRPr="00BF57C3" w:rsidRDefault="00BF57C3" w:rsidP="00BF57C3">
      <w:pPr>
        <w:pStyle w:val="EndNoteBibliography"/>
        <w:spacing w:after="0"/>
        <w:ind w:left="720" w:hanging="720"/>
      </w:pPr>
      <w:r w:rsidRPr="00BF57C3">
        <w:t>140</w:t>
      </w:r>
      <w:r w:rsidRPr="00BF57C3">
        <w:tab/>
        <w:t xml:space="preserve">Eleanor Ormerod, </w:t>
      </w:r>
      <w:r w:rsidRPr="00BF57C3">
        <w:rPr>
          <w:i/>
        </w:rPr>
        <w:t>Reports of Observations of Injurious Insects and Common Farm Pests 1877-1901</w:t>
      </w:r>
      <w:r w:rsidRPr="00BF57C3">
        <w:t xml:space="preserve"> (London: Simpkin Marshall, 1897).</w:t>
      </w:r>
    </w:p>
    <w:p w14:paraId="4F4ABD5E" w14:textId="77777777" w:rsidR="00BF57C3" w:rsidRPr="00BF57C3" w:rsidRDefault="00BF57C3" w:rsidP="00BF57C3">
      <w:pPr>
        <w:pStyle w:val="EndNoteBibliography"/>
        <w:spacing w:after="0"/>
        <w:ind w:left="720" w:hanging="720"/>
      </w:pPr>
      <w:r w:rsidRPr="00BF57C3">
        <w:t>141</w:t>
      </w:r>
      <w:r w:rsidRPr="00BF57C3">
        <w:tab/>
        <w:t xml:space="preserve">P.M.Jones, 'Arthur Young (1741-1820): For and Against', </w:t>
      </w:r>
      <w:r w:rsidRPr="00BF57C3">
        <w:rPr>
          <w:i/>
        </w:rPr>
        <w:t>The English Historical Review,</w:t>
      </w:r>
      <w:r w:rsidRPr="00BF57C3">
        <w:t xml:space="preserve"> 127 (2012), 1100-20.</w:t>
      </w:r>
    </w:p>
    <w:p w14:paraId="669B88D9" w14:textId="77777777" w:rsidR="00BF57C3" w:rsidRPr="00BF57C3" w:rsidRDefault="00BF57C3" w:rsidP="00BF57C3">
      <w:pPr>
        <w:pStyle w:val="EndNoteBibliography"/>
        <w:spacing w:after="0"/>
        <w:ind w:left="720" w:hanging="720"/>
      </w:pPr>
      <w:r w:rsidRPr="00BF57C3">
        <w:t>142</w:t>
      </w:r>
      <w:r w:rsidRPr="00BF57C3">
        <w:tab/>
        <w:t xml:space="preserve">'Parliamentary Papers', in </w:t>
      </w:r>
      <w:r w:rsidRPr="00BF57C3">
        <w:rPr>
          <w:i/>
        </w:rPr>
        <w:t>1836, i, p.62</w:t>
      </w:r>
      <w:r w:rsidRPr="00BF57C3">
        <w:t xml:space="preserve"> (London: HCP, 1836).</w:t>
      </w:r>
    </w:p>
    <w:p w14:paraId="1285ECD7" w14:textId="77777777" w:rsidR="00BF57C3" w:rsidRPr="00BF57C3" w:rsidRDefault="00BF57C3" w:rsidP="00BF57C3">
      <w:pPr>
        <w:pStyle w:val="EndNoteBibliography"/>
        <w:spacing w:after="0"/>
        <w:ind w:left="720" w:hanging="720"/>
      </w:pPr>
      <w:r w:rsidRPr="00BF57C3">
        <w:t>143</w:t>
      </w:r>
      <w:r w:rsidRPr="00BF57C3">
        <w:tab/>
        <w:t>Christiana Payne, 'Rural Simplicity: Scenes from Cottage Life in Nineteenth-Century Britain'.</w:t>
      </w:r>
    </w:p>
    <w:p w14:paraId="70ADC4CB" w14:textId="77777777" w:rsidR="00BF57C3" w:rsidRPr="00BF57C3" w:rsidRDefault="00BF57C3" w:rsidP="00BF57C3">
      <w:pPr>
        <w:pStyle w:val="EndNoteBibliography"/>
        <w:spacing w:after="0"/>
        <w:ind w:left="720" w:hanging="720"/>
      </w:pPr>
      <w:r w:rsidRPr="00BF57C3">
        <w:t>144</w:t>
      </w:r>
      <w:r w:rsidRPr="00BF57C3">
        <w:tab/>
        <w:t xml:space="preserve">Christiana Payne, </w:t>
      </w:r>
      <w:r w:rsidRPr="00BF57C3">
        <w:rPr>
          <w:i/>
        </w:rPr>
        <w:t>Toil and Plenty: Images of the Agricultural Landscape in England, 1780-1890</w:t>
      </w:r>
      <w:r w:rsidRPr="00BF57C3">
        <w:t xml:space="preserve"> (Yale, New Haven: Y.U.P, 1993).</w:t>
      </w:r>
    </w:p>
    <w:p w14:paraId="6860F171" w14:textId="77777777" w:rsidR="00BF57C3" w:rsidRPr="00BF57C3" w:rsidRDefault="00BF57C3" w:rsidP="00BF57C3">
      <w:pPr>
        <w:pStyle w:val="EndNoteBibliography"/>
        <w:spacing w:after="0"/>
        <w:ind w:left="720" w:hanging="720"/>
      </w:pPr>
      <w:r w:rsidRPr="00BF57C3">
        <w:t>145</w:t>
      </w:r>
      <w:r w:rsidRPr="00BF57C3">
        <w:tab/>
        <w:t xml:space="preserve">Jane Everett Peter Wade-Martins, Phillip Judge, </w:t>
      </w:r>
      <w:r w:rsidRPr="00BF57C3">
        <w:rPr>
          <w:i/>
        </w:rPr>
        <w:t>An Historical Atlas of Norfolk.</w:t>
      </w:r>
      <w:r w:rsidRPr="00BF57C3">
        <w:t xml:space="preserve"> (Norwich: Norfolk Museums Service, 1994).</w:t>
      </w:r>
    </w:p>
    <w:p w14:paraId="780C5B51" w14:textId="77777777" w:rsidR="00BF57C3" w:rsidRPr="00BF57C3" w:rsidRDefault="00BF57C3" w:rsidP="00BF57C3">
      <w:pPr>
        <w:pStyle w:val="EndNoteBibliography"/>
        <w:spacing w:after="0"/>
        <w:ind w:left="720" w:hanging="720"/>
      </w:pPr>
      <w:r w:rsidRPr="00BF57C3">
        <w:t>146</w:t>
      </w:r>
      <w:r w:rsidRPr="00BF57C3">
        <w:tab/>
        <w:t xml:space="preserve">Charles Poppy, 'Ashbocking Farmers' Club', </w:t>
      </w:r>
      <w:r w:rsidRPr="00BF57C3">
        <w:rPr>
          <w:i/>
        </w:rPr>
        <w:t>Farmers' Magazine,</w:t>
      </w:r>
      <w:r w:rsidRPr="00BF57C3">
        <w:t xml:space="preserve"> 8 (1838).</w:t>
      </w:r>
    </w:p>
    <w:p w14:paraId="712AC0F6" w14:textId="77777777" w:rsidR="00BF57C3" w:rsidRPr="00BF57C3" w:rsidRDefault="00BF57C3" w:rsidP="00BF57C3">
      <w:pPr>
        <w:pStyle w:val="EndNoteBibliography"/>
        <w:spacing w:after="0"/>
        <w:ind w:left="720" w:hanging="720"/>
      </w:pPr>
      <w:r w:rsidRPr="00BF57C3">
        <w:t>147</w:t>
      </w:r>
      <w:r w:rsidRPr="00BF57C3">
        <w:tab/>
        <w:t xml:space="preserve">Hugh Prince, 'The Tithe Surveys of the Mid-Nineteenth Century', </w:t>
      </w:r>
      <w:r w:rsidRPr="00BF57C3">
        <w:rPr>
          <w:i/>
        </w:rPr>
        <w:t>Agricultural History Review,</w:t>
      </w:r>
      <w:r w:rsidRPr="00BF57C3">
        <w:t xml:space="preserve"> 7/1 (1959), 14-26.</w:t>
      </w:r>
    </w:p>
    <w:p w14:paraId="72F78E49" w14:textId="77777777" w:rsidR="00BF57C3" w:rsidRPr="00BF57C3" w:rsidRDefault="00BF57C3" w:rsidP="00BF57C3">
      <w:pPr>
        <w:pStyle w:val="EndNoteBibliography"/>
        <w:spacing w:after="0"/>
        <w:ind w:left="720" w:hanging="720"/>
      </w:pPr>
      <w:r w:rsidRPr="00BF57C3">
        <w:t>148</w:t>
      </w:r>
      <w:r w:rsidRPr="00BF57C3">
        <w:tab/>
        <w:t xml:space="preserve">Philip Pusey, </w:t>
      </w:r>
      <w:r w:rsidRPr="00BF57C3">
        <w:rPr>
          <w:i/>
        </w:rPr>
        <w:t xml:space="preserve">Select Committee on Agricultural Customs House of Commons, </w:t>
      </w:r>
      <w:r w:rsidRPr="00BF57C3">
        <w:t>(London: HMSO, 1847).</w:t>
      </w:r>
    </w:p>
    <w:p w14:paraId="41017C37" w14:textId="77777777" w:rsidR="00BF57C3" w:rsidRPr="00BF57C3" w:rsidRDefault="00BF57C3" w:rsidP="00BF57C3">
      <w:pPr>
        <w:pStyle w:val="EndNoteBibliography"/>
        <w:spacing w:after="0"/>
        <w:ind w:left="720" w:hanging="720"/>
      </w:pPr>
      <w:r w:rsidRPr="00BF57C3">
        <w:lastRenderedPageBreak/>
        <w:t>149</w:t>
      </w:r>
      <w:r w:rsidRPr="00BF57C3">
        <w:tab/>
        <w:t xml:space="preserve">R.E.J. Fry R.J.P. Kain, H.M.E. Holt, and H.C. Prince., </w:t>
      </w:r>
      <w:r w:rsidRPr="00BF57C3">
        <w:rPr>
          <w:i/>
        </w:rPr>
        <w:t>An Atlas and Index of the Tithe Files of Mid-Nineteenth-Century England and Wales : A Sequel to Roger J.P. Kain and Hugh C. Prince, the Tithe Surveys of England and Wales. Cambridge</w:t>
      </w:r>
      <w:r w:rsidRPr="00BF57C3">
        <w:t xml:space="preserve"> (Cambridge: CUP, 1986).</w:t>
      </w:r>
    </w:p>
    <w:p w14:paraId="39A58495" w14:textId="77777777" w:rsidR="00BF57C3" w:rsidRPr="00BF57C3" w:rsidRDefault="00BF57C3" w:rsidP="00BF57C3">
      <w:pPr>
        <w:pStyle w:val="EndNoteBibliography"/>
        <w:spacing w:after="0"/>
        <w:ind w:left="720" w:hanging="720"/>
      </w:pPr>
      <w:r w:rsidRPr="00BF57C3">
        <w:t>150</w:t>
      </w:r>
      <w:r w:rsidRPr="00BF57C3">
        <w:tab/>
        <w:t xml:space="preserve">H.Holt R.Kain, 'Land Use and Farming in Suffolk About 1840', </w:t>
      </w:r>
      <w:r w:rsidRPr="00BF57C3">
        <w:rPr>
          <w:i/>
        </w:rPr>
        <w:t>Proceedings Suffolk Institute Archaeology History</w:t>
      </w:r>
      <w:r w:rsidRPr="00BF57C3">
        <w:t xml:space="preserve"> (1982), v35 pt2 pp125-39.</w:t>
      </w:r>
    </w:p>
    <w:p w14:paraId="7CC75097" w14:textId="77777777" w:rsidR="00BF57C3" w:rsidRPr="00BF57C3" w:rsidRDefault="00BF57C3" w:rsidP="00BF57C3">
      <w:pPr>
        <w:pStyle w:val="EndNoteBibliography"/>
        <w:spacing w:after="0"/>
        <w:ind w:left="720" w:hanging="720"/>
      </w:pPr>
      <w:r w:rsidRPr="00BF57C3">
        <w:t>151</w:t>
      </w:r>
      <w:r w:rsidRPr="00BF57C3">
        <w:tab/>
        <w:t xml:space="preserve">J. Allen Ransome, </w:t>
      </w:r>
      <w:r w:rsidRPr="00BF57C3">
        <w:rPr>
          <w:i/>
        </w:rPr>
        <w:t>The Implements of Agriculture</w:t>
      </w:r>
      <w:r w:rsidRPr="00BF57C3">
        <w:t xml:space="preserve"> (London: Ridgway, 1843).</w:t>
      </w:r>
    </w:p>
    <w:p w14:paraId="0DB6D22C" w14:textId="77777777" w:rsidR="00BF57C3" w:rsidRPr="00BF57C3" w:rsidRDefault="00BF57C3" w:rsidP="00BF57C3">
      <w:pPr>
        <w:pStyle w:val="EndNoteBibliography"/>
        <w:spacing w:after="0"/>
        <w:ind w:left="720" w:hanging="720"/>
      </w:pPr>
      <w:r w:rsidRPr="00BF57C3">
        <w:t>152</w:t>
      </w:r>
      <w:r w:rsidRPr="00BF57C3">
        <w:tab/>
        <w:t xml:space="preserve">J. Allen Ransome, 'Mr Poppy of Witnesham', </w:t>
      </w:r>
      <w:r w:rsidRPr="00BF57C3">
        <w:rPr>
          <w:i/>
        </w:rPr>
        <w:t>Farmer's Magazine,</w:t>
      </w:r>
      <w:r w:rsidRPr="00BF57C3">
        <w:t xml:space="preserve"> 13 (1858), 306/7.</w:t>
      </w:r>
    </w:p>
    <w:p w14:paraId="37C3D977" w14:textId="77777777" w:rsidR="00BF57C3" w:rsidRPr="00BF57C3" w:rsidRDefault="00BF57C3" w:rsidP="00BF57C3">
      <w:pPr>
        <w:pStyle w:val="EndNoteBibliography"/>
        <w:spacing w:after="0"/>
        <w:ind w:left="720" w:hanging="720"/>
      </w:pPr>
      <w:r w:rsidRPr="00BF57C3">
        <w:t>153</w:t>
      </w:r>
      <w:r w:rsidRPr="00BF57C3">
        <w:tab/>
        <w:t xml:space="preserve">Stuart Raymond, </w:t>
      </w:r>
      <w:r w:rsidRPr="00BF57C3">
        <w:rPr>
          <w:i/>
        </w:rPr>
        <w:t>Suffolk a Genealogical Bibliography</w:t>
      </w:r>
      <w:r w:rsidRPr="00BF57C3">
        <w:t>.</w:t>
      </w:r>
    </w:p>
    <w:p w14:paraId="495D6165" w14:textId="77777777" w:rsidR="00BF57C3" w:rsidRPr="00BF57C3" w:rsidRDefault="00BF57C3" w:rsidP="00BF57C3">
      <w:pPr>
        <w:pStyle w:val="EndNoteBibliography"/>
        <w:spacing w:after="0"/>
        <w:ind w:left="720" w:hanging="720"/>
      </w:pPr>
      <w:r w:rsidRPr="00BF57C3">
        <w:t>154</w:t>
      </w:r>
      <w:r w:rsidRPr="00BF57C3">
        <w:tab/>
        <w:t xml:space="preserve">Hugh. Raynbird, </w:t>
      </w:r>
      <w:r w:rsidRPr="00BF57C3">
        <w:rPr>
          <w:i/>
        </w:rPr>
        <w:t>Essay on Measure Work, Locally Known as Task, Piece, Job, or Grate Work</w:t>
      </w:r>
      <w:r w:rsidRPr="00BF57C3">
        <w:t xml:space="preserve"> (London: 1847).</w:t>
      </w:r>
    </w:p>
    <w:p w14:paraId="41680E16" w14:textId="77777777" w:rsidR="00BF57C3" w:rsidRPr="00BF57C3" w:rsidRDefault="00BF57C3" w:rsidP="00BF57C3">
      <w:pPr>
        <w:pStyle w:val="EndNoteBibliography"/>
        <w:spacing w:after="0"/>
        <w:ind w:left="720" w:hanging="720"/>
      </w:pPr>
      <w:r w:rsidRPr="00BF57C3">
        <w:t>155</w:t>
      </w:r>
      <w:r w:rsidRPr="00BF57C3">
        <w:tab/>
        <w:t xml:space="preserve">Hugh. Raynbird, '"On Peat Charcoal, as a Manure for Turnips and Other Crops. Prize Essay."', </w:t>
      </w:r>
      <w:r w:rsidRPr="00BF57C3">
        <w:rPr>
          <w:i/>
        </w:rPr>
        <w:t>Journal of the Royal Agricultural Society of England 7 (1847): 539.</w:t>
      </w:r>
      <w:r w:rsidRPr="00BF57C3">
        <w:t xml:space="preserve"> (1847).</w:t>
      </w:r>
    </w:p>
    <w:p w14:paraId="2FCBDE40" w14:textId="77777777" w:rsidR="00BF57C3" w:rsidRPr="00BF57C3" w:rsidRDefault="00BF57C3" w:rsidP="00BF57C3">
      <w:pPr>
        <w:pStyle w:val="EndNoteBibliography"/>
        <w:spacing w:after="0"/>
        <w:ind w:left="720" w:hanging="720"/>
      </w:pPr>
      <w:r w:rsidRPr="00BF57C3">
        <w:t>156</w:t>
      </w:r>
      <w:r w:rsidRPr="00BF57C3">
        <w:tab/>
        <w:t xml:space="preserve">William Raynbird, </w:t>
      </w:r>
      <w:r w:rsidRPr="00BF57C3">
        <w:rPr>
          <w:i/>
        </w:rPr>
        <w:t>Specimens of Natural Grasses Collected in the Neighbourhood of Bury St Edmunds, Botanical and Agricultural</w:t>
      </w:r>
      <w:r w:rsidRPr="00BF57C3">
        <w:t xml:space="preserve"> (Bury St Edmunds: Alfred Cole 1846 SRO/B/584.90942644).</w:t>
      </w:r>
    </w:p>
    <w:p w14:paraId="70C1385F" w14:textId="77777777" w:rsidR="00BF57C3" w:rsidRPr="00BF57C3" w:rsidRDefault="00BF57C3" w:rsidP="00BF57C3">
      <w:pPr>
        <w:pStyle w:val="EndNoteBibliography"/>
        <w:spacing w:after="0"/>
        <w:ind w:left="720" w:hanging="720"/>
      </w:pPr>
      <w:r w:rsidRPr="00BF57C3">
        <w:t>157</w:t>
      </w:r>
      <w:r w:rsidRPr="00BF57C3">
        <w:tab/>
        <w:t xml:space="preserve">William Raynbird, </w:t>
      </w:r>
      <w:r w:rsidRPr="00BF57C3">
        <w:rPr>
          <w:i/>
        </w:rPr>
        <w:t>Miscellaneous Essays</w:t>
      </w:r>
      <w:r w:rsidRPr="00BF57C3">
        <w:t xml:space="preserve"> (Chester: Evans, 1851).</w:t>
      </w:r>
    </w:p>
    <w:p w14:paraId="63296505" w14:textId="77777777" w:rsidR="00BF57C3" w:rsidRPr="00BF57C3" w:rsidRDefault="00BF57C3" w:rsidP="00BF57C3">
      <w:pPr>
        <w:pStyle w:val="EndNoteBibliography"/>
        <w:spacing w:after="0"/>
        <w:ind w:left="720" w:hanging="720"/>
      </w:pPr>
      <w:r w:rsidRPr="00BF57C3">
        <w:t>158</w:t>
      </w:r>
      <w:r w:rsidRPr="00BF57C3">
        <w:tab/>
        <w:t xml:space="preserve">William Raynbird, 'A Discussion on Farmer's Clubs', </w:t>
      </w:r>
      <w:r w:rsidRPr="00BF57C3">
        <w:rPr>
          <w:i/>
        </w:rPr>
        <w:t>Suffolk Chronicle</w:t>
      </w:r>
      <w:r w:rsidRPr="00BF57C3">
        <w:t>, 15/6/1867 1867.</w:t>
      </w:r>
    </w:p>
    <w:p w14:paraId="3E7E2B6C" w14:textId="77777777" w:rsidR="00BF57C3" w:rsidRPr="00BF57C3" w:rsidRDefault="00BF57C3" w:rsidP="00BF57C3">
      <w:pPr>
        <w:pStyle w:val="EndNoteBibliography"/>
        <w:spacing w:after="0"/>
        <w:ind w:left="720" w:hanging="720"/>
      </w:pPr>
      <w:r w:rsidRPr="00BF57C3">
        <w:t>159</w:t>
      </w:r>
      <w:r w:rsidRPr="00BF57C3">
        <w:tab/>
        <w:t xml:space="preserve">William Raynbird, </w:t>
      </w:r>
      <w:r w:rsidRPr="00BF57C3">
        <w:rPr>
          <w:i/>
        </w:rPr>
        <w:t>Suffolk Agriculture</w:t>
      </w:r>
      <w:r w:rsidRPr="00BF57C3">
        <w:t xml:space="preserve"> (Bungay: John Childs, 1867).</w:t>
      </w:r>
    </w:p>
    <w:p w14:paraId="0E34046D" w14:textId="77777777" w:rsidR="00BF57C3" w:rsidRPr="00BF57C3" w:rsidRDefault="00BF57C3" w:rsidP="00BF57C3">
      <w:pPr>
        <w:pStyle w:val="EndNoteBibliography"/>
        <w:spacing w:after="0"/>
        <w:ind w:left="720" w:hanging="720"/>
      </w:pPr>
      <w:r w:rsidRPr="00BF57C3">
        <w:t>160</w:t>
      </w:r>
      <w:r w:rsidRPr="00BF57C3">
        <w:tab/>
        <w:t xml:space="preserve">William Raynbird, </w:t>
      </w:r>
      <w:r w:rsidRPr="00BF57C3">
        <w:rPr>
          <w:i/>
        </w:rPr>
        <w:t>The East Anglian Agriculturalist</w:t>
      </w:r>
      <w:r w:rsidRPr="00BF57C3">
        <w:t xml:space="preserve"> (Bungay: John Childs 1867 SRO/L 630).</w:t>
      </w:r>
    </w:p>
    <w:p w14:paraId="0F3D1271" w14:textId="77777777" w:rsidR="00BF57C3" w:rsidRPr="00BF57C3" w:rsidRDefault="00BF57C3" w:rsidP="00BF57C3">
      <w:pPr>
        <w:pStyle w:val="EndNoteBibliography"/>
        <w:spacing w:after="0"/>
        <w:ind w:left="720" w:hanging="720"/>
      </w:pPr>
      <w:r w:rsidRPr="00BF57C3">
        <w:t>161</w:t>
      </w:r>
      <w:r w:rsidRPr="00BF57C3">
        <w:tab/>
        <w:t xml:space="preserve">William &amp; Hugh Raynbird, </w:t>
      </w:r>
      <w:r w:rsidRPr="00BF57C3">
        <w:rPr>
          <w:i/>
        </w:rPr>
        <w:t>On the Agriculture of Suffolk ... Including the Report to Which the Prize Was Awarded by the Royal Agricultural Society of England. London: Longman</w:t>
      </w:r>
      <w:r w:rsidRPr="00BF57C3">
        <w:t xml:space="preserve"> (London: Longman, 1849).</w:t>
      </w:r>
    </w:p>
    <w:p w14:paraId="56E32091" w14:textId="77777777" w:rsidR="00BF57C3" w:rsidRPr="00BF57C3" w:rsidRDefault="00BF57C3" w:rsidP="00BF57C3">
      <w:pPr>
        <w:pStyle w:val="EndNoteBibliography"/>
        <w:spacing w:after="0"/>
        <w:ind w:left="720" w:hanging="720"/>
      </w:pPr>
      <w:r w:rsidRPr="00BF57C3">
        <w:t>162</w:t>
      </w:r>
      <w:r w:rsidRPr="00BF57C3">
        <w:tab/>
        <w:t>William Lewis Rham, William. Raynbird, and Raynbird, Hugh. The Dictionary of the Farm /. London,  (1853).</w:t>
      </w:r>
    </w:p>
    <w:p w14:paraId="3EA0FA29" w14:textId="77777777" w:rsidR="00BF57C3" w:rsidRPr="00BF57C3" w:rsidRDefault="00BF57C3" w:rsidP="00BF57C3">
      <w:pPr>
        <w:pStyle w:val="EndNoteBibliography"/>
        <w:spacing w:after="0"/>
        <w:ind w:left="720" w:hanging="720"/>
      </w:pPr>
      <w:r w:rsidRPr="00BF57C3">
        <w:t>163</w:t>
      </w:r>
      <w:r w:rsidRPr="00BF57C3">
        <w:tab/>
        <w:t xml:space="preserve">'Royal Commision Report on Agriculture', in </w:t>
      </w:r>
      <w:r w:rsidRPr="00BF57C3">
        <w:rPr>
          <w:i/>
        </w:rPr>
        <w:t>1882 xv</w:t>
      </w:r>
      <w:r w:rsidRPr="00BF57C3">
        <w:t xml:space="preserve"> (London: HoC, 1882).</w:t>
      </w:r>
    </w:p>
    <w:p w14:paraId="4C945B29" w14:textId="77777777" w:rsidR="00BF57C3" w:rsidRPr="00BF57C3" w:rsidRDefault="00BF57C3" w:rsidP="00BF57C3">
      <w:pPr>
        <w:pStyle w:val="EndNoteBibliography"/>
        <w:spacing w:after="0"/>
        <w:ind w:left="720" w:hanging="720"/>
      </w:pPr>
      <w:r w:rsidRPr="00BF57C3">
        <w:t>164</w:t>
      </w:r>
      <w:r w:rsidRPr="00BF57C3">
        <w:tab/>
        <w:t xml:space="preserve">Frank Salisbury, </w:t>
      </w:r>
      <w:r w:rsidRPr="00BF57C3">
        <w:rPr>
          <w:i/>
        </w:rPr>
        <w:t>Bibliography, Supplement, to the Victoria History of the County of Essex.</w:t>
      </w:r>
      <w:r w:rsidRPr="00BF57C3">
        <w:t xml:space="preserve"> ed. by Institute of Historical Research London (Oxford: Oxford University Press, 1987).</w:t>
      </w:r>
    </w:p>
    <w:p w14:paraId="2F5D8CB2" w14:textId="77777777" w:rsidR="00BF57C3" w:rsidRPr="00BF57C3" w:rsidRDefault="00BF57C3" w:rsidP="00BF57C3">
      <w:pPr>
        <w:pStyle w:val="EndNoteBibliography"/>
        <w:spacing w:after="0"/>
        <w:ind w:left="720" w:hanging="720"/>
      </w:pPr>
      <w:r w:rsidRPr="00BF57C3">
        <w:t>165</w:t>
      </w:r>
      <w:r w:rsidRPr="00BF57C3">
        <w:tab/>
        <w:t xml:space="preserve">Hardiman Scott, </w:t>
      </w:r>
      <w:r w:rsidRPr="00BF57C3">
        <w:rPr>
          <w:i/>
        </w:rPr>
        <w:t>Many a Summer</w:t>
      </w:r>
      <w:r w:rsidRPr="00BF57C3">
        <w:t xml:space="preserve"> (Plymouth: Castell, 1991).</w:t>
      </w:r>
    </w:p>
    <w:p w14:paraId="09F56EA3" w14:textId="77777777" w:rsidR="00BF57C3" w:rsidRPr="00BF57C3" w:rsidRDefault="00BF57C3" w:rsidP="00BF57C3">
      <w:pPr>
        <w:pStyle w:val="EndNoteBibliography"/>
        <w:spacing w:after="0"/>
        <w:ind w:left="720" w:hanging="720"/>
      </w:pPr>
      <w:r w:rsidRPr="00BF57C3">
        <w:t>166</w:t>
      </w:r>
      <w:r w:rsidRPr="00BF57C3">
        <w:tab/>
        <w:t xml:space="preserve">Gareth Shaw, 'British Directories as Sources in Historical Geography', in </w:t>
      </w:r>
      <w:r w:rsidRPr="00BF57C3">
        <w:rPr>
          <w:i/>
        </w:rPr>
        <w:t>Historical Geography Research Group Research Series Number 8</w:t>
      </w:r>
      <w:r w:rsidRPr="00BF57C3">
        <w:t xml:space="preserve"> (London: Institute of British Geographers, 1982).</w:t>
      </w:r>
    </w:p>
    <w:p w14:paraId="3D45EDCB" w14:textId="77777777" w:rsidR="00BF57C3" w:rsidRPr="00BF57C3" w:rsidRDefault="00BF57C3" w:rsidP="00BF57C3">
      <w:pPr>
        <w:pStyle w:val="EndNoteBibliography"/>
        <w:spacing w:after="0"/>
        <w:ind w:left="720" w:hanging="720"/>
      </w:pPr>
      <w:r w:rsidRPr="00BF57C3">
        <w:t>167</w:t>
      </w:r>
      <w:r w:rsidRPr="00BF57C3">
        <w:tab/>
        <w:t xml:space="preserve">John Stevens Henslow and Edmund Skepper, </w:t>
      </w:r>
      <w:r w:rsidRPr="00BF57C3">
        <w:rPr>
          <w:i/>
        </w:rPr>
        <w:t>Flora of Suffolk.</w:t>
      </w:r>
      <w:r w:rsidRPr="00BF57C3">
        <w:t xml:space="preserve"> (Cambridge: CUP, 2013).</w:t>
      </w:r>
    </w:p>
    <w:p w14:paraId="7607A601" w14:textId="77777777" w:rsidR="00BF57C3" w:rsidRPr="00BF57C3" w:rsidRDefault="00BF57C3" w:rsidP="00BF57C3">
      <w:pPr>
        <w:pStyle w:val="EndNoteBibliography"/>
        <w:spacing w:after="0"/>
        <w:ind w:left="720" w:hanging="720"/>
      </w:pPr>
      <w:r w:rsidRPr="00BF57C3">
        <w:t>168</w:t>
      </w:r>
      <w:r w:rsidRPr="00BF57C3">
        <w:tab/>
        <w:t>Rev. J.H. Groome Rector of Earl Soham, 'Defecation and Utilisation of the Sewage Stream. A Lecture to the Framlingham Farmers' Club.',  (London/Ipswich: William Hunt, 1866).</w:t>
      </w:r>
    </w:p>
    <w:p w14:paraId="5E41D5B7" w14:textId="77777777" w:rsidR="00BF57C3" w:rsidRPr="00BF57C3" w:rsidRDefault="00BF57C3" w:rsidP="00BF57C3">
      <w:pPr>
        <w:pStyle w:val="EndNoteBibliography"/>
        <w:spacing w:after="0"/>
        <w:ind w:left="720" w:hanging="720"/>
      </w:pPr>
      <w:r w:rsidRPr="00BF57C3">
        <w:t>169</w:t>
      </w:r>
      <w:r w:rsidRPr="00BF57C3">
        <w:tab/>
        <w:t xml:space="preserve">David Spring, and Travis L. Crosby, 'George Webb Hall and the Agricultural Association.', </w:t>
      </w:r>
      <w:r w:rsidRPr="00BF57C3">
        <w:rPr>
          <w:i/>
        </w:rPr>
        <w:t>Journal of British Studies,</w:t>
      </w:r>
      <w:r w:rsidRPr="00BF57C3">
        <w:t xml:space="preserve"> 2 (1962), pp115-31.</w:t>
      </w:r>
    </w:p>
    <w:p w14:paraId="7A4F039D" w14:textId="77777777" w:rsidR="00BF57C3" w:rsidRPr="00BF57C3" w:rsidRDefault="00BF57C3" w:rsidP="00BF57C3">
      <w:pPr>
        <w:pStyle w:val="EndNoteBibliography"/>
        <w:spacing w:after="0"/>
        <w:ind w:left="720" w:hanging="720"/>
      </w:pPr>
      <w:r w:rsidRPr="00BF57C3">
        <w:t>170</w:t>
      </w:r>
      <w:r w:rsidRPr="00BF57C3">
        <w:tab/>
        <w:t xml:space="preserve">A.V. Steward, </w:t>
      </w:r>
      <w:r w:rsidRPr="00BF57C3">
        <w:rPr>
          <w:i/>
        </w:rPr>
        <w:t>A Suffolk Bibliography</w:t>
      </w:r>
      <w:r w:rsidRPr="00BF57C3">
        <w:t xml:space="preserve">. Vol. xx, </w:t>
      </w:r>
      <w:r w:rsidRPr="00BF57C3">
        <w:rPr>
          <w:i/>
        </w:rPr>
        <w:t>Suffolk Records Society</w:t>
      </w:r>
      <w:r w:rsidRPr="00BF57C3">
        <w:t xml:space="preserve"> (Ipswich: Boydell for Suffolk Records Society, 1979).</w:t>
      </w:r>
    </w:p>
    <w:p w14:paraId="16F448A2" w14:textId="77777777" w:rsidR="00BF57C3" w:rsidRPr="00BF57C3" w:rsidRDefault="00BF57C3" w:rsidP="00BF57C3">
      <w:pPr>
        <w:pStyle w:val="EndNoteBibliography"/>
        <w:spacing w:after="0"/>
        <w:ind w:left="720" w:hanging="720"/>
      </w:pPr>
      <w:r w:rsidRPr="00BF57C3">
        <w:t>171</w:t>
      </w:r>
      <w:r w:rsidRPr="00BF57C3">
        <w:tab/>
        <w:t xml:space="preserve">B.A. Steward, </w:t>
      </w:r>
      <w:r w:rsidRPr="00BF57C3">
        <w:rPr>
          <w:i/>
        </w:rPr>
        <w:t>Farm Down the Lane</w:t>
      </w:r>
      <w:r w:rsidRPr="00BF57C3">
        <w:t xml:space="preserve"> (London: Claud Morris, 1946).</w:t>
      </w:r>
    </w:p>
    <w:p w14:paraId="0FBA9299" w14:textId="77777777" w:rsidR="00BF57C3" w:rsidRPr="00BF57C3" w:rsidRDefault="00BF57C3" w:rsidP="00BF57C3">
      <w:pPr>
        <w:pStyle w:val="EndNoteBibliography"/>
        <w:spacing w:after="0"/>
        <w:ind w:left="720" w:hanging="720"/>
      </w:pPr>
      <w:r w:rsidRPr="00BF57C3">
        <w:t>172</w:t>
      </w:r>
      <w:r w:rsidRPr="00BF57C3">
        <w:tab/>
        <w:t xml:space="preserve">B.A. Steward, </w:t>
      </w:r>
      <w:r w:rsidRPr="00BF57C3">
        <w:rPr>
          <w:i/>
        </w:rPr>
        <w:t>One Journey</w:t>
      </w:r>
      <w:r w:rsidRPr="00BF57C3">
        <w:t xml:space="preserve"> (Felixstowe: Steward&amp;Villiers, 1981).</w:t>
      </w:r>
    </w:p>
    <w:p w14:paraId="48CDD1DC" w14:textId="77777777" w:rsidR="00BF57C3" w:rsidRPr="00BF57C3" w:rsidRDefault="00BF57C3" w:rsidP="00BF57C3">
      <w:pPr>
        <w:pStyle w:val="EndNoteBibliography"/>
        <w:spacing w:after="0"/>
        <w:ind w:left="720" w:hanging="720"/>
      </w:pPr>
      <w:r w:rsidRPr="00BF57C3">
        <w:t>173</w:t>
      </w:r>
      <w:r w:rsidRPr="00BF57C3">
        <w:tab/>
        <w:t xml:space="preserve">B.A. Steward, </w:t>
      </w:r>
      <w:r w:rsidRPr="00BF57C3">
        <w:rPr>
          <w:i/>
        </w:rPr>
        <w:t>Green Lane Farm, Farmer's Diaries</w:t>
      </w:r>
      <w:r w:rsidRPr="00BF57C3">
        <w:t xml:space="preserve"> (Ipswich: Farming Press, 1982).</w:t>
      </w:r>
    </w:p>
    <w:p w14:paraId="0D8DDB4B" w14:textId="77777777" w:rsidR="00BF57C3" w:rsidRPr="00BF57C3" w:rsidRDefault="00BF57C3" w:rsidP="00BF57C3">
      <w:pPr>
        <w:pStyle w:val="EndNoteBibliography"/>
        <w:spacing w:after="0"/>
        <w:ind w:left="720" w:hanging="720"/>
      </w:pPr>
      <w:r w:rsidRPr="00BF57C3">
        <w:t>174</w:t>
      </w:r>
      <w:r w:rsidRPr="00BF57C3">
        <w:tab/>
        <w:t xml:space="preserve">Joan Thirsk, </w:t>
      </w:r>
      <w:r w:rsidRPr="00BF57C3">
        <w:rPr>
          <w:i/>
        </w:rPr>
        <w:t>Suffolk Farming in the Nineteenth Century</w:t>
      </w:r>
      <w:r w:rsidRPr="00BF57C3">
        <w:t xml:space="preserve">. Vol. 1, </w:t>
      </w:r>
      <w:r w:rsidRPr="00BF57C3">
        <w:rPr>
          <w:i/>
        </w:rPr>
        <w:t xml:space="preserve">Suffolk Records Society </w:t>
      </w:r>
      <w:r w:rsidRPr="00BF57C3">
        <w:t>(Ipswich: Boydell, 1958).</w:t>
      </w:r>
    </w:p>
    <w:p w14:paraId="444890DA" w14:textId="77777777" w:rsidR="00BF57C3" w:rsidRPr="00BF57C3" w:rsidRDefault="00BF57C3" w:rsidP="00BF57C3">
      <w:pPr>
        <w:pStyle w:val="EndNoteBibliography"/>
        <w:spacing w:after="0"/>
        <w:ind w:left="720" w:hanging="720"/>
      </w:pPr>
      <w:r w:rsidRPr="00BF57C3">
        <w:t>175</w:t>
      </w:r>
      <w:r w:rsidRPr="00BF57C3">
        <w:tab/>
        <w:t xml:space="preserve">Michael Edward Turner, </w:t>
      </w:r>
      <w:r w:rsidRPr="00BF57C3">
        <w:rPr>
          <w:i/>
        </w:rPr>
        <w:t>Farm Production in England 1700-1914</w:t>
      </w:r>
      <w:r w:rsidRPr="00BF57C3">
        <w:t>. ed. by J. V. Beckett and B. Afton (Oxford: OUP, 2001).</w:t>
      </w:r>
    </w:p>
    <w:p w14:paraId="270EAA3F" w14:textId="77777777" w:rsidR="00BF57C3" w:rsidRPr="00BF57C3" w:rsidRDefault="00BF57C3" w:rsidP="00BF57C3">
      <w:pPr>
        <w:pStyle w:val="EndNoteBibliography"/>
        <w:spacing w:after="0"/>
        <w:ind w:left="720" w:hanging="720"/>
      </w:pPr>
      <w:r w:rsidRPr="00BF57C3">
        <w:t>176</w:t>
      </w:r>
      <w:r w:rsidRPr="00BF57C3">
        <w:tab/>
        <w:t>Unknown, 'Biographical Sketch of John Stevens Henslow',  (London: Gardeners' Chronicle, 1886).</w:t>
      </w:r>
    </w:p>
    <w:p w14:paraId="15378DC3" w14:textId="77777777" w:rsidR="00BF57C3" w:rsidRPr="00BF57C3" w:rsidRDefault="00BF57C3" w:rsidP="00BF57C3">
      <w:pPr>
        <w:pStyle w:val="EndNoteBibliography"/>
        <w:spacing w:after="0"/>
        <w:ind w:left="720" w:hanging="720"/>
      </w:pPr>
      <w:r w:rsidRPr="00BF57C3">
        <w:t>177</w:t>
      </w:r>
      <w:r w:rsidRPr="00BF57C3">
        <w:tab/>
        <w:t>Cornelius Welton, 'Landlord and Tenant', ed. by WMFC (London: Effingham, 1849).</w:t>
      </w:r>
    </w:p>
    <w:p w14:paraId="137F4A2B" w14:textId="77777777" w:rsidR="00BF57C3" w:rsidRPr="00BF57C3" w:rsidRDefault="00BF57C3" w:rsidP="00BF57C3">
      <w:pPr>
        <w:pStyle w:val="EndNoteBibliography"/>
        <w:spacing w:after="0"/>
        <w:ind w:left="720" w:hanging="720"/>
      </w:pPr>
      <w:r w:rsidRPr="00BF57C3">
        <w:t>178</w:t>
      </w:r>
      <w:r w:rsidRPr="00BF57C3">
        <w:tab/>
        <w:t>Cornelius Welton, 'Dairy Husbandry', ed. by WMFC (London: Simpkin Marshall, 1852).</w:t>
      </w:r>
    </w:p>
    <w:p w14:paraId="53F21487" w14:textId="77777777" w:rsidR="00BF57C3" w:rsidRPr="00BF57C3" w:rsidRDefault="00BF57C3" w:rsidP="00BF57C3">
      <w:pPr>
        <w:pStyle w:val="EndNoteBibliography"/>
        <w:spacing w:after="0"/>
        <w:ind w:left="720" w:hanging="720"/>
      </w:pPr>
      <w:r w:rsidRPr="00BF57C3">
        <w:t>179</w:t>
      </w:r>
      <w:r w:rsidRPr="00BF57C3">
        <w:tab/>
        <w:t xml:space="preserve">Robert Hammond of Wetheringset, </w:t>
      </w:r>
      <w:r w:rsidRPr="00BF57C3">
        <w:rPr>
          <w:i/>
        </w:rPr>
        <w:t>Diary</w:t>
      </w:r>
      <w:r w:rsidRPr="00BF57C3">
        <w:t xml:space="preserve"> (SRO/I/HD824/1).</w:t>
      </w:r>
    </w:p>
    <w:p w14:paraId="70959E84" w14:textId="77777777" w:rsidR="00BF57C3" w:rsidRPr="00BF57C3" w:rsidRDefault="00BF57C3" w:rsidP="00BF57C3">
      <w:pPr>
        <w:pStyle w:val="EndNoteBibliography"/>
        <w:spacing w:after="0"/>
        <w:ind w:left="720" w:hanging="720"/>
      </w:pPr>
      <w:r w:rsidRPr="00BF57C3">
        <w:t>180</w:t>
      </w:r>
      <w:r w:rsidRPr="00BF57C3">
        <w:tab/>
        <w:t xml:space="preserve">William White, </w:t>
      </w:r>
      <w:r w:rsidRPr="00BF57C3">
        <w:rPr>
          <w:i/>
        </w:rPr>
        <w:t>A Reprint of the 1844 Issue of History, Gazetteer, and the Directory of Suffolk</w:t>
      </w:r>
      <w:r w:rsidRPr="00BF57C3">
        <w:t xml:space="preserve"> (Newton Abbot: D&amp;C, 1970).</w:t>
      </w:r>
    </w:p>
    <w:p w14:paraId="2B362BEB" w14:textId="77777777" w:rsidR="00BF57C3" w:rsidRPr="00BF57C3" w:rsidRDefault="00BF57C3" w:rsidP="00BF57C3">
      <w:pPr>
        <w:pStyle w:val="EndNoteBibliography"/>
        <w:spacing w:after="0"/>
        <w:ind w:left="720" w:hanging="720"/>
      </w:pPr>
      <w:r w:rsidRPr="00BF57C3">
        <w:lastRenderedPageBreak/>
        <w:t>181</w:t>
      </w:r>
      <w:r w:rsidRPr="00BF57C3">
        <w:tab/>
        <w:t>William. White's 1844 Suffolk : A Reprint of the 1844 Issue of History White, Gazetteer, and the Directory of Suffolk. 1970. Print.,  (1844).</w:t>
      </w:r>
    </w:p>
    <w:p w14:paraId="1A52C797" w14:textId="77777777" w:rsidR="00BF57C3" w:rsidRPr="00BF57C3" w:rsidRDefault="00BF57C3" w:rsidP="00BF57C3">
      <w:pPr>
        <w:pStyle w:val="EndNoteBibliography"/>
        <w:spacing w:after="0"/>
        <w:ind w:left="720" w:hanging="720"/>
      </w:pPr>
      <w:r w:rsidRPr="00BF57C3">
        <w:t>182</w:t>
      </w:r>
      <w:r w:rsidRPr="00BF57C3">
        <w:tab/>
        <w:t xml:space="preserve">Susanna Wade Martins and Tom Williamson, </w:t>
      </w:r>
      <w:r w:rsidRPr="00BF57C3">
        <w:rPr>
          <w:i/>
        </w:rPr>
        <w:t>Roots of Change : Farming and the Landscape in East Anglia, C.1700-1870.</w:t>
      </w:r>
      <w:r w:rsidRPr="00BF57C3">
        <w:t xml:space="preserve"> (Exeter: BAHS, 1999).</w:t>
      </w:r>
    </w:p>
    <w:p w14:paraId="390BB6D5" w14:textId="77777777" w:rsidR="00BF57C3" w:rsidRPr="00BF57C3" w:rsidRDefault="00BF57C3" w:rsidP="00BF57C3">
      <w:pPr>
        <w:pStyle w:val="EndNoteBibliography"/>
        <w:spacing w:after="0"/>
        <w:ind w:left="720" w:hanging="720"/>
      </w:pPr>
      <w:r w:rsidRPr="00BF57C3">
        <w:t>183</w:t>
      </w:r>
      <w:r w:rsidRPr="00BF57C3">
        <w:tab/>
        <w:t xml:space="preserve">Arthur Young, </w:t>
      </w:r>
      <w:r w:rsidRPr="00BF57C3">
        <w:rPr>
          <w:i/>
        </w:rPr>
        <w:t>General View of the Agriculture of the County of Suffolk : A Reprint of the 1813 Work Drawn up for the Consideration of the Board of Agriculture and Internal Improvement.</w:t>
      </w:r>
      <w:r w:rsidRPr="00BF57C3">
        <w:t xml:space="preserve"> (Newton Abbot: David and Charles, 1969).</w:t>
      </w:r>
    </w:p>
    <w:p w14:paraId="7C7D83A8" w14:textId="77777777" w:rsidR="00BF57C3" w:rsidRPr="00BF57C3" w:rsidRDefault="00BF57C3" w:rsidP="00BF57C3">
      <w:pPr>
        <w:pStyle w:val="EndNoteBibliography"/>
        <w:ind w:left="720" w:hanging="720"/>
      </w:pPr>
      <w:r w:rsidRPr="00BF57C3">
        <w:t>184</w:t>
      </w:r>
      <w:r w:rsidRPr="00BF57C3">
        <w:tab/>
        <w:t xml:space="preserve">Arthur Young, </w:t>
      </w:r>
      <w:r w:rsidRPr="00BF57C3">
        <w:rPr>
          <w:i/>
        </w:rPr>
        <w:t>General View of the Agriculture of the County of Norfolk. A Reprint of the Work Drawn up for the Board of Agriculture</w:t>
      </w:r>
      <w:r w:rsidRPr="00BF57C3">
        <w:t xml:space="preserve"> (Newton Abbot: David &amp; Charles, 1969/1769).</w:t>
      </w:r>
    </w:p>
    <w:p w14:paraId="4EA32303" w14:textId="5AD019E0" w:rsidR="00E87C4B" w:rsidRPr="00265F28" w:rsidRDefault="00BC739D" w:rsidP="004B6A89">
      <w:pPr>
        <w:pStyle w:val="TOC1"/>
        <w:tabs>
          <w:tab w:val="right" w:leader="dot" w:pos="9016"/>
        </w:tabs>
        <w:jc w:val="both"/>
        <w:rPr>
          <w:rFonts w:ascii="Arial" w:hAnsi="Arial" w:cs="Arial"/>
        </w:rPr>
      </w:pPr>
      <w:r w:rsidRPr="00265F28">
        <w:rPr>
          <w:rFonts w:ascii="Arial" w:hAnsi="Arial" w:cs="Arial"/>
        </w:rPr>
        <w:fldChar w:fldCharType="end"/>
      </w:r>
    </w:p>
    <w:p w14:paraId="3337DEC6" w14:textId="77777777" w:rsidR="00E87C4B" w:rsidRPr="00265F28" w:rsidRDefault="00E87C4B" w:rsidP="004B6A89">
      <w:pPr>
        <w:pStyle w:val="TOC1"/>
        <w:tabs>
          <w:tab w:val="right" w:leader="dot" w:pos="9016"/>
        </w:tabs>
        <w:jc w:val="both"/>
        <w:rPr>
          <w:rFonts w:ascii="Arial" w:hAnsi="Arial" w:cs="Arial"/>
        </w:rPr>
      </w:pPr>
    </w:p>
    <w:p w14:paraId="5F240CFF" w14:textId="77777777" w:rsidR="00E87C4B" w:rsidRPr="00265F28" w:rsidRDefault="00E87C4B" w:rsidP="004B6A89">
      <w:pPr>
        <w:pStyle w:val="TOC1"/>
        <w:tabs>
          <w:tab w:val="right" w:leader="dot" w:pos="9016"/>
        </w:tabs>
        <w:jc w:val="both"/>
        <w:rPr>
          <w:rFonts w:ascii="Arial" w:hAnsi="Arial" w:cs="Arial"/>
        </w:rPr>
      </w:pPr>
    </w:p>
    <w:p w14:paraId="5A59E639" w14:textId="77777777" w:rsidR="00E87C4B" w:rsidRPr="00265F28" w:rsidRDefault="00E87C4B" w:rsidP="004B6A89">
      <w:pPr>
        <w:pStyle w:val="TOC1"/>
        <w:tabs>
          <w:tab w:val="right" w:leader="dot" w:pos="9016"/>
        </w:tabs>
        <w:jc w:val="both"/>
        <w:rPr>
          <w:rFonts w:ascii="Arial" w:hAnsi="Arial" w:cs="Arial"/>
        </w:rPr>
      </w:pPr>
    </w:p>
    <w:p w14:paraId="0B787020" w14:textId="77777777" w:rsidR="00E87C4B" w:rsidRPr="00265F28" w:rsidRDefault="00E87C4B" w:rsidP="004B6A89">
      <w:pPr>
        <w:pStyle w:val="TOC1"/>
        <w:tabs>
          <w:tab w:val="right" w:leader="dot" w:pos="9016"/>
        </w:tabs>
        <w:jc w:val="both"/>
        <w:rPr>
          <w:rFonts w:ascii="Arial" w:hAnsi="Arial" w:cs="Arial"/>
        </w:rPr>
      </w:pPr>
    </w:p>
    <w:p w14:paraId="0601648F" w14:textId="77777777" w:rsidR="00E87C4B" w:rsidRPr="00265F28" w:rsidRDefault="00E87C4B" w:rsidP="004B6A89">
      <w:pPr>
        <w:pStyle w:val="TOC1"/>
        <w:tabs>
          <w:tab w:val="right" w:leader="dot" w:pos="9016"/>
        </w:tabs>
        <w:jc w:val="both"/>
        <w:rPr>
          <w:rFonts w:ascii="Arial" w:hAnsi="Arial" w:cs="Arial"/>
        </w:rPr>
      </w:pPr>
    </w:p>
    <w:p w14:paraId="6373EFD3" w14:textId="77777777" w:rsidR="00E87C4B" w:rsidRPr="00265F28" w:rsidRDefault="00E87C4B" w:rsidP="004B6A89">
      <w:pPr>
        <w:pStyle w:val="TOC1"/>
        <w:tabs>
          <w:tab w:val="right" w:leader="dot" w:pos="9016"/>
        </w:tabs>
        <w:jc w:val="both"/>
        <w:rPr>
          <w:rFonts w:ascii="Arial" w:hAnsi="Arial" w:cs="Arial"/>
        </w:rPr>
      </w:pPr>
    </w:p>
    <w:p w14:paraId="1684C4ED" w14:textId="77777777" w:rsidR="00E87C4B" w:rsidRPr="00265F28" w:rsidRDefault="00E87C4B" w:rsidP="004B6A89">
      <w:pPr>
        <w:pStyle w:val="TOC1"/>
        <w:tabs>
          <w:tab w:val="right" w:leader="dot" w:pos="9016"/>
        </w:tabs>
        <w:jc w:val="both"/>
        <w:rPr>
          <w:rFonts w:ascii="Arial" w:hAnsi="Arial" w:cs="Arial"/>
        </w:rPr>
      </w:pPr>
    </w:p>
    <w:p w14:paraId="13CB2C2E" w14:textId="77777777" w:rsidR="00E87C4B" w:rsidRPr="00265F28" w:rsidRDefault="00E87C4B" w:rsidP="004B6A89">
      <w:pPr>
        <w:pStyle w:val="TOC1"/>
        <w:tabs>
          <w:tab w:val="right" w:leader="dot" w:pos="9016"/>
        </w:tabs>
        <w:jc w:val="both"/>
        <w:rPr>
          <w:rFonts w:ascii="Arial" w:hAnsi="Arial" w:cs="Arial"/>
        </w:rPr>
      </w:pPr>
    </w:p>
    <w:p w14:paraId="3864BFDE" w14:textId="77777777" w:rsidR="00E87C4B" w:rsidRPr="00265F28" w:rsidRDefault="00E87C4B" w:rsidP="004B6A89">
      <w:pPr>
        <w:pStyle w:val="TOC1"/>
        <w:tabs>
          <w:tab w:val="right" w:leader="dot" w:pos="9016"/>
        </w:tabs>
        <w:jc w:val="both"/>
        <w:rPr>
          <w:rFonts w:ascii="Arial" w:hAnsi="Arial" w:cs="Arial"/>
        </w:rPr>
      </w:pPr>
    </w:p>
    <w:p w14:paraId="7C4EEBA1" w14:textId="7BE871E2" w:rsidR="00B47116" w:rsidRPr="00265F28" w:rsidRDefault="00B47116" w:rsidP="004B6A89">
      <w:pPr>
        <w:pStyle w:val="TOC1"/>
        <w:tabs>
          <w:tab w:val="right" w:leader="dot" w:pos="9016"/>
        </w:tabs>
        <w:jc w:val="both"/>
        <w:rPr>
          <w:rFonts w:ascii="Arial" w:hAnsi="Arial" w:cs="Arial"/>
        </w:rPr>
      </w:pPr>
    </w:p>
    <w:p w14:paraId="1F65E53D" w14:textId="77777777" w:rsidR="00B47116" w:rsidRPr="00265F28" w:rsidRDefault="00B47116" w:rsidP="004B6A89">
      <w:pPr>
        <w:jc w:val="both"/>
        <w:rPr>
          <w:rFonts w:ascii="Arial" w:hAnsi="Arial" w:cs="Arial"/>
        </w:rPr>
      </w:pPr>
      <w:r w:rsidRPr="00265F28">
        <w:rPr>
          <w:rFonts w:ascii="Arial" w:hAnsi="Arial" w:cs="Arial"/>
        </w:rPr>
        <w:br w:type="page"/>
      </w:r>
    </w:p>
    <w:p w14:paraId="766A3E55" w14:textId="33F7D048" w:rsidR="6DD27BF9" w:rsidRPr="00265F28" w:rsidRDefault="6DD27BF9" w:rsidP="004B6A89">
      <w:pPr>
        <w:jc w:val="both"/>
        <w:rPr>
          <w:rFonts w:ascii="Arial" w:hAnsi="Arial" w:cs="Arial"/>
        </w:rPr>
      </w:pPr>
    </w:p>
    <w:p w14:paraId="0121621D" w14:textId="379BAE32" w:rsidR="6DD27BF9" w:rsidRPr="00265F28" w:rsidRDefault="6DD27BF9" w:rsidP="004B6A89">
      <w:pPr>
        <w:jc w:val="both"/>
        <w:rPr>
          <w:rFonts w:ascii="Arial" w:hAnsi="Arial" w:cs="Arial"/>
        </w:rPr>
      </w:pPr>
    </w:p>
    <w:p w14:paraId="2E83469E" w14:textId="255B2A00" w:rsidR="6DD27BF9" w:rsidRPr="00265F28" w:rsidRDefault="6DD27BF9" w:rsidP="004B6A89">
      <w:pPr>
        <w:jc w:val="both"/>
        <w:rPr>
          <w:rFonts w:ascii="Arial" w:hAnsi="Arial" w:cs="Arial"/>
        </w:rPr>
      </w:pPr>
    </w:p>
    <w:p w14:paraId="798FCCDE" w14:textId="0407195D" w:rsidR="6DD27BF9" w:rsidRPr="00265F28" w:rsidRDefault="6DD27BF9" w:rsidP="004B6A89">
      <w:pPr>
        <w:jc w:val="both"/>
        <w:rPr>
          <w:rFonts w:ascii="Arial" w:hAnsi="Arial" w:cs="Arial"/>
        </w:rPr>
      </w:pPr>
    </w:p>
    <w:p w14:paraId="22E7DF46" w14:textId="466EF6EC" w:rsidR="6DD27BF9" w:rsidRPr="00265F28" w:rsidRDefault="6DD27BF9" w:rsidP="004B6A89">
      <w:pPr>
        <w:jc w:val="both"/>
        <w:rPr>
          <w:rFonts w:ascii="Arial" w:hAnsi="Arial" w:cs="Arial"/>
        </w:rPr>
      </w:pPr>
    </w:p>
    <w:tbl>
      <w:tblPr>
        <w:tblW w:w="0" w:type="auto"/>
        <w:tblLayout w:type="fixed"/>
        <w:tblLook w:val="06A0" w:firstRow="1" w:lastRow="0" w:firstColumn="1" w:lastColumn="0" w:noHBand="1" w:noVBand="1"/>
      </w:tblPr>
      <w:tblGrid>
        <w:gridCol w:w="960"/>
        <w:gridCol w:w="1920"/>
        <w:gridCol w:w="960"/>
        <w:gridCol w:w="960"/>
      </w:tblGrid>
      <w:tr w:rsidR="6DD27BF9" w:rsidRPr="00265F28" w14:paraId="6CDE3388" w14:textId="77777777" w:rsidTr="6DD27BF9">
        <w:trPr>
          <w:trHeight w:val="285"/>
        </w:trPr>
        <w:tc>
          <w:tcPr>
            <w:tcW w:w="960" w:type="dxa"/>
            <w:tcBorders>
              <w:top w:val="nil"/>
              <w:left w:val="nil"/>
              <w:bottom w:val="nil"/>
              <w:right w:val="nil"/>
            </w:tcBorders>
            <w:vAlign w:val="bottom"/>
          </w:tcPr>
          <w:p w14:paraId="4F26CFE4" w14:textId="52CCA946" w:rsidR="6DD27BF9" w:rsidRPr="00265F28" w:rsidRDefault="6DD27BF9" w:rsidP="004B6A89">
            <w:pPr>
              <w:spacing w:after="0"/>
              <w:jc w:val="both"/>
              <w:rPr>
                <w:rFonts w:ascii="Arial" w:eastAsia="Calibri" w:hAnsi="Arial" w:cs="Arial"/>
                <w:color w:val="000000" w:themeColor="text1"/>
              </w:rPr>
            </w:pPr>
          </w:p>
        </w:tc>
        <w:tc>
          <w:tcPr>
            <w:tcW w:w="1920" w:type="dxa"/>
            <w:tcBorders>
              <w:top w:val="nil"/>
              <w:left w:val="nil"/>
              <w:bottom w:val="nil"/>
              <w:right w:val="nil"/>
            </w:tcBorders>
            <w:vAlign w:val="bottom"/>
          </w:tcPr>
          <w:p w14:paraId="1C290E55" w14:textId="6D0B3DAD" w:rsidR="6DD27BF9" w:rsidRPr="00265F28" w:rsidRDefault="6DD27BF9" w:rsidP="004B6A89">
            <w:pPr>
              <w:spacing w:after="0"/>
              <w:jc w:val="both"/>
              <w:rPr>
                <w:rFonts w:ascii="Arial" w:eastAsia="Calibri" w:hAnsi="Arial" w:cs="Arial"/>
                <w:color w:val="000000" w:themeColor="text1"/>
              </w:rPr>
            </w:pPr>
          </w:p>
        </w:tc>
        <w:tc>
          <w:tcPr>
            <w:tcW w:w="960" w:type="dxa"/>
            <w:tcBorders>
              <w:top w:val="nil"/>
              <w:left w:val="nil"/>
              <w:bottom w:val="nil"/>
              <w:right w:val="nil"/>
            </w:tcBorders>
            <w:vAlign w:val="bottom"/>
          </w:tcPr>
          <w:p w14:paraId="12F1E342" w14:textId="1FDAE5E5" w:rsidR="6DD27BF9" w:rsidRPr="00265F28" w:rsidRDefault="6DD27BF9" w:rsidP="004B6A89">
            <w:pPr>
              <w:spacing w:after="0"/>
              <w:jc w:val="both"/>
              <w:rPr>
                <w:rFonts w:ascii="Arial" w:eastAsia="Calibri" w:hAnsi="Arial" w:cs="Arial"/>
                <w:color w:val="000000" w:themeColor="text1"/>
              </w:rPr>
            </w:pPr>
          </w:p>
        </w:tc>
        <w:tc>
          <w:tcPr>
            <w:tcW w:w="960" w:type="dxa"/>
            <w:tcBorders>
              <w:top w:val="nil"/>
              <w:left w:val="nil"/>
              <w:bottom w:val="nil"/>
              <w:right w:val="nil"/>
            </w:tcBorders>
            <w:vAlign w:val="bottom"/>
          </w:tcPr>
          <w:p w14:paraId="477AEAB2" w14:textId="1D3F5351" w:rsidR="6DD27BF9" w:rsidRPr="00265F28" w:rsidRDefault="6DD27BF9" w:rsidP="004B6A89">
            <w:pPr>
              <w:jc w:val="both"/>
              <w:rPr>
                <w:rFonts w:ascii="Arial" w:hAnsi="Arial" w:cs="Arial"/>
              </w:rPr>
            </w:pPr>
          </w:p>
        </w:tc>
      </w:tr>
    </w:tbl>
    <w:p w14:paraId="24CE15EB" w14:textId="13387403" w:rsidR="00E87C4B" w:rsidRPr="00265F28" w:rsidRDefault="00E87C4B" w:rsidP="004B6A89">
      <w:pPr>
        <w:tabs>
          <w:tab w:val="right" w:leader="dot" w:pos="9016"/>
        </w:tabs>
        <w:jc w:val="both"/>
        <w:rPr>
          <w:rFonts w:ascii="Arial" w:hAnsi="Arial" w:cs="Arial"/>
        </w:rPr>
      </w:pPr>
    </w:p>
    <w:sectPr w:rsidR="00E87C4B" w:rsidRPr="00265F28" w:rsidSect="00FB4B7F">
      <w:headerReference w:type="default" r:id="rId33"/>
      <w:footerReference w:type="default" r:id="rId3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17C7CA8" w14:textId="77777777" w:rsidR="00C878F8" w:rsidRDefault="00C878F8" w:rsidP="00E012ED">
      <w:pPr>
        <w:spacing w:after="0" w:line="240" w:lineRule="auto"/>
      </w:pPr>
      <w:r>
        <w:separator/>
      </w:r>
    </w:p>
  </w:endnote>
  <w:endnote w:type="continuationSeparator" w:id="0">
    <w:p w14:paraId="523771AD" w14:textId="77777777" w:rsidR="00C878F8" w:rsidRDefault="00C878F8" w:rsidP="00E012ED">
      <w:pPr>
        <w:spacing w:after="0" w:line="240" w:lineRule="auto"/>
      </w:pPr>
      <w:r>
        <w:continuationSeparator/>
      </w:r>
    </w:p>
  </w:endnote>
  <w:endnote w:type="continuationNotice" w:id="1">
    <w:p w14:paraId="054530B9" w14:textId="77777777" w:rsidR="00C878F8" w:rsidRDefault="00C878F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15286450"/>
      <w:docPartObj>
        <w:docPartGallery w:val="Page Numbers (Bottom of Page)"/>
        <w:docPartUnique/>
      </w:docPartObj>
    </w:sdtPr>
    <w:sdtEndPr>
      <w:rPr>
        <w:noProof/>
      </w:rPr>
    </w:sdtEndPr>
    <w:sdtContent>
      <w:p w14:paraId="3E81A218" w14:textId="046B79D9" w:rsidR="009440CA" w:rsidRDefault="009440C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AC273D7" w14:textId="77777777" w:rsidR="00ED47BB" w:rsidRDefault="00ED47B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182C3A6" w14:textId="77777777" w:rsidR="00C878F8" w:rsidRDefault="00C878F8" w:rsidP="00E012ED">
      <w:pPr>
        <w:spacing w:after="0" w:line="240" w:lineRule="auto"/>
      </w:pPr>
      <w:r>
        <w:separator/>
      </w:r>
    </w:p>
  </w:footnote>
  <w:footnote w:type="continuationSeparator" w:id="0">
    <w:p w14:paraId="40C9DD67" w14:textId="77777777" w:rsidR="00C878F8" w:rsidRDefault="00C878F8" w:rsidP="00E012ED">
      <w:pPr>
        <w:spacing w:after="0" w:line="240" w:lineRule="auto"/>
      </w:pPr>
      <w:r>
        <w:continuationSeparator/>
      </w:r>
    </w:p>
  </w:footnote>
  <w:footnote w:type="continuationNotice" w:id="1">
    <w:p w14:paraId="6DCB72ED" w14:textId="77777777" w:rsidR="00C878F8" w:rsidRDefault="00C878F8">
      <w:pPr>
        <w:spacing w:after="0" w:line="240" w:lineRule="auto"/>
      </w:pPr>
    </w:p>
  </w:footnote>
  <w:footnote w:id="2">
    <w:p w14:paraId="32953DDC" w14:textId="3B91E24D" w:rsidR="00803437" w:rsidRPr="00E76518" w:rsidRDefault="00803437">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000501AD" w:rsidRPr="00E76518">
        <w:rPr>
          <w:rFonts w:ascii="Arial" w:hAnsi="Arial" w:cs="Arial"/>
        </w:rPr>
        <w:fldChar w:fldCharType="begin">
          <w:fldData xml:space="preserve">PEVuZE5vdGU+PENpdGU+PEF1dGhvcj5Db3VuY2lsPC9BdXRob3I+PFllYXI+MTk3MDwvWWVhcj48
UmVjTnVtPjU1NzwvUmVjTnVtPjxEaXNwbGF5VGV4dD5TdWZmb2xrIExvY2FsIEhpc3RvcnkgQ291
bmNpbCwgPHN0eWxlIGZhY2U9Iml0YWxpYyI+U3VmZm9sayBMb2NhbCBIaXN0b3J5OiBBIEJpYmxp
b2dyYXBoeTwvc3R5bGU+LCAgKElwc3dpY2g6IFNMSEMsIDE5NzApOyBQYXluZSBEeW1vbmQsIFBs
YWNlLCA8c3R5bGUgZmFjZT0iaXRhbGljIj5TdWZmb2xrIEFncmljdWx0dXJlOyBhIENyaXRpY2Fs
IEJpYmxpb2dyYXBoeS48L3N0eWxlPiwgIChJcHN3aWNoOiBTdWZmb2xrIFJlY29yZHMgT2ZmaWNl
LCBuL2QgMTk4MD8pOyBBLlYuIFN0ZXdhcmQsIDxzdHlsZSBmYWNlPSJpdGFsaWMiPkEgU3VmZm9s
ayBCaWJsaW9ncmFwaHk8L3N0eWxlPiwgIChJcHN3aWNoOiBCb3lkZWxsIGZvciBTdWZmb2xrIFJl
Y29yZHMgU29jaWV0eSwgMTk3OSkuPC9EaXNwbGF5VGV4dD48cmVjb3JkPjxyZWMtbnVtYmVyPjU1
NzwvcmVjLW51bWJlcj48Zm9yZWlnbi1rZXlzPjxrZXkgYXBwPSJFTiIgZGItaWQ9IjJweDIwcHQ1
ZTBlYTVoZXJ3MjhwZWE5aDU1NXJhenpmZHZwYSIgdGltZXN0YW1wPSIxNjg4MjUwMzg5IiBndWlk
PSJmZmIyNzYwZC0zMWZjLTQ1YTUtOTExNS1iNmQ1ZGY2YmJmZWUiPjU1Nzwva2V5PjwvZm9yZWln
bi1rZXlzPjxyZWYtdHlwZSBuYW1lPSJCb29rIj42PC9yZWYtdHlwZT48Y29udHJpYnV0b3JzPjxh
dXRob3JzPjxhdXRob3I+U3VmZm9sayBMb2NhbCBIaXN0b3J5IENvdW5jaWw8L2F1dGhvcj48L2F1
dGhvcnM+PC9jb250cmlidXRvcnM+PHRpdGxlcz48dGl0bGU+U3VmZm9sayBMb2NhbCBIaXN0b3J5
OiBBIEJpYmxpb2dyYXBoeTwvdGl0bGU+PHNob3J0LXRpdGxlPlN1ZmZvbGsgTG9jYWwgSGlzdG9y
eTwvc2hvcnQtdGl0bGU+PC90aXRsZXM+PGRhdGVzPjx5ZWFyPjE5NzA8L3llYXI+PC9kYXRlcz48
cHViLWxvY2F0aW9uPklwc3dpY2g8L3B1Yi1sb2NhdGlvbj48cHVibGlzaGVyPlNMSEM8L3B1Ymxp
c2hlcj48dXJscz48L3VybHM+PC9yZWNvcmQ+PC9DaXRlPjxDaXRlPjxBdXRob3I+RHltb25kPC9B
dXRob3I+PFllYXI+bi9kIDE5ODA/PC9ZZWFyPjxSZWNOdW0+NTU0PC9SZWNOdW0+PHJlY29yZD48
cmVjLW51bWJlcj41NTQ8L3JlYy1udW1iZXI+PGZvcmVpZ24ta2V5cz48a2V5IGFwcD0iRU4iIGRi
LWlkPSIycHgyMHB0NWUwZWE1aGVydzI4cGVhOWg1NTVyYXp6ZmR2cGEiIHRpbWVzdGFtcD0iMTY4
Nzk5Mjk0MyIgZ3VpZD0iMjI4ZTIzYjEtZTQ1NS00ZDY0LTg1MjUtZjIzYmYzMTBmNTE1Ij41NTQ8
L2tleT48L2ZvcmVpZ24ta2V5cz48cmVmLXR5cGUgbmFtZT0iQm9vayI+NjwvcmVmLXR5cGU+PGNv
bnRyaWJ1dG9ycz48YXV0aG9ycz48YXV0aG9yPkR5bW9uZCwgUGF5bmUsIFBsYWNlPC9hdXRob3I+
PC9hdXRob3JzPjwvY29udHJpYnV0b3JzPjx0aXRsZXM+PHRpdGxlPlN1ZmZvbGsgQWdyaWN1bHR1
cmU7IEEgY3JpdGljYWwgQmlibGlvZ3JhcGh5LjwvdGl0bGU+PC90aXRsZXM+PGRhdGVzPjx5ZWFy
Pm4vZCAxOTgwPzwveWVhcj48L2RhdGVzPjxwdWItbG9jYXRpb24+SXBzd2ljaDwvcHViLWxvY2F0
aW9uPjxwdWJsaXNoZXI+U3VmZm9sayBSZWNvcmRzIE9mZmljZTwvcHVibGlzaGVyPjx1cmxzPjwv
dXJscz48L3JlY29yZD48L0NpdGU+PENpdGU+PEF1dGhvcj5TdGV3YXJkPC9BdXRob3I+PFllYXI+
MTk3OTwvWWVhcj48UmVjTnVtPjM0PC9SZWNOdW0+PHJlY29yZD48cmVjLW51bWJlcj4zNDwvcmVj
LW51bWJlcj48Zm9yZWlnbi1rZXlzPjxrZXkgYXBwPSJFTiIgZGItaWQ9IjJweDIwcHQ1ZTBlYTVo
ZXJ3MjhwZWE5aDU1NXJhenpmZHZwYSIgdGltZXN0YW1wPSIxNjc0MTIwNjU5IiBndWlkPSI2Yzg1
NGE2Ny05ZjVmLTRkZDUtYTU1Ni1kODk4ZjVjNmQzNGMiPjM0PC9rZXk+PC9mb3JlaWduLWtleXM+
PHJlZi10eXBlIG5hbWU9IkJvb2siPjY8L3JlZi10eXBlPjxjb250cmlidXRvcnM+PGF1dGhvcnM+
PGF1dGhvcj5BLlYuIFN0ZXdhcmQ8L2F1dGhvcj48L2F1dGhvcnM+PC9jb250cmlidXRvcnM+PHRp
dGxlcz48dGl0bGU+QSBTdWZmb2xrIEJpYmxpb2dyYXBoeTwvdGl0bGU+PHNlY29uZGFyeS10aXRs
ZT5TdWZmb2xrIFJlY29yZHMgU29jaWV0eTwvc2Vjb25kYXJ5LXRpdGxlPjwvdGl0bGVzPjx2b2x1
bWU+eHg8L3ZvbHVtZT48ZGF0ZXM+PHllYXI+MTk3OTwveWVhcj48L2RhdGVzPjxwdWItbG9jYXRp
b24+SXBzd2ljaDwvcHViLWxvY2F0aW9uPjxwdWJsaXNoZXI+Qm95ZGVsbCBmb3IgU3VmZm9sayBS
ZWNvcmRzIFNvY2lldHk8L3B1Ymxpc2hlcj48dXJscz48L3VybHM+PC9yZWNvcmQ+PC9DaXRlPjwv
RW5kTm90ZT4A
</w:fldData>
        </w:fldChar>
      </w:r>
      <w:r w:rsidR="00764F90" w:rsidRPr="00E76518">
        <w:rPr>
          <w:rFonts w:ascii="Arial" w:hAnsi="Arial" w:cs="Arial"/>
        </w:rPr>
        <w:instrText xml:space="preserve"> ADDIN EN.CITE </w:instrText>
      </w:r>
      <w:r w:rsidR="00764F90" w:rsidRPr="00E76518">
        <w:rPr>
          <w:rFonts w:ascii="Arial" w:hAnsi="Arial" w:cs="Arial"/>
        </w:rPr>
        <w:fldChar w:fldCharType="begin">
          <w:fldData xml:space="preserve">PEVuZE5vdGU+PENpdGU+PEF1dGhvcj5Db3VuY2lsPC9BdXRob3I+PFllYXI+MTk3MDwvWWVhcj48
UmVjTnVtPjU1NzwvUmVjTnVtPjxEaXNwbGF5VGV4dD5TdWZmb2xrIExvY2FsIEhpc3RvcnkgQ291
bmNpbCwgPHN0eWxlIGZhY2U9Iml0YWxpYyI+U3VmZm9sayBMb2NhbCBIaXN0b3J5OiBBIEJpYmxp
b2dyYXBoeTwvc3R5bGU+LCAgKElwc3dpY2g6IFNMSEMsIDE5NzApOyBQYXluZSBEeW1vbmQsIFBs
YWNlLCA8c3R5bGUgZmFjZT0iaXRhbGljIj5TdWZmb2xrIEFncmljdWx0dXJlOyBhIENyaXRpY2Fs
IEJpYmxpb2dyYXBoeS48L3N0eWxlPiwgIChJcHN3aWNoOiBTdWZmb2xrIFJlY29yZHMgT2ZmaWNl
LCBuL2QgMTk4MD8pOyBBLlYuIFN0ZXdhcmQsIDxzdHlsZSBmYWNlPSJpdGFsaWMiPkEgU3VmZm9s
ayBCaWJsaW9ncmFwaHk8L3N0eWxlPiwgIChJcHN3aWNoOiBCb3lkZWxsIGZvciBTdWZmb2xrIFJl
Y29yZHMgU29jaWV0eSwgMTk3OSkuPC9EaXNwbGF5VGV4dD48cmVjb3JkPjxyZWMtbnVtYmVyPjU1
NzwvcmVjLW51bWJlcj48Zm9yZWlnbi1rZXlzPjxrZXkgYXBwPSJFTiIgZGItaWQ9IjJweDIwcHQ1
ZTBlYTVoZXJ3MjhwZWE5aDU1NXJhenpmZHZwYSIgdGltZXN0YW1wPSIxNjg4MjUwMzg5IiBndWlk
PSJmZmIyNzYwZC0zMWZjLTQ1YTUtOTExNS1iNmQ1ZGY2YmJmZWUiPjU1Nzwva2V5PjwvZm9yZWln
bi1rZXlzPjxyZWYtdHlwZSBuYW1lPSJCb29rIj42PC9yZWYtdHlwZT48Y29udHJpYnV0b3JzPjxh
dXRob3JzPjxhdXRob3I+U3VmZm9sayBMb2NhbCBIaXN0b3J5IENvdW5jaWw8L2F1dGhvcj48L2F1
dGhvcnM+PC9jb250cmlidXRvcnM+PHRpdGxlcz48dGl0bGU+U3VmZm9sayBMb2NhbCBIaXN0b3J5
OiBBIEJpYmxpb2dyYXBoeTwvdGl0bGU+PHNob3J0LXRpdGxlPlN1ZmZvbGsgTG9jYWwgSGlzdG9y
eTwvc2hvcnQtdGl0bGU+PC90aXRsZXM+PGRhdGVzPjx5ZWFyPjE5NzA8L3llYXI+PC9kYXRlcz48
cHViLWxvY2F0aW9uPklwc3dpY2g8L3B1Yi1sb2NhdGlvbj48cHVibGlzaGVyPlNMSEM8L3B1Ymxp
c2hlcj48dXJscz48L3VybHM+PC9yZWNvcmQ+PC9DaXRlPjxDaXRlPjxBdXRob3I+RHltb25kPC9B
dXRob3I+PFllYXI+bi9kIDE5ODA/PC9ZZWFyPjxSZWNOdW0+NTU0PC9SZWNOdW0+PHJlY29yZD48
cmVjLW51bWJlcj41NTQ8L3JlYy1udW1iZXI+PGZvcmVpZ24ta2V5cz48a2V5IGFwcD0iRU4iIGRi
LWlkPSIycHgyMHB0NWUwZWE1aGVydzI4cGVhOWg1NTVyYXp6ZmR2cGEiIHRpbWVzdGFtcD0iMTY4
Nzk5Mjk0MyIgZ3VpZD0iMjI4ZTIzYjEtZTQ1NS00ZDY0LTg1MjUtZjIzYmYzMTBmNTE1Ij41NTQ8
L2tleT48L2ZvcmVpZ24ta2V5cz48cmVmLXR5cGUgbmFtZT0iQm9vayI+NjwvcmVmLXR5cGU+PGNv
bnRyaWJ1dG9ycz48YXV0aG9ycz48YXV0aG9yPkR5bW9uZCwgUGF5bmUsIFBsYWNlPC9hdXRob3I+
PC9hdXRob3JzPjwvY29udHJpYnV0b3JzPjx0aXRsZXM+PHRpdGxlPlN1ZmZvbGsgQWdyaWN1bHR1
cmU7IEEgY3JpdGljYWwgQmlibGlvZ3JhcGh5LjwvdGl0bGU+PC90aXRsZXM+PGRhdGVzPjx5ZWFy
Pm4vZCAxOTgwPzwveWVhcj48L2RhdGVzPjxwdWItbG9jYXRpb24+SXBzd2ljaDwvcHViLWxvY2F0
aW9uPjxwdWJsaXNoZXI+U3VmZm9sayBSZWNvcmRzIE9mZmljZTwvcHVibGlzaGVyPjx1cmxzPjwv
dXJscz48L3JlY29yZD48L0NpdGU+PENpdGU+PEF1dGhvcj5TdGV3YXJkPC9BdXRob3I+PFllYXI+
MTk3OTwvWWVhcj48UmVjTnVtPjM0PC9SZWNOdW0+PHJlY29yZD48cmVjLW51bWJlcj4zNDwvcmVj
LW51bWJlcj48Zm9yZWlnbi1rZXlzPjxrZXkgYXBwPSJFTiIgZGItaWQ9IjJweDIwcHQ1ZTBlYTVo
ZXJ3MjhwZWE5aDU1NXJhenpmZHZwYSIgdGltZXN0YW1wPSIxNjc0MTIwNjU5IiBndWlkPSI2Yzg1
NGE2Ny05ZjVmLTRkZDUtYTU1Ni1kODk4ZjVjNmQzNGMiPjM0PC9rZXk+PC9mb3JlaWduLWtleXM+
PHJlZi10eXBlIG5hbWU9IkJvb2siPjY8L3JlZi10eXBlPjxjb250cmlidXRvcnM+PGF1dGhvcnM+
PGF1dGhvcj5BLlYuIFN0ZXdhcmQ8L2F1dGhvcj48L2F1dGhvcnM+PC9jb250cmlidXRvcnM+PHRp
dGxlcz48dGl0bGU+QSBTdWZmb2xrIEJpYmxpb2dyYXBoeTwvdGl0bGU+PHNlY29uZGFyeS10aXRs
ZT5TdWZmb2xrIFJlY29yZHMgU29jaWV0eTwvc2Vjb25kYXJ5LXRpdGxlPjwvdGl0bGVzPjx2b2x1
bWU+eHg8L3ZvbHVtZT48ZGF0ZXM+PHllYXI+MTk3OTwveWVhcj48L2RhdGVzPjxwdWItbG9jYXRp
b24+SXBzd2ljaDwvcHViLWxvY2F0aW9uPjxwdWJsaXNoZXI+Qm95ZGVsbCBmb3IgU3VmZm9sayBS
ZWNvcmRzIFNvY2lldHk8L3B1Ymxpc2hlcj48dXJscz48L3VybHM+PC9yZWNvcmQ+PC9DaXRlPjwv
RW5kTm90ZT4A
</w:fldData>
        </w:fldChar>
      </w:r>
      <w:r w:rsidR="00764F90" w:rsidRPr="00E76518">
        <w:rPr>
          <w:rFonts w:ascii="Arial" w:hAnsi="Arial" w:cs="Arial"/>
        </w:rPr>
        <w:instrText xml:space="preserve"> ADDIN EN.CITE.DATA </w:instrText>
      </w:r>
      <w:r w:rsidR="00764F90" w:rsidRPr="00E76518">
        <w:rPr>
          <w:rFonts w:ascii="Arial" w:hAnsi="Arial" w:cs="Arial"/>
        </w:rPr>
      </w:r>
      <w:r w:rsidR="00764F90" w:rsidRPr="00E76518">
        <w:rPr>
          <w:rFonts w:ascii="Arial" w:hAnsi="Arial" w:cs="Arial"/>
        </w:rPr>
        <w:fldChar w:fldCharType="end"/>
      </w:r>
      <w:r w:rsidR="000501AD" w:rsidRPr="00E76518">
        <w:rPr>
          <w:rFonts w:ascii="Arial" w:hAnsi="Arial" w:cs="Arial"/>
        </w:rPr>
      </w:r>
      <w:r w:rsidR="000501AD" w:rsidRPr="00E76518">
        <w:rPr>
          <w:rFonts w:ascii="Arial" w:hAnsi="Arial" w:cs="Arial"/>
        </w:rPr>
        <w:fldChar w:fldCharType="separate"/>
      </w:r>
      <w:r w:rsidR="00764F90" w:rsidRPr="00E76518">
        <w:rPr>
          <w:rFonts w:ascii="Arial" w:hAnsi="Arial" w:cs="Arial"/>
          <w:noProof/>
        </w:rPr>
        <w:t xml:space="preserve">Suffolk Local History Council, </w:t>
      </w:r>
      <w:r w:rsidR="00764F90" w:rsidRPr="00E76518">
        <w:rPr>
          <w:rFonts w:ascii="Arial" w:hAnsi="Arial" w:cs="Arial"/>
          <w:i/>
          <w:noProof/>
        </w:rPr>
        <w:t>Suffolk Local History: A Bibliography</w:t>
      </w:r>
      <w:r w:rsidR="00764F90" w:rsidRPr="00E76518">
        <w:rPr>
          <w:rFonts w:ascii="Arial" w:hAnsi="Arial" w:cs="Arial"/>
          <w:noProof/>
        </w:rPr>
        <w:t xml:space="preserve">,  (Ipswich: SLHC, 1970); Payne Dymond, Place, </w:t>
      </w:r>
      <w:r w:rsidR="00764F90" w:rsidRPr="00E76518">
        <w:rPr>
          <w:rFonts w:ascii="Arial" w:hAnsi="Arial" w:cs="Arial"/>
          <w:i/>
          <w:noProof/>
        </w:rPr>
        <w:t>Suffolk Agriculture; a Critical Bibliography.</w:t>
      </w:r>
      <w:r w:rsidR="00764F90" w:rsidRPr="00E76518">
        <w:rPr>
          <w:rFonts w:ascii="Arial" w:hAnsi="Arial" w:cs="Arial"/>
          <w:noProof/>
        </w:rPr>
        <w:t xml:space="preserve">,  (Ipswich: Suffolk Records Office, n/d 1980?); A.V. Steward, </w:t>
      </w:r>
      <w:r w:rsidR="00764F90" w:rsidRPr="00E76518">
        <w:rPr>
          <w:rFonts w:ascii="Arial" w:hAnsi="Arial" w:cs="Arial"/>
          <w:i/>
          <w:noProof/>
        </w:rPr>
        <w:t>A Suffolk Bibliography</w:t>
      </w:r>
      <w:r w:rsidR="00764F90" w:rsidRPr="00E76518">
        <w:rPr>
          <w:rFonts w:ascii="Arial" w:hAnsi="Arial" w:cs="Arial"/>
          <w:noProof/>
        </w:rPr>
        <w:t>,  (Ipswich: Boydell for Suffolk Records Society, 1979).</w:t>
      </w:r>
      <w:r w:rsidR="000501AD" w:rsidRPr="00E76518">
        <w:rPr>
          <w:rFonts w:ascii="Arial" w:hAnsi="Arial" w:cs="Arial"/>
        </w:rPr>
        <w:fldChar w:fldCharType="end"/>
      </w:r>
    </w:p>
  </w:footnote>
  <w:footnote w:id="3">
    <w:p w14:paraId="4AACAD36" w14:textId="2EE16029" w:rsidR="005E0F60" w:rsidRPr="00E76518" w:rsidRDefault="005E0F60">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000A5230" w:rsidRPr="00E76518">
        <w:rPr>
          <w:rFonts w:ascii="Arial" w:hAnsi="Arial" w:cs="Arial"/>
        </w:rPr>
        <w:fldChar w:fldCharType="begin">
          <w:fldData xml:space="preserve">PEVuZE5vdGU+PENpdGU+PEF1dGhvcj5NaW5nYXk8L0F1dGhvcj48WWVhcj4xOTgxPC9ZZWFyPjxS
ZWNOdW0+MTcwPC9SZWNOdW0+PERpc3BsYXlUZXh0PkdvcmRvbiBNaW5nYXksIDxzdHlsZSBmYWNl
PSJpdGFsaWMiPlRoZSBWaWN0b3JpYW4gQ291bnRyeXNpZGUgKFR3byBWb2x1bWVzKTwvc3R5bGU+
LCAgKExvbmRvbjogUm91dGxlZGdlLCAxOTgxKTsgR29yZG9uIE1JbmdheSBFZC4sIDxzdHlsZSBm
YWNlPSJpdGFsaWMiPlRoZSBBZ3JhcmlhbiBIaXN0b3J5IG9mIEVuZ2xhbmQgYW5kIFdhbGVzIDE3
NTAtMTg1MDwvc3R5bGU+LCAgKENhbWJyaWRnZTogQ1VQLCAxOTg5KTsgRWR3YXJkIENvbGxpbnMg
RWQuLCA8c3R5bGUgZmFjZT0iaXRhbGljIj5BZ3JhcmlhbiBIaXN0b3J5IG9mIEVuZ2xhbmQgYW5k
IFdhbGVzIDE4NTAtMTkxNDwvc3R5bGU+LCAgKENhbWJyaWRnZTogQ1VQLCAyMDAwKS48L0Rpc3Bs
YXlUZXh0PjxyZWNvcmQ+PHJlYy1udW1iZXI+MTcwPC9yZWMtbnVtYmVyPjxmb3JlaWduLWtleXM+
PGtleSBhcHA9IkVOIiBkYi1pZD0iMnB4MjBwdDVlMGVhNWhlcncyOHBlYTloNTU1cmF6emZkdnBh
IiB0aW1lc3RhbXA9IjE2NzQxMjA2NjEiIGd1aWQ9ImUzNWI2NTMwLWI2NWUtNDg4OC05ZmYwLTk3
ZTkzMmQ5OTI5NCI+MTcwPC9rZXk+PC9mb3JlaWduLWtleXM+PHJlZi10eXBlIG5hbWU9IkJvb2si
PjY8L3JlZi10eXBlPjxjb250cmlidXRvcnM+PGF1dGhvcnM+PGF1dGhvcj5NaW5nYXksIEdvcmRv
bjwvYXV0aG9yPjwvYXV0aG9ycz48c2Vjb25kYXJ5LWF1dGhvcnM+PGF1dGhvcj5Hb3Jkb24gTUlu
Z2F5PC9hdXRob3I+PC9zZWNvbmRhcnktYXV0aG9ycz48L2NvbnRyaWJ1dG9ycz48dGl0bGVzPjx0
aXRsZT5UaGUgVmljdG9yaWFuIENvdW50cnlzaWRlICh0d28gdm9sdW1lcyk8L3RpdGxlPjwvdGl0
bGVzPjx2b2x1bWU+MSZhbXA7Mjwvdm9sdW1lPjxudW0tdm9scz4yPC9udW0tdm9scz48ZGF0ZXM+
PHllYXI+MTk4MTwveWVhcj48L2RhdGVzPjxwdWItbG9jYXRpb24+TG9uZG9uPC9wdWItbG9jYXRp
b24+PHB1Ymxpc2hlcj5Sb3V0bGVkZ2U8L3B1Ymxpc2hlcj48dXJscz48L3VybHM+PC9yZWNvcmQ+
PC9DaXRlPjxDaXRlPjxBdXRob3I+RWQuPC9BdXRob3I+PFllYXI+MTk4OTwvWWVhcj48UmVjTnVt
PjMzMTwvUmVjTnVtPjxyZWNvcmQ+PHJlYy1udW1iZXI+MzMxPC9yZWMtbnVtYmVyPjxmb3JlaWdu
LWtleXM+PGtleSBhcHA9IkVOIiBkYi1pZD0iMnB4MjBwdDVlMGVhNWhlcncyOHBlYTloNTU1cmF6
emZkdnBhIiB0aW1lc3RhbXA9IjE2NzQxMjA2NjIiIGd1aWQ9IjdhYWJmMmZhLTg4YmItNGM0ZS1i
NmNhLWE0ODI4YzI1MDBhNiI+MzMxPC9rZXk+PC9mb3JlaWduLWtleXM+PHJlZi10eXBlIG5hbWU9
IkJvb2siPjY8L3JlZi10eXBlPjxjb250cmlidXRvcnM+PGF1dGhvcnM+PGF1dGhvcj5Hb3Jkb24g
TUluZ2F5IEVkLjwvYXV0aG9yPjwvYXV0aG9ycz48c2Vjb25kYXJ5LWF1dGhvcnM+PGF1dGhvcj5K
b2FuIFRoaXJzazwvYXV0aG9yPjwvc2Vjb25kYXJ5LWF1dGhvcnM+PC9jb250cmlidXRvcnM+PHRp
dGxlcz48dGl0bGU+VGhlIEFncmFyaWFuIEhpc3Rvcnkgb2YgRW5nbGFuZCBhbmQgV2FsZXMgMTc1
MC0xODUwPC90aXRsZT48c2hvcnQtdGl0bGU+QS5ILkUuVy4gNjwvc2hvcnQtdGl0bGU+PC90aXRs
ZXM+PHZvbHVtZT42PC92b2x1bWU+PGRhdGVzPjx5ZWFyPjE5ODk8L3llYXI+PC9kYXRlcz48cHVi
LWxvY2F0aW9uPkNhbWJyaWRnZTwvcHViLWxvY2F0aW9uPjxwdWJsaXNoZXI+Q1VQPC9wdWJsaXNo
ZXI+PHVybHM+PC91cmxzPjwvcmVjb3JkPjwvQ2l0ZT48Q2l0ZT48QXV0aG9yPkVkLjwvQXV0aG9y
PjxZZWFyPjIwMDA8L1llYXI+PFJlY051bT42NjM8L1JlY051bT48cmVjb3JkPjxyZWMtbnVtYmVy
PjY2MzwvcmVjLW51bWJlcj48Zm9yZWlnbi1rZXlzPjxrZXkgYXBwPSJFTiIgZGItaWQ9IjJweDIw
cHQ1ZTBlYTVoZXJ3MjhwZWE5aDU1NXJhenpmZHZwYSIgdGltZXN0YW1wPSIxNzAxNTI1NzQyIiBn
dWlkPSI2Njg1NDhmYy04NDc1LTQ3ZmQtOGU4Yy1jNWJiYjhjMzQ2YjUiPjY2Mzwva2V5PjwvZm9y
ZWlnbi1rZXlzPjxyZWYtdHlwZSBuYW1lPSJCb29rIj42PC9yZWYtdHlwZT48Y29udHJpYnV0b3Jz
PjxhdXRob3JzPjxhdXRob3I+RWR3YXJkIENvbGxpbnMgRWQuPC9hdXRob3I+PC9hdXRob3JzPjxz
ZWNvbmRhcnktYXV0aG9ycz48YXV0aG9yPkpvYW4gVGhpcnNrPC9hdXRob3I+PC9zZWNvbmRhcnkt
YXV0aG9ycz48L2NvbnRyaWJ1dG9ycz48dGl0bGVzPjx0aXRsZT5BZ3JhcmlhbiBIaXN0b3J5IG9m
IEVuZ2xhbmQgYW5kIFdhbGVzIDE4NTAtMTkxNDwvdGl0bGU+PHNob3J0LXRpdGxlPkEuSC5FLlcu
IDc8L3Nob3J0LXRpdGxlPjwvdGl0bGVzPjx2b2x1bWU+Nzwvdm9sdW1lPjxkYXRlcz48eWVhcj4y
MDAwPC95ZWFyPjwvZGF0ZXM+PHB1Yi1sb2NhdGlvbj5DYW1icmlkZ2U8L3B1Yi1sb2NhdGlvbj48
cHVibGlzaGVyPkNVUDwvcHVibGlzaGVyPjx1cmxzPjwvdXJscz48L3JlY29yZD48L0NpdGU+PC9F
bmROb3RlPgB=
</w:fldData>
        </w:fldChar>
      </w:r>
      <w:r w:rsidR="00551D44" w:rsidRPr="00E76518">
        <w:rPr>
          <w:rFonts w:ascii="Arial" w:hAnsi="Arial" w:cs="Arial"/>
        </w:rPr>
        <w:instrText xml:space="preserve"> ADDIN EN.CITE </w:instrText>
      </w:r>
      <w:r w:rsidR="00551D44" w:rsidRPr="00E76518">
        <w:rPr>
          <w:rFonts w:ascii="Arial" w:hAnsi="Arial" w:cs="Arial"/>
        </w:rPr>
        <w:fldChar w:fldCharType="begin">
          <w:fldData xml:space="preserve">PEVuZE5vdGU+PENpdGU+PEF1dGhvcj5NaW5nYXk8L0F1dGhvcj48WWVhcj4xOTgxPC9ZZWFyPjxS
ZWNOdW0+MTcwPC9SZWNOdW0+PERpc3BsYXlUZXh0PkdvcmRvbiBNaW5nYXksIDxzdHlsZSBmYWNl
PSJpdGFsaWMiPlRoZSBWaWN0b3JpYW4gQ291bnRyeXNpZGUgKFR3byBWb2x1bWVzKTwvc3R5bGU+
LCAgKExvbmRvbjogUm91dGxlZGdlLCAxOTgxKTsgR29yZG9uIE1JbmdheSBFZC4sIDxzdHlsZSBm
YWNlPSJpdGFsaWMiPlRoZSBBZ3JhcmlhbiBIaXN0b3J5IG9mIEVuZ2xhbmQgYW5kIFdhbGVzIDE3
NTAtMTg1MDwvc3R5bGU+LCAgKENhbWJyaWRnZTogQ1VQLCAxOTg5KTsgRWR3YXJkIENvbGxpbnMg
RWQuLCA8c3R5bGUgZmFjZT0iaXRhbGljIj5BZ3JhcmlhbiBIaXN0b3J5IG9mIEVuZ2xhbmQgYW5k
IFdhbGVzIDE4NTAtMTkxNDwvc3R5bGU+LCAgKENhbWJyaWRnZTogQ1VQLCAyMDAwKS48L0Rpc3Bs
YXlUZXh0PjxyZWNvcmQ+PHJlYy1udW1iZXI+MTcwPC9yZWMtbnVtYmVyPjxmb3JlaWduLWtleXM+
PGtleSBhcHA9IkVOIiBkYi1pZD0iMnB4MjBwdDVlMGVhNWhlcncyOHBlYTloNTU1cmF6emZkdnBh
IiB0aW1lc3RhbXA9IjE2NzQxMjA2NjEiIGd1aWQ9ImUzNWI2NTMwLWI2NWUtNDg4OC05ZmYwLTk3
ZTkzMmQ5OTI5NCI+MTcwPC9rZXk+PC9mb3JlaWduLWtleXM+PHJlZi10eXBlIG5hbWU9IkJvb2si
PjY8L3JlZi10eXBlPjxjb250cmlidXRvcnM+PGF1dGhvcnM+PGF1dGhvcj5NaW5nYXksIEdvcmRv
bjwvYXV0aG9yPjwvYXV0aG9ycz48c2Vjb25kYXJ5LWF1dGhvcnM+PGF1dGhvcj5Hb3Jkb24gTUlu
Z2F5PC9hdXRob3I+PC9zZWNvbmRhcnktYXV0aG9ycz48L2NvbnRyaWJ1dG9ycz48dGl0bGVzPjx0
aXRsZT5UaGUgVmljdG9yaWFuIENvdW50cnlzaWRlICh0d28gdm9sdW1lcyk8L3RpdGxlPjwvdGl0
bGVzPjx2b2x1bWU+MSZhbXA7Mjwvdm9sdW1lPjxudW0tdm9scz4yPC9udW0tdm9scz48ZGF0ZXM+
PHllYXI+MTk4MTwveWVhcj48L2RhdGVzPjxwdWItbG9jYXRpb24+TG9uZG9uPC9wdWItbG9jYXRp
b24+PHB1Ymxpc2hlcj5Sb3V0bGVkZ2U8L3B1Ymxpc2hlcj48dXJscz48L3VybHM+PC9yZWNvcmQ+
PC9DaXRlPjxDaXRlPjxBdXRob3I+RWQuPC9BdXRob3I+PFllYXI+MTk4OTwvWWVhcj48UmVjTnVt
PjMzMTwvUmVjTnVtPjxyZWNvcmQ+PHJlYy1udW1iZXI+MzMxPC9yZWMtbnVtYmVyPjxmb3JlaWdu
LWtleXM+PGtleSBhcHA9IkVOIiBkYi1pZD0iMnB4MjBwdDVlMGVhNWhlcncyOHBlYTloNTU1cmF6
emZkdnBhIiB0aW1lc3RhbXA9IjE2NzQxMjA2NjIiIGd1aWQ9IjdhYWJmMmZhLTg4YmItNGM0ZS1i
NmNhLWE0ODI4YzI1MDBhNiI+MzMxPC9rZXk+PC9mb3JlaWduLWtleXM+PHJlZi10eXBlIG5hbWU9
IkJvb2siPjY8L3JlZi10eXBlPjxjb250cmlidXRvcnM+PGF1dGhvcnM+PGF1dGhvcj5Hb3Jkb24g
TUluZ2F5IEVkLjwvYXV0aG9yPjwvYXV0aG9ycz48c2Vjb25kYXJ5LWF1dGhvcnM+PGF1dGhvcj5K
b2FuIFRoaXJzazwvYXV0aG9yPjwvc2Vjb25kYXJ5LWF1dGhvcnM+PC9jb250cmlidXRvcnM+PHRp
dGxlcz48dGl0bGU+VGhlIEFncmFyaWFuIEhpc3Rvcnkgb2YgRW5nbGFuZCBhbmQgV2FsZXMgMTc1
MC0xODUwPC90aXRsZT48c2hvcnQtdGl0bGU+QS5ILkUuVy4gNjwvc2hvcnQtdGl0bGU+PC90aXRs
ZXM+PHZvbHVtZT42PC92b2x1bWU+PGRhdGVzPjx5ZWFyPjE5ODk8L3llYXI+PC9kYXRlcz48cHVi
LWxvY2F0aW9uPkNhbWJyaWRnZTwvcHViLWxvY2F0aW9uPjxwdWJsaXNoZXI+Q1VQPC9wdWJsaXNo
ZXI+PHVybHM+PC91cmxzPjwvcmVjb3JkPjwvQ2l0ZT48Q2l0ZT48QXV0aG9yPkVkLjwvQXV0aG9y
PjxZZWFyPjIwMDA8L1llYXI+PFJlY051bT42NjM8L1JlY051bT48cmVjb3JkPjxyZWMtbnVtYmVy
PjY2MzwvcmVjLW51bWJlcj48Zm9yZWlnbi1rZXlzPjxrZXkgYXBwPSJFTiIgZGItaWQ9IjJweDIw
cHQ1ZTBlYTVoZXJ3MjhwZWE5aDU1NXJhenpmZHZwYSIgdGltZXN0YW1wPSIxNzAxNTI1NzQyIiBn
dWlkPSI2Njg1NDhmYy04NDc1LTQ3ZmQtOGU4Yy1jNWJiYjhjMzQ2YjUiPjY2Mzwva2V5PjwvZm9y
ZWlnbi1rZXlzPjxyZWYtdHlwZSBuYW1lPSJCb29rIj42PC9yZWYtdHlwZT48Y29udHJpYnV0b3Jz
PjxhdXRob3JzPjxhdXRob3I+RWR3YXJkIENvbGxpbnMgRWQuPC9hdXRob3I+PC9hdXRob3JzPjxz
ZWNvbmRhcnktYXV0aG9ycz48YXV0aG9yPkpvYW4gVGhpcnNrPC9hdXRob3I+PC9zZWNvbmRhcnkt
YXV0aG9ycz48L2NvbnRyaWJ1dG9ycz48dGl0bGVzPjx0aXRsZT5BZ3JhcmlhbiBIaXN0b3J5IG9m
IEVuZ2xhbmQgYW5kIFdhbGVzIDE4NTAtMTkxNDwvdGl0bGU+PHNob3J0LXRpdGxlPkEuSC5FLlcu
IDc8L3Nob3J0LXRpdGxlPjwvdGl0bGVzPjx2b2x1bWU+Nzwvdm9sdW1lPjxkYXRlcz48eWVhcj4y
MDAwPC95ZWFyPjwvZGF0ZXM+PHB1Yi1sb2NhdGlvbj5DYW1icmlkZ2U8L3B1Yi1sb2NhdGlvbj48
cHVibGlzaGVyPkNVUDwvcHVibGlzaGVyPjx1cmxzPjwvdXJscz48L3JlY29yZD48L0NpdGU+PC9F
bmROb3RlPgB=
</w:fldData>
        </w:fldChar>
      </w:r>
      <w:r w:rsidR="00551D44" w:rsidRPr="00E76518">
        <w:rPr>
          <w:rFonts w:ascii="Arial" w:hAnsi="Arial" w:cs="Arial"/>
        </w:rPr>
        <w:instrText xml:space="preserve"> ADDIN EN.CITE.DATA </w:instrText>
      </w:r>
      <w:r w:rsidR="00551D44" w:rsidRPr="00E76518">
        <w:rPr>
          <w:rFonts w:ascii="Arial" w:hAnsi="Arial" w:cs="Arial"/>
        </w:rPr>
      </w:r>
      <w:r w:rsidR="00551D44" w:rsidRPr="00E76518">
        <w:rPr>
          <w:rFonts w:ascii="Arial" w:hAnsi="Arial" w:cs="Arial"/>
        </w:rPr>
        <w:fldChar w:fldCharType="end"/>
      </w:r>
      <w:r w:rsidR="000A5230" w:rsidRPr="00E76518">
        <w:rPr>
          <w:rFonts w:ascii="Arial" w:hAnsi="Arial" w:cs="Arial"/>
        </w:rPr>
      </w:r>
      <w:r w:rsidR="000A5230" w:rsidRPr="00E76518">
        <w:rPr>
          <w:rFonts w:ascii="Arial" w:hAnsi="Arial" w:cs="Arial"/>
        </w:rPr>
        <w:fldChar w:fldCharType="separate"/>
      </w:r>
      <w:r w:rsidR="00551D44" w:rsidRPr="00E76518">
        <w:rPr>
          <w:rFonts w:ascii="Arial" w:hAnsi="Arial" w:cs="Arial"/>
          <w:noProof/>
        </w:rPr>
        <w:t xml:space="preserve">Gordon Mingay, </w:t>
      </w:r>
      <w:r w:rsidR="00551D44" w:rsidRPr="00E76518">
        <w:rPr>
          <w:rFonts w:ascii="Arial" w:hAnsi="Arial" w:cs="Arial"/>
          <w:i/>
          <w:noProof/>
        </w:rPr>
        <w:t>The Victorian Countryside (Two Volumes)</w:t>
      </w:r>
      <w:r w:rsidR="00551D44" w:rsidRPr="00E76518">
        <w:rPr>
          <w:rFonts w:ascii="Arial" w:hAnsi="Arial" w:cs="Arial"/>
          <w:noProof/>
        </w:rPr>
        <w:t xml:space="preserve">,  (London: Routledge, 1981); Gordon MIngay Ed., </w:t>
      </w:r>
      <w:r w:rsidR="00551D44" w:rsidRPr="00E76518">
        <w:rPr>
          <w:rFonts w:ascii="Arial" w:hAnsi="Arial" w:cs="Arial"/>
          <w:i/>
          <w:noProof/>
        </w:rPr>
        <w:t>The Agrarian History of England and Wales 1750-1850</w:t>
      </w:r>
      <w:r w:rsidR="00551D44" w:rsidRPr="00E76518">
        <w:rPr>
          <w:rFonts w:ascii="Arial" w:hAnsi="Arial" w:cs="Arial"/>
          <w:noProof/>
        </w:rPr>
        <w:t xml:space="preserve">,  (Cambridge: CUP, 1989); Edward Collins Ed., </w:t>
      </w:r>
      <w:r w:rsidR="00551D44" w:rsidRPr="00E76518">
        <w:rPr>
          <w:rFonts w:ascii="Arial" w:hAnsi="Arial" w:cs="Arial"/>
          <w:i/>
          <w:noProof/>
        </w:rPr>
        <w:t>Agrarian History of England and Wales 1850-1914</w:t>
      </w:r>
      <w:r w:rsidR="00551D44" w:rsidRPr="00E76518">
        <w:rPr>
          <w:rFonts w:ascii="Arial" w:hAnsi="Arial" w:cs="Arial"/>
          <w:noProof/>
        </w:rPr>
        <w:t>,  (Cambridge: CUP, 2000).</w:t>
      </w:r>
      <w:r w:rsidR="000A5230" w:rsidRPr="00E76518">
        <w:rPr>
          <w:rFonts w:ascii="Arial" w:hAnsi="Arial" w:cs="Arial"/>
        </w:rPr>
        <w:fldChar w:fldCharType="end"/>
      </w:r>
    </w:p>
  </w:footnote>
  <w:footnote w:id="4">
    <w:p w14:paraId="33772F23" w14:textId="5AAF0047" w:rsidR="003A794C" w:rsidRPr="00E76518" w:rsidRDefault="003A794C">
      <w:pPr>
        <w:pStyle w:val="FootnoteText"/>
        <w:rPr>
          <w:rFonts w:ascii="Arial" w:hAnsi="Arial" w:cs="Arial"/>
          <w:lang w:val="en-US"/>
        </w:rPr>
      </w:pPr>
      <w:r w:rsidRPr="00E76518">
        <w:rPr>
          <w:rStyle w:val="FootnoteReference"/>
          <w:rFonts w:ascii="Arial" w:hAnsi="Arial" w:cs="Arial"/>
        </w:rPr>
        <w:footnoteRef/>
      </w:r>
      <w:r w:rsidR="006A7BB9" w:rsidRPr="00E76518">
        <w:rPr>
          <w:rFonts w:ascii="Arial" w:hAnsi="Arial" w:cs="Arial"/>
          <w:lang w:val="en-US"/>
        </w:rPr>
        <w:t xml:space="preserve"> </w:t>
      </w:r>
      <w:r w:rsidR="006A7BB9" w:rsidRPr="00E76518">
        <w:rPr>
          <w:rFonts w:ascii="Arial" w:hAnsi="Arial" w:cs="Arial"/>
          <w:lang w:val="en-US"/>
        </w:rPr>
        <w:fldChar w:fldCharType="begin"/>
      </w:r>
      <w:r w:rsidR="00410458" w:rsidRPr="00E76518">
        <w:rPr>
          <w:rFonts w:ascii="Arial" w:hAnsi="Arial" w:cs="Arial"/>
          <w:lang w:val="en-US"/>
        </w:rPr>
        <w:instrText xml:space="preserve"> ADDIN EN.CITE &lt;EndNote&gt;&lt;Cite&gt;&lt;Author&gt;Thirsk&lt;/Author&gt;&lt;Year&gt;1958&lt;/Year&gt;&lt;RecNum&gt;338&lt;/RecNum&gt;&lt;DisplayText&gt;Joan Thirsk, &lt;style face="italic"&gt;Suffolk Farming in the Nineteenth Century&lt;/style&gt;,  (Ipswich: Boydell, 1958).&lt;/DisplayText&gt;&lt;record&gt;&lt;rec-number&gt;338&lt;/rec-number&gt;&lt;foreign-keys&gt;&lt;key app="EN" db-id="2px20pt5e0ea5herw28pea9h555razzfdvpa" timestamp="1674120662" guid="a5990c63-fa71-436c-962f-8b9d450da42a"&gt;338&lt;/key&gt;&lt;/foreign-keys&gt;&lt;ref-type name="Book"&gt;6&lt;/ref-type&gt;&lt;contributors&gt;&lt;authors&gt;&lt;author&gt;Joan Thirsk&lt;/author&gt;&lt;/authors&gt;&lt;/contributors&gt;&lt;titles&gt;&lt;title&gt;Suffolk Farming in the Nineteenth Century&lt;/title&gt;&lt;secondary-title&gt;Suffolk Records Society &lt;/secondary-title&gt;&lt;short-title&gt;Suffolk Farming&lt;/short-title&gt;&lt;/titles&gt;&lt;volume&gt;1&lt;/volume&gt;&lt;dates&gt;&lt;year&gt;1958&lt;/year&gt;&lt;/dates&gt;&lt;pub-location&gt;Ipswich&lt;/pub-location&gt;&lt;publisher&gt;Boydell&lt;/publisher&gt;&lt;urls&gt;&lt;/urls&gt;&lt;/record&gt;&lt;/Cite&gt;&lt;/EndNote&gt;</w:instrText>
      </w:r>
      <w:r w:rsidR="006A7BB9" w:rsidRPr="00E76518">
        <w:rPr>
          <w:rFonts w:ascii="Arial" w:hAnsi="Arial" w:cs="Arial"/>
          <w:lang w:val="en-US"/>
        </w:rPr>
        <w:fldChar w:fldCharType="separate"/>
      </w:r>
      <w:r w:rsidR="00410458" w:rsidRPr="00E76518">
        <w:rPr>
          <w:rFonts w:ascii="Arial" w:hAnsi="Arial" w:cs="Arial"/>
          <w:noProof/>
          <w:lang w:val="en-US"/>
        </w:rPr>
        <w:t xml:space="preserve">Joan Thirsk, </w:t>
      </w:r>
      <w:r w:rsidR="00410458" w:rsidRPr="00E76518">
        <w:rPr>
          <w:rFonts w:ascii="Arial" w:hAnsi="Arial" w:cs="Arial"/>
          <w:i/>
          <w:noProof/>
          <w:lang w:val="en-US"/>
        </w:rPr>
        <w:t>Suffolk Farming in the Nineteenth Century</w:t>
      </w:r>
      <w:r w:rsidR="00410458" w:rsidRPr="00E76518">
        <w:rPr>
          <w:rFonts w:ascii="Arial" w:hAnsi="Arial" w:cs="Arial"/>
          <w:noProof/>
          <w:lang w:val="en-US"/>
        </w:rPr>
        <w:t>,  (Ipswich: Boydell, 1958).</w:t>
      </w:r>
      <w:r w:rsidR="006A7BB9" w:rsidRPr="00E76518">
        <w:rPr>
          <w:rFonts w:ascii="Arial" w:hAnsi="Arial" w:cs="Arial"/>
          <w:lang w:val="en-US"/>
        </w:rPr>
        <w:fldChar w:fldCharType="end"/>
      </w:r>
      <w:r w:rsidR="006A7BB9" w:rsidRPr="00E76518">
        <w:rPr>
          <w:rFonts w:ascii="Arial" w:hAnsi="Arial" w:cs="Arial"/>
          <w:lang w:val="en-US"/>
        </w:rPr>
        <w:t xml:space="preserve"> </w:t>
      </w:r>
      <w:r w:rsidR="006964CA" w:rsidRPr="00E76518">
        <w:rPr>
          <w:rFonts w:ascii="Arial" w:hAnsi="Arial" w:cs="Arial"/>
          <w:lang w:val="en-US"/>
        </w:rPr>
        <w:fldChar w:fldCharType="begin">
          <w:fldData xml:space="preserve">PEVuZE5vdGU+PENpdGU+PEF1dGhvcj5TdGV3YXJkPC9BdXRob3I+PFllYXI+MTk3OTwvWWVhcj48
UmVjTnVtPjM0PC9SZWNOdW0+PERpc3BsYXlUZXh0PlN0ZXdhcmQsQSBTdWZmb2xrIEJpYmxpb2dy
YXBoeTsgRWR3YXJkIE1hcnRpbiBEYXZpZCBEeW1vbmQsIDxzdHlsZSBmYWNlPSJpdGFsaWMiPkFu
IEhpc3RvcmljYWwgQXRsYXMgb2YgU3VmZm9sazwvc3R5bGU+LCAgKElwc3dpY2g6IFN1ZmZvbGsg
Q291bnR5IENvdW5jaWwsIDE5OTkpOyBXaWxsaWFtIFdoaXRlLCA8c3R5bGUgZmFjZT0iaXRhbGlj
Ij5BIFJlcHJpbnQgb2YgdGhlIDE4NDQgSXNzdWUgb2YgSGlzdG9yeSwgR2F6ZXR0ZWVyLCBhbmQg
dGhlIERpcmVjdG9yeSBvZiBTdWZmb2xrPC9zdHlsZT4sICAoTmV3dG9uIEFiYm90OiBEJmFtcDtD
LCAxOTcwKTsgTG9jYWwgR292ZXJubWVudCBCb2FyZCwgPHN0eWxlIGZhY2U9Iml0YWxpYyI+U3Vm
Zm9say4gVGhlIE5hbWVzIG9mIE93bmVycyBvZiBMYW5kIE9uZSBBY3JlIGFuZCBBYm92ZTwvc3R5
bGU+LCAgKExvbmRvbjogSE1TTywgMTg3MykuPC9EaXNwbGF5VGV4dD48cmVjb3JkPjxyZWMtbnVt
YmVyPjM0PC9yZWMtbnVtYmVyPjxmb3JlaWduLWtleXM+PGtleSBhcHA9IkVOIiBkYi1pZD0iMnB4
MjBwdDVlMGVhNWhlcncyOHBlYTloNTU1cmF6emZkdnBhIiB0aW1lc3RhbXA9IjE2NzQxMjA2NTki
IGd1aWQ9IjZjODU0YTY3LTlmNWYtNGRkNS1hNTU2LWQ4OThmNWM2ZDM0YyI+MzQ8L2tleT48L2Zv
cmVpZ24ta2V5cz48cmVmLXR5cGUgbmFtZT0iQm9vayI+NjwvcmVmLXR5cGU+PGNvbnRyaWJ1dG9y
cz48YXV0aG9ycz48YXV0aG9yPkEuVi4gU3Rld2FyZDwvYXV0aG9yPjwvYXV0aG9ycz48L2NvbnRy
aWJ1dG9ycz48dGl0bGVzPjx0aXRsZT5BIFN1ZmZvbGsgQmlibGlvZ3JhcGh5PC90aXRsZT48c2Vj
b25kYXJ5LXRpdGxlPlN1ZmZvbGsgUmVjb3JkcyBTb2NpZXR5PC9zZWNvbmRhcnktdGl0bGU+PC90
aXRsZXM+PHZvbHVtZT54eDwvdm9sdW1lPjxkYXRlcz48eWVhcj4xOTc5PC95ZWFyPjwvZGF0ZXM+
PHB1Yi1sb2NhdGlvbj5JcHN3aWNoPC9wdWItbG9jYXRpb24+PHB1Ymxpc2hlcj5Cb3lkZWxsIGZv
ciBTdWZmb2xrIFJlY29yZHMgU29jaWV0eTwvcHVibGlzaGVyPjx1cmxzPjwvdXJscz48L3JlY29y
ZD48L0NpdGU+PENpdGU+PEF1dGhvcj5EYXZpZCBEeW1vbmQ8L0F1dGhvcj48WWVhcj4xOTk5PC9Z
ZWFyPjxSZWNOdW0+NTUzPC9SZWNOdW0+PHJlY29yZD48cmVjLW51bWJlcj41NTM8L3JlYy1udW1i
ZXI+PGZvcmVpZ24ta2V5cz48a2V5IGFwcD0iRU4iIGRiLWlkPSIycHgyMHB0NWUwZWE1aGVydzI4
cGVhOWg1NTVyYXp6ZmR2cGEiIHRpbWVzdGFtcD0iMTY4Nzk5MjIwMiIgZ3VpZD0iZmJmNDI4OTAt
YzEwYy00NjU1LTkzYTYtMTI4ZDEzODlmYzk5Ij41NTM8L2tleT48L2ZvcmVpZ24ta2V5cz48cmVm
LXR5cGUgbmFtZT0iQm9vayI+NjwvcmVmLXR5cGU+PGNvbnRyaWJ1dG9ycz48YXV0aG9ycz48YXV0
aG9yPkRhdmlkIER5bW9uZCwgRWR3YXJkIE1hcnRpbjwvYXV0aG9yPjwvYXV0aG9ycz48L2NvbnRy
aWJ1dG9ycz48dGl0bGVzPjx0aXRsZT5BbiBIaXN0b3JpY2FsIEF0bGFzIG9mIFN1ZmZvbGs8L3Rp
dGxlPjwvdGl0bGVzPjxkYXRlcz48eWVhcj4xOTk5PC95ZWFyPjwvZGF0ZXM+PHB1Yi1sb2NhdGlv
bj5JcHN3aWNoPC9wdWItbG9jYXRpb24+PHB1Ymxpc2hlcj5TdWZmb2xrIENvdW50eSBDb3VuY2ls
PC9wdWJsaXNoZXI+PHVybHM+PC91cmxzPjwvcmVjb3JkPjwvQ2l0ZT48Q2l0ZT48QXV0aG9yPldo
aXRlPC9BdXRob3I+PFllYXI+MTk3MDwvWWVhcj48UmVjTnVtPjQxNDwvUmVjTnVtPjxyZWNvcmQ+
PHJlYy1udW1iZXI+NDE0PC9yZWMtbnVtYmVyPjxmb3JlaWduLWtleXM+PGtleSBhcHA9IkVOIiBk
Yi1pZD0iMnB4MjBwdDVlMGVhNWhlcncyOHBlYTloNTU1cmF6emZkdnBhIiB0aW1lc3RhbXA9IjE2
NzQxMjA2NjMiIGd1aWQ9IjgwNmQzZTFhLTcyY2ItNDZhZi1iNzRhLThhMGMyNWZhMTU1ZiI+NDE0
PC9rZXk+PC9mb3JlaWduLWtleXM+PHJlZi10eXBlIG5hbWU9IkJvb2siPjY8L3JlZi10eXBlPjxj
b250cmlidXRvcnM+PGF1dGhvcnM+PGF1dGhvcj5XaGl0ZSwgV2lsbGlhbTwvYXV0aG9yPjwvYXV0
aG9ycz48L2NvbnRyaWJ1dG9ycz48dGl0bGVzPjx0aXRsZT5BIFJlcHJpbnQgb2YgdGhlIDE4NDQg
SXNzdWUgb2YgSGlzdG9yeSwgR2F6ZXR0ZWVyLCBhbmQgdGhlIERpcmVjdG9yeSBvZiBTdWZmb2xr
PC90aXRsZT48c2hvcnQtdGl0bGU+MTg0NCBTdWZmb2xrPC9zaG9ydC10aXRsZT48L3RpdGxlcz48
ZGF0ZXM+PHllYXI+MTk3MDwveWVhcj48L2RhdGVzPjxwdWItbG9jYXRpb24+TmV3dG9uIEFiYm90
PC9wdWItbG9jYXRpb24+PHB1Ymxpc2hlcj5EJmFtcDtDPC9wdWJsaXNoZXI+PHVybHM+PC91cmxz
PjwvcmVjb3JkPjwvQ2l0ZT48Q2l0ZT48QXV0aG9yPkJvYXJkPC9BdXRob3I+PFllYXI+MTg3Mzwv
WWVhcj48UmVjTnVtPjUxNjwvUmVjTnVtPjxyZWNvcmQ+PHJlYy1udW1iZXI+NTE2PC9yZWMtbnVt
YmVyPjxmb3JlaWduLWtleXM+PGtleSBhcHA9IkVOIiBkYi1pZD0iMnB4MjBwdDVlMGVhNWhlcncy
OHBlYTloNTU1cmF6emZkdnBhIiB0aW1lc3RhbXA9IjE2NzY2MzI4NjgiIGd1aWQ9ImJkOGM2NDI5
LTk5NzktNDMxMS04MGNhLWMxOGZmNjAzNjE0NSI+NTE2PC9rZXk+PC9mb3JlaWduLWtleXM+PHJl
Zi10eXBlIG5hbWU9IkJvb2siPjY8L3JlZi10eXBlPjxjb250cmlidXRvcnM+PGF1dGhvcnM+PGF1
dGhvcj5Mb2NhbCBHb3Zlcm5tZW50IEJvYXJkPC9hdXRob3I+PC9hdXRob3JzPjxzZWNvbmRhcnkt
YXV0aG9ycz48YXV0aG9yPkpvaG4gTGFtYmVydDwvYXV0aG9yPjwvc2Vjb25kYXJ5LWF1dGhvcnM+
PC9jb250cmlidXRvcnM+PHRpdGxlcz48dGl0bGU+U3VmZm9say4gVGhlIG5hbWVzIG9mIG93bmVy
cyBvZiBMYW5kIG9uZSBhY3JlIGFuZCBhYm92ZTwvdGl0bGU+PC90aXRsZXM+PGRhdGVzPjx5ZWFy
PjE4NzM8L3llYXI+PC9kYXRlcz48cHViLWxvY2F0aW9uPkxvbmRvbjwvcHViLWxvY2F0aW9uPjxw
dWJsaXNoZXI+SE1TTzwvcHVibGlzaGVyPjx1cmxzPjwvdXJscz48L3JlY29yZD48L0NpdGU+PC9F
bmROb3RlPgB=
</w:fldData>
        </w:fldChar>
      </w:r>
      <w:r w:rsidR="00764F90" w:rsidRPr="00E76518">
        <w:rPr>
          <w:rFonts w:ascii="Arial" w:hAnsi="Arial" w:cs="Arial"/>
          <w:lang w:val="en-US"/>
        </w:rPr>
        <w:instrText xml:space="preserve"> ADDIN EN.CITE </w:instrText>
      </w:r>
      <w:r w:rsidR="00764F90" w:rsidRPr="00E76518">
        <w:rPr>
          <w:rFonts w:ascii="Arial" w:hAnsi="Arial" w:cs="Arial"/>
          <w:lang w:val="en-US"/>
        </w:rPr>
        <w:fldChar w:fldCharType="begin">
          <w:fldData xml:space="preserve">PEVuZE5vdGU+PENpdGU+PEF1dGhvcj5TdGV3YXJkPC9BdXRob3I+PFllYXI+MTk3OTwvWWVhcj48
UmVjTnVtPjM0PC9SZWNOdW0+PERpc3BsYXlUZXh0PlN0ZXdhcmQsQSBTdWZmb2xrIEJpYmxpb2dy
YXBoeTsgRWR3YXJkIE1hcnRpbiBEYXZpZCBEeW1vbmQsIDxzdHlsZSBmYWNlPSJpdGFsaWMiPkFu
IEhpc3RvcmljYWwgQXRsYXMgb2YgU3VmZm9sazwvc3R5bGU+LCAgKElwc3dpY2g6IFN1ZmZvbGsg
Q291bnR5IENvdW5jaWwsIDE5OTkpOyBXaWxsaWFtIFdoaXRlLCA8c3R5bGUgZmFjZT0iaXRhbGlj
Ij5BIFJlcHJpbnQgb2YgdGhlIDE4NDQgSXNzdWUgb2YgSGlzdG9yeSwgR2F6ZXR0ZWVyLCBhbmQg
dGhlIERpcmVjdG9yeSBvZiBTdWZmb2xrPC9zdHlsZT4sICAoTmV3dG9uIEFiYm90OiBEJmFtcDtD
LCAxOTcwKTsgTG9jYWwgR292ZXJubWVudCBCb2FyZCwgPHN0eWxlIGZhY2U9Iml0YWxpYyI+U3Vm
Zm9say4gVGhlIE5hbWVzIG9mIE93bmVycyBvZiBMYW5kIE9uZSBBY3JlIGFuZCBBYm92ZTwvc3R5
bGU+LCAgKExvbmRvbjogSE1TTywgMTg3MykuPC9EaXNwbGF5VGV4dD48cmVjb3JkPjxyZWMtbnVt
YmVyPjM0PC9yZWMtbnVtYmVyPjxmb3JlaWduLWtleXM+PGtleSBhcHA9IkVOIiBkYi1pZD0iMnB4
MjBwdDVlMGVhNWhlcncyOHBlYTloNTU1cmF6emZkdnBhIiB0aW1lc3RhbXA9IjE2NzQxMjA2NTki
IGd1aWQ9IjZjODU0YTY3LTlmNWYtNGRkNS1hNTU2LWQ4OThmNWM2ZDM0YyI+MzQ8L2tleT48L2Zv
cmVpZ24ta2V5cz48cmVmLXR5cGUgbmFtZT0iQm9vayI+NjwvcmVmLXR5cGU+PGNvbnRyaWJ1dG9y
cz48YXV0aG9ycz48YXV0aG9yPkEuVi4gU3Rld2FyZDwvYXV0aG9yPjwvYXV0aG9ycz48L2NvbnRy
aWJ1dG9ycz48dGl0bGVzPjx0aXRsZT5BIFN1ZmZvbGsgQmlibGlvZ3JhcGh5PC90aXRsZT48c2Vj
b25kYXJ5LXRpdGxlPlN1ZmZvbGsgUmVjb3JkcyBTb2NpZXR5PC9zZWNvbmRhcnktdGl0bGU+PC90
aXRsZXM+PHZvbHVtZT54eDwvdm9sdW1lPjxkYXRlcz48eWVhcj4xOTc5PC95ZWFyPjwvZGF0ZXM+
PHB1Yi1sb2NhdGlvbj5JcHN3aWNoPC9wdWItbG9jYXRpb24+PHB1Ymxpc2hlcj5Cb3lkZWxsIGZv
ciBTdWZmb2xrIFJlY29yZHMgU29jaWV0eTwvcHVibGlzaGVyPjx1cmxzPjwvdXJscz48L3JlY29y
ZD48L0NpdGU+PENpdGU+PEF1dGhvcj5EYXZpZCBEeW1vbmQ8L0F1dGhvcj48WWVhcj4xOTk5PC9Z
ZWFyPjxSZWNOdW0+NTUzPC9SZWNOdW0+PHJlY29yZD48cmVjLW51bWJlcj41NTM8L3JlYy1udW1i
ZXI+PGZvcmVpZ24ta2V5cz48a2V5IGFwcD0iRU4iIGRiLWlkPSIycHgyMHB0NWUwZWE1aGVydzI4
cGVhOWg1NTVyYXp6ZmR2cGEiIHRpbWVzdGFtcD0iMTY4Nzk5MjIwMiIgZ3VpZD0iZmJmNDI4OTAt
YzEwYy00NjU1LTkzYTYtMTI4ZDEzODlmYzk5Ij41NTM8L2tleT48L2ZvcmVpZ24ta2V5cz48cmVm
LXR5cGUgbmFtZT0iQm9vayI+NjwvcmVmLXR5cGU+PGNvbnRyaWJ1dG9ycz48YXV0aG9ycz48YXV0
aG9yPkRhdmlkIER5bW9uZCwgRWR3YXJkIE1hcnRpbjwvYXV0aG9yPjwvYXV0aG9ycz48L2NvbnRy
aWJ1dG9ycz48dGl0bGVzPjx0aXRsZT5BbiBIaXN0b3JpY2FsIEF0bGFzIG9mIFN1ZmZvbGs8L3Rp
dGxlPjwvdGl0bGVzPjxkYXRlcz48eWVhcj4xOTk5PC95ZWFyPjwvZGF0ZXM+PHB1Yi1sb2NhdGlv
bj5JcHN3aWNoPC9wdWItbG9jYXRpb24+PHB1Ymxpc2hlcj5TdWZmb2xrIENvdW50eSBDb3VuY2ls
PC9wdWJsaXNoZXI+PHVybHM+PC91cmxzPjwvcmVjb3JkPjwvQ2l0ZT48Q2l0ZT48QXV0aG9yPldo
aXRlPC9BdXRob3I+PFllYXI+MTk3MDwvWWVhcj48UmVjTnVtPjQxNDwvUmVjTnVtPjxyZWNvcmQ+
PHJlYy1udW1iZXI+NDE0PC9yZWMtbnVtYmVyPjxmb3JlaWduLWtleXM+PGtleSBhcHA9IkVOIiBk
Yi1pZD0iMnB4MjBwdDVlMGVhNWhlcncyOHBlYTloNTU1cmF6emZkdnBhIiB0aW1lc3RhbXA9IjE2
NzQxMjA2NjMiIGd1aWQ9IjgwNmQzZTFhLTcyY2ItNDZhZi1iNzRhLThhMGMyNWZhMTU1ZiI+NDE0
PC9rZXk+PC9mb3JlaWduLWtleXM+PHJlZi10eXBlIG5hbWU9IkJvb2siPjY8L3JlZi10eXBlPjxj
b250cmlidXRvcnM+PGF1dGhvcnM+PGF1dGhvcj5XaGl0ZSwgV2lsbGlhbTwvYXV0aG9yPjwvYXV0
aG9ycz48L2NvbnRyaWJ1dG9ycz48dGl0bGVzPjx0aXRsZT5BIFJlcHJpbnQgb2YgdGhlIDE4NDQg
SXNzdWUgb2YgSGlzdG9yeSwgR2F6ZXR0ZWVyLCBhbmQgdGhlIERpcmVjdG9yeSBvZiBTdWZmb2xr
PC90aXRsZT48c2hvcnQtdGl0bGU+MTg0NCBTdWZmb2xrPC9zaG9ydC10aXRsZT48L3RpdGxlcz48
ZGF0ZXM+PHllYXI+MTk3MDwveWVhcj48L2RhdGVzPjxwdWItbG9jYXRpb24+TmV3dG9uIEFiYm90
PC9wdWItbG9jYXRpb24+PHB1Ymxpc2hlcj5EJmFtcDtDPC9wdWJsaXNoZXI+PHVybHM+PC91cmxz
PjwvcmVjb3JkPjwvQ2l0ZT48Q2l0ZT48QXV0aG9yPkJvYXJkPC9BdXRob3I+PFllYXI+MTg3Mzwv
WWVhcj48UmVjTnVtPjUxNjwvUmVjTnVtPjxyZWNvcmQ+PHJlYy1udW1iZXI+NTE2PC9yZWMtbnVt
YmVyPjxmb3JlaWduLWtleXM+PGtleSBhcHA9IkVOIiBkYi1pZD0iMnB4MjBwdDVlMGVhNWhlcncy
OHBlYTloNTU1cmF6emZkdnBhIiB0aW1lc3RhbXA9IjE2NzY2MzI4NjgiIGd1aWQ9ImJkOGM2NDI5
LTk5NzktNDMxMS04MGNhLWMxOGZmNjAzNjE0NSI+NTE2PC9rZXk+PC9mb3JlaWduLWtleXM+PHJl
Zi10eXBlIG5hbWU9IkJvb2siPjY8L3JlZi10eXBlPjxjb250cmlidXRvcnM+PGF1dGhvcnM+PGF1
dGhvcj5Mb2NhbCBHb3Zlcm5tZW50IEJvYXJkPC9hdXRob3I+PC9hdXRob3JzPjxzZWNvbmRhcnkt
YXV0aG9ycz48YXV0aG9yPkpvaG4gTGFtYmVydDwvYXV0aG9yPjwvc2Vjb25kYXJ5LWF1dGhvcnM+
PC9jb250cmlidXRvcnM+PHRpdGxlcz48dGl0bGU+U3VmZm9say4gVGhlIG5hbWVzIG9mIG93bmVy
cyBvZiBMYW5kIG9uZSBhY3JlIGFuZCBhYm92ZTwvdGl0bGU+PC90aXRsZXM+PGRhdGVzPjx5ZWFy
PjE4NzM8L3llYXI+PC9kYXRlcz48cHViLWxvY2F0aW9uPkxvbmRvbjwvcHViLWxvY2F0aW9uPjxw
dWJsaXNoZXI+SE1TTzwvcHVibGlzaGVyPjx1cmxzPjwvdXJscz48L3JlY29yZD48L0NpdGU+PC9F
bmROb3RlPgB=
</w:fldData>
        </w:fldChar>
      </w:r>
      <w:r w:rsidR="00764F90" w:rsidRPr="00E76518">
        <w:rPr>
          <w:rFonts w:ascii="Arial" w:hAnsi="Arial" w:cs="Arial"/>
          <w:lang w:val="en-US"/>
        </w:rPr>
        <w:instrText xml:space="preserve"> ADDIN EN.CITE.DATA </w:instrText>
      </w:r>
      <w:r w:rsidR="00764F90" w:rsidRPr="00E76518">
        <w:rPr>
          <w:rFonts w:ascii="Arial" w:hAnsi="Arial" w:cs="Arial"/>
          <w:lang w:val="en-US"/>
        </w:rPr>
      </w:r>
      <w:r w:rsidR="00764F90" w:rsidRPr="00E76518">
        <w:rPr>
          <w:rFonts w:ascii="Arial" w:hAnsi="Arial" w:cs="Arial"/>
          <w:lang w:val="en-US"/>
        </w:rPr>
        <w:fldChar w:fldCharType="end"/>
      </w:r>
      <w:r w:rsidR="006964CA" w:rsidRPr="00E76518">
        <w:rPr>
          <w:rFonts w:ascii="Arial" w:hAnsi="Arial" w:cs="Arial"/>
          <w:lang w:val="en-US"/>
        </w:rPr>
      </w:r>
      <w:r w:rsidR="006964CA" w:rsidRPr="00E76518">
        <w:rPr>
          <w:rFonts w:ascii="Arial" w:hAnsi="Arial" w:cs="Arial"/>
          <w:lang w:val="en-US"/>
        </w:rPr>
        <w:fldChar w:fldCharType="separate"/>
      </w:r>
      <w:r w:rsidR="00764F90" w:rsidRPr="00E76518">
        <w:rPr>
          <w:rFonts w:ascii="Arial" w:hAnsi="Arial" w:cs="Arial"/>
          <w:noProof/>
          <w:lang w:val="en-US"/>
        </w:rPr>
        <w:t xml:space="preserve">Steward,A Suffolk Bibliography; Edward Martin David Dymond, </w:t>
      </w:r>
      <w:r w:rsidR="00764F90" w:rsidRPr="00E76518">
        <w:rPr>
          <w:rFonts w:ascii="Arial" w:hAnsi="Arial" w:cs="Arial"/>
          <w:i/>
          <w:noProof/>
          <w:lang w:val="en-US"/>
        </w:rPr>
        <w:t>An Historical Atlas of Suffolk</w:t>
      </w:r>
      <w:r w:rsidR="00764F90" w:rsidRPr="00E76518">
        <w:rPr>
          <w:rFonts w:ascii="Arial" w:hAnsi="Arial" w:cs="Arial"/>
          <w:noProof/>
          <w:lang w:val="en-US"/>
        </w:rPr>
        <w:t xml:space="preserve">,  (Ipswich: Suffolk County Council, 1999); William White, </w:t>
      </w:r>
      <w:r w:rsidR="00764F90" w:rsidRPr="00E76518">
        <w:rPr>
          <w:rFonts w:ascii="Arial" w:hAnsi="Arial" w:cs="Arial"/>
          <w:i/>
          <w:noProof/>
          <w:lang w:val="en-US"/>
        </w:rPr>
        <w:t>A Reprint of the 1844 Issue of History, Gazetteer, and the Directory of Suffolk</w:t>
      </w:r>
      <w:r w:rsidR="00764F90" w:rsidRPr="00E76518">
        <w:rPr>
          <w:rFonts w:ascii="Arial" w:hAnsi="Arial" w:cs="Arial"/>
          <w:noProof/>
          <w:lang w:val="en-US"/>
        </w:rPr>
        <w:t xml:space="preserve">,  (Newton Abbot: D&amp;C, 1970); Local Government Board, </w:t>
      </w:r>
      <w:r w:rsidR="00764F90" w:rsidRPr="00E76518">
        <w:rPr>
          <w:rFonts w:ascii="Arial" w:hAnsi="Arial" w:cs="Arial"/>
          <w:i/>
          <w:noProof/>
          <w:lang w:val="en-US"/>
        </w:rPr>
        <w:t>Suffolk. The Names of Owners of Land One Acre and Above</w:t>
      </w:r>
      <w:r w:rsidR="00764F90" w:rsidRPr="00E76518">
        <w:rPr>
          <w:rFonts w:ascii="Arial" w:hAnsi="Arial" w:cs="Arial"/>
          <w:noProof/>
          <w:lang w:val="en-US"/>
        </w:rPr>
        <w:t>,  (London: HMSO, 1873).</w:t>
      </w:r>
      <w:r w:rsidR="006964CA" w:rsidRPr="00E76518">
        <w:rPr>
          <w:rFonts w:ascii="Arial" w:hAnsi="Arial" w:cs="Arial"/>
          <w:lang w:val="en-US"/>
        </w:rPr>
        <w:fldChar w:fldCharType="end"/>
      </w:r>
      <w:r w:rsidR="00592F7C" w:rsidRPr="00E76518">
        <w:rPr>
          <w:rFonts w:ascii="Arial" w:hAnsi="Arial" w:cs="Arial"/>
          <w:lang w:val="en-US"/>
        </w:rPr>
        <w:t xml:space="preserve"> </w:t>
      </w:r>
      <w:r w:rsidR="003061B0" w:rsidRPr="00E76518">
        <w:rPr>
          <w:rFonts w:ascii="Arial" w:hAnsi="Arial" w:cs="Arial"/>
          <w:lang w:val="en-US"/>
        </w:rPr>
        <w:fldChar w:fldCharType="begin"/>
      </w:r>
      <w:r w:rsidR="00BF57C3">
        <w:rPr>
          <w:rFonts w:ascii="Arial" w:hAnsi="Arial" w:cs="Arial"/>
          <w:lang w:val="en-US"/>
        </w:rPr>
        <w:instrText xml:space="preserve"> ADDIN EN.CITE &lt;EndNote&gt;&lt;Cite&gt;&lt;Author&gt;Young&lt;/Author&gt;&lt;Year&gt;1969&lt;/Year&gt;&lt;RecNum&gt;377&lt;/RecNum&gt;&lt;DisplayText&gt;Arthur Young, &lt;style face="italic"&gt;General View of the Agriculture of the County of Suffolk : A Reprint of the 1813 Work Drawn up for the Consideration of the Board of Agriculture and Internal Improvement.&lt;/style&gt;,  (Newton Abbot: David and Charles, 1969); William &amp;amp; Hugh Raynbird, &lt;style face="italic"&gt;On the Agriculture of Suffolk ... Including the Report to Which the Prize Was Awarded by the Royal Agricultural Society of England. London: Longman&lt;/style&gt;,  (London: Longman, 1849).&lt;/DisplayText&gt;&lt;record&gt;&lt;rec-number&gt;377&lt;/rec-number&gt;&lt;foreign-keys&gt;&lt;key app="EN" db-id="2px20pt5e0ea5herw28pea9h555razzfdvpa" timestamp="1674120663" guid="e9710ac7-0e45-4604-be89-2d3b754f5963"&gt;377&lt;/key&gt;&lt;/foreign-keys&gt;&lt;ref-type name="Book"&gt;6&lt;/ref-type&gt;&lt;contributors&gt;&lt;authors&gt;&lt;author&gt;Young, Arthur&lt;/author&gt;&lt;/authors&gt;&lt;/contributors&gt;&lt;titles&gt;&lt;title&gt;General View of the Agriculture of the County of Suffolk : A Reprint of the 1813 Work Drawn up for the Consideration of the Board of Agriculture and Internal Improvement.&lt;/title&gt;&lt;short-title&gt;General View Suffolk&lt;/short-title&gt;&lt;/titles&gt;&lt;dates&gt;&lt;year&gt;1969&lt;/year&gt;&lt;/dates&gt;&lt;pub-location&gt;Newton Abbot&lt;/pub-location&gt;&lt;publisher&gt;David and Charles&lt;/publisher&gt;&lt;urls&gt;&lt;/urls&gt;&lt;/record&gt;&lt;/Cite&gt;&lt;Cite&gt;&lt;Author&gt;Raynbird&lt;/Author&gt;&lt;Year&gt;1849&lt;/Year&gt;&lt;RecNum&gt;103&lt;/RecNum&gt;&lt;record&gt;&lt;rec-number&gt;103&lt;/rec-number&gt;&lt;foreign-keys&gt;&lt;key app="EN" db-id="2px20pt5e0ea5herw28pea9h555razzfdvpa" timestamp="1674120660" guid="6fca3838-f998-4b49-848b-e99edea9f901"&gt;103&lt;/key&gt;&lt;/foreign-keys&gt;&lt;ref-type name="Book"&gt;6&lt;/ref-type&gt;&lt;contributors&gt;&lt;authors&gt;&lt;author&gt;Raynbird, William &amp;amp; Hugh&lt;/author&gt;&lt;/authors&gt;&lt;/contributors&gt;&lt;titles&gt;&lt;title&gt;On the Agriculture of Suffolk ... including the Report to Which the Prize Was Awarded by the Royal Agricultural Society of England. London: Longman&lt;/title&gt;&lt;short-title&gt;Suffolk&lt;/short-title&gt;&lt;/titles&gt;&lt;dates&gt;&lt;year&gt;1849&lt;/year&gt;&lt;/dates&gt;&lt;pub-location&gt;London&lt;/pub-location&gt;&lt;publisher&gt;Longman&lt;/publisher&gt;&lt;urls&gt;&lt;/urls&gt;&lt;/record&gt;&lt;/Cite&gt;&lt;/EndNote&gt;</w:instrText>
      </w:r>
      <w:r w:rsidR="003061B0" w:rsidRPr="00E76518">
        <w:rPr>
          <w:rFonts w:ascii="Arial" w:hAnsi="Arial" w:cs="Arial"/>
          <w:lang w:val="en-US"/>
        </w:rPr>
        <w:fldChar w:fldCharType="separate"/>
      </w:r>
      <w:r w:rsidR="005E6E36" w:rsidRPr="00E76518">
        <w:rPr>
          <w:rFonts w:ascii="Arial" w:hAnsi="Arial" w:cs="Arial"/>
          <w:noProof/>
          <w:lang w:val="en-US"/>
        </w:rPr>
        <w:t xml:space="preserve">Arthur Young, </w:t>
      </w:r>
      <w:r w:rsidR="005E6E36" w:rsidRPr="00E76518">
        <w:rPr>
          <w:rFonts w:ascii="Arial" w:hAnsi="Arial" w:cs="Arial"/>
          <w:i/>
          <w:noProof/>
          <w:lang w:val="en-US"/>
        </w:rPr>
        <w:t>General View of the Agriculture of the County of Suffolk : A Reprint of the 1813 Work Drawn up for the Consideration of the Board of Agriculture and Internal Improvement.</w:t>
      </w:r>
      <w:r w:rsidR="005E6E36" w:rsidRPr="00E76518">
        <w:rPr>
          <w:rFonts w:ascii="Arial" w:hAnsi="Arial" w:cs="Arial"/>
          <w:noProof/>
          <w:lang w:val="en-US"/>
        </w:rPr>
        <w:t xml:space="preserve">,  (Newton Abbot: David and Charles, 1969); William &amp; Hugh Raynbird, </w:t>
      </w:r>
      <w:r w:rsidR="005E6E36" w:rsidRPr="00E76518">
        <w:rPr>
          <w:rFonts w:ascii="Arial" w:hAnsi="Arial" w:cs="Arial"/>
          <w:i/>
          <w:noProof/>
          <w:lang w:val="en-US"/>
        </w:rPr>
        <w:t>On the Agriculture of Suffolk ... Including the Report to Which the Prize Was Awarded by the Royal Agricultural Society of England. London: Longman</w:t>
      </w:r>
      <w:r w:rsidR="005E6E36" w:rsidRPr="00E76518">
        <w:rPr>
          <w:rFonts w:ascii="Arial" w:hAnsi="Arial" w:cs="Arial"/>
          <w:noProof/>
          <w:lang w:val="en-US"/>
        </w:rPr>
        <w:t>,  (London: Longman, 1849).</w:t>
      </w:r>
      <w:r w:rsidR="003061B0" w:rsidRPr="00E76518">
        <w:rPr>
          <w:rFonts w:ascii="Arial" w:hAnsi="Arial" w:cs="Arial"/>
          <w:lang w:val="en-US"/>
        </w:rPr>
        <w:fldChar w:fldCharType="end"/>
      </w:r>
    </w:p>
  </w:footnote>
  <w:footnote w:id="5">
    <w:p w14:paraId="140B2C9D" w14:textId="682F58CC" w:rsidR="00AA0249" w:rsidRPr="00E76518" w:rsidRDefault="00AA0249">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008776F0" w:rsidRPr="00E76518">
        <w:rPr>
          <w:rFonts w:ascii="Arial" w:hAnsi="Arial" w:cs="Arial"/>
        </w:rPr>
        <w:fldChar w:fldCharType="begin"/>
      </w:r>
      <w:r w:rsidR="006964CA" w:rsidRPr="00E76518">
        <w:rPr>
          <w:rFonts w:ascii="Arial" w:hAnsi="Arial" w:cs="Arial"/>
        </w:rPr>
        <w:instrText xml:space="preserve"> ADDIN EN.CITE &lt;EndNote&gt;&lt;Cite&gt;&lt;Author&gt;Steward&lt;/Author&gt;&lt;Year&gt;1979&lt;/Year&gt;&lt;RecNum&gt;34&lt;/RecNum&gt;&lt;DisplayText&gt;Steward,A Suffolk Bibliography&lt;/DisplayText&gt;&lt;record&gt;&lt;rec-number&gt;34&lt;/rec-number&gt;&lt;foreign-keys&gt;&lt;key app="EN" db-id="2px20pt5e0ea5herw28pea9h555razzfdvpa" timestamp="1674120659" guid="6c854a67-9f5f-4dd5-a556-d898f5c6d34c"&gt;34&lt;/key&gt;&lt;/foreign-keys&gt;&lt;ref-type name="Book"&gt;6&lt;/ref-type&gt;&lt;contributors&gt;&lt;authors&gt;&lt;author&gt;A.V. Steward&lt;/author&gt;&lt;/authors&gt;&lt;/contributors&gt;&lt;titles&gt;&lt;title&gt;A Suffolk Bibliography&lt;/title&gt;&lt;secondary-title&gt;Suffolk Records Society&lt;/secondary-title&gt;&lt;/titles&gt;&lt;volume&gt;xx&lt;/volume&gt;&lt;dates&gt;&lt;year&gt;1979&lt;/year&gt;&lt;/dates&gt;&lt;pub-location&gt;Ipswich&lt;/pub-location&gt;&lt;publisher&gt;Boydell for Suffolk Records Society&lt;/publisher&gt;&lt;urls&gt;&lt;/urls&gt;&lt;/record&gt;&lt;/Cite&gt;&lt;/EndNote&gt;</w:instrText>
      </w:r>
      <w:r w:rsidR="008776F0" w:rsidRPr="00E76518">
        <w:rPr>
          <w:rFonts w:ascii="Arial" w:hAnsi="Arial" w:cs="Arial"/>
        </w:rPr>
        <w:fldChar w:fldCharType="separate"/>
      </w:r>
      <w:r w:rsidR="006964CA" w:rsidRPr="00E76518">
        <w:rPr>
          <w:rFonts w:ascii="Arial" w:hAnsi="Arial" w:cs="Arial"/>
          <w:noProof/>
        </w:rPr>
        <w:t>Steward,A Suffolk Bibliography</w:t>
      </w:r>
      <w:r w:rsidR="008776F0" w:rsidRPr="00E76518">
        <w:rPr>
          <w:rFonts w:ascii="Arial" w:hAnsi="Arial" w:cs="Arial"/>
        </w:rPr>
        <w:fldChar w:fldCharType="end"/>
      </w:r>
      <w:r w:rsidR="00BE7B41" w:rsidRPr="00E76518">
        <w:rPr>
          <w:rFonts w:ascii="Arial" w:hAnsi="Arial" w:cs="Arial"/>
        </w:rPr>
        <w:t>. SRO/I/942.64.</w:t>
      </w:r>
    </w:p>
  </w:footnote>
  <w:footnote w:id="6">
    <w:p w14:paraId="3C33BDED" w14:textId="144ECB96" w:rsidR="00852C43" w:rsidRPr="00E76518" w:rsidRDefault="00852C43">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009B6478" w:rsidRPr="00E76518">
        <w:rPr>
          <w:rFonts w:ascii="Arial" w:hAnsi="Arial" w:cs="Arial"/>
        </w:rPr>
        <w:fldChar w:fldCharType="begin"/>
      </w:r>
      <w:r w:rsidR="00B772E0" w:rsidRPr="00E76518">
        <w:rPr>
          <w:rFonts w:ascii="Arial" w:hAnsi="Arial" w:cs="Arial"/>
        </w:rPr>
        <w:instrText xml:space="preserve"> ADDIN EN.CITE &lt;EndNote&gt;&lt;Cite&gt;&lt;Author&gt;Raymond&lt;/Author&gt;&lt;RecNum&gt;615&lt;/RecNum&gt;&lt;DisplayText&gt;Stuart Raymond, &lt;style face="italic"&gt;Suffolk a Genealogical Bibliography&lt;/style&gt;.&lt;/DisplayText&gt;&lt;record&gt;&lt;rec-number&gt;615&lt;/rec-number&gt;&lt;foreign-keys&gt;&lt;key app="EN" db-id="2px20pt5e0ea5herw28pea9h555razzfdvpa" timestamp="1698069445" guid="7fdbb4a9-6119-49fa-b47d-745b8939e3af"&gt;615&lt;/key&gt;&lt;/foreign-keys&gt;&lt;ref-type name="Book"&gt;6&lt;/ref-type&gt;&lt;contributors&gt;&lt;authors&gt;&lt;author&gt;Stuart Raymond&lt;/author&gt;&lt;/authors&gt;&lt;/contributors&gt;&lt;titles&gt;&lt;title&gt;Suffolk A Genealogical Bibliography&lt;/title&gt;&lt;/titles&gt;&lt;dates&gt;&lt;/dates&gt;&lt;urls&gt;&lt;/urls&gt;&lt;/record&gt;&lt;/Cite&gt;&lt;/EndNote&gt;</w:instrText>
      </w:r>
      <w:r w:rsidR="009B6478" w:rsidRPr="00E76518">
        <w:rPr>
          <w:rFonts w:ascii="Arial" w:hAnsi="Arial" w:cs="Arial"/>
        </w:rPr>
        <w:fldChar w:fldCharType="separate"/>
      </w:r>
      <w:r w:rsidR="009B6478" w:rsidRPr="00E76518">
        <w:rPr>
          <w:rFonts w:ascii="Arial" w:hAnsi="Arial" w:cs="Arial"/>
          <w:noProof/>
        </w:rPr>
        <w:t xml:space="preserve">Stuart Raymond, </w:t>
      </w:r>
      <w:r w:rsidR="009B6478" w:rsidRPr="00E76518">
        <w:rPr>
          <w:rFonts w:ascii="Arial" w:hAnsi="Arial" w:cs="Arial"/>
          <w:i/>
          <w:noProof/>
        </w:rPr>
        <w:t>Suffolk a Genealogical Bibliography</w:t>
      </w:r>
      <w:r w:rsidR="009B6478" w:rsidRPr="00E76518">
        <w:rPr>
          <w:rFonts w:ascii="Arial" w:hAnsi="Arial" w:cs="Arial"/>
          <w:noProof/>
        </w:rPr>
        <w:t>.</w:t>
      </w:r>
      <w:r w:rsidR="009B6478" w:rsidRPr="00E76518">
        <w:rPr>
          <w:rFonts w:ascii="Arial" w:hAnsi="Arial" w:cs="Arial"/>
        </w:rPr>
        <w:fldChar w:fldCharType="end"/>
      </w:r>
    </w:p>
  </w:footnote>
  <w:footnote w:id="7">
    <w:p w14:paraId="75744294" w14:textId="19F4D0BB" w:rsidR="008C4B37" w:rsidRPr="00E76518" w:rsidRDefault="008C4B37" w:rsidP="008C4B37">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Pr="00E76518">
        <w:rPr>
          <w:rFonts w:ascii="Arial" w:hAnsi="Arial" w:cs="Arial"/>
        </w:rPr>
        <w:fldChar w:fldCharType="begin"/>
      </w:r>
      <w:r w:rsidRPr="00E76518">
        <w:rPr>
          <w:rFonts w:ascii="Arial" w:hAnsi="Arial" w:cs="Arial"/>
        </w:rPr>
        <w:instrText xml:space="preserve"> ADDIN EN.CITE &lt;EndNote&gt;&lt;Cite&gt;&lt;Author&gt;David Dymond&lt;/Author&gt;&lt;Year&gt;1999&lt;/Year&gt;&lt;RecNum&gt;553&lt;/RecNum&gt;&lt;DisplayText&gt;David Dymond,An Historical Atlas of Suffolk&lt;/DisplayText&gt;&lt;record&gt;&lt;rec-number&gt;553&lt;/rec-number&gt;&lt;foreign-keys&gt;&lt;key app="EN" db-id="2px20pt5e0ea5herw28pea9h555razzfdvpa" timestamp="1687992202" guid="fbf42890-c10c-4655-93a6-128d1389fc99"&gt;553&lt;/key&gt;&lt;/foreign-keys&gt;&lt;ref-type name="Book"&gt;6&lt;/ref-type&gt;&lt;contributors&gt;&lt;authors&gt;&lt;author&gt;David Dymond, Edward Martin&lt;/author&gt;&lt;/authors&gt;&lt;/contributors&gt;&lt;titles&gt;&lt;title&gt;An Historical Atlas of Suffolk&lt;/title&gt;&lt;/titles&gt;&lt;dates&gt;&lt;year&gt;1999&lt;/year&gt;&lt;/dates&gt;&lt;pub-location&gt;Ipswich&lt;/pub-location&gt;&lt;publisher&gt;Suffolk County Council&lt;/publisher&gt;&lt;urls&gt;&lt;/urls&gt;&lt;/record&gt;&lt;/Cite&gt;&lt;/EndNote&gt;</w:instrText>
      </w:r>
      <w:r w:rsidRPr="00E76518">
        <w:rPr>
          <w:rFonts w:ascii="Arial" w:hAnsi="Arial" w:cs="Arial"/>
        </w:rPr>
        <w:fldChar w:fldCharType="separate"/>
      </w:r>
      <w:r w:rsidRPr="00E76518">
        <w:rPr>
          <w:rFonts w:ascii="Arial" w:hAnsi="Arial" w:cs="Arial"/>
          <w:noProof/>
        </w:rPr>
        <w:t>David Dymond,An Historical Atlas of Suffolk</w:t>
      </w:r>
      <w:r w:rsidRPr="00E76518">
        <w:rPr>
          <w:rFonts w:ascii="Arial" w:hAnsi="Arial" w:cs="Arial"/>
        </w:rPr>
        <w:fldChar w:fldCharType="end"/>
      </w:r>
      <w:r w:rsidR="00821BF1" w:rsidRPr="00E76518">
        <w:rPr>
          <w:rFonts w:ascii="Arial" w:hAnsi="Arial" w:cs="Arial"/>
        </w:rPr>
        <w:t xml:space="preserve">. </w:t>
      </w:r>
      <w:r w:rsidR="00821BF1" w:rsidRPr="00E76518">
        <w:rPr>
          <w:rFonts w:ascii="Arial" w:hAnsi="Arial" w:cs="Arial"/>
          <w:i/>
          <w:iCs/>
        </w:rPr>
        <w:t>SRO/I/914.915</w:t>
      </w:r>
    </w:p>
  </w:footnote>
  <w:footnote w:id="8">
    <w:p w14:paraId="49DE86C0" w14:textId="25AF10EA" w:rsidR="00D80CAE" w:rsidRPr="00E76518" w:rsidRDefault="00D80CAE">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007850AC" w:rsidRPr="00E76518">
        <w:rPr>
          <w:rFonts w:ascii="Arial" w:hAnsi="Arial" w:cs="Arial"/>
        </w:rPr>
        <w:fldChar w:fldCharType="begin"/>
      </w:r>
      <w:r w:rsidR="007850AC" w:rsidRPr="00E76518">
        <w:rPr>
          <w:rFonts w:ascii="Arial" w:hAnsi="Arial" w:cs="Arial"/>
        </w:rPr>
        <w:instrText xml:space="preserve"> ADDIN EN.CITE &lt;EndNote&gt;&lt;Cite&gt;&lt;Author&gt;Elizabeth Darroch&lt;/Author&gt;&lt;Year&gt;1975&lt;/Year&gt;&lt;RecNum&gt;272&lt;/RecNum&gt;&lt;DisplayText&gt;Barry Taylor Elizabeth Darroch,&lt;style face="italic"&gt; A Bibliography of Norfolk History&lt;/style&gt;,  (Norwich: UEA, 1975).&lt;/DisplayText&gt;&lt;record&gt;&lt;rec-number&gt;272&lt;/rec-number&gt;&lt;foreign-keys&gt;&lt;key app="EN" db-id="2px20pt5e0ea5herw28pea9h555razzfdvpa" timestamp="1674120662" guid="fe620733-8556-4c95-bcd9-f34918a06251"&gt;272&lt;/key&gt;&lt;/foreign-keys&gt;&lt;ref-type name="Book"&gt;6&lt;/ref-type&gt;&lt;contributors&gt;&lt;authors&gt;&lt;author&gt;Elizabeth Darroch, Barry Taylor&lt;/author&gt;&lt;/authors&gt;&lt;/contributors&gt;&lt;titles&gt;&lt;title&gt; A Bibliography of Norfolk History&lt;/title&gt;&lt;/titles&gt;&lt;dates&gt;&lt;year&gt;1975&lt;/year&gt;&lt;/dates&gt;&lt;pub-location&gt;Norwich&lt;/pub-location&gt;&lt;publisher&gt;UEA&lt;/publisher&gt;&lt;urls&gt;&lt;/urls&gt;&lt;/record&gt;&lt;/Cite&gt;&lt;/EndNote&gt;</w:instrText>
      </w:r>
      <w:r w:rsidR="007850AC" w:rsidRPr="00E76518">
        <w:rPr>
          <w:rFonts w:ascii="Arial" w:hAnsi="Arial" w:cs="Arial"/>
        </w:rPr>
        <w:fldChar w:fldCharType="separate"/>
      </w:r>
      <w:r w:rsidR="007850AC" w:rsidRPr="00E76518">
        <w:rPr>
          <w:rFonts w:ascii="Arial" w:hAnsi="Arial" w:cs="Arial"/>
          <w:noProof/>
        </w:rPr>
        <w:t>Barry Taylor Elizabeth Darroch,</w:t>
      </w:r>
      <w:r w:rsidR="007850AC" w:rsidRPr="00E76518">
        <w:rPr>
          <w:rFonts w:ascii="Arial" w:hAnsi="Arial" w:cs="Arial"/>
          <w:i/>
          <w:noProof/>
        </w:rPr>
        <w:t xml:space="preserve"> A Bibliography of Norfolk History</w:t>
      </w:r>
      <w:r w:rsidR="007850AC" w:rsidRPr="00E76518">
        <w:rPr>
          <w:rFonts w:ascii="Arial" w:hAnsi="Arial" w:cs="Arial"/>
          <w:noProof/>
        </w:rPr>
        <w:t>,  (Norwich: UEA, 1975).</w:t>
      </w:r>
      <w:r w:rsidR="007850AC" w:rsidRPr="00E76518">
        <w:rPr>
          <w:rFonts w:ascii="Arial" w:hAnsi="Arial" w:cs="Arial"/>
        </w:rPr>
        <w:fldChar w:fldCharType="end"/>
      </w:r>
    </w:p>
  </w:footnote>
  <w:footnote w:id="9">
    <w:p w14:paraId="6B5870FA" w14:textId="77777777" w:rsidR="008C4B37" w:rsidRPr="00E76518" w:rsidRDefault="008C4B37" w:rsidP="008C4B37">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Pr="00E76518">
        <w:rPr>
          <w:rFonts w:ascii="Arial" w:hAnsi="Arial" w:cs="Arial"/>
        </w:rPr>
        <w:fldChar w:fldCharType="begin"/>
      </w:r>
      <w:r w:rsidRPr="00E76518">
        <w:rPr>
          <w:rFonts w:ascii="Arial" w:hAnsi="Arial" w:cs="Arial"/>
        </w:rPr>
        <w:instrText xml:space="preserve"> ADDIN EN.CITE &lt;EndNote&gt;&lt;Cite&gt;&lt;Author&gt;Peter Wade-Martins&lt;/Author&gt;&lt;Year&gt;1994&lt;/Year&gt;&lt;RecNum&gt;65&lt;/RecNum&gt;&lt;DisplayText&gt;Jane Everett Peter Wade-Martins, Phillip Judge, &lt;style face="italic"&gt;An Historical Atlas of Norfolk.&lt;/style&gt;,  (Norwich: Norfolk Museums Service, 1994).&lt;/DisplayText&gt;&lt;record&gt;&lt;rec-number&gt;65&lt;/rec-number&gt;&lt;foreign-keys&gt;&lt;key app="EN" db-id="2px20pt5e0ea5herw28pea9h555razzfdvpa" timestamp="1674120660" guid="fc7be027-2d61-461e-b6a4-7bcbbcb13b64"&gt;65&lt;/key&gt;&lt;/foreign-keys&gt;&lt;ref-type name="Book"&gt;6&lt;/ref-type&gt;&lt;contributors&gt;&lt;authors&gt;&lt;author&gt;Peter Wade-Martins, Jane Everett, Phillip Judge&lt;/author&gt;&lt;/authors&gt;&lt;/contributors&gt;&lt;titles&gt;&lt;title&gt;An Historical Atlas of Norfolk.&lt;/title&gt;&lt;/titles&gt;&lt;dates&gt;&lt;year&gt;1994&lt;/year&gt;&lt;/dates&gt;&lt;pub-location&gt;Norwich&lt;/pub-location&gt;&lt;publisher&gt;Norfolk Museums Service&lt;/publisher&gt;&lt;urls&gt;&lt;/urls&gt;&lt;/record&gt;&lt;/Cite&gt;&lt;/EndNote&gt;</w:instrText>
      </w:r>
      <w:r w:rsidRPr="00E76518">
        <w:rPr>
          <w:rFonts w:ascii="Arial" w:hAnsi="Arial" w:cs="Arial"/>
        </w:rPr>
        <w:fldChar w:fldCharType="separate"/>
      </w:r>
      <w:r w:rsidRPr="00E76518">
        <w:rPr>
          <w:rFonts w:ascii="Arial" w:hAnsi="Arial" w:cs="Arial"/>
          <w:noProof/>
        </w:rPr>
        <w:t xml:space="preserve">Jane Everett Peter Wade-Martins, Phillip Judge, </w:t>
      </w:r>
      <w:r w:rsidRPr="00E76518">
        <w:rPr>
          <w:rFonts w:ascii="Arial" w:hAnsi="Arial" w:cs="Arial"/>
          <w:i/>
          <w:noProof/>
        </w:rPr>
        <w:t>An Historical Atlas of Norfolk.</w:t>
      </w:r>
      <w:r w:rsidRPr="00E76518">
        <w:rPr>
          <w:rFonts w:ascii="Arial" w:hAnsi="Arial" w:cs="Arial"/>
          <w:noProof/>
        </w:rPr>
        <w:t>,  (Norwich: Norfolk Museums Service, 1994).</w:t>
      </w:r>
      <w:r w:rsidRPr="00E76518">
        <w:rPr>
          <w:rFonts w:ascii="Arial" w:hAnsi="Arial" w:cs="Arial"/>
        </w:rPr>
        <w:fldChar w:fldCharType="end"/>
      </w:r>
    </w:p>
  </w:footnote>
  <w:footnote w:id="10">
    <w:p w14:paraId="2E98A0B2" w14:textId="4F31CA19" w:rsidR="007A5F37" w:rsidRPr="00E76518" w:rsidRDefault="007A5F37">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00724D76" w:rsidRPr="00E76518">
        <w:rPr>
          <w:rFonts w:ascii="Arial" w:hAnsi="Arial" w:cs="Arial"/>
        </w:rPr>
        <w:fldChar w:fldCharType="begin"/>
      </w:r>
      <w:r w:rsidR="00724D76" w:rsidRPr="00E76518">
        <w:rPr>
          <w:rFonts w:ascii="Arial" w:hAnsi="Arial" w:cs="Arial"/>
        </w:rPr>
        <w:instrText xml:space="preserve"> ADDIN EN.CITE &lt;EndNote&gt;&lt;Cite&gt;&lt;Author&gt;Salisbury&lt;/Author&gt;&lt;Year&gt;1987&lt;/Year&gt;&lt;RecNum&gt;613&lt;/RecNum&gt;&lt;DisplayText&gt;Frank Salisbury, &lt;style face="italic"&gt;Bibliography, Supplement, to the Victoria History of the County of Essex.&lt;/style&gt;,  (Oxford: Oxford University Press, 1987).&lt;/DisplayText&gt;&lt;record&gt;&lt;rec-number&gt;613&lt;/rec-number&gt;&lt;foreign-keys&gt;&lt;key app="EN" db-id="2px20pt5e0ea5herw28pea9h555razzfdvpa" timestamp="1698060243" guid="2ada76ef-15f1-435c-9129-861176338912"&gt;613&lt;/key&gt;&lt;/foreign-keys&gt;&lt;ref-type name="Book"&gt;6&lt;/ref-type&gt;&lt;contributors&gt;&lt;authors&gt;&lt;author&gt;Frank Salisbury&lt;/author&gt;&lt;/authors&gt;&lt;secondary-authors&gt;&lt;author&gt;Institute of Historical Research London&lt;/author&gt;&lt;/secondary-authors&gt;&lt;/contributors&gt;&lt;titles&gt;&lt;title&gt;Bibliography, Supplement, to the Victoria History of the County of Essex.&lt;/title&gt;&lt;/titles&gt;&lt;dates&gt;&lt;year&gt;1987&lt;/year&gt;&lt;/dates&gt;&lt;pub-location&gt;Oxford&lt;/pub-location&gt;&lt;publisher&gt;Oxford University Press&lt;/publisher&gt;&lt;urls&gt;&lt;/urls&gt;&lt;/record&gt;&lt;/Cite&gt;&lt;/EndNote&gt;</w:instrText>
      </w:r>
      <w:r w:rsidR="00724D76" w:rsidRPr="00E76518">
        <w:rPr>
          <w:rFonts w:ascii="Arial" w:hAnsi="Arial" w:cs="Arial"/>
        </w:rPr>
        <w:fldChar w:fldCharType="separate"/>
      </w:r>
      <w:r w:rsidR="00724D76" w:rsidRPr="00E76518">
        <w:rPr>
          <w:rFonts w:ascii="Arial" w:hAnsi="Arial" w:cs="Arial"/>
          <w:noProof/>
        </w:rPr>
        <w:t xml:space="preserve">Frank Salisbury, </w:t>
      </w:r>
      <w:r w:rsidR="00724D76" w:rsidRPr="00E76518">
        <w:rPr>
          <w:rFonts w:ascii="Arial" w:hAnsi="Arial" w:cs="Arial"/>
          <w:i/>
          <w:noProof/>
        </w:rPr>
        <w:t>Bibliography, Supplement, to the Victoria History of the County of Essex.</w:t>
      </w:r>
      <w:r w:rsidR="00724D76" w:rsidRPr="00E76518">
        <w:rPr>
          <w:rFonts w:ascii="Arial" w:hAnsi="Arial" w:cs="Arial"/>
          <w:noProof/>
        </w:rPr>
        <w:t>,  (Oxford: Oxford University Press, 1987).</w:t>
      </w:r>
      <w:r w:rsidR="00724D76" w:rsidRPr="00E76518">
        <w:rPr>
          <w:rFonts w:ascii="Arial" w:hAnsi="Arial" w:cs="Arial"/>
        </w:rPr>
        <w:fldChar w:fldCharType="end"/>
      </w:r>
    </w:p>
  </w:footnote>
  <w:footnote w:id="11">
    <w:p w14:paraId="3F363F53" w14:textId="182F002F" w:rsidR="00EA002B" w:rsidRPr="00E76518" w:rsidRDefault="00EA002B" w:rsidP="00EA002B">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Pr="00E76518">
        <w:rPr>
          <w:rFonts w:ascii="Arial" w:hAnsi="Arial" w:cs="Arial"/>
        </w:rPr>
        <w:fldChar w:fldCharType="begin"/>
      </w:r>
      <w:r w:rsidR="00724D76" w:rsidRPr="00E76518">
        <w:rPr>
          <w:rFonts w:ascii="Arial" w:hAnsi="Arial" w:cs="Arial"/>
        </w:rPr>
        <w:instrText xml:space="preserve"> ADDIN EN.CITE &lt;EndNote&gt;&lt;Cite&gt;&lt;Author&gt;Oosthuizen&lt;/Author&gt;&lt;Year&gt;2000&lt;/Year&gt;&lt;RecNum&gt;612&lt;/RecNum&gt;&lt;DisplayText&gt;Tony Kirby and Susan Oosthuizen,&lt;style face="italic"&gt; An Historical Atlas of Cambridgeshire and Huntingdonshire&lt;/style&gt;,  (Cambridge: Anglia Polytechnic University, 2000).&lt;/DisplayText&gt;&lt;record&gt;&lt;rec-number&gt;612&lt;/rec-number&gt;&lt;foreign-keys&gt;&lt;key app="EN" db-id="2px20pt5e0ea5herw28pea9h555razzfdvpa" timestamp="1698059572" guid="27b80bb3-c69e-4dcb-8850-87dc0240f0ee"&gt;612&lt;/key&gt;&lt;/foreign-keys&gt;&lt;ref-type name="Book"&gt;6&lt;/ref-type&gt;&lt;contributors&gt;&lt;authors&gt;&lt;author&gt;Tony Kirby and Susan Oosthuizen&lt;/author&gt;&lt;/authors&gt;&lt;/contributors&gt;&lt;titles&gt;&lt;title&gt; An Historical Atlas of Cambridgeshire and Huntingdonshire&lt;/title&gt;&lt;/titles&gt;&lt;dates&gt;&lt;year&gt;2000&lt;/year&gt;&lt;/dates&gt;&lt;pub-location&gt;Cambridge&lt;/pub-location&gt;&lt;publisher&gt;Anglia Polytechnic University&lt;/publisher&gt;&lt;urls&gt;&lt;/urls&gt;&lt;/record&gt;&lt;/Cite&gt;&lt;/EndNote&gt;</w:instrText>
      </w:r>
      <w:r w:rsidRPr="00E76518">
        <w:rPr>
          <w:rFonts w:ascii="Arial" w:hAnsi="Arial" w:cs="Arial"/>
        </w:rPr>
        <w:fldChar w:fldCharType="separate"/>
      </w:r>
      <w:r w:rsidRPr="00E76518">
        <w:rPr>
          <w:rFonts w:ascii="Arial" w:hAnsi="Arial" w:cs="Arial"/>
          <w:noProof/>
        </w:rPr>
        <w:t>Tony Kirby and Susan Oosthuizen,</w:t>
      </w:r>
      <w:r w:rsidRPr="00E76518">
        <w:rPr>
          <w:rFonts w:ascii="Arial" w:hAnsi="Arial" w:cs="Arial"/>
          <w:i/>
          <w:noProof/>
        </w:rPr>
        <w:t xml:space="preserve"> An Historical Atlas of Cambridgeshire and Huntingdonshire</w:t>
      </w:r>
      <w:r w:rsidRPr="00E76518">
        <w:rPr>
          <w:rFonts w:ascii="Arial" w:hAnsi="Arial" w:cs="Arial"/>
          <w:noProof/>
        </w:rPr>
        <w:t>,  (Cambridge: Anglia Polytechnic University, 2000).</w:t>
      </w:r>
      <w:r w:rsidRPr="00E76518">
        <w:rPr>
          <w:rFonts w:ascii="Arial" w:hAnsi="Arial" w:cs="Arial"/>
        </w:rPr>
        <w:fldChar w:fldCharType="end"/>
      </w:r>
    </w:p>
  </w:footnote>
  <w:footnote w:id="12">
    <w:p w14:paraId="2BF4F191" w14:textId="77777777" w:rsidR="00BC0034" w:rsidRPr="00E76518" w:rsidRDefault="00BC0034" w:rsidP="00BC0034">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Pr="00E76518">
        <w:rPr>
          <w:rFonts w:ascii="Arial" w:hAnsi="Arial" w:cs="Arial"/>
        </w:rPr>
        <w:fldChar w:fldCharType="begin">
          <w:fldData xml:space="preserve">PEVuZE5vdGU+PENpdGU+PEF1dGhvcj5GdXNzZWxsPC9BdXRob3I+PFllYXI+MTk4MzwvWWVhcj48
UmVjTnVtPjE3MTwvUmVjTnVtPjxEaXNwbGF5VGV4dD5HLkUuIEZ1c3NlbGwsIDxzdHlsZSBmYWNl
PSJpdGFsaWMiPlRoZSBPbGQgRW5nbGlzaCBGYXJtaW5nIEJvb2tzLiBWMyAxNzkzLTE4Mzk8L3N0
eWxlPiwgIChMb25kb246IFBpbmRhciwgMTk4Myk7IEcuIEUuIEZ1c3NlbGwsIDxzdHlsZSBmYWNl
PSJpdGFsaWMiPlRoZSBPbGQgRW5nbGlzaCBGYXJtaW5nIEJvb2tzLiBWNCAxODQwLTE4NjA8L3N0
eWxlPiwgIChMb25kb246IFBpbmRhLCAxOTg0KTsgRy5FLiBGdXNzZWxsLCA8c3R5bGUgZmFjZT0i
aXRhbGljIj5UaGUgT2xkIEVuZ2xpc2ggRmFybWluZyBCb29rcy4gVjUgMTg2MS0xOTAwPC9zdHls
ZT4sICAoTG9uZG9uOiBQaW5kYXIsIDE5OTEpLjwvRGlzcGxheVRleHQ+PHJlY29yZD48cmVjLW51
bWJlcj4xNzE8L3JlYy1udW1iZXI+PGZvcmVpZ24ta2V5cz48a2V5IGFwcD0iRU4iIGRiLWlkPSIy
cHgyMHB0NWUwZWE1aGVydzI4cGVhOWg1NTVyYXp6ZmR2cGEiIHRpbWVzdGFtcD0iMTY3NDEyMDY2
MSIgZ3VpZD0iYWViZjRkMTUtNWRiMS00M2IxLWFlOWQtOWRjOWZjNjVlYmJiIj4xNzE8L2tleT48
L2ZvcmVpZ24ta2V5cz48cmVmLXR5cGUgbmFtZT0iQm9vayI+NjwvcmVmLXR5cGU+PGNvbnRyaWJ1
dG9ycz48YXV0aG9ycz48YXV0aG9yPkZ1c3NlbGwsIEcuRS48L2F1dGhvcj48L2F1dGhvcnM+PC9j
b250cmlidXRvcnM+PHRpdGxlcz48dGl0bGU+VGhlIE9sZCBFbmdsaXNoIEZhcm1pbmcgQm9va3Mu
IHYzIDE3OTMtMTgzOTwvdGl0bGU+PC90aXRsZXM+PGRhdGVzPjx5ZWFyPjE5ODM8L3llYXI+PC9k
YXRlcz48cHViLWxvY2F0aW9uPkxvbmRvbjwvcHViLWxvY2F0aW9uPjxwdWJsaXNoZXI+UGluZGFy
PC9wdWJsaXNoZXI+PHVybHM+PC91cmxzPjwvcmVjb3JkPjwvQ2l0ZT48Q2l0ZT48QXV0aG9yPkZ1
c3NlbGw8L0F1dGhvcj48WWVhcj4xOTg0PC9ZZWFyPjxSZWNOdW0+MjA2PC9SZWNOdW0+PHJlY29y
ZD48cmVjLW51bWJlcj4yMDY8L3JlYy1udW1iZXI+PGZvcmVpZ24ta2V5cz48a2V5IGFwcD0iRU4i
IGRiLWlkPSIycHgyMHB0NWUwZWE1aGVydzI4cGVhOWg1NTVyYXp6ZmR2cGEiIHRpbWVzdGFtcD0i
MTY3NDEyMDY2MSIgZ3VpZD0iYzE2MjFmMDctMjI1Ny00ZDdiLWI0NDItZDNhMjFjMGJhOWIwIj4y
MDY8L2tleT48L2ZvcmVpZ24ta2V5cz48cmVmLXR5cGUgbmFtZT0iQm9vayI+NjwvcmVmLXR5cGU+
PGNvbnRyaWJ1dG9ycz48YXV0aG9ycz48YXV0aG9yPkZ1c3NlbGwsIEcuIEUuPC9hdXRob3I+PC9h
dXRob3JzPjwvY29udHJpYnV0b3JzPjx0aXRsZXM+PHRpdGxlPlRoZSBPbGQgRW5nbGlzaCBGYXJt
aW5nIEJvb2tzLiB2NCAxODQwLTE4NjA8L3RpdGxlPjwvdGl0bGVzPjxkYXRlcz48eWVhcj4xOTg0
PC95ZWFyPjwvZGF0ZXM+PHB1Yi1sb2NhdGlvbj5Mb25kb248L3B1Yi1sb2NhdGlvbj48cHVibGlz
aGVyPlBpbmRhPC9wdWJsaXNoZXI+PHVybHM+PC91cmxzPjwvcmVjb3JkPjwvQ2l0ZT48Q2l0ZT48
QXV0aG9yPkZ1c3NlbGw8L0F1dGhvcj48WWVhcj4xOTkxPC9ZZWFyPjxSZWNOdW0+MTcyPC9SZWNO
dW0+PHJlY29yZD48cmVjLW51bWJlcj4xNzI8L3JlYy1udW1iZXI+PGZvcmVpZ24ta2V5cz48a2V5
IGFwcD0iRU4iIGRiLWlkPSIycHgyMHB0NWUwZWE1aGVydzI4cGVhOWg1NTVyYXp6ZmR2cGEiIHRp
bWVzdGFtcD0iMTY3NDEyMDY2MSIgZ3VpZD0iZGYxMzBmYTgtYTBlNi00MGZlLTkzNmUtYmE3YTEy
MTM1NTE1Ij4xNzI8L2tleT48L2ZvcmVpZ24ta2V5cz48cmVmLXR5cGUgbmFtZT0iQm9vayI+Njwv
cmVmLXR5cGU+PGNvbnRyaWJ1dG9ycz48YXV0aG9ycz48YXV0aG9yPkZ1c3NlbGwsIEcuRS48L2F1
dGhvcj48L2F1dGhvcnM+PC9jb250cmlidXRvcnM+PHRpdGxlcz48dGl0bGU+VGhlIE9sZCBFbmds
aXNoIEZhcm1pbmcgQm9va3MuIHY1IDE4NjEtMTkwMDwvdGl0bGU+PC90aXRsZXM+PGRhdGVzPjx5
ZWFyPjE5OTE8L3llYXI+PC9kYXRlcz48cHViLWxvY2F0aW9uPkxvbmRvbjwvcHViLWxvY2F0aW9u
PjxwdWJsaXNoZXI+UGluZGFyPC9wdWJsaXNoZXI+PHVybHM+PC91cmxzPjwvcmVjb3JkPjwvQ2l0
ZT48L0VuZE5vdGU+AG==
</w:fldData>
        </w:fldChar>
      </w:r>
      <w:r w:rsidRPr="00E76518">
        <w:rPr>
          <w:rFonts w:ascii="Arial" w:hAnsi="Arial" w:cs="Arial"/>
        </w:rPr>
        <w:instrText xml:space="preserve"> ADDIN EN.CITE </w:instrText>
      </w:r>
      <w:r w:rsidRPr="00E76518">
        <w:rPr>
          <w:rFonts w:ascii="Arial" w:hAnsi="Arial" w:cs="Arial"/>
        </w:rPr>
        <w:fldChar w:fldCharType="begin">
          <w:fldData xml:space="preserve">PEVuZE5vdGU+PENpdGU+PEF1dGhvcj5GdXNzZWxsPC9BdXRob3I+PFllYXI+MTk4MzwvWWVhcj48
UmVjTnVtPjE3MTwvUmVjTnVtPjxEaXNwbGF5VGV4dD5HLkUuIEZ1c3NlbGwsIDxzdHlsZSBmYWNl
PSJpdGFsaWMiPlRoZSBPbGQgRW5nbGlzaCBGYXJtaW5nIEJvb2tzLiBWMyAxNzkzLTE4Mzk8L3N0
eWxlPiwgIChMb25kb246IFBpbmRhciwgMTk4Myk7IEcuIEUuIEZ1c3NlbGwsIDxzdHlsZSBmYWNl
PSJpdGFsaWMiPlRoZSBPbGQgRW5nbGlzaCBGYXJtaW5nIEJvb2tzLiBWNCAxODQwLTE4NjA8L3N0
eWxlPiwgIChMb25kb246IFBpbmRhLCAxOTg0KTsgRy5FLiBGdXNzZWxsLCA8c3R5bGUgZmFjZT0i
aXRhbGljIj5UaGUgT2xkIEVuZ2xpc2ggRmFybWluZyBCb29rcy4gVjUgMTg2MS0xOTAwPC9zdHls
ZT4sICAoTG9uZG9uOiBQaW5kYXIsIDE5OTEpLjwvRGlzcGxheVRleHQ+PHJlY29yZD48cmVjLW51
bWJlcj4xNzE8L3JlYy1udW1iZXI+PGZvcmVpZ24ta2V5cz48a2V5IGFwcD0iRU4iIGRiLWlkPSIy
cHgyMHB0NWUwZWE1aGVydzI4cGVhOWg1NTVyYXp6ZmR2cGEiIHRpbWVzdGFtcD0iMTY3NDEyMDY2
MSIgZ3VpZD0iYWViZjRkMTUtNWRiMS00M2IxLWFlOWQtOWRjOWZjNjVlYmJiIj4xNzE8L2tleT48
L2ZvcmVpZ24ta2V5cz48cmVmLXR5cGUgbmFtZT0iQm9vayI+NjwvcmVmLXR5cGU+PGNvbnRyaWJ1
dG9ycz48YXV0aG9ycz48YXV0aG9yPkZ1c3NlbGwsIEcuRS48L2F1dGhvcj48L2F1dGhvcnM+PC9j
b250cmlidXRvcnM+PHRpdGxlcz48dGl0bGU+VGhlIE9sZCBFbmdsaXNoIEZhcm1pbmcgQm9va3Mu
IHYzIDE3OTMtMTgzOTwvdGl0bGU+PC90aXRsZXM+PGRhdGVzPjx5ZWFyPjE5ODM8L3llYXI+PC9k
YXRlcz48cHViLWxvY2F0aW9uPkxvbmRvbjwvcHViLWxvY2F0aW9uPjxwdWJsaXNoZXI+UGluZGFy
PC9wdWJsaXNoZXI+PHVybHM+PC91cmxzPjwvcmVjb3JkPjwvQ2l0ZT48Q2l0ZT48QXV0aG9yPkZ1
c3NlbGw8L0F1dGhvcj48WWVhcj4xOTg0PC9ZZWFyPjxSZWNOdW0+MjA2PC9SZWNOdW0+PHJlY29y
ZD48cmVjLW51bWJlcj4yMDY8L3JlYy1udW1iZXI+PGZvcmVpZ24ta2V5cz48a2V5IGFwcD0iRU4i
IGRiLWlkPSIycHgyMHB0NWUwZWE1aGVydzI4cGVhOWg1NTVyYXp6ZmR2cGEiIHRpbWVzdGFtcD0i
MTY3NDEyMDY2MSIgZ3VpZD0iYzE2MjFmMDctMjI1Ny00ZDdiLWI0NDItZDNhMjFjMGJhOWIwIj4y
MDY8L2tleT48L2ZvcmVpZ24ta2V5cz48cmVmLXR5cGUgbmFtZT0iQm9vayI+NjwvcmVmLXR5cGU+
PGNvbnRyaWJ1dG9ycz48YXV0aG9ycz48YXV0aG9yPkZ1c3NlbGwsIEcuIEUuPC9hdXRob3I+PC9h
dXRob3JzPjwvY29udHJpYnV0b3JzPjx0aXRsZXM+PHRpdGxlPlRoZSBPbGQgRW5nbGlzaCBGYXJt
aW5nIEJvb2tzLiB2NCAxODQwLTE4NjA8L3RpdGxlPjwvdGl0bGVzPjxkYXRlcz48eWVhcj4xOTg0
PC95ZWFyPjwvZGF0ZXM+PHB1Yi1sb2NhdGlvbj5Mb25kb248L3B1Yi1sb2NhdGlvbj48cHVibGlz
aGVyPlBpbmRhPC9wdWJsaXNoZXI+PHVybHM+PC91cmxzPjwvcmVjb3JkPjwvQ2l0ZT48Q2l0ZT48
QXV0aG9yPkZ1c3NlbGw8L0F1dGhvcj48WWVhcj4xOTkxPC9ZZWFyPjxSZWNOdW0+MTcyPC9SZWNO
dW0+PHJlY29yZD48cmVjLW51bWJlcj4xNzI8L3JlYy1udW1iZXI+PGZvcmVpZ24ta2V5cz48a2V5
IGFwcD0iRU4iIGRiLWlkPSIycHgyMHB0NWUwZWE1aGVydzI4cGVhOWg1NTVyYXp6ZmR2cGEiIHRp
bWVzdGFtcD0iMTY3NDEyMDY2MSIgZ3VpZD0iZGYxMzBmYTgtYTBlNi00MGZlLTkzNmUtYmE3YTEy
MTM1NTE1Ij4xNzI8L2tleT48L2ZvcmVpZ24ta2V5cz48cmVmLXR5cGUgbmFtZT0iQm9vayI+Njwv
cmVmLXR5cGU+PGNvbnRyaWJ1dG9ycz48YXV0aG9ycz48YXV0aG9yPkZ1c3NlbGwsIEcuRS48L2F1
dGhvcj48L2F1dGhvcnM+PC9jb250cmlidXRvcnM+PHRpdGxlcz48dGl0bGU+VGhlIE9sZCBFbmds
aXNoIEZhcm1pbmcgQm9va3MuIHY1IDE4NjEtMTkwMDwvdGl0bGU+PC90aXRsZXM+PGRhdGVzPjx5
ZWFyPjE5OTE8L3llYXI+PC9kYXRlcz48cHViLWxvY2F0aW9uPkxvbmRvbjwvcHViLWxvY2F0aW9u
PjxwdWJsaXNoZXI+UGluZGFyPC9wdWJsaXNoZXI+PHVybHM+PC91cmxzPjwvcmVjb3JkPjwvQ2l0
ZT48L0VuZE5vdGU+AG==
</w:fldData>
        </w:fldChar>
      </w:r>
      <w:r w:rsidRPr="00E76518">
        <w:rPr>
          <w:rFonts w:ascii="Arial" w:hAnsi="Arial" w:cs="Arial"/>
        </w:rPr>
        <w:instrText xml:space="preserve"> ADDIN EN.CITE.DATA </w:instrText>
      </w:r>
      <w:r w:rsidRPr="00E76518">
        <w:rPr>
          <w:rFonts w:ascii="Arial" w:hAnsi="Arial" w:cs="Arial"/>
        </w:rPr>
      </w:r>
      <w:r w:rsidRPr="00E76518">
        <w:rPr>
          <w:rFonts w:ascii="Arial" w:hAnsi="Arial" w:cs="Arial"/>
        </w:rPr>
        <w:fldChar w:fldCharType="end"/>
      </w:r>
      <w:r w:rsidRPr="00E76518">
        <w:rPr>
          <w:rFonts w:ascii="Arial" w:hAnsi="Arial" w:cs="Arial"/>
        </w:rPr>
      </w:r>
      <w:r w:rsidRPr="00E76518">
        <w:rPr>
          <w:rFonts w:ascii="Arial" w:hAnsi="Arial" w:cs="Arial"/>
        </w:rPr>
        <w:fldChar w:fldCharType="separate"/>
      </w:r>
      <w:r w:rsidRPr="00E76518">
        <w:rPr>
          <w:rFonts w:ascii="Arial" w:hAnsi="Arial" w:cs="Arial"/>
          <w:noProof/>
        </w:rPr>
        <w:t xml:space="preserve">G.E. Fussell, </w:t>
      </w:r>
      <w:r w:rsidRPr="00E76518">
        <w:rPr>
          <w:rFonts w:ascii="Arial" w:hAnsi="Arial" w:cs="Arial"/>
          <w:i/>
          <w:noProof/>
        </w:rPr>
        <w:t>The Old English Farming Books. V3 1793-1839</w:t>
      </w:r>
      <w:r w:rsidRPr="00E76518">
        <w:rPr>
          <w:rFonts w:ascii="Arial" w:hAnsi="Arial" w:cs="Arial"/>
          <w:noProof/>
        </w:rPr>
        <w:t xml:space="preserve">,  (London: Pindar, 1983); G. E. Fussell, </w:t>
      </w:r>
      <w:r w:rsidRPr="00E76518">
        <w:rPr>
          <w:rFonts w:ascii="Arial" w:hAnsi="Arial" w:cs="Arial"/>
          <w:i/>
          <w:noProof/>
        </w:rPr>
        <w:t>The Old English Farming Books. V4 1840-1860</w:t>
      </w:r>
      <w:r w:rsidRPr="00E76518">
        <w:rPr>
          <w:rFonts w:ascii="Arial" w:hAnsi="Arial" w:cs="Arial"/>
          <w:noProof/>
        </w:rPr>
        <w:t xml:space="preserve">,  (London: Pinda, 1984); G.E. Fussell, </w:t>
      </w:r>
      <w:r w:rsidRPr="00E76518">
        <w:rPr>
          <w:rFonts w:ascii="Arial" w:hAnsi="Arial" w:cs="Arial"/>
          <w:i/>
          <w:noProof/>
        </w:rPr>
        <w:t>The Old English Farming Books. V5 1861-1900</w:t>
      </w:r>
      <w:r w:rsidRPr="00E76518">
        <w:rPr>
          <w:rFonts w:ascii="Arial" w:hAnsi="Arial" w:cs="Arial"/>
          <w:noProof/>
        </w:rPr>
        <w:t>,  (London: Pindar, 1991).</w:t>
      </w:r>
      <w:r w:rsidRPr="00E76518">
        <w:rPr>
          <w:rFonts w:ascii="Arial" w:hAnsi="Arial" w:cs="Arial"/>
        </w:rPr>
        <w:fldChar w:fldCharType="end"/>
      </w:r>
    </w:p>
  </w:footnote>
  <w:footnote w:id="13">
    <w:p w14:paraId="4A7A09DF" w14:textId="77777777" w:rsidR="00537E14" w:rsidRPr="00E76518" w:rsidRDefault="00537E14" w:rsidP="00537E14">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Pr="00E76518">
        <w:rPr>
          <w:rFonts w:ascii="Arial" w:hAnsi="Arial" w:cs="Arial"/>
        </w:rPr>
        <w:fldChar w:fldCharType="begin"/>
      </w:r>
      <w:r w:rsidRPr="00E76518">
        <w:rPr>
          <w:rFonts w:ascii="Arial" w:hAnsi="Arial" w:cs="Arial"/>
        </w:rPr>
        <w:instrText xml:space="preserve"> ADDIN EN.CITE &lt;EndNote&gt;&lt;Cite&gt;&lt;Author&gt;Copsey&lt;/Author&gt;&lt;Year&gt;2012&lt;/Year&gt;&lt;RecNum&gt;116&lt;/RecNum&gt;&lt;DisplayText&gt;Tony Copsey, &lt;style face="italic"&gt;Suffolk Book Trades in Suffolk to 1900 : A Biographical Dictionary&lt;/style&gt;,  (Ipswich: Claude Cox, 2012); Tony Copsey, &lt;style face="italic"&gt;Suffolk Writers Who Were Born between 1800-1900&lt;/style&gt;,  (Ipswich: Claude Cox, 2012).&lt;/DisplayText&gt;&lt;record&gt;&lt;rec-number&gt;116&lt;/rec-number&gt;&lt;foreign-keys&gt;&lt;key app="EN" db-id="2px20pt5e0ea5herw28pea9h555razzfdvpa" timestamp="1674120660" guid="3eb1238d-b68c-40d1-bcdb-8e77185dcd19"&gt;116&lt;/key&gt;&lt;/foreign-keys&gt;&lt;ref-type name="Book"&gt;6&lt;/ref-type&gt;&lt;contributors&gt;&lt;authors&gt;&lt;author&gt;Tony Copsey&lt;/author&gt;&lt;/authors&gt;&lt;/contributors&gt;&lt;titles&gt;&lt;title&gt;Suffolk Book Trades in Suffolk to 1900 : A Biographical Dictionary&lt;/title&gt;&lt;/titles&gt;&lt;dates&gt;&lt;year&gt;2012&lt;/year&gt;&lt;/dates&gt;&lt;pub-location&gt;Ipswich&lt;/pub-location&gt;&lt;publisher&gt;Claude Cox&lt;/publisher&gt;&lt;urls&gt;&lt;/urls&gt;&lt;/record&gt;&lt;/Cite&gt;&lt;Cite&gt;&lt;Author&gt;Copsey&lt;/Author&gt;&lt;Year&gt;2012&lt;/Year&gt;&lt;RecNum&gt;117&lt;/RecNum&gt;&lt;record&gt;&lt;rec-number&gt;117&lt;/rec-number&gt;&lt;foreign-keys&gt;&lt;key app="EN" db-id="2px20pt5e0ea5herw28pea9h555razzfdvpa" timestamp="1674120660" guid="a9bfd29c-c633-41b9-a6b5-885f8431a1b8"&gt;117&lt;/key&gt;&lt;/foreign-keys&gt;&lt;ref-type name="Book"&gt;6&lt;/ref-type&gt;&lt;contributors&gt;&lt;authors&gt;&lt;author&gt;Tony Copsey&lt;/author&gt;&lt;/authors&gt;&lt;/contributors&gt;&lt;titles&gt;&lt;title&gt;Suffolk Writers Who Were Born between 1800-1900&lt;/title&gt;&lt;/titles&gt;&lt;dates&gt;&lt;year&gt;2012&lt;/year&gt;&lt;/dates&gt;&lt;pub-location&gt;Ipswich&lt;/pub-location&gt;&lt;publisher&gt;Claude Cox&lt;/publisher&gt;&lt;urls&gt;&lt;/urls&gt;&lt;/record&gt;&lt;/Cite&gt;&lt;/EndNote&gt;</w:instrText>
      </w:r>
      <w:r w:rsidRPr="00E76518">
        <w:rPr>
          <w:rFonts w:ascii="Arial" w:hAnsi="Arial" w:cs="Arial"/>
        </w:rPr>
        <w:fldChar w:fldCharType="separate"/>
      </w:r>
      <w:r w:rsidRPr="00E76518">
        <w:rPr>
          <w:rFonts w:ascii="Arial" w:hAnsi="Arial" w:cs="Arial"/>
          <w:noProof/>
        </w:rPr>
        <w:t xml:space="preserve">Tony Copsey, </w:t>
      </w:r>
      <w:r w:rsidRPr="00E76518">
        <w:rPr>
          <w:rFonts w:ascii="Arial" w:hAnsi="Arial" w:cs="Arial"/>
          <w:i/>
          <w:noProof/>
        </w:rPr>
        <w:t>Suffolk Book Trades in Suffolk to 1900 : A Biographical Dictionary</w:t>
      </w:r>
      <w:r w:rsidRPr="00E76518">
        <w:rPr>
          <w:rFonts w:ascii="Arial" w:hAnsi="Arial" w:cs="Arial"/>
          <w:noProof/>
        </w:rPr>
        <w:t xml:space="preserve">,  (Ipswich: Claude Cox, 2012); Tony Copsey, </w:t>
      </w:r>
      <w:r w:rsidRPr="00E76518">
        <w:rPr>
          <w:rFonts w:ascii="Arial" w:hAnsi="Arial" w:cs="Arial"/>
          <w:i/>
          <w:noProof/>
        </w:rPr>
        <w:t>Suffolk Writers Who Were Born between 1800-1900</w:t>
      </w:r>
      <w:r w:rsidRPr="00E76518">
        <w:rPr>
          <w:rFonts w:ascii="Arial" w:hAnsi="Arial" w:cs="Arial"/>
          <w:noProof/>
        </w:rPr>
        <w:t>,  (Ipswich: Claude Cox, 2012).</w:t>
      </w:r>
      <w:r w:rsidRPr="00E76518">
        <w:rPr>
          <w:rFonts w:ascii="Arial" w:hAnsi="Arial" w:cs="Arial"/>
        </w:rPr>
        <w:fldChar w:fldCharType="end"/>
      </w:r>
      <w:r w:rsidRPr="00E76518">
        <w:rPr>
          <w:rFonts w:ascii="Arial" w:hAnsi="Arial" w:cs="Arial"/>
          <w:i/>
          <w:iCs/>
        </w:rPr>
        <w:t xml:space="preserve"> SRO/B/I/L/820.994264, </w:t>
      </w:r>
      <w:r w:rsidRPr="00E76518">
        <w:rPr>
          <w:rFonts w:ascii="Arial" w:hAnsi="Arial" w:cs="Arial"/>
        </w:rPr>
        <w:t>SRO/I/820.994</w:t>
      </w:r>
    </w:p>
  </w:footnote>
  <w:footnote w:id="14">
    <w:p w14:paraId="45D02B0B" w14:textId="643C9856" w:rsidR="0087160F" w:rsidRPr="00E76518" w:rsidRDefault="0087160F" w:rsidP="0087160F">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Pr="00E76518">
        <w:rPr>
          <w:rFonts w:ascii="Arial" w:hAnsi="Arial" w:cs="Arial"/>
        </w:rPr>
        <w:fldChar w:fldCharType="begin"/>
      </w:r>
      <w:r w:rsidR="00410458" w:rsidRPr="00E76518">
        <w:rPr>
          <w:rFonts w:ascii="Arial" w:hAnsi="Arial" w:cs="Arial"/>
        </w:rPr>
        <w:instrText xml:space="preserve"> ADDIN EN.CITE &lt;EndNote&gt;&lt;Cite&gt;&lt;Author&gt;Thirsk&lt;/Author&gt;&lt;Year&gt;1958&lt;/Year&gt;&lt;RecNum&gt;338&lt;/RecNum&gt;&lt;DisplayText&gt;Thirsk,Suffolk Farming&lt;/DisplayText&gt;&lt;record&gt;&lt;rec-number&gt;338&lt;/rec-number&gt;&lt;foreign-keys&gt;&lt;key app="EN" db-id="2px20pt5e0ea5herw28pea9h555razzfdvpa" timestamp="1674120662" guid="a5990c63-fa71-436c-962f-8b9d450da42a"&gt;338&lt;/key&gt;&lt;/foreign-keys&gt;&lt;ref-type name="Book"&gt;6&lt;/ref-type&gt;&lt;contributors&gt;&lt;authors&gt;&lt;author&gt;Joan Thirsk&lt;/author&gt;&lt;/authors&gt;&lt;/contributors&gt;&lt;titles&gt;&lt;title&gt;Suffolk Farming in the Nineteenth Century&lt;/title&gt;&lt;secondary-title&gt;Suffolk Records Society &lt;/secondary-title&gt;&lt;short-title&gt;Suffolk Farming&lt;/short-title&gt;&lt;/titles&gt;&lt;volume&gt;1&lt;/volume&gt;&lt;dates&gt;&lt;year&gt;1958&lt;/year&gt;&lt;/dates&gt;&lt;pub-location&gt;Ipswich&lt;/pub-location&gt;&lt;publisher&gt;Boydell&lt;/publisher&gt;&lt;urls&gt;&lt;/urls&gt;&lt;/record&gt;&lt;/Cite&gt;&lt;/EndNote&gt;</w:instrText>
      </w:r>
      <w:r w:rsidRPr="00E76518">
        <w:rPr>
          <w:rFonts w:ascii="Arial" w:hAnsi="Arial" w:cs="Arial"/>
        </w:rPr>
        <w:fldChar w:fldCharType="separate"/>
      </w:r>
      <w:r w:rsidR="002E31EA" w:rsidRPr="00E76518">
        <w:rPr>
          <w:rFonts w:ascii="Arial" w:hAnsi="Arial" w:cs="Arial"/>
          <w:noProof/>
        </w:rPr>
        <w:t>Thirsk,Suffolk Farming</w:t>
      </w:r>
      <w:r w:rsidRPr="00E76518">
        <w:rPr>
          <w:rFonts w:ascii="Arial" w:hAnsi="Arial" w:cs="Arial"/>
        </w:rPr>
        <w:fldChar w:fldCharType="end"/>
      </w:r>
      <w:r w:rsidR="005874CB" w:rsidRPr="00E76518">
        <w:rPr>
          <w:rFonts w:ascii="Arial" w:hAnsi="Arial" w:cs="Arial"/>
        </w:rPr>
        <w:t>, SRO/B/I/L/942.64.</w:t>
      </w:r>
    </w:p>
  </w:footnote>
  <w:footnote w:id="15">
    <w:p w14:paraId="1C93C90C" w14:textId="742CF7D3" w:rsidR="00D34054" w:rsidRPr="00E76518" w:rsidRDefault="00D34054" w:rsidP="00D34054">
      <w:pPr>
        <w:pStyle w:val="FootnoteText"/>
        <w:rPr>
          <w:rFonts w:ascii="Arial" w:hAnsi="Arial" w:cs="Arial"/>
          <w:i/>
          <w:noProof/>
        </w:rPr>
      </w:pPr>
      <w:r w:rsidRPr="00E76518">
        <w:rPr>
          <w:rStyle w:val="FootnoteReference"/>
          <w:rFonts w:ascii="Arial" w:hAnsi="Arial" w:cs="Arial"/>
        </w:rPr>
        <w:footnoteRef/>
      </w:r>
      <w:r w:rsidRPr="00E76518">
        <w:rPr>
          <w:rFonts w:ascii="Arial" w:hAnsi="Arial" w:cs="Arial"/>
        </w:rPr>
        <w:t xml:space="preserve"> </w:t>
      </w:r>
      <w:r w:rsidRPr="00E76518">
        <w:rPr>
          <w:rFonts w:ascii="Arial" w:hAnsi="Arial" w:cs="Arial"/>
        </w:rPr>
        <w:fldChar w:fldCharType="begin"/>
      </w:r>
      <w:r w:rsidRPr="00E76518">
        <w:rPr>
          <w:rFonts w:ascii="Arial" w:hAnsi="Arial" w:cs="Arial"/>
        </w:rPr>
        <w:instrText xml:space="preserve"> ADDIN EN.CITE &lt;EndNote&gt;&lt;Cite&gt;&lt;Year&gt;2004&lt;/Year&gt;&lt;RecNum&gt;555&lt;/RecNum&gt;&lt;DisplayText&gt;Peter Hopper, &lt;style face="italic"&gt;Suffolk&amp;apos;s Historic Farms&lt;/style&gt;,  (Derby: Breedon, 2004).&lt;/DisplayText&gt;&lt;record&gt;&lt;rec-number&gt;555&lt;/rec-number&gt;&lt;foreign-keys&gt;&lt;key app="EN" db-id="2px20pt5e0ea5herw28pea9h555razzfdvpa" timestamp="1688120564" guid="8278e0f5-afb7-435d-938c-6b1105c26f62"&gt;555&lt;/key&gt;&lt;/foreign-keys&gt;&lt;ref-type name="Book"&gt;6&lt;/ref-type&gt;&lt;contributors&gt;&lt;authors&gt;&lt;author&gt;Peter Hopper&lt;/author&gt;&lt;/authors&gt;&lt;/contributors&gt;&lt;titles&gt;&lt;title&gt;Suffolk&amp;apos;s Historic Farms&lt;/title&gt;&lt;/titles&gt;&lt;dates&gt;&lt;year&gt;2004&lt;/year&gt;&lt;/dates&gt;&lt;pub-location&gt;Derby&lt;/pub-location&gt;&lt;publisher&gt;Breedon&lt;/publisher&gt;&lt;urls&gt;&lt;/urls&gt;&lt;/record&gt;&lt;/Cite&gt;&lt;/EndNote&gt;</w:instrText>
      </w:r>
      <w:r w:rsidRPr="00E76518">
        <w:rPr>
          <w:rFonts w:ascii="Arial" w:hAnsi="Arial" w:cs="Arial"/>
        </w:rPr>
        <w:fldChar w:fldCharType="separate"/>
      </w:r>
      <w:r w:rsidRPr="00E76518">
        <w:rPr>
          <w:rFonts w:ascii="Arial" w:hAnsi="Arial" w:cs="Arial"/>
          <w:noProof/>
        </w:rPr>
        <w:t xml:space="preserve">Peter Hopper, </w:t>
      </w:r>
      <w:r w:rsidRPr="00E76518">
        <w:rPr>
          <w:rFonts w:ascii="Arial" w:hAnsi="Arial" w:cs="Arial"/>
          <w:i/>
          <w:noProof/>
        </w:rPr>
        <w:t>Suffolk's Historic Farms</w:t>
      </w:r>
      <w:r w:rsidRPr="00E76518">
        <w:rPr>
          <w:rFonts w:ascii="Arial" w:hAnsi="Arial" w:cs="Arial"/>
          <w:noProof/>
        </w:rPr>
        <w:t>,  (Derby: Breedon, 2004).</w:t>
      </w:r>
      <w:r w:rsidRPr="00E76518">
        <w:rPr>
          <w:rFonts w:ascii="Arial" w:hAnsi="Arial" w:cs="Arial"/>
        </w:rPr>
        <w:fldChar w:fldCharType="end"/>
      </w:r>
      <w:r w:rsidR="00D42F22" w:rsidRPr="00E76518">
        <w:rPr>
          <w:rFonts w:ascii="Arial" w:hAnsi="Arial" w:cs="Arial"/>
        </w:rPr>
        <w:t xml:space="preserve"> </w:t>
      </w:r>
      <w:r w:rsidR="00D42F22" w:rsidRPr="00E76518">
        <w:rPr>
          <w:rFonts w:ascii="Arial" w:hAnsi="Arial" w:cs="Arial"/>
          <w:i/>
          <w:iCs/>
        </w:rPr>
        <w:t>SRO/I/630.942.</w:t>
      </w:r>
    </w:p>
  </w:footnote>
  <w:footnote w:id="16">
    <w:p w14:paraId="2F8169A4" w14:textId="3ADD3CDB" w:rsidR="00D80CAE" w:rsidRPr="00E76518" w:rsidRDefault="00D80CAE">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00C14F5A" w:rsidRPr="00E76518">
        <w:rPr>
          <w:rFonts w:ascii="Arial" w:hAnsi="Arial" w:cs="Arial"/>
        </w:rPr>
        <w:fldChar w:fldCharType="begin"/>
      </w:r>
      <w:r w:rsidR="00C14F5A" w:rsidRPr="00E76518">
        <w:rPr>
          <w:rFonts w:ascii="Arial" w:hAnsi="Arial" w:cs="Arial"/>
        </w:rPr>
        <w:instrText xml:space="preserve"> ADDIN EN.CITE &lt;EndNote&gt;&lt;Cite&gt;&lt;Author&gt;Edwards&lt;/Author&gt;&lt;Year&gt;1991&lt;/Year&gt;&lt;RecNum&gt;267&lt;/RecNum&gt;&lt;DisplayText&gt;Peter Edwards, &lt;style face="italic"&gt;Farming: Sources for Local Historians.&lt;/style&gt;,  (London: Batsford, 1991).&lt;/DisplayText&gt;&lt;record&gt;&lt;rec-number&gt;267&lt;/rec-number&gt;&lt;foreign-keys&gt;&lt;key app="EN" db-id="2px20pt5e0ea5herw28pea9h555razzfdvpa" timestamp="1674120662" guid="c7b85a03-5d96-4657-ac23-e694a3d6703f"&gt;267&lt;/key&gt;&lt;/foreign-keys&gt;&lt;ref-type name="Book"&gt;6&lt;/ref-type&gt;&lt;contributors&gt;&lt;authors&gt;&lt;author&gt;Peter Edwards&lt;/author&gt;&lt;/authors&gt;&lt;/contributors&gt;&lt;titles&gt;&lt;title&gt;Farming: Sources for Local Historians.&lt;/title&gt;&lt;/titles&gt;&lt;dates&gt;&lt;year&gt;1991&lt;/year&gt;&lt;/dates&gt;&lt;pub-location&gt;London&lt;/pub-location&gt;&lt;publisher&gt;Batsford&lt;/publisher&gt;&lt;urls&gt;&lt;/urls&gt;&lt;/record&gt;&lt;/Cite&gt;&lt;/EndNote&gt;</w:instrText>
      </w:r>
      <w:r w:rsidR="00C14F5A" w:rsidRPr="00E76518">
        <w:rPr>
          <w:rFonts w:ascii="Arial" w:hAnsi="Arial" w:cs="Arial"/>
        </w:rPr>
        <w:fldChar w:fldCharType="separate"/>
      </w:r>
      <w:r w:rsidR="00C14F5A" w:rsidRPr="00E76518">
        <w:rPr>
          <w:rFonts w:ascii="Arial" w:hAnsi="Arial" w:cs="Arial"/>
          <w:noProof/>
        </w:rPr>
        <w:t xml:space="preserve">Peter Edwards, </w:t>
      </w:r>
      <w:r w:rsidR="00C14F5A" w:rsidRPr="00E76518">
        <w:rPr>
          <w:rFonts w:ascii="Arial" w:hAnsi="Arial" w:cs="Arial"/>
          <w:i/>
          <w:noProof/>
        </w:rPr>
        <w:t>Farming: Sources for Local Historians.</w:t>
      </w:r>
      <w:r w:rsidR="00C14F5A" w:rsidRPr="00E76518">
        <w:rPr>
          <w:rFonts w:ascii="Arial" w:hAnsi="Arial" w:cs="Arial"/>
          <w:noProof/>
        </w:rPr>
        <w:t>,  (London: Batsford, 1991).</w:t>
      </w:r>
      <w:r w:rsidR="00C14F5A" w:rsidRPr="00E76518">
        <w:rPr>
          <w:rFonts w:ascii="Arial" w:hAnsi="Arial" w:cs="Arial"/>
        </w:rPr>
        <w:fldChar w:fldCharType="end"/>
      </w:r>
      <w:r w:rsidR="00D42F22" w:rsidRPr="00E76518">
        <w:rPr>
          <w:rFonts w:ascii="Arial" w:hAnsi="Arial" w:cs="Arial"/>
        </w:rPr>
        <w:t xml:space="preserve"> </w:t>
      </w:r>
      <w:r w:rsidR="00D42F22" w:rsidRPr="00E76518">
        <w:rPr>
          <w:rFonts w:ascii="Arial" w:hAnsi="Arial" w:cs="Arial"/>
          <w:i/>
          <w:iCs/>
        </w:rPr>
        <w:t>SRO/L/630.941</w:t>
      </w:r>
    </w:p>
  </w:footnote>
  <w:footnote w:id="17">
    <w:p w14:paraId="06D399A3" w14:textId="21DF20B5" w:rsidR="002926CF" w:rsidRPr="00E76518" w:rsidRDefault="002926CF">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00DA70C3" w:rsidRPr="00E76518">
        <w:rPr>
          <w:rFonts w:ascii="Arial" w:hAnsi="Arial" w:cs="Arial"/>
        </w:rPr>
        <w:fldChar w:fldCharType="begin"/>
      </w:r>
      <w:r w:rsidR="008E029A" w:rsidRPr="00E76518">
        <w:rPr>
          <w:rFonts w:ascii="Arial" w:hAnsi="Arial" w:cs="Arial"/>
        </w:rPr>
        <w:instrText xml:space="preserve"> ADDIN EN.CITE &lt;EndNote&gt;&lt;Cite&gt;&lt;Author&gt;Edwards&lt;/Author&gt;&lt;Year&gt;1993&lt;/Year&gt;&lt;RecNum&gt;616&lt;/RecNum&gt;&lt;DisplayText&gt;Peter Edwards, &lt;style face="italic"&gt;Rural Life: Guide to Local Records.&lt;/style&gt;,  (London: Batsford, 1993).&lt;/DisplayText&gt;&lt;record&gt;&lt;rec-number&gt;616&lt;/rec-number&gt;&lt;foreign-keys&gt;&lt;key app="EN" db-id="2px20pt5e0ea5herw28pea9h555razzfdvpa" timestamp="1698071398" guid="bd96cfbc-f6ac-474e-979e-7ecebaf6a899"&gt;616&lt;/key&gt;&lt;/foreign-keys&gt;&lt;ref-type name="Book"&gt;6&lt;/ref-type&gt;&lt;contributors&gt;&lt;authors&gt;&lt;author&gt;Peter Edwards&lt;/author&gt;&lt;/authors&gt;&lt;/contributors&gt;&lt;titles&gt;&lt;title&gt;Rural Life: Guide to Local Records.&lt;/title&gt;&lt;/titles&gt;&lt;dates&gt;&lt;year&gt;1993&lt;/year&gt;&lt;/dates&gt;&lt;pub-location&gt;London&lt;/pub-location&gt;&lt;publisher&gt;Batsford&lt;/publisher&gt;&lt;urls&gt;&lt;/urls&gt;&lt;/record&gt;&lt;/Cite&gt;&lt;/EndNote&gt;</w:instrText>
      </w:r>
      <w:r w:rsidR="00DA70C3" w:rsidRPr="00E76518">
        <w:rPr>
          <w:rFonts w:ascii="Arial" w:hAnsi="Arial" w:cs="Arial"/>
        </w:rPr>
        <w:fldChar w:fldCharType="separate"/>
      </w:r>
      <w:r w:rsidR="008E029A" w:rsidRPr="00E76518">
        <w:rPr>
          <w:rFonts w:ascii="Arial" w:hAnsi="Arial" w:cs="Arial"/>
          <w:noProof/>
        </w:rPr>
        <w:t xml:space="preserve">Peter Edwards, </w:t>
      </w:r>
      <w:r w:rsidR="008E029A" w:rsidRPr="00E76518">
        <w:rPr>
          <w:rFonts w:ascii="Arial" w:hAnsi="Arial" w:cs="Arial"/>
          <w:i/>
          <w:noProof/>
        </w:rPr>
        <w:t>Rural Life: Guide to Local Records.</w:t>
      </w:r>
      <w:r w:rsidR="008E029A" w:rsidRPr="00E76518">
        <w:rPr>
          <w:rFonts w:ascii="Arial" w:hAnsi="Arial" w:cs="Arial"/>
          <w:noProof/>
        </w:rPr>
        <w:t>,  (London: Batsford, 1993).</w:t>
      </w:r>
      <w:r w:rsidR="00DA70C3" w:rsidRPr="00E76518">
        <w:rPr>
          <w:rFonts w:ascii="Arial" w:hAnsi="Arial" w:cs="Arial"/>
        </w:rPr>
        <w:fldChar w:fldCharType="end"/>
      </w:r>
    </w:p>
  </w:footnote>
  <w:footnote w:id="18">
    <w:p w14:paraId="14BB03D9" w14:textId="63962A35" w:rsidR="00135566" w:rsidRPr="00E76518" w:rsidRDefault="00135566">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005958B4" w:rsidRPr="00E76518">
        <w:rPr>
          <w:rFonts w:ascii="Arial" w:hAnsi="Arial" w:cs="Arial"/>
        </w:rPr>
        <w:fldChar w:fldCharType="begin"/>
      </w:r>
      <w:r w:rsidR="005958B4" w:rsidRPr="00E76518">
        <w:rPr>
          <w:rFonts w:ascii="Arial" w:hAnsi="Arial" w:cs="Arial"/>
        </w:rPr>
        <w:instrText xml:space="preserve"> ADDIN EN.CITE &lt;EndNote&gt;&lt;Cite&gt;&lt;Author&gt;Jewell&lt;/Author&gt;&lt;Year&gt;1975&lt;/Year&gt;&lt;RecNum&gt;310&lt;/RecNum&gt;&lt;DisplayText&gt;C.A. Jewell, &lt;style face="italic"&gt;Victorian Farming. A Sourcebook&lt;/style&gt;,  (Winchester: Shurlock, 1975).&lt;/DisplayText&gt;&lt;record&gt;&lt;rec-number&gt;310&lt;/rec-number&gt;&lt;foreign-keys&gt;&lt;key app="EN" db-id="2px20pt5e0ea5herw28pea9h555razzfdvpa" timestamp="1674120662" guid="b911f8d4-88aa-4527-b037-2d85b521b325"&gt;310&lt;/key&gt;&lt;/foreign-keys&gt;&lt;ref-type name="Book"&gt;6&lt;/ref-type&gt;&lt;contributors&gt;&lt;authors&gt;&lt;author&gt;Jewell, C.A.&lt;/author&gt;&lt;/authors&gt;&lt;/contributors&gt;&lt;titles&gt;&lt;title&gt;Victorian Farming. A Sourcebook&lt;/title&gt;&lt;short-title&gt;Victorian Farming&lt;/short-title&gt;&lt;/titles&gt;&lt;dates&gt;&lt;year&gt;1975&lt;/year&gt;&lt;/dates&gt;&lt;pub-location&gt;Winchester&lt;/pub-location&gt;&lt;publisher&gt;Shurlock&lt;/publisher&gt;&lt;urls&gt;&lt;/urls&gt;&lt;/record&gt;&lt;/Cite&gt;&lt;/EndNote&gt;</w:instrText>
      </w:r>
      <w:r w:rsidR="005958B4" w:rsidRPr="00E76518">
        <w:rPr>
          <w:rFonts w:ascii="Arial" w:hAnsi="Arial" w:cs="Arial"/>
        </w:rPr>
        <w:fldChar w:fldCharType="separate"/>
      </w:r>
      <w:r w:rsidR="005958B4" w:rsidRPr="00E76518">
        <w:rPr>
          <w:rFonts w:ascii="Arial" w:hAnsi="Arial" w:cs="Arial"/>
          <w:noProof/>
        </w:rPr>
        <w:t xml:space="preserve">C.A. Jewell, </w:t>
      </w:r>
      <w:r w:rsidR="005958B4" w:rsidRPr="00E76518">
        <w:rPr>
          <w:rFonts w:ascii="Arial" w:hAnsi="Arial" w:cs="Arial"/>
          <w:i/>
          <w:noProof/>
        </w:rPr>
        <w:t>Victorian Farming. A Sourcebook</w:t>
      </w:r>
      <w:r w:rsidR="005958B4" w:rsidRPr="00E76518">
        <w:rPr>
          <w:rFonts w:ascii="Arial" w:hAnsi="Arial" w:cs="Arial"/>
          <w:noProof/>
        </w:rPr>
        <w:t>,  (Winchester: Shurlock, 1975).</w:t>
      </w:r>
      <w:r w:rsidR="005958B4" w:rsidRPr="00E76518">
        <w:rPr>
          <w:rFonts w:ascii="Arial" w:hAnsi="Arial" w:cs="Arial"/>
        </w:rPr>
        <w:fldChar w:fldCharType="end"/>
      </w:r>
      <w:r w:rsidR="00536D5A" w:rsidRPr="00E76518">
        <w:rPr>
          <w:rFonts w:ascii="Arial" w:hAnsi="Arial" w:cs="Arial"/>
        </w:rPr>
        <w:t xml:space="preserve"> SRO/I/630.941.</w:t>
      </w:r>
    </w:p>
  </w:footnote>
  <w:footnote w:id="19">
    <w:p w14:paraId="50085DD7" w14:textId="6D5B7488" w:rsidR="00CE70C5" w:rsidRPr="00E76518" w:rsidRDefault="00724D27">
      <w:pPr>
        <w:pStyle w:val="FootnoteText"/>
        <w:rPr>
          <w:rFonts w:ascii="Arial" w:hAnsi="Arial" w:cs="Arial"/>
        </w:rPr>
      </w:pPr>
      <w:r w:rsidRPr="00E76518">
        <w:rPr>
          <w:rStyle w:val="FootnoteReference"/>
          <w:rFonts w:ascii="Arial" w:hAnsi="Arial" w:cs="Arial"/>
        </w:rPr>
        <w:footnoteRef/>
      </w:r>
      <w:r w:rsidRPr="00E76518">
        <w:rPr>
          <w:rFonts w:ascii="Arial" w:hAnsi="Arial" w:cs="Arial"/>
        </w:rPr>
        <w:t xml:space="preserve"> </w:t>
      </w:r>
      <w:r w:rsidR="005E43B6" w:rsidRPr="00E76518">
        <w:rPr>
          <w:rFonts w:ascii="Arial" w:hAnsi="Arial" w:cs="Arial"/>
        </w:rPr>
        <w:fldChar w:fldCharType="begin"/>
      </w:r>
      <w:r w:rsidR="00142BEA" w:rsidRPr="00E76518">
        <w:rPr>
          <w:rFonts w:ascii="Arial" w:hAnsi="Arial" w:cs="Arial"/>
        </w:rPr>
        <w:instrText xml:space="preserve"> ADDIN EN.CITE &lt;EndNote&gt;&lt;Cite&gt;&lt;Author&gt;Moncrieff&lt;/Author&gt;&lt;Year&gt;1996&lt;/Year&gt;&lt;RecNum&gt;556&lt;/RecNum&gt;&lt;DisplayText&gt;Elspeth Moncrieff, Joseph, Stephen, and Joseph, Iona, &lt;style face="italic"&gt;Farm Animal Portraits&lt;/style&gt;,  (Woodbridge: Woodbridge Antiques, 1996).&lt;/DisplayText&gt;&lt;record&gt;&lt;rec-number&gt;556&lt;/rec-number&gt;&lt;foreign-keys&gt;&lt;key app="EN" db-id="2px20pt5e0ea5herw28pea9h555razzfdvpa" timestamp="1688122546" guid="9ae69f4c-2c7b-4c86-a02f-034a42bf1c86"&gt;556&lt;/key&gt;&lt;/foreign-keys&gt;&lt;ref-type name="Book"&gt;6&lt;/ref-type&gt;&lt;contributors&gt;&lt;authors&gt;&lt;author&gt;Moncrieff, Elspeth, Joseph, Stephen, and Joseph, Iona&lt;/author&gt;&lt;/authors&gt;&lt;/contributors&gt;&lt;titles&gt;&lt;title&gt;Farm Animal Portraits&lt;/title&gt;&lt;/titles&gt;&lt;dates&gt;&lt;year&gt;1996&lt;/year&gt;&lt;/dates&gt;&lt;pub-location&gt;Woodbridge&lt;/pub-location&gt;&lt;publisher&gt;Woodbridge Antiques&lt;/publisher&gt;&lt;urls&gt;&lt;/urls&gt;&lt;/record&gt;&lt;/Cite&gt;&lt;/EndNote&gt;</w:instrText>
      </w:r>
      <w:r w:rsidR="005E43B6" w:rsidRPr="00E76518">
        <w:rPr>
          <w:rFonts w:ascii="Arial" w:hAnsi="Arial" w:cs="Arial"/>
        </w:rPr>
        <w:fldChar w:fldCharType="separate"/>
      </w:r>
      <w:r w:rsidR="005E43B6" w:rsidRPr="00E76518">
        <w:rPr>
          <w:rFonts w:ascii="Arial" w:hAnsi="Arial" w:cs="Arial"/>
          <w:noProof/>
        </w:rPr>
        <w:t xml:space="preserve">Elspeth Moncrieff, Joseph, Stephen, and Joseph, Iona, </w:t>
      </w:r>
      <w:r w:rsidR="005E43B6" w:rsidRPr="00E76518">
        <w:rPr>
          <w:rFonts w:ascii="Arial" w:hAnsi="Arial" w:cs="Arial"/>
          <w:i/>
          <w:noProof/>
        </w:rPr>
        <w:t>Farm Animal Portraits</w:t>
      </w:r>
      <w:r w:rsidR="005E43B6" w:rsidRPr="00E76518">
        <w:rPr>
          <w:rFonts w:ascii="Arial" w:hAnsi="Arial" w:cs="Arial"/>
          <w:noProof/>
        </w:rPr>
        <w:t>,  (Woodbridge: Woodbridge Antiques, 1996).</w:t>
      </w:r>
      <w:r w:rsidR="005E43B6" w:rsidRPr="00E76518">
        <w:rPr>
          <w:rFonts w:ascii="Arial" w:hAnsi="Arial" w:cs="Arial"/>
        </w:rPr>
        <w:fldChar w:fldCharType="end"/>
      </w:r>
    </w:p>
  </w:footnote>
  <w:footnote w:id="20">
    <w:p w14:paraId="410FD556" w14:textId="7F22DAA3" w:rsidR="00D86540" w:rsidRPr="00E76518" w:rsidRDefault="00D86540" w:rsidP="001E783B">
      <w:pPr>
        <w:pStyle w:val="FootnoteText"/>
        <w:rPr>
          <w:rFonts w:ascii="Arial" w:hAnsi="Arial" w:cs="Arial"/>
          <w:i/>
          <w:noProof/>
        </w:rPr>
      </w:pPr>
      <w:r w:rsidRPr="00E76518">
        <w:rPr>
          <w:rStyle w:val="FootnoteReference"/>
          <w:rFonts w:ascii="Arial" w:hAnsi="Arial" w:cs="Arial"/>
        </w:rPr>
        <w:footnoteRef/>
      </w:r>
      <w:r w:rsidRPr="00E76518">
        <w:rPr>
          <w:rFonts w:ascii="Arial" w:hAnsi="Arial" w:cs="Arial"/>
        </w:rPr>
        <w:t xml:space="preserve"> </w:t>
      </w:r>
      <w:r w:rsidR="0054149E" w:rsidRPr="00E76518">
        <w:rPr>
          <w:rFonts w:ascii="Arial" w:hAnsi="Arial" w:cs="Arial"/>
        </w:rPr>
        <w:fldChar w:fldCharType="begin"/>
      </w:r>
      <w:r w:rsidR="0054149E" w:rsidRPr="00E76518">
        <w:rPr>
          <w:rFonts w:ascii="Arial" w:hAnsi="Arial" w:cs="Arial"/>
        </w:rPr>
        <w:instrText xml:space="preserve"> ADDIN EN.CITE &lt;EndNote&gt;&lt;Cite&gt;&lt;Author&gt;Payne&lt;/Author&gt;&lt;Year&gt;1993&lt;/Year&gt;&lt;RecNum&gt;53&lt;/RecNum&gt;&lt;DisplayText&gt;Christiana Payne, &lt;style face="italic"&gt;Toil and Plenty: Images of the Agricultural Landscape in England, 1780-1890&lt;/style&gt;,  (Yale, New Haven: Y.U.P, 1993).&lt;/DisplayText&gt;&lt;record&gt;&lt;rec-number&gt;53&lt;/rec-number&gt;&lt;foreign-keys&gt;&lt;key app="EN" db-id="2px20pt5e0ea5herw28pea9h555razzfdvpa" timestamp="1674120660" guid="56fb2c17-d793-412f-a45a-1e2212cd9ba8"&gt;53&lt;/key&gt;&lt;/foreign-keys&gt;&lt;ref-type name="Book"&gt;6&lt;/ref-type&gt;&lt;contributors&gt;&lt;authors&gt;&lt;author&gt;Christiana Payne&lt;/author&gt;&lt;/authors&gt;&lt;/contributors&gt;&lt;titles&gt;&lt;title&gt;Toil and Plenty: Images of the Agricultural Landscape in England, 1780-1890&lt;/title&gt;&lt;/titles&gt;&lt;dates&gt;&lt;year&gt;1993&lt;/year&gt;&lt;/dates&gt;&lt;pub-location&gt;Yale, New Haven&lt;/pub-location&gt;&lt;publisher&gt;Y.U.P&lt;/publisher&gt;&lt;urls&gt;&lt;/urls&gt;&lt;/record&gt;&lt;/Cite&gt;&lt;/EndNote&gt;</w:instrText>
      </w:r>
      <w:r w:rsidR="0054149E" w:rsidRPr="00E76518">
        <w:rPr>
          <w:rFonts w:ascii="Arial" w:hAnsi="Arial" w:cs="Arial"/>
        </w:rPr>
        <w:fldChar w:fldCharType="separate"/>
      </w:r>
      <w:r w:rsidR="0054149E" w:rsidRPr="00E76518">
        <w:rPr>
          <w:rFonts w:ascii="Arial" w:hAnsi="Arial" w:cs="Arial"/>
          <w:noProof/>
        </w:rPr>
        <w:t xml:space="preserve">Christiana Payne, </w:t>
      </w:r>
      <w:r w:rsidR="0054149E" w:rsidRPr="00E76518">
        <w:rPr>
          <w:rFonts w:ascii="Arial" w:hAnsi="Arial" w:cs="Arial"/>
          <w:i/>
          <w:noProof/>
        </w:rPr>
        <w:t>Toil and Plenty: Images of the Agricultural Landscape in England, 1780-1890</w:t>
      </w:r>
      <w:r w:rsidR="0054149E" w:rsidRPr="00E76518">
        <w:rPr>
          <w:rFonts w:ascii="Arial" w:hAnsi="Arial" w:cs="Arial"/>
          <w:noProof/>
        </w:rPr>
        <w:t>,  (Yale, New Haven: Y.U.P, 1993).</w:t>
      </w:r>
      <w:r w:rsidR="0054149E" w:rsidRPr="00E76518">
        <w:rPr>
          <w:rFonts w:ascii="Arial" w:hAnsi="Arial" w:cs="Arial"/>
        </w:rPr>
        <w:fldChar w:fldCharType="end"/>
      </w:r>
    </w:p>
  </w:footnote>
  <w:footnote w:id="21">
    <w:p w14:paraId="08AAD012" w14:textId="3DADA0CC" w:rsidR="00FF5968" w:rsidRPr="00E76518" w:rsidRDefault="00FF5968">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00C025F8" w:rsidRPr="00E76518">
        <w:rPr>
          <w:rFonts w:ascii="Arial" w:hAnsi="Arial" w:cs="Arial"/>
        </w:rPr>
        <w:fldChar w:fldCharType="begin"/>
      </w:r>
      <w:r w:rsidR="00B772E0" w:rsidRPr="00E76518">
        <w:rPr>
          <w:rFonts w:ascii="Arial" w:hAnsi="Arial" w:cs="Arial"/>
        </w:rPr>
        <w:instrText xml:space="preserve"> ADDIN EN.CITE &lt;EndNote&gt;&lt;Cite&gt;&lt;Author&gt;Payne&lt;/Author&gt;&lt;RecNum&gt;614&lt;/RecNum&gt;&lt;DisplayText&gt;Christiana Payne, &amp;apos;Rural Simplicity: Scenes from Cottage Life in Nineteenth-Century Britain&amp;apos;.&lt;/DisplayText&gt;&lt;record&gt;&lt;rec-number&gt;614&lt;/rec-number&gt;&lt;foreign-keys&gt;&lt;key app="EN" db-id="2px20pt5e0ea5herw28pea9h555razzfdvpa" timestamp="1698069349" guid="ada05162-622c-4d51-9e08-801e44bc8d02"&gt;614&lt;/key&gt;&lt;/foreign-keys&gt;&lt;ref-type name="Blog"&gt;56&lt;/ref-type&gt;&lt;contributors&gt;&lt;authors&gt;&lt;author&gt;Christiana Payne&lt;/author&gt;&lt;/authors&gt;&lt;/contributors&gt;&lt;titles&gt;&lt;title&gt;Rural Simplicity: Scenes from Cottage Life in Nineteenth-Century Britain&lt;/title&gt;&lt;/titles&gt;&lt;dates&gt;&lt;/dates&gt;&lt;urls&gt;&lt;/urls&gt;&lt;/record&gt;&lt;/Cite&gt;&lt;/EndNote&gt;</w:instrText>
      </w:r>
      <w:r w:rsidR="00C025F8" w:rsidRPr="00E76518">
        <w:rPr>
          <w:rFonts w:ascii="Arial" w:hAnsi="Arial" w:cs="Arial"/>
        </w:rPr>
        <w:fldChar w:fldCharType="separate"/>
      </w:r>
      <w:r w:rsidR="00C025F8" w:rsidRPr="00E76518">
        <w:rPr>
          <w:rFonts w:ascii="Arial" w:hAnsi="Arial" w:cs="Arial"/>
          <w:noProof/>
        </w:rPr>
        <w:t>Christiana Payne, 'Rural Simplicity: Scenes from Cottage Life in Nineteenth-Century Britain'.</w:t>
      </w:r>
      <w:r w:rsidR="00C025F8" w:rsidRPr="00E76518">
        <w:rPr>
          <w:rFonts w:ascii="Arial" w:hAnsi="Arial" w:cs="Arial"/>
        </w:rPr>
        <w:fldChar w:fldCharType="end"/>
      </w:r>
      <w:r w:rsidR="00087EC8" w:rsidRPr="00E76518">
        <w:rPr>
          <w:rFonts w:ascii="Arial" w:hAnsi="Arial" w:cs="Arial"/>
        </w:rPr>
        <w:t xml:space="preserve"> Suffolk County Library 759.2. &amp; Internet Archive.</w:t>
      </w:r>
    </w:p>
  </w:footnote>
  <w:footnote w:id="22">
    <w:p w14:paraId="44D0EF61" w14:textId="0F76CF4D" w:rsidR="00D76CDE" w:rsidRPr="00E76518" w:rsidRDefault="00D76CDE">
      <w:pPr>
        <w:pStyle w:val="FootnoteText"/>
        <w:rPr>
          <w:rFonts w:ascii="Arial" w:hAnsi="Arial" w:cs="Arial"/>
          <w:lang w:val="en-US"/>
        </w:rPr>
      </w:pPr>
    </w:p>
  </w:footnote>
  <w:footnote w:id="23">
    <w:p w14:paraId="3C99CB6B" w14:textId="0C1AABA6" w:rsidR="00D00C9F" w:rsidRPr="00E76518" w:rsidRDefault="00D00C9F">
      <w:pPr>
        <w:pStyle w:val="FootnoteText"/>
        <w:rPr>
          <w:rFonts w:ascii="Arial" w:hAnsi="Arial" w:cs="Arial"/>
          <w:lang w:val="en-US"/>
        </w:rPr>
      </w:pPr>
    </w:p>
  </w:footnote>
  <w:footnote w:id="24">
    <w:p w14:paraId="30A6C777" w14:textId="49B98A1E" w:rsidR="00D00C9F" w:rsidRPr="00E76518" w:rsidRDefault="00D00C9F">
      <w:pPr>
        <w:pStyle w:val="FootnoteText"/>
        <w:rPr>
          <w:rFonts w:ascii="Arial" w:hAnsi="Arial" w:cs="Arial"/>
          <w:lang w:val="en-US"/>
        </w:rPr>
      </w:pPr>
    </w:p>
  </w:footnote>
  <w:footnote w:id="25">
    <w:p w14:paraId="041398B4" w14:textId="7FF3DEDC" w:rsidR="00D00C9F" w:rsidRPr="00E76518" w:rsidRDefault="00D00C9F">
      <w:pPr>
        <w:pStyle w:val="FootnoteText"/>
        <w:rPr>
          <w:rFonts w:ascii="Arial" w:hAnsi="Arial" w:cs="Arial"/>
          <w:lang w:val="en-US"/>
        </w:rPr>
      </w:pPr>
    </w:p>
  </w:footnote>
  <w:footnote w:id="26">
    <w:p w14:paraId="062398F4" w14:textId="704C3397" w:rsidR="00AC5E90" w:rsidRPr="00E76518" w:rsidRDefault="00AC5E90" w:rsidP="00AC5E90">
      <w:pPr>
        <w:pStyle w:val="FootnoteText"/>
        <w:rPr>
          <w:rFonts w:ascii="Arial" w:hAnsi="Arial" w:cs="Arial"/>
          <w:lang w:val="en-US"/>
        </w:rPr>
      </w:pPr>
    </w:p>
  </w:footnote>
  <w:footnote w:id="27">
    <w:p w14:paraId="1563F603" w14:textId="6A80F951" w:rsidR="00D00C9F" w:rsidRPr="00E76518" w:rsidRDefault="00D00C9F">
      <w:pPr>
        <w:pStyle w:val="FootnoteText"/>
        <w:rPr>
          <w:rFonts w:ascii="Arial" w:hAnsi="Arial" w:cs="Arial"/>
          <w:lang w:val="en-US"/>
        </w:rPr>
      </w:pPr>
      <w:r w:rsidRPr="00E76518">
        <w:rPr>
          <w:rStyle w:val="FootnoteReference"/>
          <w:rFonts w:ascii="Arial" w:hAnsi="Arial" w:cs="Arial"/>
        </w:rPr>
        <w:footnoteRef/>
      </w:r>
      <w:r w:rsidR="1A405EAC" w:rsidRPr="00E76518">
        <w:rPr>
          <w:rFonts w:ascii="Arial" w:hAnsi="Arial" w:cs="Arial"/>
        </w:rPr>
        <w:t xml:space="preserve"> </w:t>
      </w:r>
      <w:r w:rsidRPr="00E76518">
        <w:rPr>
          <w:rFonts w:ascii="Arial" w:hAnsi="Arial" w:cs="Arial"/>
        </w:rPr>
        <w:t xml:space="preserve"> </w:t>
      </w:r>
      <w:r w:rsidR="00703789" w:rsidRPr="00E76518">
        <w:rPr>
          <w:rFonts w:ascii="Arial" w:hAnsi="Arial" w:cs="Arial"/>
        </w:rPr>
        <w:fldChar w:fldCharType="begin"/>
      </w:r>
      <w:r w:rsidR="00C62869" w:rsidRPr="00E76518">
        <w:rPr>
          <w:rFonts w:ascii="Arial" w:hAnsi="Arial" w:cs="Arial"/>
        </w:rPr>
        <w:instrText xml:space="preserve"> ADDIN EN.CITE &lt;EndNote&gt;&lt;Cite&gt;&lt;Author&gt;Wetheringset&lt;/Author&gt;&lt;RecNum&gt;590&lt;/RecNum&gt;&lt;DisplayText&gt;Robert Hammond of Wetheringset, &lt;style face="italic"&gt;Diary&lt;/style&gt;,  (SRO/I/HD824/1).&lt;/DisplayText&gt;&lt;record&gt;&lt;rec-number&gt;590&lt;/rec-number&gt;&lt;foreign-keys&gt;&lt;key app="EN" db-id="2px20pt5e0ea5herw28pea9h555razzfdvpa" timestamp="1695940327" guid="da43fa7b-e2f9-4e1f-9039-f704029b2277"&gt;590&lt;/key&gt;&lt;/foreign-keys&gt;&lt;ref-type name="Book"&gt;6&lt;/ref-type&gt;&lt;contributors&gt;&lt;authors&gt;&lt;author&gt;Robert Hammond of Wetheringset&lt;/author&gt;&lt;/authors&gt;&lt;/contributors&gt;&lt;titles&gt;&lt;title&gt;Diary&lt;/title&gt;&lt;/titles&gt;&lt;dates&gt;&lt;/dates&gt;&lt;pub-location&gt;SRO/I/HD824/1&lt;/pub-location&gt;&lt;urls&gt;&lt;/urls&gt;&lt;/record&gt;&lt;/Cite&gt;&lt;/EndNote&gt;</w:instrText>
      </w:r>
      <w:r w:rsidR="00703789" w:rsidRPr="00E76518">
        <w:rPr>
          <w:rFonts w:ascii="Arial" w:hAnsi="Arial" w:cs="Arial"/>
        </w:rPr>
        <w:fldChar w:fldCharType="separate"/>
      </w:r>
      <w:r w:rsidR="00C62869" w:rsidRPr="00E76518">
        <w:rPr>
          <w:rFonts w:ascii="Arial" w:hAnsi="Arial" w:cs="Arial"/>
          <w:noProof/>
        </w:rPr>
        <w:t xml:space="preserve">Robert Hammond of Wetheringset, </w:t>
      </w:r>
      <w:r w:rsidR="00C62869" w:rsidRPr="00E76518">
        <w:rPr>
          <w:rFonts w:ascii="Arial" w:hAnsi="Arial" w:cs="Arial"/>
          <w:i/>
          <w:noProof/>
        </w:rPr>
        <w:t>Diary</w:t>
      </w:r>
      <w:r w:rsidR="00C62869" w:rsidRPr="00E76518">
        <w:rPr>
          <w:rFonts w:ascii="Arial" w:hAnsi="Arial" w:cs="Arial"/>
          <w:noProof/>
        </w:rPr>
        <w:t>,  (SRO/I/HD824/1).</w:t>
      </w:r>
      <w:r w:rsidR="00703789" w:rsidRPr="00E76518">
        <w:rPr>
          <w:rFonts w:ascii="Arial" w:hAnsi="Arial" w:cs="Arial"/>
        </w:rPr>
        <w:fldChar w:fldCharType="end"/>
      </w:r>
    </w:p>
  </w:footnote>
  <w:footnote w:id="28">
    <w:p w14:paraId="19FD7297" w14:textId="6DDCA696" w:rsidR="00D00C9F" w:rsidRPr="00E76518" w:rsidRDefault="00D00C9F">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00050AE9" w:rsidRPr="00E76518">
        <w:rPr>
          <w:rFonts w:ascii="Arial" w:hAnsi="Arial" w:cs="Arial"/>
        </w:rPr>
        <w:fldChar w:fldCharType="begin"/>
      </w:r>
      <w:r w:rsidR="00FA2E9B" w:rsidRPr="00E76518">
        <w:rPr>
          <w:rFonts w:ascii="Arial" w:hAnsi="Arial" w:cs="Arial"/>
        </w:rPr>
        <w:instrText xml:space="preserve"> ADDIN EN.CITE &lt;EndNote&gt;&lt;Cite&gt;&lt;RecNum&gt;594&lt;/RecNum&gt;&lt;DisplayText&gt;&lt;style face="italic"&gt;Earl Stonham Farm Diary&lt;/style&gt;,  (SRO/I/HA193/A3/1).&lt;/DisplayText&gt;&lt;record&gt;&lt;rec-number&gt;594&lt;/rec-number&gt;&lt;foreign-keys&gt;&lt;key app="EN" db-id="2px20pt5e0ea5herw28pea9h555razzfdvpa" timestamp="1695940865" guid="a0e81fa4-f774-4d68-a537-5329a3a34776"&gt;594&lt;/key&gt;&lt;/foreign-keys&gt;&lt;ref-type name="Book"&gt;6&lt;/ref-type&gt;&lt;contributors&gt;&lt;/contributors&gt;&lt;titles&gt;&lt;title&gt;Earl Stonham Farm Diary&lt;/title&gt;&lt;/titles&gt;&lt;dates&gt;&lt;/dates&gt;&lt;pub-location&gt;SRO/I/HA193/A3/1&lt;/pub-location&gt;&lt;urls&gt;&lt;/urls&gt;&lt;/record&gt;&lt;/Cite&gt;&lt;/EndNote&gt;</w:instrText>
      </w:r>
      <w:r w:rsidR="00050AE9" w:rsidRPr="00E76518">
        <w:rPr>
          <w:rFonts w:ascii="Arial" w:hAnsi="Arial" w:cs="Arial"/>
        </w:rPr>
        <w:fldChar w:fldCharType="separate"/>
      </w:r>
      <w:r w:rsidR="00050AE9" w:rsidRPr="00E76518">
        <w:rPr>
          <w:rFonts w:ascii="Arial" w:hAnsi="Arial" w:cs="Arial"/>
          <w:i/>
          <w:noProof/>
        </w:rPr>
        <w:t>Earl Stonham Farm Diary</w:t>
      </w:r>
      <w:r w:rsidR="00050AE9" w:rsidRPr="00E76518">
        <w:rPr>
          <w:rFonts w:ascii="Arial" w:hAnsi="Arial" w:cs="Arial"/>
          <w:noProof/>
        </w:rPr>
        <w:t>,  (SRO/I/HA193/A3/1).</w:t>
      </w:r>
      <w:r w:rsidR="00050AE9" w:rsidRPr="00E76518">
        <w:rPr>
          <w:rFonts w:ascii="Arial" w:hAnsi="Arial" w:cs="Arial"/>
        </w:rPr>
        <w:fldChar w:fldCharType="end"/>
      </w:r>
    </w:p>
  </w:footnote>
  <w:footnote w:id="29">
    <w:p w14:paraId="43989981" w14:textId="4B2B2A5C" w:rsidR="00D00C9F" w:rsidRPr="00E76518" w:rsidRDefault="00D00C9F">
      <w:pPr>
        <w:pStyle w:val="FootnoteText"/>
        <w:rPr>
          <w:rFonts w:ascii="Arial" w:hAnsi="Arial" w:cs="Arial"/>
          <w:lang w:val="en-US"/>
        </w:rPr>
      </w:pPr>
    </w:p>
  </w:footnote>
  <w:footnote w:id="30">
    <w:p w14:paraId="1FCF0F44" w14:textId="5204E1E3" w:rsidR="00260FDB" w:rsidRPr="00E76518" w:rsidRDefault="00260FDB">
      <w:pPr>
        <w:pStyle w:val="FootnoteText"/>
        <w:rPr>
          <w:rFonts w:ascii="Arial" w:hAnsi="Arial" w:cs="Arial"/>
          <w:lang w:val="en-US"/>
        </w:rPr>
      </w:pPr>
    </w:p>
  </w:footnote>
  <w:footnote w:id="31">
    <w:p w14:paraId="28B7A518" w14:textId="205AB2D5" w:rsidR="007D5B1E" w:rsidRPr="00E76518" w:rsidRDefault="007D5B1E" w:rsidP="007D5B1E">
      <w:pPr>
        <w:pStyle w:val="FootnoteText"/>
        <w:rPr>
          <w:rFonts w:ascii="Arial" w:hAnsi="Arial" w:cs="Arial"/>
          <w:lang w:val="en-US"/>
        </w:rPr>
      </w:pPr>
    </w:p>
  </w:footnote>
  <w:footnote w:id="32">
    <w:p w14:paraId="28455865" w14:textId="12819D2A" w:rsidR="007D5B1E" w:rsidRPr="00E76518" w:rsidRDefault="007D5B1E" w:rsidP="007D5B1E">
      <w:pPr>
        <w:pStyle w:val="FootnoteText"/>
        <w:rPr>
          <w:rFonts w:ascii="Arial" w:hAnsi="Arial" w:cs="Arial"/>
          <w:lang w:val="en-US"/>
        </w:rPr>
      </w:pPr>
    </w:p>
  </w:footnote>
  <w:footnote w:id="33">
    <w:p w14:paraId="075CE9E5" w14:textId="2E84B49F" w:rsidR="007D5B1E" w:rsidRPr="00E76518" w:rsidRDefault="007D5B1E" w:rsidP="007D5B1E">
      <w:pPr>
        <w:pStyle w:val="FootnoteText"/>
        <w:rPr>
          <w:rFonts w:ascii="Arial" w:hAnsi="Arial" w:cs="Arial"/>
          <w:lang w:val="en-US"/>
        </w:rPr>
      </w:pPr>
    </w:p>
  </w:footnote>
  <w:footnote w:id="34">
    <w:p w14:paraId="1285A972" w14:textId="4AE9CAFE" w:rsidR="007D5B1E" w:rsidRPr="00E76518" w:rsidRDefault="007D5B1E" w:rsidP="007D5B1E">
      <w:pPr>
        <w:pStyle w:val="FootnoteText"/>
        <w:rPr>
          <w:rFonts w:ascii="Arial" w:hAnsi="Arial" w:cs="Arial"/>
          <w:lang w:val="en-US"/>
        </w:rPr>
      </w:pPr>
    </w:p>
  </w:footnote>
  <w:footnote w:id="35">
    <w:p w14:paraId="693FABB0" w14:textId="4683D195" w:rsidR="00B061F0" w:rsidRPr="00E76518" w:rsidRDefault="00B061F0">
      <w:pPr>
        <w:pStyle w:val="FootnoteText"/>
        <w:rPr>
          <w:rFonts w:ascii="Arial" w:hAnsi="Arial" w:cs="Arial"/>
          <w:lang w:val="en-US"/>
        </w:rPr>
      </w:pPr>
    </w:p>
  </w:footnote>
  <w:footnote w:id="36">
    <w:p w14:paraId="63A6D3CA" w14:textId="33C41738" w:rsidR="00C56305" w:rsidRPr="00E76518" w:rsidRDefault="00C56305">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Pr="00E76518">
        <w:rPr>
          <w:rFonts w:ascii="Arial" w:hAnsi="Arial" w:cs="Arial"/>
        </w:rPr>
        <w:fldChar w:fldCharType="begin"/>
      </w:r>
      <w:r w:rsidR="006426FD" w:rsidRPr="00E76518">
        <w:rPr>
          <w:rFonts w:ascii="Arial" w:hAnsi="Arial" w:cs="Arial"/>
        </w:rPr>
        <w:instrText xml:space="preserve"> ADDIN EN.CITE &lt;EndNote&gt;&lt;Cite&gt;&lt;Author&gt;McConnell&lt;/Author&gt;&lt;Year&gt;1906&lt;/Year&gt;&lt;RecNum&gt;660&lt;/RecNum&gt;&lt;DisplayText&gt;Primrose.  McConnell, &lt;style face="italic"&gt;The Diary of a Working Farmer : Being the True History of a Year&amp;apos;s Farming in Essex. &lt;/style&gt;,  (London: London: Cable Printing and Publishing, 1906); Paul Brassley, &amp;apos;&amp;apos;A Pioneer in Everything&amp;apos;: Primrose Mcconnell, 1856-1931.&amp;apos;, &lt;style face="italic"&gt;Journal of the Royal Agricultural Society of England, &lt;/style&gt;156 (1995).&lt;/DisplayText&gt;&lt;record&gt;&lt;rec-number&gt;660&lt;/rec-number&gt;&lt;foreign-keys&gt;&lt;key app="EN" db-id="2px20pt5e0ea5herw28pea9h555razzfdvpa" timestamp="1701472201" guid="a8547f61-6545-4e59-bfea-5251dd4d2153"&gt;660&lt;/key&gt;&lt;/foreign-keys&gt;&lt;ref-type name="Book"&gt;6&lt;/ref-type&gt;&lt;contributors&gt;&lt;authors&gt;&lt;author&gt;McConnell, Primrose. &lt;/author&gt;&lt;/authors&gt;&lt;/contributors&gt;&lt;titles&gt;&lt;title&gt;The Diary of a Working Farmer : Being the True History of a Year&amp;apos;s Farming in Essex. &lt;/title&gt;&lt;/titles&gt;&lt;dates&gt;&lt;year&gt;1906&lt;/year&gt;&lt;/dates&gt;&lt;pub-location&gt;London&lt;/pub-location&gt;&lt;publisher&gt;London: Cable Printing and Publishing&lt;/publisher&gt;&lt;urls&gt;&lt;/urls&gt;&lt;/record&gt;&lt;/Cite&gt;&lt;Cite&gt;&lt;Author&gt;Brassley&lt;/Author&gt;&lt;Year&gt;1995&lt;/Year&gt;&lt;RecNum&gt;283&lt;/RecNum&gt;&lt;record&gt;&lt;rec-number&gt;283&lt;/rec-number&gt;&lt;foreign-keys&gt;&lt;key app="EN" db-id="2px20pt5e0ea5herw28pea9h555razzfdvpa" timestamp="1674120662" guid="788a34f2-8279-4531-b6d0-4ca6a9c097e1"&gt;283&lt;/key&gt;&lt;/foreign-keys&gt;&lt;ref-type name="Journal Article"&gt;17&lt;/ref-type&gt;&lt;contributors&gt;&lt;authors&gt;&lt;author&gt;Brassley, Paul&lt;/author&gt;&lt;/authors&gt;&lt;/contributors&gt;&lt;titles&gt;&lt;title&gt;&amp;apos;A Pioneer in Everything&amp;apos;: Primrose McConnell, 1856-1931.&lt;/title&gt;&lt;secondary-title&gt;Journal of the Royal Agricultural Society of England&lt;/secondary-title&gt;&lt;short-title&gt;Pioneer&lt;/short-title&gt;&lt;/titles&gt;&lt;periodical&gt;&lt;full-title&gt;Journal of the Royal Agricultural Society of England&lt;/full-title&gt;&lt;/periodical&gt;&lt;volume&gt;156&lt;/volume&gt;&lt;section&gt;172&lt;/section&gt;&lt;dates&gt;&lt;year&gt;1995&lt;/year&gt;&lt;/dates&gt;&lt;urls&gt;&lt;/urls&gt;&lt;/record&gt;&lt;/Cite&gt;&lt;/EndNote&gt;</w:instrText>
      </w:r>
      <w:r w:rsidRPr="00E76518">
        <w:rPr>
          <w:rFonts w:ascii="Arial" w:hAnsi="Arial" w:cs="Arial"/>
        </w:rPr>
        <w:fldChar w:fldCharType="separate"/>
      </w:r>
      <w:r w:rsidR="006426FD" w:rsidRPr="00E76518">
        <w:rPr>
          <w:rFonts w:ascii="Arial" w:hAnsi="Arial" w:cs="Arial"/>
          <w:noProof/>
        </w:rPr>
        <w:t xml:space="preserve">Primrose.  McConnell, </w:t>
      </w:r>
      <w:r w:rsidR="006426FD" w:rsidRPr="00E76518">
        <w:rPr>
          <w:rFonts w:ascii="Arial" w:hAnsi="Arial" w:cs="Arial"/>
          <w:i/>
          <w:noProof/>
        </w:rPr>
        <w:t xml:space="preserve">The Diary of a Working Farmer : Being the True History of a Year's Farming in Essex. </w:t>
      </w:r>
      <w:r w:rsidR="006426FD" w:rsidRPr="00E76518">
        <w:rPr>
          <w:rFonts w:ascii="Arial" w:hAnsi="Arial" w:cs="Arial"/>
          <w:noProof/>
        </w:rPr>
        <w:t xml:space="preserve">,  (London: London: Cable Printing and Publishing, 1906); Paul Brassley, ''A Pioneer in Everything': Primrose Mcconnell, 1856-1931.', </w:t>
      </w:r>
      <w:r w:rsidR="006426FD" w:rsidRPr="00E76518">
        <w:rPr>
          <w:rFonts w:ascii="Arial" w:hAnsi="Arial" w:cs="Arial"/>
          <w:i/>
          <w:noProof/>
        </w:rPr>
        <w:t xml:space="preserve">Journal of the Royal Agricultural Society of England, </w:t>
      </w:r>
      <w:r w:rsidR="006426FD" w:rsidRPr="00E76518">
        <w:rPr>
          <w:rFonts w:ascii="Arial" w:hAnsi="Arial" w:cs="Arial"/>
          <w:noProof/>
        </w:rPr>
        <w:t>156 (1995).</w:t>
      </w:r>
      <w:r w:rsidRPr="00E76518">
        <w:rPr>
          <w:rFonts w:ascii="Arial" w:hAnsi="Arial" w:cs="Arial"/>
        </w:rPr>
        <w:fldChar w:fldCharType="end"/>
      </w:r>
    </w:p>
  </w:footnote>
  <w:footnote w:id="37">
    <w:p w14:paraId="10213F67" w14:textId="463B4750" w:rsidR="0017181D" w:rsidRPr="00E76518" w:rsidRDefault="0017181D">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00152129" w:rsidRPr="00E76518">
        <w:rPr>
          <w:rFonts w:ascii="Arial" w:hAnsi="Arial" w:cs="Arial"/>
        </w:rPr>
        <w:fldChar w:fldCharType="begin"/>
      </w:r>
      <w:r w:rsidR="00152129" w:rsidRPr="00E76518">
        <w:rPr>
          <w:rFonts w:ascii="Arial" w:hAnsi="Arial" w:cs="Arial"/>
        </w:rPr>
        <w:instrText xml:space="preserve"> ADDIN EN.CITE &lt;EndNote&gt;&lt;Cite&gt;&lt;Author&gt;Eds.&lt;/Author&gt;&lt;Year&gt;2004&lt;/Year&gt;&lt;RecNum&gt;638&lt;/RecNum&gt;&lt;DisplayText&gt;L. Robinson P. Wright J. Wright Eds., &lt;style face="italic"&gt;The Diary of a Poor Suffolk Woodman, William Scarfe.&lt;/style&gt;,  (Cromer: Poppyland, 2004).&lt;/DisplayText&gt;&lt;record&gt;&lt;rec-number&gt;638&lt;/rec-number&gt;&lt;foreign-keys&gt;&lt;key app="EN" db-id="2px20pt5e0ea5herw28pea9h555razzfdvpa" timestamp="1699372091" guid="55eda837-a130-4b08-9da3-0d497a4034cf"&gt;638&lt;/key&gt;&lt;/foreign-keys&gt;&lt;ref-type name="Book"&gt;6&lt;/ref-type&gt;&lt;contributors&gt;&lt;authors&gt;&lt;author&gt;L. Robinson P. Wright J. Wright Eds.&lt;/author&gt;&lt;/authors&gt;&lt;/contributors&gt;&lt;titles&gt;&lt;title&gt;The Diary of a Poor Suffolk Woodman, William Scarfe.&lt;/title&gt;&lt;/titles&gt;&lt;dates&gt;&lt;year&gt;2004&lt;/year&gt;&lt;/dates&gt;&lt;pub-location&gt;Cromer&lt;/pub-location&gt;&lt;publisher&gt;Poppyland&lt;/publisher&gt;&lt;urls&gt;&lt;/urls&gt;&lt;/record&gt;&lt;/Cite&gt;&lt;/EndNote&gt;</w:instrText>
      </w:r>
      <w:r w:rsidR="00152129" w:rsidRPr="00E76518">
        <w:rPr>
          <w:rFonts w:ascii="Arial" w:hAnsi="Arial" w:cs="Arial"/>
        </w:rPr>
        <w:fldChar w:fldCharType="separate"/>
      </w:r>
      <w:r w:rsidR="00152129" w:rsidRPr="00E76518">
        <w:rPr>
          <w:rFonts w:ascii="Arial" w:hAnsi="Arial" w:cs="Arial"/>
          <w:noProof/>
        </w:rPr>
        <w:t xml:space="preserve">L. Robinson P. Wright J. Wright Eds., </w:t>
      </w:r>
      <w:r w:rsidR="00152129" w:rsidRPr="00E76518">
        <w:rPr>
          <w:rFonts w:ascii="Arial" w:hAnsi="Arial" w:cs="Arial"/>
          <w:i/>
          <w:noProof/>
        </w:rPr>
        <w:t>The Diary of a Poor Suffolk Woodman, William Scarfe.</w:t>
      </w:r>
      <w:r w:rsidR="00152129" w:rsidRPr="00E76518">
        <w:rPr>
          <w:rFonts w:ascii="Arial" w:hAnsi="Arial" w:cs="Arial"/>
          <w:noProof/>
        </w:rPr>
        <w:t>,  (Cromer: Poppyland, 2004).</w:t>
      </w:r>
      <w:r w:rsidR="00152129" w:rsidRPr="00E76518">
        <w:rPr>
          <w:rFonts w:ascii="Arial" w:hAnsi="Arial" w:cs="Arial"/>
        </w:rPr>
        <w:fldChar w:fldCharType="end"/>
      </w:r>
    </w:p>
  </w:footnote>
  <w:footnote w:id="38">
    <w:p w14:paraId="17AE18CE" w14:textId="39D32814" w:rsidR="000845E1" w:rsidRPr="00E76518" w:rsidRDefault="000845E1">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00E075CB" w:rsidRPr="00E76518">
        <w:rPr>
          <w:rFonts w:ascii="Arial" w:hAnsi="Arial" w:cs="Arial"/>
        </w:rPr>
        <w:fldChar w:fldCharType="begin"/>
      </w:r>
      <w:r w:rsidR="00E075CB" w:rsidRPr="00E76518">
        <w:rPr>
          <w:rFonts w:ascii="Arial" w:hAnsi="Arial" w:cs="Arial"/>
        </w:rPr>
        <w:instrText xml:space="preserve"> ADDIN EN.CITE &lt;EndNote&gt;&lt;Cite&gt;&lt;Author&gt;Hardy&lt;/Author&gt;&lt;RecNum&gt;634&lt;/RecNum&gt;&lt;DisplayText&gt;Ed. Sheila Hardy, &lt;style face="italic"&gt;Diary of a Suffolk Farmer&amp;apos;s Wife, Elizabet Cotton.&lt;/style&gt;&lt;/DisplayText&gt;&lt;record&gt;&lt;rec-number&gt;634&lt;/rec-number&gt;&lt;foreign-keys&gt;&lt;key app="EN" db-id="2px20pt5e0ea5herw28pea9h555razzfdvpa" timestamp="1699370996" guid="e090df89-8168-40b6-83c9-867a0b106062"&gt;634&lt;/key&gt;&lt;/foreign-keys&gt;&lt;ref-type name="Book"&gt;6&lt;/ref-type&gt;&lt;contributors&gt;&lt;authors&gt;&lt;author&gt;Ed. Sheila Hardy&lt;/author&gt;&lt;/authors&gt;&lt;/contributors&gt;&lt;titles&gt;&lt;title&gt;Diary of a Suffolk Farmer&amp;apos;s Wife, Elizabet Cotton.&lt;/title&gt;&lt;/titles&gt;&lt;dates&gt;&lt;/dates&gt;&lt;urls&gt;&lt;/urls&gt;&lt;/record&gt;&lt;/Cite&gt;&lt;/EndNote&gt;</w:instrText>
      </w:r>
      <w:r w:rsidR="00E075CB" w:rsidRPr="00E76518">
        <w:rPr>
          <w:rFonts w:ascii="Arial" w:hAnsi="Arial" w:cs="Arial"/>
        </w:rPr>
        <w:fldChar w:fldCharType="separate"/>
      </w:r>
      <w:r w:rsidR="00E075CB" w:rsidRPr="00E76518">
        <w:rPr>
          <w:rFonts w:ascii="Arial" w:hAnsi="Arial" w:cs="Arial"/>
          <w:noProof/>
        </w:rPr>
        <w:t xml:space="preserve">Ed. Sheila Hardy, </w:t>
      </w:r>
      <w:r w:rsidR="00E075CB" w:rsidRPr="00E76518">
        <w:rPr>
          <w:rFonts w:ascii="Arial" w:hAnsi="Arial" w:cs="Arial"/>
          <w:i/>
          <w:noProof/>
        </w:rPr>
        <w:t>Diary of a Suffolk Farmer's Wife, Elizabet Cotton.</w:t>
      </w:r>
      <w:r w:rsidR="00E075CB" w:rsidRPr="00E76518">
        <w:rPr>
          <w:rFonts w:ascii="Arial" w:hAnsi="Arial" w:cs="Arial"/>
        </w:rPr>
        <w:fldChar w:fldCharType="end"/>
      </w:r>
    </w:p>
  </w:footnote>
  <w:footnote w:id="39">
    <w:p w14:paraId="2CC2372F" w14:textId="41215980" w:rsidR="007D5B1E" w:rsidRPr="00E76518" w:rsidRDefault="007D5B1E" w:rsidP="007D5B1E">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Pr="00E76518">
        <w:rPr>
          <w:rFonts w:ascii="Arial" w:hAnsi="Arial" w:cs="Arial"/>
        </w:rPr>
        <w:fldChar w:fldCharType="begin"/>
      </w:r>
      <w:r w:rsidR="00A62027" w:rsidRPr="00E76518">
        <w:rPr>
          <w:rFonts w:ascii="Arial" w:hAnsi="Arial" w:cs="Arial"/>
        </w:rPr>
        <w:instrText xml:space="preserve"> ADDIN EN.CITE &lt;EndNote&gt;&lt;Cite&gt;&lt;Author&gt;Ed&lt;/Author&gt;&lt;Year&gt;2008&lt;/Year&gt;&lt;RecNum&gt;512&lt;/RecNum&gt;&lt;DisplayText&gt;Richard Wilson Ed, &lt;style face="italic"&gt;The Diary of John Longe (1765-1834) Vicar of Coddenham. &lt;/style&gt;,  (Woodbridge: Boydell, 2008).&lt;/DisplayText&gt;&lt;record&gt;&lt;rec-number&gt;512&lt;/rec-number&gt;&lt;foreign-keys&gt;&lt;key app="EN" db-id="2px20pt5e0ea5herw28pea9h555razzfdvpa" timestamp="1675987023" guid="24413de5-b208-468c-8fcc-0b11c185dc86"&gt;512&lt;/key&gt;&lt;/foreign-keys&gt;&lt;ref-type name="Book"&gt;6&lt;/ref-type&gt;&lt;contributors&gt;&lt;authors&gt;&lt;author&gt;Richard Wilson Ed&lt;/author&gt;&lt;/authors&gt;&lt;/contributors&gt;&lt;titles&gt;&lt;title&gt;The Diary of John Longe (1765-1834) Vicar of Coddenham. &lt;/title&gt;&lt;secondary-title&gt;Suffolk Record Society&lt;/secondary-title&gt;&lt;short-title&gt;Diary of John Longe&lt;/short-title&gt;&lt;/titles&gt;&lt;volume&gt;51&lt;/volume&gt;&lt;dates&gt;&lt;year&gt;2008&lt;/year&gt;&lt;/dates&gt;&lt;pub-location&gt;Woodbridge&lt;/pub-location&gt;&lt;publisher&gt;Boydell&lt;/publisher&gt;&lt;urls&gt;&lt;/urls&gt;&lt;/record&gt;&lt;/Cite&gt;&lt;/EndNote&gt;</w:instrText>
      </w:r>
      <w:r w:rsidRPr="00E76518">
        <w:rPr>
          <w:rFonts w:ascii="Arial" w:hAnsi="Arial" w:cs="Arial"/>
        </w:rPr>
        <w:fldChar w:fldCharType="separate"/>
      </w:r>
      <w:r w:rsidR="00A62027" w:rsidRPr="00E76518">
        <w:rPr>
          <w:rFonts w:ascii="Arial" w:hAnsi="Arial" w:cs="Arial"/>
          <w:noProof/>
        </w:rPr>
        <w:t xml:space="preserve">Richard Wilson Ed, </w:t>
      </w:r>
      <w:r w:rsidR="00A62027" w:rsidRPr="00E76518">
        <w:rPr>
          <w:rFonts w:ascii="Arial" w:hAnsi="Arial" w:cs="Arial"/>
          <w:i/>
          <w:noProof/>
        </w:rPr>
        <w:t xml:space="preserve">The Diary of John Longe (1765-1834) Vicar of Coddenham. </w:t>
      </w:r>
      <w:r w:rsidR="00A62027" w:rsidRPr="00E76518">
        <w:rPr>
          <w:rFonts w:ascii="Arial" w:hAnsi="Arial" w:cs="Arial"/>
          <w:noProof/>
        </w:rPr>
        <w:t>,  (Woodbridge: Boydell, 2008).</w:t>
      </w:r>
      <w:r w:rsidRPr="00E76518">
        <w:rPr>
          <w:rFonts w:ascii="Arial" w:hAnsi="Arial" w:cs="Arial"/>
        </w:rPr>
        <w:fldChar w:fldCharType="end"/>
      </w:r>
    </w:p>
  </w:footnote>
  <w:footnote w:id="40">
    <w:p w14:paraId="447A2A06" w14:textId="721132DE" w:rsidR="004C7C9D" w:rsidRPr="00E76518" w:rsidRDefault="004C7C9D">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00523254" w:rsidRPr="00E76518">
        <w:rPr>
          <w:rFonts w:ascii="Arial" w:hAnsi="Arial" w:cs="Arial"/>
        </w:rPr>
        <w:fldChar w:fldCharType="begin"/>
      </w:r>
      <w:r w:rsidR="00A62027" w:rsidRPr="00E76518">
        <w:rPr>
          <w:rFonts w:ascii="Arial" w:hAnsi="Arial" w:cs="Arial"/>
        </w:rPr>
        <w:instrText xml:space="preserve"> ADDIN EN.CITE &lt;EndNote&gt;&lt;Cite&gt;&lt;Author&gt;Ed&lt;/Author&gt;&lt;Year&gt;1988&lt;/Year&gt;&lt;RecNum&gt;334&lt;/RecNum&gt;&lt;DisplayText&gt;Gerald Scarfe Ed, &lt;style face="italic"&gt;A Frenchman&amp;apos;s Year in Suffolk 1784 La Rochefoucauld.&lt;/style&gt;,  (Woodbridge: Boydell, 1988).&lt;/DisplayText&gt;&lt;record&gt;&lt;rec-number&gt;334&lt;/rec-number&gt;&lt;foreign-keys&gt;&lt;key app="EN" db-id="2px20pt5e0ea5herw28pea9h555razzfdvpa" timestamp="1674120662" guid="c0d21fdb-408d-404f-8587-15f8dc698fb2"&gt;334&lt;/key&gt;&lt;/foreign-keys&gt;&lt;ref-type name="Book"&gt;6&lt;/ref-type&gt;&lt;contributors&gt;&lt;authors&gt;&lt;author&gt;Gerald Scarfe Ed&lt;/author&gt;&lt;/authors&gt;&lt;/contributors&gt;&lt;titles&gt;&lt;title&gt;A Frenchman&amp;apos;s year in Suffolk 1784 La Rochefoucauld.&lt;/title&gt;&lt;secondary-title&gt;Suffolk Record Society&lt;/secondary-title&gt;&lt;short-title&gt;Frenchman&amp;apos;s Year&lt;/short-title&gt;&lt;/titles&gt;&lt;volume&gt;xxx&lt;/volume&gt;&lt;dates&gt;&lt;year&gt;1988&lt;/year&gt;&lt;/dates&gt;&lt;pub-location&gt;Woodbridge&lt;/pub-location&gt;&lt;publisher&gt;Boydell&lt;/publisher&gt;&lt;urls&gt;&lt;/urls&gt;&lt;/record&gt;&lt;/Cite&gt;&lt;/EndNote&gt;</w:instrText>
      </w:r>
      <w:r w:rsidR="00523254" w:rsidRPr="00E76518">
        <w:rPr>
          <w:rFonts w:ascii="Arial" w:hAnsi="Arial" w:cs="Arial"/>
        </w:rPr>
        <w:fldChar w:fldCharType="separate"/>
      </w:r>
      <w:r w:rsidR="00A62027" w:rsidRPr="00E76518">
        <w:rPr>
          <w:rFonts w:ascii="Arial" w:hAnsi="Arial" w:cs="Arial"/>
          <w:noProof/>
        </w:rPr>
        <w:t xml:space="preserve">Gerald Scarfe Ed, </w:t>
      </w:r>
      <w:r w:rsidR="00A62027" w:rsidRPr="00E76518">
        <w:rPr>
          <w:rFonts w:ascii="Arial" w:hAnsi="Arial" w:cs="Arial"/>
          <w:i/>
          <w:noProof/>
        </w:rPr>
        <w:t>A Frenchman's Year in Suffolk 1784 La Rochefoucauld.</w:t>
      </w:r>
      <w:r w:rsidR="00A62027" w:rsidRPr="00E76518">
        <w:rPr>
          <w:rFonts w:ascii="Arial" w:hAnsi="Arial" w:cs="Arial"/>
          <w:noProof/>
        </w:rPr>
        <w:t>,  (Woodbridge: Boydell, 1988).</w:t>
      </w:r>
      <w:r w:rsidR="00523254" w:rsidRPr="00E76518">
        <w:rPr>
          <w:rFonts w:ascii="Arial" w:hAnsi="Arial" w:cs="Arial"/>
        </w:rPr>
        <w:fldChar w:fldCharType="end"/>
      </w:r>
    </w:p>
  </w:footnote>
  <w:footnote w:id="41">
    <w:p w14:paraId="38F1E84F" w14:textId="03D225E8" w:rsidR="00690936" w:rsidRPr="00E76518" w:rsidRDefault="00690936">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00480257" w:rsidRPr="00E76518">
        <w:rPr>
          <w:rFonts w:ascii="Arial" w:hAnsi="Arial" w:cs="Arial"/>
        </w:rPr>
        <w:fldChar w:fldCharType="begin"/>
      </w:r>
      <w:r w:rsidR="00480257" w:rsidRPr="00E76518">
        <w:rPr>
          <w:rFonts w:ascii="Arial" w:hAnsi="Arial" w:cs="Arial"/>
        </w:rPr>
        <w:instrText xml:space="preserve"> ADDIN EN.CITE &lt;EndNote&gt;&lt;Cite&gt;&lt;Author&gt;Fiske&lt;/Author&gt;&lt;Year&gt;1990&lt;/Year&gt;&lt;RecNum&gt;174&lt;/RecNum&gt;&lt;DisplayText&gt;Ed. Jane Fiske, &lt;style face="italic"&gt;The Oakes Diaries : Business, Politics and the Family in Bury St Edmunds 1778-1827.&lt;/style&gt;,  (Woodbridge: Boydell, 1990).&lt;/DisplayText&gt;&lt;record&gt;&lt;rec-number&gt;174&lt;/rec-number&gt;&lt;foreign-keys&gt;&lt;key app="EN" db-id="2px20pt5e0ea5herw28pea9h555razzfdvpa" timestamp="1674120661" guid="84a7249e-00a6-4787-8bac-1764b5db6a78"&gt;174&lt;/key&gt;&lt;/foreign-keys&gt;&lt;ref-type name="Book"&gt;6&lt;/ref-type&gt;&lt;contributors&gt;&lt;authors&gt;&lt;author&gt;Ed. Jane Fiske&lt;/author&gt;&lt;/authors&gt;&lt;/contributors&gt;&lt;titles&gt;&lt;title&gt;The Oakes Diaries : Business, Politics and the Family in Bury St Edmunds 1778-1827.&lt;/title&gt;&lt;secondary-title&gt;Suffolk Records Society&lt;/secondary-title&gt;&lt;short-title&gt;The Oakes Diaries&lt;/short-title&gt;&lt;/titles&gt;&lt;volume&gt;32/33&lt;/volume&gt;&lt;dates&gt;&lt;year&gt;1990&lt;/year&gt;&lt;/dates&gt;&lt;pub-location&gt;Woodbridge&lt;/pub-location&gt;&lt;publisher&gt;Boydell&lt;/publisher&gt;&lt;urls&gt;&lt;/urls&gt;&lt;/record&gt;&lt;/Cite&gt;&lt;/EndNote&gt;</w:instrText>
      </w:r>
      <w:r w:rsidR="00480257" w:rsidRPr="00E76518">
        <w:rPr>
          <w:rFonts w:ascii="Arial" w:hAnsi="Arial" w:cs="Arial"/>
        </w:rPr>
        <w:fldChar w:fldCharType="separate"/>
      </w:r>
      <w:r w:rsidR="00480257" w:rsidRPr="00E76518">
        <w:rPr>
          <w:rFonts w:ascii="Arial" w:hAnsi="Arial" w:cs="Arial"/>
          <w:noProof/>
        </w:rPr>
        <w:t xml:space="preserve">Ed. Jane Fiske, </w:t>
      </w:r>
      <w:r w:rsidR="00480257" w:rsidRPr="00E76518">
        <w:rPr>
          <w:rFonts w:ascii="Arial" w:hAnsi="Arial" w:cs="Arial"/>
          <w:i/>
          <w:noProof/>
        </w:rPr>
        <w:t>The Oakes Diaries : Business, Politics and the Family in Bury St Edmunds 1778-1827.</w:t>
      </w:r>
      <w:r w:rsidR="00480257" w:rsidRPr="00E76518">
        <w:rPr>
          <w:rFonts w:ascii="Arial" w:hAnsi="Arial" w:cs="Arial"/>
          <w:noProof/>
        </w:rPr>
        <w:t>,  (Woodbridge: Boydell, 1990).</w:t>
      </w:r>
      <w:r w:rsidR="00480257" w:rsidRPr="00E76518">
        <w:rPr>
          <w:rFonts w:ascii="Arial" w:hAnsi="Arial" w:cs="Arial"/>
        </w:rPr>
        <w:fldChar w:fldCharType="end"/>
      </w:r>
    </w:p>
  </w:footnote>
  <w:footnote w:id="42">
    <w:p w14:paraId="4B27762F" w14:textId="0B8F40EA" w:rsidR="004660DC" w:rsidRPr="00E76518" w:rsidRDefault="004660DC" w:rsidP="004660DC">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Pr="00E76518">
        <w:rPr>
          <w:rFonts w:ascii="Arial" w:hAnsi="Arial" w:cs="Arial"/>
        </w:rPr>
        <w:fldChar w:fldCharType="begin">
          <w:fldData xml:space="preserve">PEVuZE5vdGU+PENpdGU+PEF1dGhvcj5DbHViPC9BdXRob3I+PFllYXI+MTg1MDwvWWVhcj48UmVj
TnVtPjM4NDwvUmVjTnVtPjxEaXNwbGF5VGV4dD5IYXJsZXN0b24gRmFybWVycyZhcG9zOyBDbHVi
LCA8c3R5bGUgZmFjZT0iaXRhbGljIj5SZXBvcnRzIG9mIHRoZSBIYXJsZXN0b24gRmFybWVycyZh
cG9zOyBDbHViIGZyb20gSXRzIEVzdGFibGlzaG1lbnQgaW4gMTgzOCwgdG8gMTg0OS4gQnkgU3Vi
c2NyaXB0aW9uPC9zdHlsZT4sICAoTG9uZG9uOiBKYXJyb2xkLCAxODUwKTsgUmF5bmJpcmQsU3Vm
Zm9sazsgV2lsbGlhbSBSYXluYmlyZCwgPHN0eWxlIGZhY2U9Iml0YWxpYyI+U3BlY2ltZW5zIG9m
IE5hdHVyYWwgR3Jhc3NlcyBDb2xsZWN0ZWQgaW4gdGhlIE5laWdoYm91cmhvb2Qgb2YgQnVyeSBT
dCBFZG11bmRzLCBCb3RhbmljYWwgYW5kIEFncmljdWx0dXJhbDwvc3R5bGU+LCAgKEJ1cnkgU3Qg
RWRtdW5kczogQWxmcmVkIENvbGUgMTg0NiBTUk8vQi81ODQuOTA5NDI2NDQpLjwvRGlzcGxheVRl
eHQ+PHJlY29yZD48cmVjLW51bWJlcj4zODQ8L3JlYy1udW1iZXI+PGZvcmVpZ24ta2V5cz48a2V5
IGFwcD0iRU4iIGRiLWlkPSIycHgyMHB0NWUwZWE1aGVydzI4cGVhOWg1NTVyYXp6ZmR2cGEiIHRp
bWVzdGFtcD0iMTY3NDEyMDY2MyIgZ3VpZD0iYjJiMjdkZDYtYmYzZi00ZjM4LWE5YjEtYmFhNzA3
ZWMzZjUyIj4zODQ8L2tleT48L2ZvcmVpZ24ta2V5cz48cmVmLXR5cGUgbmFtZT0iQm9vayI+Njwv
cmVmLXR5cGU+PGNvbnRyaWJ1dG9ycz48YXV0aG9ycz48YXV0aG9yPkhhcmxlc3RvbiBGYXJtZXJz
JmFwb3M7IENsdWI8L2F1dGhvcj48L2F1dGhvcnM+PC9jb250cmlidXRvcnM+PHRpdGxlcz48dGl0
bGU+UmVwb3J0cyBvZiB0aGUgSGFybGVzdG9uIEZhcm1lcnMmYXBvczsgQ2x1YiBmcm9tIGl0cyBF
c3RhYmxpc2htZW50IGluIDE4MzgsIHRvIDE4NDkuIEJ5IFN1YnNjcmlwdGlvbjwvdGl0bGU+PHNo
b3J0LXRpdGxlPkhhcmxlc3RvbiBGYXJtZXJzJmFwb3M7IENsdWI8L3Nob3J0LXRpdGxlPjwvdGl0
bGVzPjxkYXRlcz48eWVhcj4xODUwPC95ZWFyPjwvZGF0ZXM+PHB1Yi1sb2NhdGlvbj5Mb25kb248
L3B1Yi1sb2NhdGlvbj48cHVibGlzaGVyPkphcnJvbGQ8L3B1Ymxpc2hlcj48dXJscz48L3VybHM+
PC9yZWNvcmQ+PC9DaXRlPjxDaXRlPjxBdXRob3I+UmF5bmJpcmQ8L0F1dGhvcj48WWVhcj4xODQ5
PC9ZZWFyPjxSZWNOdW0+MTAzPC9SZWNOdW0+PHJlY29yZD48cmVjLW51bWJlcj4xMDM8L3JlYy1u
dW1iZXI+PGZvcmVpZ24ta2V5cz48a2V5IGFwcD0iRU4iIGRiLWlkPSIycHgyMHB0NWUwZWE1aGVy
dzI4cGVhOWg1NTVyYXp6ZmR2cGEiIHRpbWVzdGFtcD0iMTY3NDEyMDY2MCIgZ3VpZD0iNmZjYTM4
MzgtZjk5OC00YjQ5LTg0OGItZTk5ZWRlYTlmOTAxIj4xMDM8L2tleT48L2ZvcmVpZ24ta2V5cz48
cmVmLXR5cGUgbmFtZT0iQm9vayI+NjwvcmVmLXR5cGU+PGNvbnRyaWJ1dG9ycz48YXV0aG9ycz48
YXV0aG9yPlJheW5iaXJkLCBXaWxsaWFtICZhbXA7IEh1Z2g8L2F1dGhvcj48L2F1dGhvcnM+PC9j
b250cmlidXRvcnM+PHRpdGxlcz48dGl0bGU+T24gdGhlIEFncmljdWx0dXJlIG9mIFN1ZmZvbGsg
Li4uIGluY2x1ZGluZyB0aGUgUmVwb3J0IHRvIFdoaWNoIHRoZSBQcml6ZSBXYXMgQXdhcmRlZCBi
eSB0aGUgUm95YWwgQWdyaWN1bHR1cmFsIFNvY2lldHkgb2YgRW5nbGFuZC4gTG9uZG9uOiBMb25n
bWFuPC90aXRsZT48c2hvcnQtdGl0bGU+U3VmZm9sazwvc2hvcnQtdGl0bGU+PC90aXRsZXM+PGRh
dGVzPjx5ZWFyPjE4NDk8L3llYXI+PC9kYXRlcz48cHViLWxvY2F0aW9uPkxvbmRvbjwvcHViLWxv
Y2F0aW9uPjxwdWJsaXNoZXI+TG9uZ21hbjwvcHVibGlzaGVyPjx1cmxzPjwvdXJscz48L3JlY29y
ZD48L0NpdGU+PENpdGU+PEF1dGhvcj5SYXluYmlyZDwvQXV0aG9yPjxZZWFyPjE4NDYgU1JPL0Iv
NTg0LjkwOTQyNjQ0PC9ZZWFyPjxSZWNOdW0+NjE5PC9SZWNOdW0+PHJlY29yZD48cmVjLW51bWJl
cj42MTk8L3JlYy1udW1iZXI+PGZvcmVpZ24ta2V5cz48a2V5IGFwcD0iRU4iIGRiLWlkPSIycHgy
MHB0NWUwZWE1aGVydzI4cGVhOWg1NTVyYXp6ZmR2cGEiIHRpbWVzdGFtcD0iMTY5ODI3MzA3MCIg
Z3VpZD0iODk3MjYyM2QtZTNmZi00MzljLTk2NmEtOTMwMjNjODNhMWIwIj42MTk8L2tleT48L2Zv
cmVpZ24ta2V5cz48cmVmLXR5cGUgbmFtZT0iQm9vayI+NjwvcmVmLXR5cGU+PGNvbnRyaWJ1dG9y
cz48YXV0aG9ycz48YXV0aG9yPldpbGxpYW0gUmF5bmJpcmQ8L2F1dGhvcj48L2F1dGhvcnM+PC9j
b250cmlidXRvcnM+PHRpdGxlcz48dGl0bGU+U3BlY2ltZW5zIG9mIE5hdHVyYWwgR3Jhc3NlcyBj
b2xsZWN0ZWQgaW4gdGhlIG5laWdoYm91cmhvb2Qgb2YgQnVyeSBTdCBFZG11bmRzLCBib3Rhbmlj
YWwgYW5kIGFncmljdWx0dXJhbDwvdGl0bGU+PC90aXRsZXM+PGRhdGVzPjx5ZWFyPjE4NDYgU1JP
L0IvNTg0LjkwOTQyNjQ0PC95ZWFyPjwvZGF0ZXM+PHB1Yi1sb2NhdGlvbj5CdXJ5IFN0IEVkbXVu
ZHM8L3B1Yi1sb2NhdGlvbj48cHVibGlzaGVyPkFsZnJlZCBDb2xlIDwvcHVibGlzaGVyPjx1cmxz
PjwvdXJscz48L3JlY29yZD48L0NpdGU+PC9FbmROb3RlPgB=
</w:fldData>
        </w:fldChar>
      </w:r>
      <w:r w:rsidR="00BF57C3">
        <w:rPr>
          <w:rFonts w:ascii="Arial" w:hAnsi="Arial" w:cs="Arial"/>
        </w:rPr>
        <w:instrText xml:space="preserve"> ADDIN EN.CITE </w:instrText>
      </w:r>
      <w:r w:rsidR="00BF57C3">
        <w:rPr>
          <w:rFonts w:ascii="Arial" w:hAnsi="Arial" w:cs="Arial"/>
        </w:rPr>
        <w:fldChar w:fldCharType="begin">
          <w:fldData xml:space="preserve">PEVuZE5vdGU+PENpdGU+PEF1dGhvcj5DbHViPC9BdXRob3I+PFllYXI+MTg1MDwvWWVhcj48UmVj
TnVtPjM4NDwvUmVjTnVtPjxEaXNwbGF5VGV4dD5IYXJsZXN0b24gRmFybWVycyZhcG9zOyBDbHVi
LCA8c3R5bGUgZmFjZT0iaXRhbGljIj5SZXBvcnRzIG9mIHRoZSBIYXJsZXN0b24gRmFybWVycyZh
cG9zOyBDbHViIGZyb20gSXRzIEVzdGFibGlzaG1lbnQgaW4gMTgzOCwgdG8gMTg0OS4gQnkgU3Vi
c2NyaXB0aW9uPC9zdHlsZT4sICAoTG9uZG9uOiBKYXJyb2xkLCAxODUwKTsgUmF5bmJpcmQsU3Vm
Zm9sazsgV2lsbGlhbSBSYXluYmlyZCwgPHN0eWxlIGZhY2U9Iml0YWxpYyI+U3BlY2ltZW5zIG9m
IE5hdHVyYWwgR3Jhc3NlcyBDb2xsZWN0ZWQgaW4gdGhlIE5laWdoYm91cmhvb2Qgb2YgQnVyeSBT
dCBFZG11bmRzLCBCb3RhbmljYWwgYW5kIEFncmljdWx0dXJhbDwvc3R5bGU+LCAgKEJ1cnkgU3Qg
RWRtdW5kczogQWxmcmVkIENvbGUgMTg0NiBTUk8vQi81ODQuOTA5NDI2NDQpLjwvRGlzcGxheVRl
eHQ+PHJlY29yZD48cmVjLW51bWJlcj4zODQ8L3JlYy1udW1iZXI+PGZvcmVpZ24ta2V5cz48a2V5
IGFwcD0iRU4iIGRiLWlkPSIycHgyMHB0NWUwZWE1aGVydzI4cGVhOWg1NTVyYXp6ZmR2cGEiIHRp
bWVzdGFtcD0iMTY3NDEyMDY2MyIgZ3VpZD0iYjJiMjdkZDYtYmYzZi00ZjM4LWE5YjEtYmFhNzA3
ZWMzZjUyIj4zODQ8L2tleT48L2ZvcmVpZ24ta2V5cz48cmVmLXR5cGUgbmFtZT0iQm9vayI+Njwv
cmVmLXR5cGU+PGNvbnRyaWJ1dG9ycz48YXV0aG9ycz48YXV0aG9yPkhhcmxlc3RvbiBGYXJtZXJz
JmFwb3M7IENsdWI8L2F1dGhvcj48L2F1dGhvcnM+PC9jb250cmlidXRvcnM+PHRpdGxlcz48dGl0
bGU+UmVwb3J0cyBvZiB0aGUgSGFybGVzdG9uIEZhcm1lcnMmYXBvczsgQ2x1YiBmcm9tIGl0cyBF
c3RhYmxpc2htZW50IGluIDE4MzgsIHRvIDE4NDkuIEJ5IFN1YnNjcmlwdGlvbjwvdGl0bGU+PHNo
b3J0LXRpdGxlPkhhcmxlc3RvbiBGYXJtZXJzJmFwb3M7IENsdWI8L3Nob3J0LXRpdGxlPjwvdGl0
bGVzPjxkYXRlcz48eWVhcj4xODUwPC95ZWFyPjwvZGF0ZXM+PHB1Yi1sb2NhdGlvbj5Mb25kb248
L3B1Yi1sb2NhdGlvbj48cHVibGlzaGVyPkphcnJvbGQ8L3B1Ymxpc2hlcj48dXJscz48L3VybHM+
PC9yZWNvcmQ+PC9DaXRlPjxDaXRlPjxBdXRob3I+UmF5bmJpcmQ8L0F1dGhvcj48WWVhcj4xODQ5
PC9ZZWFyPjxSZWNOdW0+MTAzPC9SZWNOdW0+PHJlY29yZD48cmVjLW51bWJlcj4xMDM8L3JlYy1u
dW1iZXI+PGZvcmVpZ24ta2V5cz48a2V5IGFwcD0iRU4iIGRiLWlkPSIycHgyMHB0NWUwZWE1aGVy
dzI4cGVhOWg1NTVyYXp6ZmR2cGEiIHRpbWVzdGFtcD0iMTY3NDEyMDY2MCIgZ3VpZD0iNmZjYTM4
MzgtZjk5OC00YjQ5LTg0OGItZTk5ZWRlYTlmOTAxIj4xMDM8L2tleT48L2ZvcmVpZ24ta2V5cz48
cmVmLXR5cGUgbmFtZT0iQm9vayI+NjwvcmVmLXR5cGU+PGNvbnRyaWJ1dG9ycz48YXV0aG9ycz48
YXV0aG9yPlJheW5iaXJkLCBXaWxsaWFtICZhbXA7IEh1Z2g8L2F1dGhvcj48L2F1dGhvcnM+PC9j
b250cmlidXRvcnM+PHRpdGxlcz48dGl0bGU+T24gdGhlIEFncmljdWx0dXJlIG9mIFN1ZmZvbGsg
Li4uIGluY2x1ZGluZyB0aGUgUmVwb3J0IHRvIFdoaWNoIHRoZSBQcml6ZSBXYXMgQXdhcmRlZCBi
eSB0aGUgUm95YWwgQWdyaWN1bHR1cmFsIFNvY2lldHkgb2YgRW5nbGFuZC4gTG9uZG9uOiBMb25n
bWFuPC90aXRsZT48c2hvcnQtdGl0bGU+U3VmZm9sazwvc2hvcnQtdGl0bGU+PC90aXRsZXM+PGRh
dGVzPjx5ZWFyPjE4NDk8L3llYXI+PC9kYXRlcz48cHViLWxvY2F0aW9uPkxvbmRvbjwvcHViLWxv
Y2F0aW9uPjxwdWJsaXNoZXI+TG9uZ21hbjwvcHVibGlzaGVyPjx1cmxzPjwvdXJscz48L3JlY29y
ZD48L0NpdGU+PENpdGU+PEF1dGhvcj5SYXluYmlyZDwvQXV0aG9yPjxZZWFyPjE4NDYgU1JPL0Iv
NTg0LjkwOTQyNjQ0PC9ZZWFyPjxSZWNOdW0+NjE5PC9SZWNOdW0+PHJlY29yZD48cmVjLW51bWJl
cj42MTk8L3JlYy1udW1iZXI+PGZvcmVpZ24ta2V5cz48a2V5IGFwcD0iRU4iIGRiLWlkPSIycHgy
MHB0NWUwZWE1aGVydzI4cGVhOWg1NTVyYXp6ZmR2cGEiIHRpbWVzdGFtcD0iMTY5ODI3MzA3MCIg
Z3VpZD0iODk3MjYyM2QtZTNmZi00MzljLTk2NmEtOTMwMjNjODNhMWIwIj42MTk8L2tleT48L2Zv
cmVpZ24ta2V5cz48cmVmLXR5cGUgbmFtZT0iQm9vayI+NjwvcmVmLXR5cGU+PGNvbnRyaWJ1dG9y
cz48YXV0aG9ycz48YXV0aG9yPldpbGxpYW0gUmF5bmJpcmQ8L2F1dGhvcj48L2F1dGhvcnM+PC9j
b250cmlidXRvcnM+PHRpdGxlcz48dGl0bGU+U3BlY2ltZW5zIG9mIE5hdHVyYWwgR3Jhc3NlcyBj
b2xsZWN0ZWQgaW4gdGhlIG5laWdoYm91cmhvb2Qgb2YgQnVyeSBTdCBFZG11bmRzLCBib3Rhbmlj
YWwgYW5kIGFncmljdWx0dXJhbDwvdGl0bGU+PC90aXRsZXM+PGRhdGVzPjx5ZWFyPjE4NDYgU1JP
L0IvNTg0LjkwOTQyNjQ0PC95ZWFyPjwvZGF0ZXM+PHB1Yi1sb2NhdGlvbj5CdXJ5IFN0IEVkbXVu
ZHM8L3B1Yi1sb2NhdGlvbj48cHVibGlzaGVyPkFsZnJlZCBDb2xlIDwvcHVibGlzaGVyPjx1cmxz
PjwvdXJscz48L3JlY29yZD48L0NpdGU+PC9FbmROb3RlPgB=
</w:fldData>
        </w:fldChar>
      </w:r>
      <w:r w:rsidR="00BF57C3">
        <w:rPr>
          <w:rFonts w:ascii="Arial" w:hAnsi="Arial" w:cs="Arial"/>
        </w:rPr>
        <w:instrText xml:space="preserve"> ADDIN EN.CITE.DATA </w:instrText>
      </w:r>
      <w:r w:rsidR="00BF57C3">
        <w:rPr>
          <w:rFonts w:ascii="Arial" w:hAnsi="Arial" w:cs="Arial"/>
        </w:rPr>
      </w:r>
      <w:r w:rsidR="00BF57C3">
        <w:rPr>
          <w:rFonts w:ascii="Arial" w:hAnsi="Arial" w:cs="Arial"/>
        </w:rPr>
        <w:fldChar w:fldCharType="end"/>
      </w:r>
      <w:r w:rsidRPr="00E76518">
        <w:rPr>
          <w:rFonts w:ascii="Arial" w:hAnsi="Arial" w:cs="Arial"/>
        </w:rPr>
        <w:fldChar w:fldCharType="separate"/>
      </w:r>
      <w:r w:rsidR="00BF57C3">
        <w:rPr>
          <w:rFonts w:ascii="Arial" w:hAnsi="Arial" w:cs="Arial"/>
          <w:noProof/>
        </w:rPr>
        <w:t xml:space="preserve">Harleston Farmers' Club, </w:t>
      </w:r>
      <w:r w:rsidR="00BF57C3" w:rsidRPr="00BF57C3">
        <w:rPr>
          <w:rFonts w:ascii="Arial" w:hAnsi="Arial" w:cs="Arial"/>
          <w:i/>
          <w:noProof/>
        </w:rPr>
        <w:t>Reports of the Harleston Farmers' Club from Its Establishment in 1838, to 1849. By Subscription</w:t>
      </w:r>
      <w:r w:rsidR="00BF57C3">
        <w:rPr>
          <w:rFonts w:ascii="Arial" w:hAnsi="Arial" w:cs="Arial"/>
          <w:noProof/>
        </w:rPr>
        <w:t xml:space="preserve">,  (London: Jarrold, 1850); Raynbird,Suffolk; William Raynbird, </w:t>
      </w:r>
      <w:r w:rsidR="00BF57C3" w:rsidRPr="00BF57C3">
        <w:rPr>
          <w:rFonts w:ascii="Arial" w:hAnsi="Arial" w:cs="Arial"/>
          <w:i/>
          <w:noProof/>
        </w:rPr>
        <w:t>Specimens of Natural Grasses Collected in the Neighbourhood of Bury St Edmunds, Botanical and Agricultural</w:t>
      </w:r>
      <w:r w:rsidR="00BF57C3">
        <w:rPr>
          <w:rFonts w:ascii="Arial" w:hAnsi="Arial" w:cs="Arial"/>
          <w:noProof/>
        </w:rPr>
        <w:t>,  (Bury St Edmunds: Alfred Cole 1846 SRO/B/584.90942644).</w:t>
      </w:r>
      <w:r w:rsidRPr="00E76518">
        <w:rPr>
          <w:rFonts w:ascii="Arial" w:hAnsi="Arial" w:cs="Arial"/>
        </w:rPr>
        <w:fldChar w:fldCharType="end"/>
      </w:r>
    </w:p>
  </w:footnote>
  <w:footnote w:id="43">
    <w:p w14:paraId="55AF0BBB" w14:textId="10B8F11D" w:rsidR="00295C58" w:rsidRPr="00E76518" w:rsidRDefault="00295C58">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00745A90" w:rsidRPr="00E76518">
        <w:rPr>
          <w:rFonts w:ascii="Arial" w:hAnsi="Arial" w:cs="Arial"/>
        </w:rPr>
        <w:fldChar w:fldCharType="begin"/>
      </w:r>
      <w:r w:rsidR="00BF57C3">
        <w:rPr>
          <w:rFonts w:ascii="Arial" w:hAnsi="Arial" w:cs="Arial"/>
        </w:rPr>
        <w:instrText xml:space="preserve"> ADDIN EN.CITE &lt;EndNote&gt;&lt;Cite&gt;&lt;Author&gt;Fitzgerald&lt;/Author&gt;&lt;Year&gt;1968&lt;/Year&gt;&lt;RecNum&gt;288&lt;/RecNum&gt;&lt;DisplayText&gt;Kevin Fitzgerald, &lt;style face="italic"&gt;Ahead of Their Time: A Short History of the Farmers&amp;apos; Club 1842-1967&lt;/style&gt;,  (London: Heinneman, 1968).&lt;/DisplayText&gt;&lt;record&gt;&lt;rec-number&gt;288&lt;/rec-number&gt;&lt;foreign-keys&gt;&lt;key app="EN" db-id="2px20pt5e0ea5herw28pea9h555razzfdvpa" timestamp="1674120662" guid="102ae26c-684e-4539-b24e-e2a8aeedfd76"&gt;288&lt;/key&gt;&lt;/foreign-keys&gt;&lt;ref-type name="Book"&gt;6&lt;/ref-type&gt;&lt;contributors&gt;&lt;authors&gt;&lt;author&gt;Kevin Fitzgerald&lt;/author&gt;&lt;/authors&gt;&lt;/contributors&gt;&lt;titles&gt;&lt;title&gt;Ahead of Their Time: A Short History of the Farmers&amp;apos; Club 1842-1967&lt;/title&gt;&lt;short-title&gt;Ahead of their Time&lt;/short-title&gt;&lt;/titles&gt;&lt;dates&gt;&lt;year&gt;1968&lt;/year&gt;&lt;/dates&gt;&lt;pub-location&gt;London&lt;/pub-location&gt;&lt;publisher&gt;Heinneman&lt;/publisher&gt;&lt;urls&gt;&lt;/urls&gt;&lt;/record&gt;&lt;/Cite&gt;&lt;/EndNote&gt;</w:instrText>
      </w:r>
      <w:r w:rsidR="00745A90" w:rsidRPr="00E76518">
        <w:rPr>
          <w:rFonts w:ascii="Arial" w:hAnsi="Arial" w:cs="Arial"/>
        </w:rPr>
        <w:fldChar w:fldCharType="separate"/>
      </w:r>
      <w:r w:rsidR="00745A90" w:rsidRPr="00E76518">
        <w:rPr>
          <w:rFonts w:ascii="Arial" w:hAnsi="Arial" w:cs="Arial"/>
          <w:noProof/>
        </w:rPr>
        <w:t xml:space="preserve">Kevin Fitzgerald, </w:t>
      </w:r>
      <w:r w:rsidR="00745A90" w:rsidRPr="00E76518">
        <w:rPr>
          <w:rFonts w:ascii="Arial" w:hAnsi="Arial" w:cs="Arial"/>
          <w:i/>
          <w:noProof/>
        </w:rPr>
        <w:t>Ahead of Their Time: A Short History of the Farmers' Club 1842-1967</w:t>
      </w:r>
      <w:r w:rsidR="00745A90" w:rsidRPr="00E76518">
        <w:rPr>
          <w:rFonts w:ascii="Arial" w:hAnsi="Arial" w:cs="Arial"/>
          <w:noProof/>
        </w:rPr>
        <w:t>,  (London: Heinneman, 1968).</w:t>
      </w:r>
      <w:r w:rsidR="00745A90" w:rsidRPr="00E76518">
        <w:rPr>
          <w:rFonts w:ascii="Arial" w:hAnsi="Arial" w:cs="Arial"/>
        </w:rPr>
        <w:fldChar w:fldCharType="end"/>
      </w:r>
    </w:p>
  </w:footnote>
  <w:footnote w:id="44">
    <w:p w14:paraId="2897FDB3" w14:textId="77777777" w:rsidR="00E823D5" w:rsidRPr="00E76518" w:rsidRDefault="00E823D5" w:rsidP="00E823D5">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Pr="00E76518">
        <w:rPr>
          <w:rFonts w:ascii="Arial" w:hAnsi="Arial" w:cs="Arial"/>
        </w:rPr>
        <w:fldChar w:fldCharType="begin"/>
      </w:r>
      <w:r w:rsidRPr="00E76518">
        <w:rPr>
          <w:rFonts w:ascii="Arial" w:hAnsi="Arial" w:cs="Arial"/>
        </w:rPr>
        <w:instrText xml:space="preserve"> ADDIN EN.CITE &lt;EndNote&gt;&lt;Cite&gt;&lt;Author&gt;Mechi&lt;/Author&gt;&lt;Year&gt;1848 fourth edition&lt;/Year&gt;&lt;RecNum&gt;541&lt;/RecNum&gt;&lt;DisplayText&gt;J.J. Mechi, &lt;style face="italic"&gt;Mechi&amp;apos;s Experience in Drainage, Including His Speech Delivered to the Wickham Market Farmers&amp;apos; Club, Hadleigh Farmers&amp;apos; Club, East Essex Agricultural Meeting, Drayton Manor, North Walsham Farmers&amp;apos; Club.&lt;/style&gt;,  (London: Longman, 1848 fourth edition).&lt;/DisplayText&gt;&lt;record&gt;&lt;rec-number&gt;541&lt;/rec-number&gt;&lt;foreign-keys&gt;&lt;key app="EN" db-id="2px20pt5e0ea5herw28pea9h555razzfdvpa" timestamp="1681583443" guid="907e34ff-4eb4-4fb0-9aac-d6b2974165b3"&gt;541&lt;/key&gt;&lt;/foreign-keys&gt;&lt;ref-type name="Book"&gt;6&lt;/ref-type&gt;&lt;contributors&gt;&lt;authors&gt;&lt;author&gt;J.J. Mechi&lt;/author&gt;&lt;/authors&gt;&lt;/contributors&gt;&lt;titles&gt;&lt;title&gt;Mechi&amp;apos;s Experience In Drainage, Including His Speech Delivered to The Wickham Market Farmers&amp;apos; Club, Hadleigh Farmers&amp;apos; Club, East Essex Agricultural Meeting, Drayton Manor, North Walsham Farmers&amp;apos; Club.&lt;/title&gt;&lt;/titles&gt;&lt;dates&gt;&lt;year&gt;1848 fourth edition&lt;/year&gt;&lt;/dates&gt;&lt;pub-location&gt;London&lt;/pub-location&gt;&lt;publisher&gt;Longman&lt;/publisher&gt;&lt;urls&gt;&lt;/urls&gt;&lt;/record&gt;&lt;/Cite&gt;&lt;/EndNote&gt;</w:instrText>
      </w:r>
      <w:r w:rsidRPr="00E76518">
        <w:rPr>
          <w:rFonts w:ascii="Arial" w:hAnsi="Arial" w:cs="Arial"/>
        </w:rPr>
        <w:fldChar w:fldCharType="separate"/>
      </w:r>
      <w:r w:rsidRPr="00E76518">
        <w:rPr>
          <w:rFonts w:ascii="Arial" w:hAnsi="Arial" w:cs="Arial"/>
          <w:noProof/>
        </w:rPr>
        <w:t xml:space="preserve">J.J. Mechi, </w:t>
      </w:r>
      <w:r w:rsidRPr="00E76518">
        <w:rPr>
          <w:rFonts w:ascii="Arial" w:hAnsi="Arial" w:cs="Arial"/>
          <w:i/>
          <w:noProof/>
        </w:rPr>
        <w:t>Mechi's Experience in Drainage, Including His Speech Delivered to the Wickham Market Farmers' Club, Hadleigh Farmers' Club, East Essex Agricultural Meeting, Drayton Manor, North Walsham Farmers' Club.</w:t>
      </w:r>
      <w:r w:rsidRPr="00E76518">
        <w:rPr>
          <w:rFonts w:ascii="Arial" w:hAnsi="Arial" w:cs="Arial"/>
          <w:noProof/>
        </w:rPr>
        <w:t>,  (London: Longman, 1848 fourth edition).</w:t>
      </w:r>
      <w:r w:rsidRPr="00E76518">
        <w:rPr>
          <w:rFonts w:ascii="Arial" w:hAnsi="Arial" w:cs="Arial"/>
        </w:rPr>
        <w:fldChar w:fldCharType="end"/>
      </w:r>
    </w:p>
  </w:footnote>
  <w:footnote w:id="45">
    <w:p w14:paraId="2A176D8E" w14:textId="36237C68" w:rsidR="00AD2A93" w:rsidRPr="00E76518" w:rsidRDefault="00AD2A93">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00287C5A" w:rsidRPr="00E76518">
        <w:rPr>
          <w:rFonts w:ascii="Arial" w:hAnsi="Arial" w:cs="Arial"/>
        </w:rPr>
        <w:fldChar w:fldCharType="begin"/>
      </w:r>
      <w:r w:rsidR="00287C5A" w:rsidRPr="00E76518">
        <w:rPr>
          <w:rFonts w:ascii="Arial" w:hAnsi="Arial" w:cs="Arial"/>
        </w:rPr>
        <w:instrText xml:space="preserve"> ADDIN EN.CITE &lt;EndNote&gt;&lt;Cite&gt;&lt;Author&gt;Soham&lt;/Author&gt;&lt;Year&gt;1866&lt;/Year&gt;&lt;RecNum&gt;600&lt;/RecNum&gt;&lt;DisplayText&gt;Rev. J.H. Groome Rector of Earl Soham, &amp;apos;Defecation and Utilisation of the Sewage Stream. A Lecture to the Framlingham Farmers&amp;apos; Club.&amp;apos;&lt;style face="italic"&gt;, &lt;/style&gt;(London/Ipswich: William Hunt, 1866).&lt;/DisplayText&gt;&lt;record&gt;&lt;rec-number&gt;600&lt;/rec-number&gt;&lt;foreign-keys&gt;&lt;key app="EN" db-id="2px20pt5e0ea5herw28pea9h555razzfdvpa" timestamp="1697152139" guid="fa48a828-7fc3-41fc-847c-c3f048a8fc38"&gt;600&lt;/key&gt;&lt;/foreign-keys&gt;&lt;ref-type name="Pamphlet"&gt;24&lt;/ref-type&gt;&lt;contributors&gt;&lt;authors&gt;&lt;author&gt;Rev. J.H. Groome Rector of Earl Soham&lt;/author&gt;&lt;/authors&gt;&lt;/contributors&gt;&lt;titles&gt;&lt;title&gt;Defecation and Utilisation of the Sewage Stream. A Lecture to the Framlingham Farmers&amp;apos; Club.&lt;/title&gt;&lt;/titles&gt;&lt;dates&gt;&lt;year&gt;1866&lt;/year&gt;&lt;/dates&gt;&lt;pub-location&gt;London/Ipswich&lt;/pub-location&gt;&lt;publisher&gt;William Hunt&lt;/publisher&gt;&lt;urls&gt;&lt;/urls&gt;&lt;/record&gt;&lt;/Cite&gt;&lt;/EndNote&gt;</w:instrText>
      </w:r>
      <w:r w:rsidR="00287C5A" w:rsidRPr="00E76518">
        <w:rPr>
          <w:rFonts w:ascii="Arial" w:hAnsi="Arial" w:cs="Arial"/>
        </w:rPr>
        <w:fldChar w:fldCharType="separate"/>
      </w:r>
      <w:r w:rsidR="00287C5A" w:rsidRPr="00E76518">
        <w:rPr>
          <w:rFonts w:ascii="Arial" w:hAnsi="Arial" w:cs="Arial"/>
          <w:noProof/>
        </w:rPr>
        <w:t>Rev. J.H. Groome Rector of Earl Soham, 'Defecation and Utilisation of the Sewage Stream. A Lecture to the Framlingham Farmers' Club.'</w:t>
      </w:r>
      <w:r w:rsidR="00287C5A" w:rsidRPr="00E76518">
        <w:rPr>
          <w:rFonts w:ascii="Arial" w:hAnsi="Arial" w:cs="Arial"/>
          <w:i/>
          <w:noProof/>
        </w:rPr>
        <w:t xml:space="preserve">, </w:t>
      </w:r>
      <w:r w:rsidR="00287C5A" w:rsidRPr="00E76518">
        <w:rPr>
          <w:rFonts w:ascii="Arial" w:hAnsi="Arial" w:cs="Arial"/>
          <w:noProof/>
        </w:rPr>
        <w:t>(London/Ipswich: William Hunt, 1866).</w:t>
      </w:r>
      <w:r w:rsidR="00287C5A" w:rsidRPr="00E76518">
        <w:rPr>
          <w:rFonts w:ascii="Arial" w:hAnsi="Arial" w:cs="Arial"/>
        </w:rPr>
        <w:fldChar w:fldCharType="end"/>
      </w:r>
    </w:p>
  </w:footnote>
  <w:footnote w:id="46">
    <w:p w14:paraId="69EC8EE5" w14:textId="77777777" w:rsidR="00E823D5" w:rsidRPr="00E76518" w:rsidRDefault="00E823D5" w:rsidP="00E823D5">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Pr="00E76518">
        <w:rPr>
          <w:rFonts w:ascii="Arial" w:hAnsi="Arial" w:cs="Arial"/>
        </w:rPr>
        <w:fldChar w:fldCharType="begin"/>
      </w:r>
      <w:r w:rsidRPr="00E76518">
        <w:rPr>
          <w:rFonts w:ascii="Arial" w:hAnsi="Arial" w:cs="Arial"/>
        </w:rPr>
        <w:instrText xml:space="preserve"> ADDIN EN.CITE &lt;EndNote&gt;&lt;Cite&gt;&lt;Author&gt;Ormerod&lt;/Author&gt;&lt;Year&gt;1882&lt;/Year&gt;&lt;RecNum&gt;602&lt;/RecNum&gt;&lt;DisplayText&gt;Eleanor Ormerod, &lt;style face="italic"&gt;Report of Observations of Attack of Turnip Fly&lt;/style&gt;,  (London: Swan Sonnerschein, 1882); Eleanor Ormerod, &lt;style face="italic"&gt;Reports of Observations of Injurious Insects and Common Farm Pests 1877-1901&lt;/style&gt;,  (London: Simpkin Marshall, 1897).&lt;/DisplayText&gt;&lt;record&gt;&lt;rec-number&gt;602&lt;/rec-number&gt;&lt;foreign-keys&gt;&lt;key app="EN" db-id="2px20pt5e0ea5herw28pea9h555razzfdvpa" timestamp="1697202464" guid="2fcb2d7e-fe8b-401a-8707-08c06b240e96"&gt;602&lt;/key&gt;&lt;/foreign-keys&gt;&lt;ref-type name="Book"&gt;6&lt;/ref-type&gt;&lt;contributors&gt;&lt;authors&gt;&lt;author&gt;Eleanor Ormerod&lt;/author&gt;&lt;/authors&gt;&lt;/contributors&gt;&lt;titles&gt;&lt;title&gt;Report of Observations of Attack of Turnip Fly&lt;/title&gt;&lt;short-title&gt;Turnip Fly&amp;#xD;&lt;/short-title&gt;&lt;/titles&gt;&lt;dates&gt;&lt;year&gt;1882&lt;/year&gt;&lt;/dates&gt;&lt;pub-location&gt;London&lt;/pub-location&gt;&lt;publisher&gt;Swan Sonnerschein&lt;/publisher&gt;&lt;urls&gt;&lt;/urls&gt;&lt;/record&gt;&lt;/Cite&gt;&lt;Cite&gt;&lt;Author&gt;Ormerod&lt;/Author&gt;&lt;Year&gt;1897&lt;/Year&gt;&lt;RecNum&gt;603&lt;/RecNum&gt;&lt;record&gt;&lt;rec-number&gt;603&lt;/rec-number&gt;&lt;foreign-keys&gt;&lt;key app="EN" db-id="2px20pt5e0ea5herw28pea9h555razzfdvpa" timestamp="1697203938" guid="a6dc794c-2453-4960-a609-268ab2394ae6"&gt;603&lt;/key&gt;&lt;/foreign-keys&gt;&lt;ref-type name="Book"&gt;6&lt;/ref-type&gt;&lt;contributors&gt;&lt;authors&gt;&lt;author&gt;Eleanor Ormerod&lt;/author&gt;&lt;/authors&gt;&lt;/contributors&gt;&lt;titles&gt;&lt;title&gt;Reports of Observations of Injurious Insects and Common Farm Pests 1877-1901&lt;/title&gt;&lt;short-title&gt;Injurious Insects&lt;/short-title&gt;&lt;/titles&gt;&lt;dates&gt;&lt;year&gt;1897&lt;/year&gt;&lt;/dates&gt;&lt;pub-location&gt;London&lt;/pub-location&gt;&lt;publisher&gt;Simpkin Marshall&lt;/publisher&gt;&lt;urls&gt;&lt;/urls&gt;&lt;/record&gt;&lt;/Cite&gt;&lt;/EndNote&gt;</w:instrText>
      </w:r>
      <w:r w:rsidRPr="00E76518">
        <w:rPr>
          <w:rFonts w:ascii="Arial" w:hAnsi="Arial" w:cs="Arial"/>
        </w:rPr>
        <w:fldChar w:fldCharType="separate"/>
      </w:r>
      <w:r w:rsidRPr="00E76518">
        <w:rPr>
          <w:rFonts w:ascii="Arial" w:hAnsi="Arial" w:cs="Arial"/>
          <w:noProof/>
        </w:rPr>
        <w:t xml:space="preserve">Eleanor Ormerod, </w:t>
      </w:r>
      <w:r w:rsidRPr="00E76518">
        <w:rPr>
          <w:rFonts w:ascii="Arial" w:hAnsi="Arial" w:cs="Arial"/>
          <w:i/>
          <w:noProof/>
        </w:rPr>
        <w:t>Report of Observations of Attack of Turnip Fly</w:t>
      </w:r>
      <w:r w:rsidRPr="00E76518">
        <w:rPr>
          <w:rFonts w:ascii="Arial" w:hAnsi="Arial" w:cs="Arial"/>
          <w:noProof/>
        </w:rPr>
        <w:t xml:space="preserve">,  (London: Swan Sonnerschein, 1882); Eleanor Ormerod, </w:t>
      </w:r>
      <w:r w:rsidRPr="00E76518">
        <w:rPr>
          <w:rFonts w:ascii="Arial" w:hAnsi="Arial" w:cs="Arial"/>
          <w:i/>
          <w:noProof/>
        </w:rPr>
        <w:t>Reports of Observations of Injurious Insects and Common Farm Pests 1877-1901</w:t>
      </w:r>
      <w:r w:rsidRPr="00E76518">
        <w:rPr>
          <w:rFonts w:ascii="Arial" w:hAnsi="Arial" w:cs="Arial"/>
          <w:noProof/>
        </w:rPr>
        <w:t>,  (London: Simpkin Marshall, 1897).</w:t>
      </w:r>
      <w:r w:rsidRPr="00E76518">
        <w:rPr>
          <w:rFonts w:ascii="Arial" w:hAnsi="Arial" w:cs="Arial"/>
        </w:rPr>
        <w:fldChar w:fldCharType="end"/>
      </w:r>
    </w:p>
  </w:footnote>
  <w:footnote w:id="47">
    <w:p w14:paraId="4248A659" w14:textId="41381690" w:rsidR="00E823D5" w:rsidRPr="00E76518" w:rsidRDefault="00E823D5" w:rsidP="00E823D5">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Pr="00E76518">
        <w:rPr>
          <w:rFonts w:ascii="Arial" w:hAnsi="Arial" w:cs="Arial"/>
        </w:rPr>
        <w:fldChar w:fldCharType="begin"/>
      </w:r>
      <w:r w:rsidRPr="00E76518">
        <w:rPr>
          <w:rFonts w:ascii="Arial" w:hAnsi="Arial" w:cs="Arial"/>
        </w:rPr>
        <w:instrText xml:space="preserve"> ADDIN EN.CITE &lt;EndNote&gt;&lt;Cite&gt;&lt;Author&gt;Orlando&lt;/Author&gt;&lt;Year&gt;1861&lt;/Year&gt;&lt;RecNum&gt;220&lt;/RecNum&gt;&lt;DisplayText&gt;Whistlecraft Orlando, &lt;style face="italic"&gt;Meteorolgy: Its Importance to All Men, Especially to Farmers. Read before the Ipswich Farmers&amp;apos; Club May 28th 1861&lt;/style&gt;,  (London/Ipswich: Simpkin Marshall/Burton, 1861).&lt;/DisplayText&gt;&lt;record&gt;&lt;rec-number&gt;220&lt;/rec-number&gt;&lt;foreign-keys&gt;&lt;key app="EN" db-id="2px20pt5e0ea5herw28pea9h555razzfdvpa" timestamp="1674120661" guid="154c5e05-7489-4aa2-b93d-06608fb63e02"&gt;220&lt;/key&gt;&lt;/foreign-keys&gt;&lt;ref-type name="Book"&gt;6&lt;/ref-type&gt;&lt;contributors&gt;&lt;authors&gt;&lt;author&gt;Whistlecraft Orlando&lt;/author&gt;&lt;/authors&gt;&lt;/contributors&gt;&lt;titles&gt;&lt;title&gt;Meteorolgy: its importance to all men, especially to farmers. Read before the Ipswich Farmers&amp;apos; Club May 28th 1861&lt;/title&gt;&lt;/titles&gt;&lt;dates&gt;&lt;year&gt;1861&lt;/year&gt;&lt;/dates&gt;&lt;pub-location&gt;London/Ipswich&lt;/pub-location&gt;&lt;publisher&gt;Simpkin Marshall/Burton&lt;/publisher&gt;&lt;urls&gt;&lt;/urls&gt;&lt;/record&gt;&lt;/Cite&gt;&lt;/EndNote&gt;</w:instrText>
      </w:r>
      <w:r w:rsidRPr="00E76518">
        <w:rPr>
          <w:rFonts w:ascii="Arial" w:hAnsi="Arial" w:cs="Arial"/>
        </w:rPr>
        <w:fldChar w:fldCharType="separate"/>
      </w:r>
      <w:r w:rsidRPr="00E76518">
        <w:rPr>
          <w:rFonts w:ascii="Arial" w:hAnsi="Arial" w:cs="Arial"/>
          <w:noProof/>
        </w:rPr>
        <w:t xml:space="preserve">Whistlecraft Orlando, </w:t>
      </w:r>
      <w:r w:rsidRPr="00E76518">
        <w:rPr>
          <w:rFonts w:ascii="Arial" w:hAnsi="Arial" w:cs="Arial"/>
          <w:i/>
          <w:noProof/>
        </w:rPr>
        <w:t>Meteorolgy: Its Importance to All Men, Especially to Farmers. Read before the Ipswich Farmers' Club May 28th 1861</w:t>
      </w:r>
      <w:r w:rsidRPr="00E76518">
        <w:rPr>
          <w:rFonts w:ascii="Arial" w:hAnsi="Arial" w:cs="Arial"/>
          <w:noProof/>
        </w:rPr>
        <w:t>,  (London/Ipswich: Simpkin Marshall/Burton, 1861).</w:t>
      </w:r>
      <w:r w:rsidRPr="00E76518">
        <w:rPr>
          <w:rFonts w:ascii="Arial" w:hAnsi="Arial" w:cs="Arial"/>
        </w:rPr>
        <w:fldChar w:fldCharType="end"/>
      </w:r>
    </w:p>
  </w:footnote>
  <w:footnote w:id="48">
    <w:p w14:paraId="78227613" w14:textId="77777777" w:rsidR="00E823D5" w:rsidRPr="00E76518" w:rsidRDefault="00E823D5" w:rsidP="00E823D5">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Pr="00E76518">
        <w:rPr>
          <w:rFonts w:ascii="Arial" w:hAnsi="Arial" w:cs="Arial"/>
        </w:rPr>
        <w:fldChar w:fldCharType="begin"/>
      </w:r>
      <w:r w:rsidRPr="00E76518">
        <w:rPr>
          <w:rFonts w:ascii="Arial" w:hAnsi="Arial" w:cs="Arial"/>
        </w:rPr>
        <w:instrText xml:space="preserve"> ADDIN EN.CITE &lt;EndNote&gt;&lt;Cite&gt;&lt;Author&gt;Hughman&lt;/Author&gt;&lt;Year&gt;1846&lt;/Year&gt;&lt;RecNum&gt;601&lt;/RecNum&gt;&lt;DisplayText&gt;Robert Hughman, &lt;style face="italic"&gt;A Rambling Rhyme Read before Yoxford Farmers&amp;apos; Club&lt;/style&gt;,  (Halesworth: Roper, 1846).&lt;/DisplayText&gt;&lt;record&gt;&lt;rec-number&gt;601&lt;/rec-number&gt;&lt;foreign-keys&gt;&lt;key app="EN" db-id="2px20pt5e0ea5herw28pea9h555razzfdvpa" timestamp="1697200096" guid="19d4863d-837f-46c5-a3e1-58539e2de740"&gt;601&lt;/key&gt;&lt;/foreign-keys&gt;&lt;ref-type name="Book"&gt;6&lt;/ref-type&gt;&lt;contributors&gt;&lt;authors&gt;&lt;author&gt;Robert Hughman&lt;/author&gt;&lt;/authors&gt;&lt;/contributors&gt;&lt;titles&gt;&lt;title&gt;A Rambling Rhyme read before Yoxford Farmers&amp;apos; Club&lt;/title&gt;&lt;/titles&gt;&lt;section&gt;21&lt;/section&gt;&lt;dates&gt;&lt;year&gt;1846&lt;/year&gt;&lt;/dates&gt;&lt;pub-location&gt;Halesworth&lt;/pub-location&gt;&lt;publisher&gt;Roper&lt;/publisher&gt;&lt;urls&gt;&lt;/urls&gt;&lt;/record&gt;&lt;/Cite&gt;&lt;/EndNote&gt;</w:instrText>
      </w:r>
      <w:r w:rsidRPr="00E76518">
        <w:rPr>
          <w:rFonts w:ascii="Arial" w:hAnsi="Arial" w:cs="Arial"/>
        </w:rPr>
        <w:fldChar w:fldCharType="separate"/>
      </w:r>
      <w:r w:rsidRPr="00E76518">
        <w:rPr>
          <w:rFonts w:ascii="Arial" w:hAnsi="Arial" w:cs="Arial"/>
          <w:noProof/>
        </w:rPr>
        <w:t xml:space="preserve">Robert Hughman, </w:t>
      </w:r>
      <w:r w:rsidRPr="00E76518">
        <w:rPr>
          <w:rFonts w:ascii="Arial" w:hAnsi="Arial" w:cs="Arial"/>
          <w:i/>
          <w:noProof/>
        </w:rPr>
        <w:t>A Rambling Rhyme Read before Yoxford Farmers' Club</w:t>
      </w:r>
      <w:r w:rsidRPr="00E76518">
        <w:rPr>
          <w:rFonts w:ascii="Arial" w:hAnsi="Arial" w:cs="Arial"/>
          <w:noProof/>
        </w:rPr>
        <w:t>,  (Halesworth: Roper, 1846).</w:t>
      </w:r>
      <w:r w:rsidRPr="00E76518">
        <w:rPr>
          <w:rFonts w:ascii="Arial" w:hAnsi="Arial" w:cs="Arial"/>
        </w:rPr>
        <w:fldChar w:fldCharType="end"/>
      </w:r>
    </w:p>
  </w:footnote>
  <w:footnote w:id="49">
    <w:p w14:paraId="5D18BD9F" w14:textId="77777777" w:rsidR="00E823D5" w:rsidRPr="00E76518" w:rsidRDefault="00E823D5" w:rsidP="00E823D5">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Pr="00E76518">
        <w:rPr>
          <w:rFonts w:ascii="Arial" w:hAnsi="Arial" w:cs="Arial"/>
        </w:rPr>
        <w:fldChar w:fldCharType="begin"/>
      </w:r>
      <w:r w:rsidRPr="00E76518">
        <w:rPr>
          <w:rFonts w:ascii="Arial" w:hAnsi="Arial" w:cs="Arial"/>
        </w:rPr>
        <w:instrText xml:space="preserve"> ADDIN EN.CITE &lt;EndNote&gt;&lt;Cite&gt;&lt;Author&gt;Alexander&lt;/Author&gt;&lt;Year&gt;1840&lt;/Year&gt;&lt;RecNum&gt;604&lt;/RecNum&gt;&lt;DisplayText&gt;Henry Alexander, &lt;style face="italic"&gt;Soils of East Suffolk Considered Geologically: East Suffolk Agricultural Association Prize Essay&lt;/style&gt;,  (Woodbridge: Munro Whittaker, 1840).&lt;/DisplayText&gt;&lt;record&gt;&lt;rec-number&gt;604&lt;/rec-number&gt;&lt;foreign-keys&gt;&lt;key app="EN" db-id="2px20pt5e0ea5herw28pea9h555razzfdvpa" timestamp="1697214948" guid="3df79430-e56c-4c86-9dae-8fcd248b131c"&gt;604&lt;/key&gt;&lt;/foreign-keys&gt;&lt;ref-type name="Book"&gt;6&lt;/ref-type&gt;&lt;contributors&gt;&lt;authors&gt;&lt;author&gt;Henry Alexander&lt;/author&gt;&lt;/authors&gt;&lt;/contributors&gt;&lt;titles&gt;&lt;title&gt;Soils of East Suffolk considered Geologically: East Suffolk Agricultural Association Prize Essay&lt;/title&gt;&lt;/titles&gt;&lt;dates&gt;&lt;year&gt;1840&lt;/year&gt;&lt;/dates&gt;&lt;pub-location&gt;Woodbridge&lt;/pub-location&gt;&lt;publisher&gt;Munro Whittaker&lt;/publisher&gt;&lt;urls&gt;&lt;/urls&gt;&lt;/record&gt;&lt;/Cite&gt;&lt;/EndNote&gt;</w:instrText>
      </w:r>
      <w:r w:rsidRPr="00E76518">
        <w:rPr>
          <w:rFonts w:ascii="Arial" w:hAnsi="Arial" w:cs="Arial"/>
        </w:rPr>
        <w:fldChar w:fldCharType="separate"/>
      </w:r>
      <w:r w:rsidRPr="00E76518">
        <w:rPr>
          <w:rFonts w:ascii="Arial" w:hAnsi="Arial" w:cs="Arial"/>
          <w:noProof/>
        </w:rPr>
        <w:t xml:space="preserve">Henry Alexander, </w:t>
      </w:r>
      <w:r w:rsidRPr="00E76518">
        <w:rPr>
          <w:rFonts w:ascii="Arial" w:hAnsi="Arial" w:cs="Arial"/>
          <w:i/>
          <w:noProof/>
        </w:rPr>
        <w:t>Soils of East Suffolk Considered Geologically: East Suffolk Agricultural Association Prize Essay</w:t>
      </w:r>
      <w:r w:rsidRPr="00E76518">
        <w:rPr>
          <w:rFonts w:ascii="Arial" w:hAnsi="Arial" w:cs="Arial"/>
          <w:noProof/>
        </w:rPr>
        <w:t>,  (Woodbridge: Munro Whittaker, 1840).</w:t>
      </w:r>
      <w:r w:rsidRPr="00E76518">
        <w:rPr>
          <w:rFonts w:ascii="Arial" w:hAnsi="Arial" w:cs="Arial"/>
        </w:rPr>
        <w:fldChar w:fldCharType="end"/>
      </w:r>
    </w:p>
  </w:footnote>
  <w:footnote w:id="50">
    <w:p w14:paraId="7FC93C6C" w14:textId="77777777" w:rsidR="00CF1E10" w:rsidRPr="00E76518" w:rsidRDefault="00CF1E10" w:rsidP="00CF1E10">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Pr="00E76518">
        <w:rPr>
          <w:rFonts w:ascii="Arial" w:hAnsi="Arial" w:cs="Arial"/>
        </w:rPr>
        <w:fldChar w:fldCharType="begin"/>
      </w:r>
      <w:r w:rsidRPr="00E76518">
        <w:rPr>
          <w:rFonts w:ascii="Arial" w:hAnsi="Arial" w:cs="Arial"/>
        </w:rPr>
        <w:instrText xml:space="preserve"> ADDIN EN.CITE &lt;EndNote&gt;&lt;Cite&gt;&lt;Author&gt;Club&lt;/Author&gt;&lt;Year&gt;1850&lt;/Year&gt;&lt;RecNum&gt;384&lt;/RecNum&gt;&lt;DisplayText&gt;Club,Harleston Farmers&amp;apos; Club&lt;/DisplayText&gt;&lt;record&gt;&lt;rec-number&gt;384&lt;/rec-number&gt;&lt;foreign-keys&gt;&lt;key app="EN" db-id="2px20pt5e0ea5herw28pea9h555razzfdvpa" timestamp="1674120663" guid="b2b27dd6-bf3f-4f38-a9b1-baa707ec3f52"&gt;384&lt;/key&gt;&lt;/foreign-keys&gt;&lt;ref-type name="Book"&gt;6&lt;/ref-type&gt;&lt;contributors&gt;&lt;authors&gt;&lt;author&gt;Harleston Farmers&amp;apos; Club&lt;/author&gt;&lt;/authors&gt;&lt;/contributors&gt;&lt;titles&gt;&lt;title&gt;Reports of the Harleston Farmers&amp;apos; Club from its Establishment in 1838, to 1849. By Subscription&lt;/title&gt;&lt;short-title&gt;Harleston Farmers&amp;apos; Club&lt;/short-title&gt;&lt;/titles&gt;&lt;dates&gt;&lt;year&gt;1850&lt;/year&gt;&lt;/dates&gt;&lt;pub-location&gt;London&lt;/pub-location&gt;&lt;publisher&gt;Jarrold&lt;/publisher&gt;&lt;urls&gt;&lt;/urls&gt;&lt;/record&gt;&lt;/Cite&gt;&lt;/EndNote&gt;</w:instrText>
      </w:r>
      <w:r w:rsidRPr="00E76518">
        <w:rPr>
          <w:rFonts w:ascii="Arial" w:hAnsi="Arial" w:cs="Arial"/>
        </w:rPr>
        <w:fldChar w:fldCharType="separate"/>
      </w:r>
      <w:r w:rsidRPr="00E76518">
        <w:rPr>
          <w:rFonts w:ascii="Arial" w:hAnsi="Arial" w:cs="Arial"/>
          <w:noProof/>
        </w:rPr>
        <w:t>Club,Harleston Farmers' Club</w:t>
      </w:r>
      <w:r w:rsidRPr="00E76518">
        <w:rPr>
          <w:rFonts w:ascii="Arial" w:hAnsi="Arial" w:cs="Arial"/>
        </w:rPr>
        <w:fldChar w:fldCharType="end"/>
      </w:r>
    </w:p>
  </w:footnote>
  <w:footnote w:id="51">
    <w:p w14:paraId="192F6D62" w14:textId="77777777" w:rsidR="00E823D5" w:rsidRPr="00E76518" w:rsidRDefault="00E823D5" w:rsidP="00E823D5">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Pr="00E76518">
        <w:rPr>
          <w:rFonts w:ascii="Arial" w:hAnsi="Arial" w:cs="Arial"/>
        </w:rPr>
        <w:fldChar w:fldCharType="begin"/>
      </w:r>
      <w:r w:rsidRPr="00E76518">
        <w:rPr>
          <w:rFonts w:ascii="Arial" w:hAnsi="Arial" w:cs="Arial"/>
        </w:rPr>
        <w:instrText xml:space="preserve"> ADDIN EN.CITE &lt;EndNote&gt;&lt;Cite&gt;&lt;Author&gt;Association&lt;/Author&gt;&lt;Year&gt;1834&lt;/Year&gt;&lt;RecNum&gt;509&lt;/RecNum&gt;&lt;DisplayText&gt;East Suffolk Agricultural Association, &lt;style face="italic"&gt;Premiums Offered 1833-34, Rules and Articles, Officers and Members&lt;/style&gt;,  (Woodbridge: Loder, 1834).&lt;/DisplayText&gt;&lt;record&gt;&lt;rec-number&gt;509&lt;/rec-number&gt;&lt;foreign-keys&gt;&lt;key app="EN" db-id="2px20pt5e0ea5herw28pea9h555razzfdvpa" timestamp="1675210071" guid="580121c9-9520-4b8b-96ad-dd8587bc9024"&gt;509&lt;/key&gt;&lt;/foreign-keys&gt;&lt;ref-type name="Book"&gt;6&lt;/ref-type&gt;&lt;contributors&gt;&lt;authors&gt;&lt;author&gt;East Suffolk Agricultural Association&lt;/author&gt;&lt;/authors&gt;&lt;/contributors&gt;&lt;titles&gt;&lt;title&gt;Premiums Offered 1833-34, Rules and Articles, Officers and Members&lt;/title&gt;&lt;/titles&gt;&lt;dates&gt;&lt;year&gt;1834&lt;/year&gt;&lt;/dates&gt;&lt;pub-location&gt;Woodbridge&lt;/pub-location&gt;&lt;publisher&gt;Loder&lt;/publisher&gt;&lt;urls&gt;&lt;/urls&gt;&lt;/record&gt;&lt;/Cite&gt;&lt;/EndNote&gt;</w:instrText>
      </w:r>
      <w:r w:rsidRPr="00E76518">
        <w:rPr>
          <w:rFonts w:ascii="Arial" w:hAnsi="Arial" w:cs="Arial"/>
        </w:rPr>
        <w:fldChar w:fldCharType="separate"/>
      </w:r>
      <w:r w:rsidRPr="00E76518">
        <w:rPr>
          <w:rFonts w:ascii="Arial" w:hAnsi="Arial" w:cs="Arial"/>
          <w:noProof/>
        </w:rPr>
        <w:t xml:space="preserve">East Suffolk Agricultural Association, </w:t>
      </w:r>
      <w:r w:rsidRPr="00E76518">
        <w:rPr>
          <w:rFonts w:ascii="Arial" w:hAnsi="Arial" w:cs="Arial"/>
          <w:i/>
          <w:noProof/>
        </w:rPr>
        <w:t>Premiums Offered 1833-34, Rules and Articles, Officers and Members</w:t>
      </w:r>
      <w:r w:rsidRPr="00E76518">
        <w:rPr>
          <w:rFonts w:ascii="Arial" w:hAnsi="Arial" w:cs="Arial"/>
          <w:noProof/>
        </w:rPr>
        <w:t>,  (Woodbridge: Loder, 1834).</w:t>
      </w:r>
      <w:r w:rsidRPr="00E76518">
        <w:rPr>
          <w:rFonts w:ascii="Arial" w:hAnsi="Arial" w:cs="Arial"/>
        </w:rPr>
        <w:fldChar w:fldCharType="end"/>
      </w:r>
    </w:p>
  </w:footnote>
  <w:footnote w:id="52">
    <w:p w14:paraId="4B83FC4D" w14:textId="77777777" w:rsidR="00E823D5" w:rsidRPr="00E76518" w:rsidRDefault="00E823D5" w:rsidP="00E823D5">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Pr="00E76518">
        <w:rPr>
          <w:rFonts w:ascii="Arial" w:hAnsi="Arial" w:cs="Arial"/>
        </w:rPr>
        <w:fldChar w:fldCharType="begin"/>
      </w:r>
      <w:r w:rsidRPr="00E76518">
        <w:rPr>
          <w:rFonts w:ascii="Arial" w:hAnsi="Arial" w:cs="Arial"/>
        </w:rPr>
        <w:instrText xml:space="preserve"> ADDIN EN.CITE &lt;EndNote&gt;&lt;Cite&gt;&lt;Author&gt;Agriculture&lt;/Author&gt;&lt;Year&gt;1835&lt;/Year&gt;&lt;RecNum&gt;411&lt;/RecNum&gt;&lt;DisplayText&gt;East Suffolk Society for the Protection of Agriculture, &lt;style face="italic"&gt;Agricultural Proceedings&lt;/style&gt;,  (London: J. Mortimer, 1835).&lt;/DisplayText&gt;&lt;record&gt;&lt;rec-number&gt;411&lt;/rec-number&gt;&lt;foreign-keys&gt;&lt;key app="EN" db-id="2px20pt5e0ea5herw28pea9h555razzfdvpa" timestamp="1674120663" guid="2e9e0a36-a70f-43ca-9fb7-5a533b8aabda"&gt;411&lt;/key&gt;&lt;/foreign-keys&gt;&lt;ref-type name="Book"&gt;6&lt;/ref-type&gt;&lt;contributors&gt;&lt;authors&gt;&lt;author&gt;East Suffolk Society for the Protection of Agriculture&lt;/author&gt;&lt;/authors&gt;&lt;/contributors&gt;&lt;titles&gt;&lt;title&gt;Agricultural Proceedings&lt;/title&gt;&lt;short-title&gt;protection of agriculture&lt;/short-title&gt;&lt;/titles&gt;&lt;dates&gt;&lt;year&gt;1835&lt;/year&gt;&lt;/dates&gt;&lt;pub-location&gt;London&lt;/pub-location&gt;&lt;publisher&gt;J. Mortimer&lt;/publisher&gt;&lt;urls&gt;&lt;/urls&gt;&lt;/record&gt;&lt;/Cite&gt;&lt;/EndNote&gt;</w:instrText>
      </w:r>
      <w:r w:rsidRPr="00E76518">
        <w:rPr>
          <w:rFonts w:ascii="Arial" w:hAnsi="Arial" w:cs="Arial"/>
        </w:rPr>
        <w:fldChar w:fldCharType="separate"/>
      </w:r>
      <w:r w:rsidRPr="00E76518">
        <w:rPr>
          <w:rFonts w:ascii="Arial" w:hAnsi="Arial" w:cs="Arial"/>
          <w:noProof/>
        </w:rPr>
        <w:t xml:space="preserve">East Suffolk Society for the Protection of Agriculture, </w:t>
      </w:r>
      <w:r w:rsidRPr="00E76518">
        <w:rPr>
          <w:rFonts w:ascii="Arial" w:hAnsi="Arial" w:cs="Arial"/>
          <w:i/>
          <w:noProof/>
        </w:rPr>
        <w:t>Agricultural Proceedings</w:t>
      </w:r>
      <w:r w:rsidRPr="00E76518">
        <w:rPr>
          <w:rFonts w:ascii="Arial" w:hAnsi="Arial" w:cs="Arial"/>
          <w:noProof/>
        </w:rPr>
        <w:t>,  (London: J. Mortimer, 1835).</w:t>
      </w:r>
      <w:r w:rsidRPr="00E76518">
        <w:rPr>
          <w:rFonts w:ascii="Arial" w:hAnsi="Arial" w:cs="Arial"/>
        </w:rPr>
        <w:fldChar w:fldCharType="end"/>
      </w:r>
    </w:p>
  </w:footnote>
  <w:footnote w:id="53">
    <w:p w14:paraId="36EE144A" w14:textId="0397ACF6" w:rsidR="004D11B2" w:rsidRPr="00E76518" w:rsidRDefault="004D11B2">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002545E8" w:rsidRPr="00E76518">
        <w:rPr>
          <w:rFonts w:ascii="Arial" w:hAnsi="Arial" w:cs="Arial"/>
        </w:rPr>
        <w:fldChar w:fldCharType="begin"/>
      </w:r>
      <w:r w:rsidR="00550FA3" w:rsidRPr="00E76518">
        <w:rPr>
          <w:rFonts w:ascii="Arial" w:hAnsi="Arial" w:cs="Arial"/>
        </w:rPr>
        <w:instrText xml:space="preserve"> ADDIN EN.CITE &lt;EndNote&gt;&lt;Cite&gt;&lt;Author&gt;Gurdon&lt;/Author&gt;&lt;Year&gt;1843&lt;/Year&gt;&lt;RecNum&gt;632&lt;/RecNum&gt;&lt;DisplayText&gt;John Gurdon, &amp;apos;Co-Operative Farms at Assington Suffolk&amp;apos;, &lt;style face="italic"&gt;RASE, &lt;/style&gt;24/1 (1843).&lt;/DisplayText&gt;&lt;record&gt;&lt;rec-number&gt;632&lt;/rec-number&gt;&lt;foreign-keys&gt;&lt;key app="EN" db-id="2px20pt5e0ea5herw28pea9h555razzfdvpa" timestamp="1699281990" guid="c9e12100-3c56-45fa-8142-048a10ee2512"&gt;632&lt;/key&gt;&lt;/foreign-keys&gt;&lt;ref-type name="Journal Article"&gt;17&lt;/ref-type&gt;&lt;contributors&gt;&lt;authors&gt;&lt;author&gt;John Gurdon&lt;/author&gt;&lt;/authors&gt;&lt;/contributors&gt;&lt;titles&gt;&lt;title&gt;Co-operative Farms at Assington Suffolk&lt;/title&gt;&lt;secondary-title&gt;RASE&lt;/secondary-title&gt;&lt;/titles&gt;&lt;periodical&gt;&lt;full-title&gt;RASE&lt;/full-title&gt;&lt;/periodical&gt;&lt;volume&gt;24/1&lt;/volume&gt;&lt;dates&gt;&lt;year&gt;1843&lt;/year&gt;&lt;/dates&gt;&lt;urls&gt;&lt;/urls&gt;&lt;/record&gt;&lt;/Cite&gt;&lt;/EndNote&gt;</w:instrText>
      </w:r>
      <w:r w:rsidR="002545E8" w:rsidRPr="00E76518">
        <w:rPr>
          <w:rFonts w:ascii="Arial" w:hAnsi="Arial" w:cs="Arial"/>
        </w:rPr>
        <w:fldChar w:fldCharType="separate"/>
      </w:r>
      <w:r w:rsidR="002545E8" w:rsidRPr="00E76518">
        <w:rPr>
          <w:rFonts w:ascii="Arial" w:hAnsi="Arial" w:cs="Arial"/>
          <w:noProof/>
        </w:rPr>
        <w:t xml:space="preserve">John Gurdon, 'Co-Operative Farms at Assington Suffolk', </w:t>
      </w:r>
      <w:r w:rsidR="002545E8" w:rsidRPr="00E76518">
        <w:rPr>
          <w:rFonts w:ascii="Arial" w:hAnsi="Arial" w:cs="Arial"/>
          <w:i/>
          <w:noProof/>
        </w:rPr>
        <w:t xml:space="preserve">RASE, </w:t>
      </w:r>
      <w:r w:rsidR="002545E8" w:rsidRPr="00E76518">
        <w:rPr>
          <w:rFonts w:ascii="Arial" w:hAnsi="Arial" w:cs="Arial"/>
          <w:noProof/>
        </w:rPr>
        <w:t>24/1 (1843).</w:t>
      </w:r>
      <w:r w:rsidR="002545E8" w:rsidRPr="00E76518">
        <w:rPr>
          <w:rFonts w:ascii="Arial" w:hAnsi="Arial" w:cs="Arial"/>
        </w:rPr>
        <w:fldChar w:fldCharType="end"/>
      </w:r>
      <w:r w:rsidR="00D35E1E" w:rsidRPr="00E76518">
        <w:rPr>
          <w:rFonts w:ascii="Arial" w:hAnsi="Arial" w:cs="Arial"/>
        </w:rPr>
        <w:t xml:space="preserve"> Also </w:t>
      </w:r>
      <w:r w:rsidR="00357EAC" w:rsidRPr="00E76518">
        <w:rPr>
          <w:rFonts w:ascii="Arial" w:hAnsi="Arial" w:cs="Arial"/>
        </w:rPr>
        <w:t xml:space="preserve">mentioned in </w:t>
      </w:r>
      <w:r w:rsidR="00357EAC" w:rsidRPr="00E76518">
        <w:rPr>
          <w:rFonts w:ascii="Arial" w:hAnsi="Arial" w:cs="Arial"/>
        </w:rPr>
        <w:fldChar w:fldCharType="begin"/>
      </w:r>
      <w:r w:rsidR="00357EAC" w:rsidRPr="00E76518">
        <w:rPr>
          <w:rFonts w:ascii="Arial" w:hAnsi="Arial" w:cs="Arial"/>
        </w:rPr>
        <w:instrText xml:space="preserve"> ADDIN EN.CITE &lt;EndNote&gt;&lt;Cite&gt;&lt;Author&gt;Thirsk&lt;/Author&gt;&lt;Year&gt;1958&lt;/Year&gt;&lt;RecNum&gt;338&lt;/RecNum&gt;&lt;DisplayText&gt;Thirsk,Suffolk Farming&lt;/DisplayText&gt;&lt;record&gt;&lt;rec-number&gt;338&lt;/rec-number&gt;&lt;foreign-keys&gt;&lt;key app="EN" db-id="2px20pt5e0ea5herw28pea9h555razzfdvpa" timestamp="1674120662" guid="a5990c63-fa71-436c-962f-8b9d450da42a"&gt;338&lt;/key&gt;&lt;/foreign-keys&gt;&lt;ref-type name="Book"&gt;6&lt;/ref-type&gt;&lt;contributors&gt;&lt;authors&gt;&lt;author&gt;Joan Thirsk&lt;/author&gt;&lt;/authors&gt;&lt;/contributors&gt;&lt;titles&gt;&lt;title&gt;Suffolk Farming in the Nineteenth Century&lt;/title&gt;&lt;secondary-title&gt;Suffolk Records Society &lt;/secondary-title&gt;&lt;short-title&gt;Suffolk Farming&lt;/short-title&gt;&lt;/titles&gt;&lt;volume&gt;1&lt;/volume&gt;&lt;dates&gt;&lt;year&gt;1958&lt;/year&gt;&lt;/dates&gt;&lt;pub-location&gt;Ipswich&lt;/pub-location&gt;&lt;publisher&gt;Boydell&lt;/publisher&gt;&lt;urls&gt;&lt;/urls&gt;&lt;/record&gt;&lt;/Cite&gt;&lt;/EndNote&gt;</w:instrText>
      </w:r>
      <w:r w:rsidR="00357EAC" w:rsidRPr="00E76518">
        <w:rPr>
          <w:rFonts w:ascii="Arial" w:hAnsi="Arial" w:cs="Arial"/>
        </w:rPr>
        <w:fldChar w:fldCharType="separate"/>
      </w:r>
      <w:r w:rsidR="00357EAC" w:rsidRPr="00E76518">
        <w:rPr>
          <w:rFonts w:ascii="Arial" w:hAnsi="Arial" w:cs="Arial"/>
          <w:noProof/>
        </w:rPr>
        <w:t>Thirsk,Suffolk Farming</w:t>
      </w:r>
      <w:r w:rsidR="00357EAC" w:rsidRPr="00E76518">
        <w:rPr>
          <w:rFonts w:ascii="Arial" w:hAnsi="Arial" w:cs="Arial"/>
        </w:rPr>
        <w:fldChar w:fldCharType="end"/>
      </w:r>
      <w:r w:rsidR="00BF39DF" w:rsidRPr="00E76518">
        <w:rPr>
          <w:rFonts w:ascii="Arial" w:hAnsi="Arial" w:cs="Arial"/>
        </w:rPr>
        <w:t xml:space="preserve"> pp25/6,11</w:t>
      </w:r>
      <w:r w:rsidR="00D40881" w:rsidRPr="00E76518">
        <w:rPr>
          <w:rFonts w:ascii="Arial" w:hAnsi="Arial" w:cs="Arial"/>
        </w:rPr>
        <w:t>1/13</w:t>
      </w:r>
    </w:p>
  </w:footnote>
  <w:footnote w:id="54">
    <w:p w14:paraId="0EC5F1C6" w14:textId="6A3D7FAF" w:rsidR="00AC2267" w:rsidRPr="00E76518" w:rsidRDefault="00AC2267">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00C62869" w:rsidRPr="00E76518">
        <w:rPr>
          <w:rFonts w:ascii="Arial" w:hAnsi="Arial" w:cs="Arial"/>
        </w:rPr>
        <w:fldChar w:fldCharType="begin"/>
      </w:r>
      <w:r w:rsidR="00357EAC" w:rsidRPr="00E76518">
        <w:rPr>
          <w:rFonts w:ascii="Arial" w:hAnsi="Arial" w:cs="Arial"/>
        </w:rPr>
        <w:instrText xml:space="preserve"> ADDIN EN.CITE &lt;EndNote&gt;&lt;Cite ExcludeAuth="1"&gt;&lt;Year&gt;1850&lt;/Year&gt;&lt;RecNum&gt;639&lt;/RecNum&gt;&lt;DisplayText&gt;&lt;style face="italic"&gt;Minutes of Cottenham Farmers Meeting&lt;/style&gt;,  (CRO/Ely/K2565/1/9, 1850).&lt;/DisplayText&gt;&lt;record&gt;&lt;rec-number&gt;639&lt;/rec-number&gt;&lt;foreign-keys&gt;&lt;key app="EN" db-id="2px20pt5e0ea5herw28pea9h555razzfdvpa" timestamp="1699456824" guid="ba1e092e-725d-4a3a-a15e-2d44a59084fe"&gt;639&lt;/key&gt;&lt;/foreign-keys&gt;&lt;ref-type name="Book"&gt;6&lt;/ref-type&gt;&lt;contributors&gt;&lt;/contributors&gt;&lt;titles&gt;&lt;title&gt;Minutes of Cottenham Farmers Meeting&lt;/title&gt;&lt;short-title&gt;Cottenham Farmers Meeting&lt;/short-title&gt;&lt;/titles&gt;&lt;dates&gt;&lt;year&gt;1850&lt;/year&gt;&lt;/dates&gt;&lt;publisher&gt;CRO/Ely/K2565/1/9&lt;/publisher&gt;&lt;urls&gt;&lt;/urls&gt;&lt;/record&gt;&lt;/Cite&gt;&lt;/EndNote&gt;</w:instrText>
      </w:r>
      <w:r w:rsidR="00C62869" w:rsidRPr="00E76518">
        <w:rPr>
          <w:rFonts w:ascii="Arial" w:hAnsi="Arial" w:cs="Arial"/>
        </w:rPr>
        <w:fldChar w:fldCharType="separate"/>
      </w:r>
      <w:r w:rsidR="00C62869" w:rsidRPr="00E76518">
        <w:rPr>
          <w:rFonts w:ascii="Arial" w:hAnsi="Arial" w:cs="Arial"/>
          <w:i/>
          <w:noProof/>
        </w:rPr>
        <w:t>Minutes of Cottenham Farmers Meeting</w:t>
      </w:r>
      <w:r w:rsidR="00C62869" w:rsidRPr="00E76518">
        <w:rPr>
          <w:rFonts w:ascii="Arial" w:hAnsi="Arial" w:cs="Arial"/>
          <w:noProof/>
        </w:rPr>
        <w:t>,  (CRO/Ely/K2565/1/9, 1850).</w:t>
      </w:r>
      <w:r w:rsidR="00C62869" w:rsidRPr="00E76518">
        <w:rPr>
          <w:rFonts w:ascii="Arial" w:hAnsi="Arial" w:cs="Arial"/>
        </w:rPr>
        <w:fldChar w:fldCharType="end"/>
      </w:r>
    </w:p>
  </w:footnote>
  <w:footnote w:id="55">
    <w:p w14:paraId="2FD24D15" w14:textId="5D0AD53B" w:rsidR="00BE43CC" w:rsidRPr="00E76518" w:rsidRDefault="00BE43CC" w:rsidP="00BE43CC">
      <w:pPr>
        <w:pStyle w:val="FootnoteText"/>
        <w:rPr>
          <w:rFonts w:ascii="Arial" w:hAnsi="Arial" w:cs="Arial"/>
        </w:rPr>
      </w:pPr>
      <w:r w:rsidRPr="00E76518">
        <w:rPr>
          <w:rStyle w:val="FootnoteReference"/>
          <w:rFonts w:ascii="Arial" w:hAnsi="Arial" w:cs="Arial"/>
        </w:rPr>
        <w:footnoteRef/>
      </w:r>
      <w:r w:rsidRPr="00E76518">
        <w:rPr>
          <w:rFonts w:ascii="Arial" w:hAnsi="Arial" w:cs="Arial"/>
        </w:rPr>
        <w:t xml:space="preserve"> </w:t>
      </w:r>
      <w:r w:rsidRPr="00E76518">
        <w:rPr>
          <w:rFonts w:ascii="Arial" w:hAnsi="Arial" w:cs="Arial"/>
        </w:rPr>
        <w:fldChar w:fldCharType="begin"/>
      </w:r>
      <w:r w:rsidRPr="00E76518">
        <w:rPr>
          <w:rFonts w:ascii="Arial" w:hAnsi="Arial" w:cs="Arial"/>
        </w:rPr>
        <w:instrText xml:space="preserve"> ADDIN EN.CITE &lt;EndNote&gt;&lt;Cite&gt;&lt;Author&gt;Evans&lt;/Author&gt;&lt;Year&gt;1975&lt;/Year&gt;&lt;RecNum&gt;285&lt;/RecNum&gt;&lt;DisplayText&gt;George Ewart Evans, &lt;style face="italic"&gt;The Days That We Have Seen&lt;/style&gt;,  (London: Faber, 1975).&lt;/DisplayText&gt;&lt;record&gt;&lt;rec-number&gt;285&lt;/rec-number&gt;&lt;foreign-keys&gt;&lt;key app="EN" db-id="2px20pt5e0ea5herw28pea9h555razzfdvpa" timestamp="1674120662" guid="0ca757e9-ae45-4b11-a67f-57e562040deb"&gt;285&lt;/key&gt;&lt;/foreign-keys&gt;&lt;ref-type name="Book"&gt;6&lt;/ref-type&gt;&lt;contributors&gt;&lt;authors&gt;&lt;author&gt;Evans, George Ewart&lt;/author&gt;&lt;/authors&gt;&lt;/contributors&gt;&lt;titles&gt;&lt;title&gt;The Days That We Have Seen&lt;/title&gt;&lt;short-title&gt;Days&lt;/short-title&gt;&lt;/titles&gt;&lt;dates&gt;&lt;year&gt;1975&lt;/year&gt;&lt;/dates&gt;&lt;pub-location&gt;London&lt;/pub-location&gt;&lt;publisher&gt;Faber&lt;/publisher&gt;&lt;urls&gt;&lt;/urls&gt;&lt;/record&gt;&lt;/Cite&gt;&lt;/EndNote&gt;</w:instrText>
      </w:r>
      <w:r w:rsidRPr="00E76518">
        <w:rPr>
          <w:rFonts w:ascii="Arial" w:hAnsi="Arial" w:cs="Arial"/>
        </w:rPr>
        <w:fldChar w:fldCharType="separate"/>
      </w:r>
      <w:r w:rsidRPr="00E76518">
        <w:rPr>
          <w:rFonts w:ascii="Arial" w:hAnsi="Arial" w:cs="Arial"/>
          <w:noProof/>
        </w:rPr>
        <w:t xml:space="preserve">George Ewart Evans, </w:t>
      </w:r>
      <w:r w:rsidRPr="00E76518">
        <w:rPr>
          <w:rFonts w:ascii="Arial" w:hAnsi="Arial" w:cs="Arial"/>
          <w:i/>
          <w:noProof/>
        </w:rPr>
        <w:t>The Days That We Have Seen</w:t>
      </w:r>
      <w:r w:rsidRPr="00E76518">
        <w:rPr>
          <w:rFonts w:ascii="Arial" w:hAnsi="Arial" w:cs="Arial"/>
          <w:noProof/>
        </w:rPr>
        <w:t>,  (London: Faber, 1975).</w:t>
      </w:r>
      <w:r w:rsidRPr="00E76518">
        <w:rPr>
          <w:rFonts w:ascii="Arial" w:hAnsi="Arial" w:cs="Arial"/>
        </w:rPr>
        <w:fldChar w:fldCharType="end"/>
      </w:r>
      <w:r w:rsidRPr="00E76518">
        <w:rPr>
          <w:rFonts w:ascii="Arial" w:hAnsi="Arial" w:cs="Arial"/>
        </w:rPr>
        <w:t>p.</w:t>
      </w:r>
      <w:r w:rsidR="00676747" w:rsidRPr="00E76518">
        <w:rPr>
          <w:rFonts w:ascii="Arial" w:hAnsi="Arial" w:cs="Arial"/>
        </w:rPr>
        <w:t>16.</w:t>
      </w:r>
    </w:p>
  </w:footnote>
  <w:footnote w:id="56">
    <w:p w14:paraId="701B2E30" w14:textId="77777777" w:rsidR="00BE43CC" w:rsidRPr="00E76518" w:rsidRDefault="00BE43CC" w:rsidP="00BE43CC">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lang w:val="en-US"/>
        </w:rPr>
        <w:fldChar w:fldCharType="begin">
          <w:fldData xml:space="preserve">PEVuZE5vdGU+PENpdGU+PEF1dGhvcj5FdmFuczwvQXV0aG9yPjxZZWFyPjE5Njk8L1llYXI+PFJl
Y051bT4yMTU8L1JlY051bT48RGlzcGxheVRleHQ+R2VvcmdlIEV3YXJ0IEV2YW5zLCA8c3R5bGUg
ZmFjZT0iaXRhbGljIj5UaGUgRmFybSBhbmQgdGhlIFZpbGxhZ2U8L3N0eWxlPiwgIChMb25kb246
IEZhYmVyLCAxOTY5KTsgR2VvcmdlIEV3YXJ0IEV2YW5zLCA8c3R5bGUgZmFjZT0iaXRhbGljIj5B
c2sgdGhlIEZlbGxvd3MgV2hvIEN1dCB0aGUgSGF5PC9zdHlsZT4sICAoTG9uZG9uOiBGYWJlciwg
MTk1Nik7IEV2YW5zLERheXM7IEdlb3JnZSBFd2FydCBFdmFucywgPHN0eWxlIGZhY2U9Iml0YWxp
YyI+VGhlIEhvcnNlIGluIHRoZSBGdXJyb3c8L3N0eWxlPiwgIChMb25kb246IEZhYmVyLCAxOTYw
KS48L0Rpc3BsYXlUZXh0PjxyZWNvcmQ+PHJlYy1udW1iZXI+MjE1PC9yZWMtbnVtYmVyPjxmb3Jl
aWduLWtleXM+PGtleSBhcHA9IkVOIiBkYi1pZD0iMnB4MjBwdDVlMGVhNWhlcncyOHBlYTloNTU1
cmF6emZkdnBhIiB0aW1lc3RhbXA9IjE2NzQxMjA2NjEiIGd1aWQ9IjVmNjBjNmY3LWI4MmMtNDcz
OC1iMzYyLTdlODU0YmFjZDU0YSI+MjE1PC9rZXk+PC9mb3JlaWduLWtleXM+PHJlZi10eXBlIG5h
bWU9IkJvb2siPjY8L3JlZi10eXBlPjxjb250cmlidXRvcnM+PGF1dGhvcnM+PGF1dGhvcj5FdmFu
cywgR2VvcmdlIEV3YXJ0PC9hdXRob3I+PC9hdXRob3JzPjwvY29udHJpYnV0b3JzPjx0aXRsZXM+
PHRpdGxlPlRoZSBGYXJtIGFuZCB0aGUgVmlsbGFnZTwvdGl0bGU+PHNob3J0LXRpdGxlPmZhcm0g
YW5kIHZpbGxhZ2U8L3Nob3J0LXRpdGxlPjwvdGl0bGVzPjxkYXRlcz48eWVhcj4xOTY5PC95ZWFy
PjwvZGF0ZXM+PHB1Yi1sb2NhdGlvbj5Mb25kb248L3B1Yi1sb2NhdGlvbj48cHVibGlzaGVyPkZh
YmVyPC9wdWJsaXNoZXI+PHVybHM+PC91cmxzPjwvcmVjb3JkPjwvQ2l0ZT48Q2l0ZT48QXV0aG9y
PkV2YW5zPC9BdXRob3I+PFllYXI+MTk1NjwvWWVhcj48UmVjTnVtPjYwOTwvUmVjTnVtPjxyZWNv
cmQ+PHJlYy1udW1iZXI+NjA5PC9yZWMtbnVtYmVyPjxmb3JlaWduLWtleXM+PGtleSBhcHA9IkVO
IiBkYi1pZD0iMnB4MjBwdDVlMGVhNWhlcncyOHBlYTloNTU1cmF6emZkdnBhIiB0aW1lc3RhbXA9
IjE2OTc2NDQzNTQiIGd1aWQ9IjRlZDNjMDkzLWE4ZGQtNGNlOS1hNDdkLTJmNjVhMzAyNGVhNiI+
NjA5PC9rZXk+PC9mb3JlaWduLWtleXM+PHJlZi10eXBlIG5hbWU9IkJvb2siPjY8L3JlZi10eXBl
Pjxjb250cmlidXRvcnM+PGF1dGhvcnM+PGF1dGhvcj5HZW9yZ2UgRXdhcnQgRXZhbnM8L2F1dGhv
cj48L2F1dGhvcnM+PC9jb250cmlidXRvcnM+PHRpdGxlcz48dGl0bGU+QXNrIFRoZSBGZWxsb3dz
IFdobyBDdXQgVGhlIEhheTwvdGl0bGU+PC90aXRsZXM+PGRhdGVzPjx5ZWFyPjE5NTY8L3llYXI+
PC9kYXRlcz48cHViLWxvY2F0aW9uPkxvbmRvbjwvcHViLWxvY2F0aW9uPjxwdWJsaXNoZXI+RmFi
ZXI8L3B1Ymxpc2hlcj48dXJscz48L3VybHM+PC9yZWNvcmQ+PC9DaXRlPjxDaXRlPjxBdXRob3I+
RXZhbnM8L0F1dGhvcj48WWVhcj4xOTc1PC9ZZWFyPjxSZWNOdW0+Mjg1PC9SZWNOdW0+PHJlY29y
ZD48cmVjLW51bWJlcj4yODU8L3JlYy1udW1iZXI+PGZvcmVpZ24ta2V5cz48a2V5IGFwcD0iRU4i
IGRiLWlkPSIycHgyMHB0NWUwZWE1aGVydzI4cGVhOWg1NTVyYXp6ZmR2cGEiIHRpbWVzdGFtcD0i
MTY3NDEyMDY2MiIgZ3VpZD0iMGNhNzU3ZTktYWU0NS00YjExLWE2N2YtNTdlNTYyMDQwZGViIj4y
ODU8L2tleT48L2ZvcmVpZ24ta2V5cz48cmVmLXR5cGUgbmFtZT0iQm9vayI+NjwvcmVmLXR5cGU+
PGNvbnRyaWJ1dG9ycz48YXV0aG9ycz48YXV0aG9yPkV2YW5zLCBHZW9yZ2UgRXdhcnQ8L2F1dGhv
cj48L2F1dGhvcnM+PC9jb250cmlidXRvcnM+PHRpdGxlcz48dGl0bGU+VGhlIERheXMgVGhhdCBX
ZSBIYXZlIFNlZW48L3RpdGxlPjxzaG9ydC10aXRsZT5EYXlzPC9zaG9ydC10aXRsZT48L3RpdGxl
cz48ZGF0ZXM+PHllYXI+MTk3NTwveWVhcj48L2RhdGVzPjxwdWItbG9jYXRpb24+TG9uZG9uPC9w
dWItbG9jYXRpb24+PHB1Ymxpc2hlcj5GYWJlcjwvcHVibGlzaGVyPjx1cmxzPjwvdXJscz48L3Jl
Y29yZD48L0NpdGU+PENpdGU+PEF1dGhvcj5FdmFuczwvQXV0aG9yPjxZZWFyPjE5NjA8L1llYXI+
PFJlY051bT42MTA8L1JlY051bT48cmVjb3JkPjxyZWMtbnVtYmVyPjYxMDwvcmVjLW51bWJlcj48
Zm9yZWlnbi1rZXlzPjxrZXkgYXBwPSJFTiIgZGItaWQ9IjJweDIwcHQ1ZTBlYTVoZXJ3MjhwZWE5
aDU1NXJhenpmZHZwYSIgdGltZXN0YW1wPSIxNjk3NjQ0NDc5IiBndWlkPSIxY2U0ODVlZC04OTlm
LTQyOWMtOTE3NC04NWUzODEwMTgwNDAiPjYxMDwva2V5PjwvZm9yZWlnbi1rZXlzPjxyZWYtdHlw
ZSBuYW1lPSJCb29rIj42PC9yZWYtdHlwZT48Y29udHJpYnV0b3JzPjxhdXRob3JzPjxhdXRob3I+
RXZhbnMsIEdlb3JnZSBFd2FydDwvYXV0aG9yPjwvYXV0aG9ycz48L2NvbnRyaWJ1dG9ycz48dGl0
bGVzPjx0aXRsZT5UaGUgSG9yc2UgSW4gVGhlIEZ1cnJvdzwvdGl0bGU+PC90aXRsZXM+PGRhdGVz
Pjx5ZWFyPjE5NjA8L3llYXI+PC9kYXRlcz48cHViLWxvY2F0aW9uPkxvbmRvbjwvcHViLWxvY2F0
aW9uPjxwdWJsaXNoZXI+RmFiZXI8L3B1Ymxpc2hlcj48dXJscz48L3VybHM+PC9yZWNvcmQ+PC9D
aXRlPjwvRW5kTm90ZT4A
</w:fldData>
        </w:fldChar>
      </w:r>
      <w:r w:rsidRPr="00E76518">
        <w:rPr>
          <w:rFonts w:ascii="Arial" w:hAnsi="Arial" w:cs="Arial"/>
          <w:lang w:val="en-US"/>
        </w:rPr>
        <w:instrText xml:space="preserve"> ADDIN EN.CITE </w:instrText>
      </w:r>
      <w:r w:rsidRPr="00E76518">
        <w:rPr>
          <w:rFonts w:ascii="Arial" w:hAnsi="Arial" w:cs="Arial"/>
          <w:lang w:val="en-US"/>
        </w:rPr>
        <w:fldChar w:fldCharType="begin">
          <w:fldData xml:space="preserve">PEVuZE5vdGU+PENpdGU+PEF1dGhvcj5FdmFuczwvQXV0aG9yPjxZZWFyPjE5Njk8L1llYXI+PFJl
Y051bT4yMTU8L1JlY051bT48RGlzcGxheVRleHQ+R2VvcmdlIEV3YXJ0IEV2YW5zLCA8c3R5bGUg
ZmFjZT0iaXRhbGljIj5UaGUgRmFybSBhbmQgdGhlIFZpbGxhZ2U8L3N0eWxlPiwgIChMb25kb246
IEZhYmVyLCAxOTY5KTsgR2VvcmdlIEV3YXJ0IEV2YW5zLCA8c3R5bGUgZmFjZT0iaXRhbGljIj5B
c2sgdGhlIEZlbGxvd3MgV2hvIEN1dCB0aGUgSGF5PC9zdHlsZT4sICAoTG9uZG9uOiBGYWJlciwg
MTk1Nik7IEV2YW5zLERheXM7IEdlb3JnZSBFd2FydCBFdmFucywgPHN0eWxlIGZhY2U9Iml0YWxp
YyI+VGhlIEhvcnNlIGluIHRoZSBGdXJyb3c8L3N0eWxlPiwgIChMb25kb246IEZhYmVyLCAxOTYw
KS48L0Rpc3BsYXlUZXh0PjxyZWNvcmQ+PHJlYy1udW1iZXI+MjE1PC9yZWMtbnVtYmVyPjxmb3Jl
aWduLWtleXM+PGtleSBhcHA9IkVOIiBkYi1pZD0iMnB4MjBwdDVlMGVhNWhlcncyOHBlYTloNTU1
cmF6emZkdnBhIiB0aW1lc3RhbXA9IjE2NzQxMjA2NjEiIGd1aWQ9IjVmNjBjNmY3LWI4MmMtNDcz
OC1iMzYyLTdlODU0YmFjZDU0YSI+MjE1PC9rZXk+PC9mb3JlaWduLWtleXM+PHJlZi10eXBlIG5h
bWU9IkJvb2siPjY8L3JlZi10eXBlPjxjb250cmlidXRvcnM+PGF1dGhvcnM+PGF1dGhvcj5FdmFu
cywgR2VvcmdlIEV3YXJ0PC9hdXRob3I+PC9hdXRob3JzPjwvY29udHJpYnV0b3JzPjx0aXRsZXM+
PHRpdGxlPlRoZSBGYXJtIGFuZCB0aGUgVmlsbGFnZTwvdGl0bGU+PHNob3J0LXRpdGxlPmZhcm0g
YW5kIHZpbGxhZ2U8L3Nob3J0LXRpdGxlPjwvdGl0bGVzPjxkYXRlcz48eWVhcj4xOTY5PC95ZWFy
PjwvZGF0ZXM+PHB1Yi1sb2NhdGlvbj5Mb25kb248L3B1Yi1sb2NhdGlvbj48cHVibGlzaGVyPkZh
YmVyPC9wdWJsaXNoZXI+PHVybHM+PC91cmxzPjwvcmVjb3JkPjwvQ2l0ZT48Q2l0ZT48QXV0aG9y
PkV2YW5zPC9BdXRob3I+PFllYXI+MTk1NjwvWWVhcj48UmVjTnVtPjYwOTwvUmVjTnVtPjxyZWNv
cmQ+PHJlYy1udW1iZXI+NjA5PC9yZWMtbnVtYmVyPjxmb3JlaWduLWtleXM+PGtleSBhcHA9IkVO
IiBkYi1pZD0iMnB4MjBwdDVlMGVhNWhlcncyOHBlYTloNTU1cmF6emZkdnBhIiB0aW1lc3RhbXA9
IjE2OTc2NDQzNTQiIGd1aWQ9IjRlZDNjMDkzLWE4ZGQtNGNlOS1hNDdkLTJmNjVhMzAyNGVhNiI+
NjA5PC9rZXk+PC9mb3JlaWduLWtleXM+PHJlZi10eXBlIG5hbWU9IkJvb2siPjY8L3JlZi10eXBl
Pjxjb250cmlidXRvcnM+PGF1dGhvcnM+PGF1dGhvcj5HZW9yZ2UgRXdhcnQgRXZhbnM8L2F1dGhv
cj48L2F1dGhvcnM+PC9jb250cmlidXRvcnM+PHRpdGxlcz48dGl0bGU+QXNrIFRoZSBGZWxsb3dz
IFdobyBDdXQgVGhlIEhheTwvdGl0bGU+PC90aXRsZXM+PGRhdGVzPjx5ZWFyPjE5NTY8L3llYXI+
PC9kYXRlcz48cHViLWxvY2F0aW9uPkxvbmRvbjwvcHViLWxvY2F0aW9uPjxwdWJsaXNoZXI+RmFi
ZXI8L3B1Ymxpc2hlcj48dXJscz48L3VybHM+PC9yZWNvcmQ+PC9DaXRlPjxDaXRlPjxBdXRob3I+
RXZhbnM8L0F1dGhvcj48WWVhcj4xOTc1PC9ZZWFyPjxSZWNOdW0+Mjg1PC9SZWNOdW0+PHJlY29y
ZD48cmVjLW51bWJlcj4yODU8L3JlYy1udW1iZXI+PGZvcmVpZ24ta2V5cz48a2V5IGFwcD0iRU4i
IGRiLWlkPSIycHgyMHB0NWUwZWE1aGVydzI4cGVhOWg1NTVyYXp6ZmR2cGEiIHRpbWVzdGFtcD0i
MTY3NDEyMDY2MiIgZ3VpZD0iMGNhNzU3ZTktYWU0NS00YjExLWE2N2YtNTdlNTYyMDQwZGViIj4y
ODU8L2tleT48L2ZvcmVpZ24ta2V5cz48cmVmLXR5cGUgbmFtZT0iQm9vayI+NjwvcmVmLXR5cGU+
PGNvbnRyaWJ1dG9ycz48YXV0aG9ycz48YXV0aG9yPkV2YW5zLCBHZW9yZ2UgRXdhcnQ8L2F1dGhv
cj48L2F1dGhvcnM+PC9jb250cmlidXRvcnM+PHRpdGxlcz48dGl0bGU+VGhlIERheXMgVGhhdCBX
ZSBIYXZlIFNlZW48L3RpdGxlPjxzaG9ydC10aXRsZT5EYXlzPC9zaG9ydC10aXRsZT48L3RpdGxl
cz48ZGF0ZXM+PHllYXI+MTk3NTwveWVhcj48L2RhdGVzPjxwdWItbG9jYXRpb24+TG9uZG9uPC9w
dWItbG9jYXRpb24+PHB1Ymxpc2hlcj5GYWJlcjwvcHVibGlzaGVyPjx1cmxzPjwvdXJscz48L3Jl
Y29yZD48L0NpdGU+PENpdGU+PEF1dGhvcj5FdmFuczwvQXV0aG9yPjxZZWFyPjE5NjA8L1llYXI+
PFJlY051bT42MTA8L1JlY051bT48cmVjb3JkPjxyZWMtbnVtYmVyPjYxMDwvcmVjLW51bWJlcj48
Zm9yZWlnbi1rZXlzPjxrZXkgYXBwPSJFTiIgZGItaWQ9IjJweDIwcHQ1ZTBlYTVoZXJ3MjhwZWE5
aDU1NXJhenpmZHZwYSIgdGltZXN0YW1wPSIxNjk3NjQ0NDc5IiBndWlkPSIxY2U0ODVlZC04OTlm
LTQyOWMtOTE3NC04NWUzODEwMTgwNDAiPjYxMDwva2V5PjwvZm9yZWlnbi1rZXlzPjxyZWYtdHlw
ZSBuYW1lPSJCb29rIj42PC9yZWYtdHlwZT48Y29udHJpYnV0b3JzPjxhdXRob3JzPjxhdXRob3I+
RXZhbnMsIEdlb3JnZSBFd2FydDwvYXV0aG9yPjwvYXV0aG9ycz48L2NvbnRyaWJ1dG9ycz48dGl0
bGVzPjx0aXRsZT5UaGUgSG9yc2UgSW4gVGhlIEZ1cnJvdzwvdGl0bGU+PC90aXRsZXM+PGRhdGVz
Pjx5ZWFyPjE5NjA8L3llYXI+PC9kYXRlcz48cHViLWxvY2F0aW9uPkxvbmRvbjwvcHViLWxvY2F0
aW9uPjxwdWJsaXNoZXI+RmFiZXI8L3B1Ymxpc2hlcj48dXJscz48L3VybHM+PC9yZWNvcmQ+PC9D
aXRlPjwvRW5kTm90ZT4A
</w:fldData>
        </w:fldChar>
      </w:r>
      <w:r w:rsidRPr="00E76518">
        <w:rPr>
          <w:rFonts w:ascii="Arial" w:hAnsi="Arial" w:cs="Arial"/>
          <w:lang w:val="en-US"/>
        </w:rPr>
        <w:instrText xml:space="preserve"> ADDIN EN.CITE.DATA </w:instrText>
      </w:r>
      <w:r w:rsidRPr="00E76518">
        <w:rPr>
          <w:rFonts w:ascii="Arial" w:hAnsi="Arial" w:cs="Arial"/>
          <w:lang w:val="en-US"/>
        </w:rPr>
      </w:r>
      <w:r w:rsidRPr="00E76518">
        <w:rPr>
          <w:rFonts w:ascii="Arial" w:hAnsi="Arial" w:cs="Arial"/>
          <w:lang w:val="en-US"/>
        </w:rPr>
        <w:fldChar w:fldCharType="end"/>
      </w:r>
      <w:r w:rsidRPr="00E76518">
        <w:rPr>
          <w:rFonts w:ascii="Arial" w:hAnsi="Arial" w:cs="Arial"/>
          <w:lang w:val="en-US"/>
        </w:rPr>
      </w:r>
      <w:r w:rsidRPr="00E76518">
        <w:rPr>
          <w:rFonts w:ascii="Arial" w:hAnsi="Arial" w:cs="Arial"/>
          <w:lang w:val="en-US"/>
        </w:rPr>
        <w:fldChar w:fldCharType="separate"/>
      </w:r>
      <w:r w:rsidRPr="00E76518">
        <w:rPr>
          <w:rFonts w:ascii="Arial" w:hAnsi="Arial" w:cs="Arial"/>
          <w:noProof/>
          <w:lang w:val="en-US"/>
        </w:rPr>
        <w:t xml:space="preserve">George Ewart Evans, </w:t>
      </w:r>
      <w:r w:rsidRPr="00E76518">
        <w:rPr>
          <w:rFonts w:ascii="Arial" w:hAnsi="Arial" w:cs="Arial"/>
          <w:i/>
          <w:noProof/>
          <w:lang w:val="en-US"/>
        </w:rPr>
        <w:t>The Farm and the Village</w:t>
      </w:r>
      <w:r w:rsidRPr="00E76518">
        <w:rPr>
          <w:rFonts w:ascii="Arial" w:hAnsi="Arial" w:cs="Arial"/>
          <w:noProof/>
          <w:lang w:val="en-US"/>
        </w:rPr>
        <w:t xml:space="preserve">,  (London: Faber, 1969); George Ewart Evans, </w:t>
      </w:r>
      <w:r w:rsidRPr="00E76518">
        <w:rPr>
          <w:rFonts w:ascii="Arial" w:hAnsi="Arial" w:cs="Arial"/>
          <w:i/>
          <w:noProof/>
          <w:lang w:val="en-US"/>
        </w:rPr>
        <w:t>Ask the Fellows Who Cut the Hay</w:t>
      </w:r>
      <w:r w:rsidRPr="00E76518">
        <w:rPr>
          <w:rFonts w:ascii="Arial" w:hAnsi="Arial" w:cs="Arial"/>
          <w:noProof/>
          <w:lang w:val="en-US"/>
        </w:rPr>
        <w:t xml:space="preserve">,  (London: Faber, 1956); Evans,Days; George Ewart Evans, </w:t>
      </w:r>
      <w:r w:rsidRPr="00E76518">
        <w:rPr>
          <w:rFonts w:ascii="Arial" w:hAnsi="Arial" w:cs="Arial"/>
          <w:i/>
          <w:noProof/>
          <w:lang w:val="en-US"/>
        </w:rPr>
        <w:t>The Horse in the Furrow</w:t>
      </w:r>
      <w:r w:rsidRPr="00E76518">
        <w:rPr>
          <w:rFonts w:ascii="Arial" w:hAnsi="Arial" w:cs="Arial"/>
          <w:noProof/>
          <w:lang w:val="en-US"/>
        </w:rPr>
        <w:t>,  (London: Faber, 1960).</w:t>
      </w:r>
      <w:r w:rsidRPr="00E76518">
        <w:rPr>
          <w:rFonts w:ascii="Arial" w:hAnsi="Arial" w:cs="Arial"/>
          <w:lang w:val="en-US"/>
        </w:rPr>
        <w:fldChar w:fldCharType="end"/>
      </w:r>
      <w:r w:rsidRPr="00E76518">
        <w:rPr>
          <w:rFonts w:ascii="Arial" w:hAnsi="Arial" w:cs="Arial"/>
          <w:lang w:val="en-US"/>
        </w:rPr>
        <w:t xml:space="preserve"> </w:t>
      </w:r>
    </w:p>
  </w:footnote>
  <w:footnote w:id="57">
    <w:p w14:paraId="7F414A50" w14:textId="77777777" w:rsidR="00BB07C2" w:rsidRPr="00E76518" w:rsidRDefault="00BB07C2" w:rsidP="00BB07C2">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Pr="00E76518">
        <w:rPr>
          <w:rFonts w:ascii="Arial" w:hAnsi="Arial" w:cs="Arial"/>
        </w:rPr>
        <w:fldChar w:fldCharType="begin"/>
      </w:r>
      <w:r w:rsidRPr="00E76518">
        <w:rPr>
          <w:rFonts w:ascii="Arial" w:hAnsi="Arial" w:cs="Arial"/>
        </w:rPr>
        <w:instrText xml:space="preserve"> ADDIN EN.CITE &lt;EndNote&gt;&lt;Cite&gt;&lt;Author&gt;Barrett&lt;/Author&gt;&lt;Year&gt;1967&lt;/Year&gt;&lt;RecNum&gt;623&lt;/RecNum&gt;&lt;DisplayText&gt;Hugh Barrett, &lt;style face="italic"&gt;Earl to Rise&lt;/style&gt;,  (London: Faber, 1967); Hugh Barrett, &lt;style face="italic"&gt;A Good Living&lt;/style&gt;,  (Ipswich: Old Pond, 2000).&lt;/DisplayText&gt;&lt;record&gt;&lt;rec-number&gt;623&lt;/rec-number&gt;&lt;foreign-keys&gt;&lt;key app="EN" db-id="2px20pt5e0ea5herw28pea9h555razzfdvpa" timestamp="1698619136" guid="ccb03115-8ef4-4af5-9196-d258c674804b"&gt;623&lt;/key&gt;&lt;/foreign-keys&gt;&lt;ref-type name="Book"&gt;6&lt;/ref-type&gt;&lt;contributors&gt;&lt;authors&gt;&lt;author&gt;Hugh Barrett&lt;/author&gt;&lt;/authors&gt;&lt;/contributors&gt;&lt;titles&gt;&lt;title&gt;Earl To Rise&lt;/title&gt;&lt;/titles&gt;&lt;dates&gt;&lt;year&gt;1967&lt;/year&gt;&lt;/dates&gt;&lt;pub-location&gt;London&lt;/pub-location&gt;&lt;publisher&gt;Faber&lt;/publisher&gt;&lt;urls&gt;&lt;/urls&gt;&lt;/record&gt;&lt;/Cite&gt;&lt;Cite&gt;&lt;Author&gt;Barrett&lt;/Author&gt;&lt;Year&gt;2000&lt;/Year&gt;&lt;RecNum&gt;624&lt;/RecNum&gt;&lt;record&gt;&lt;rec-number&gt;624&lt;/rec-number&gt;&lt;foreign-keys&gt;&lt;key app="EN" db-id="2px20pt5e0ea5herw28pea9h555razzfdvpa" timestamp="1698619243" guid="38444d7c-ec78-4429-8ec2-46dda28d2f1f"&gt;624&lt;/key&gt;&lt;/foreign-keys&gt;&lt;ref-type name="Book"&gt;6&lt;/ref-type&gt;&lt;contributors&gt;&lt;authors&gt;&lt;author&gt;Hugh Barrett&lt;/author&gt;&lt;/authors&gt;&lt;/contributors&gt;&lt;titles&gt;&lt;title&gt;A Good Living&lt;/title&gt;&lt;/titles&gt;&lt;dates&gt;&lt;year&gt;2000&lt;/year&gt;&lt;/dates&gt;&lt;pub-location&gt;Ipswich&lt;/pub-location&gt;&lt;publisher&gt;Old Pond&lt;/publisher&gt;&lt;urls&gt;&lt;/urls&gt;&lt;/record&gt;&lt;/Cite&gt;&lt;/EndNote&gt;</w:instrText>
      </w:r>
      <w:r w:rsidRPr="00E76518">
        <w:rPr>
          <w:rFonts w:ascii="Arial" w:hAnsi="Arial" w:cs="Arial"/>
        </w:rPr>
        <w:fldChar w:fldCharType="separate"/>
      </w:r>
      <w:r w:rsidRPr="00E76518">
        <w:rPr>
          <w:rFonts w:ascii="Arial" w:hAnsi="Arial" w:cs="Arial"/>
          <w:noProof/>
        </w:rPr>
        <w:t xml:space="preserve">Hugh Barrett, </w:t>
      </w:r>
      <w:r w:rsidRPr="00E76518">
        <w:rPr>
          <w:rFonts w:ascii="Arial" w:hAnsi="Arial" w:cs="Arial"/>
          <w:i/>
          <w:noProof/>
        </w:rPr>
        <w:t>Earl to Rise</w:t>
      </w:r>
      <w:r w:rsidRPr="00E76518">
        <w:rPr>
          <w:rFonts w:ascii="Arial" w:hAnsi="Arial" w:cs="Arial"/>
          <w:noProof/>
        </w:rPr>
        <w:t xml:space="preserve">,  (London: Faber, 1967); Hugh Barrett, </w:t>
      </w:r>
      <w:r w:rsidRPr="00E76518">
        <w:rPr>
          <w:rFonts w:ascii="Arial" w:hAnsi="Arial" w:cs="Arial"/>
          <w:i/>
          <w:noProof/>
        </w:rPr>
        <w:t>A Good Living</w:t>
      </w:r>
      <w:r w:rsidRPr="00E76518">
        <w:rPr>
          <w:rFonts w:ascii="Arial" w:hAnsi="Arial" w:cs="Arial"/>
          <w:noProof/>
        </w:rPr>
        <w:t>,  (Ipswich: Old Pond, 2000).</w:t>
      </w:r>
      <w:r w:rsidRPr="00E76518">
        <w:rPr>
          <w:rFonts w:ascii="Arial" w:hAnsi="Arial" w:cs="Arial"/>
        </w:rPr>
        <w:fldChar w:fldCharType="end"/>
      </w:r>
    </w:p>
  </w:footnote>
  <w:footnote w:id="58">
    <w:p w14:paraId="124F9ECD" w14:textId="182C40BE" w:rsidR="00BE43CC" w:rsidRPr="00E76518" w:rsidRDefault="00BE43CC" w:rsidP="00BE43CC">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00F57BE0" w:rsidRPr="00E76518">
        <w:rPr>
          <w:rFonts w:ascii="Arial" w:hAnsi="Arial" w:cs="Arial"/>
        </w:rPr>
        <w:fldChar w:fldCharType="begin">
          <w:fldData xml:space="preserve">PEVuZE5vdGU+PENpdGU+PEF1dGhvcj5Kb2Jzb248L0F1dGhvcj48WWVhcj4xOTY5PC9ZZWFyPjxS
ZWNOdW0+NjQxPC9SZWNOdW0+PERpc3BsYXlUZXh0PkFsbGFuIEpvYnNvbiwgPHN0eWxlIGZhY2U9
Iml0YWxpYyI+U3VmZm9sayBSZW1lbWJlcmVkPC9zdHlsZT4sICAoTG9uZG9uOiBSb2JlcnQgSGFs
ZSwgMTk2OSk7IEFsbGFuIEpvYnNvbiwgPHN0eWxlIGZhY2U9Iml0YWxpYyI+VmljdG9yaWFuIFN1
ZmZvbGs8L3N0eWxlPiwgIChMb25kb246IFJvYmVydCBIYWxlLCAxOTcyKTsgQWxsYW4gSm9ic29u
LCA8c3R5bGUgZmFjZT0iaXRhbGljIj5Tb21ldGhpbmcgb2YgT2xkIFN1ZmZvbGs8L3N0eWxlPiwg
IChMb25kb246IFJvYmVydCBIYWxlLCAxOTc4KTsgQWxsYW4gSm9ic29uLCA8c3R5bGUgZmFjZT0i
aXRhbGljIj5Ib3VzZWhvbGQgYW5kIENvdW50cnkgQ3JhZnRzPC9zdHlsZT4sICAoTG9uZG9uOiBS
b2JlcnQgSGFsZSwgMTk1MykuPC9EaXNwbGF5VGV4dD48cmVjb3JkPjxyZWMtbnVtYmVyPjY0MTwv
cmVjLW51bWJlcj48Zm9yZWlnbi1rZXlzPjxrZXkgYXBwPSJFTiIgZGItaWQ9IjJweDIwcHQ1ZTBl
YTVoZXJ3MjhwZWE5aDU1NXJhenpmZHZwYSIgdGltZXN0YW1wPSIxNjk5OTczNTk4IiBndWlkPSIw
OTYxZGJhMS1hZDEyLTRmZmItOGM0Yy1mMzdmNzYwZmFlYzIiPjY0MTwva2V5PjwvZm9yZWlnbi1r
ZXlzPjxyZWYtdHlwZSBuYW1lPSJCb29rIj42PC9yZWYtdHlwZT48Y29udHJpYnV0b3JzPjxhdXRo
b3JzPjxhdXRob3I+QWxsYW4gSm9ic29uPC9hdXRob3I+PC9hdXRob3JzPjwvY29udHJpYnV0b3Jz
Pjx0aXRsZXM+PHRpdGxlPlN1ZmZvbGsgUmVtZW1iZXJlZDwvdGl0bGU+PC90aXRsZXM+PGRhdGVz
Pjx5ZWFyPjE5Njk8L3llYXI+PC9kYXRlcz48cHViLWxvY2F0aW9uPkxvbmRvbjwvcHViLWxvY2F0
aW9uPjxwdWJsaXNoZXI+Um9iZXJ0IEhhbGU8L3B1Ymxpc2hlcj48dXJscz48L3VybHM+PC9yZWNv
cmQ+PC9DaXRlPjxDaXRlPjxBdXRob3I+Sm9ic29uPC9BdXRob3I+PFllYXI+MTk3MjwvWWVhcj48
UmVjTnVtPjY0MjwvUmVjTnVtPjxyZWNvcmQ+PHJlYy1udW1iZXI+NjQyPC9yZWMtbnVtYmVyPjxm
b3JlaWduLWtleXM+PGtleSBhcHA9IkVOIiBkYi1pZD0iMnB4MjBwdDVlMGVhNWhlcncyOHBlYTlo
NTU1cmF6emZkdnBhIiB0aW1lc3RhbXA9IjE2OTk5NzM2NTQiIGd1aWQ9IjI5YzZmOGIwLTZmM2Et
NDlmMi1hMjU1LWI3NzE5YTI4NTFiYiI+NjQyPC9rZXk+PC9mb3JlaWduLWtleXM+PHJlZi10eXBl
IG5hbWU9IkJvb2siPjY8L3JlZi10eXBlPjxjb250cmlidXRvcnM+PGF1dGhvcnM+PGF1dGhvcj5B
bGxhbiBKb2Jzb248L2F1dGhvcj48L2F1dGhvcnM+PC9jb250cmlidXRvcnM+PHRpdGxlcz48dGl0
bGU+VmljdG9yaWFuIFN1ZmZvbGs8L3RpdGxlPjwvdGl0bGVzPjxkYXRlcz48eWVhcj4xOTcyPC95
ZWFyPjwvZGF0ZXM+PHB1Yi1sb2NhdGlvbj5Mb25kb248L3B1Yi1sb2NhdGlvbj48cHVibGlzaGVy
PlJvYmVydCBIYWxlPC9wdWJsaXNoZXI+PHVybHM+PC91cmxzPjwvcmVjb3JkPjwvQ2l0ZT48Q2l0
ZT48QXV0aG9yPkpvYnNvbjwvQXV0aG9yPjxZZWFyPjE5Nzg8L1llYXI+PFJlY051bT42NDM8L1Jl
Y051bT48cmVjb3JkPjxyZWMtbnVtYmVyPjY0MzwvcmVjLW51bWJlcj48Zm9yZWlnbi1rZXlzPjxr
ZXkgYXBwPSJFTiIgZGItaWQ9IjJweDIwcHQ1ZTBlYTVoZXJ3MjhwZWE5aDU1NXJhenpmZHZwYSIg
dGltZXN0YW1wPSIxNjk5OTczNjk3IiBndWlkPSI4NDExNjBjYi0wYTA1LTQxMzItYjZkOC0yNWUx
NWVlM2I1ZjUiPjY0Mzwva2V5PjwvZm9yZWlnbi1rZXlzPjxyZWYtdHlwZSBuYW1lPSJCb29rIj42
PC9yZWYtdHlwZT48Y29udHJpYnV0b3JzPjxhdXRob3JzPjxhdXRob3I+QWxsYW4gSm9ic29uPC9h
dXRob3I+PC9hdXRob3JzPjwvY29udHJpYnV0b3JzPjx0aXRsZXM+PHRpdGxlPlNvbWV0aGluZyBv
ZiBPbGQgU3VmZm9sazwvdGl0bGU+PC90aXRsZXM+PGRhdGVzPjx5ZWFyPjE5Nzg8L3llYXI+PC9k
YXRlcz48cHViLWxvY2F0aW9uPkxvbmRvbjwvcHViLWxvY2F0aW9uPjxwdWJsaXNoZXI+Um9iZXJ0
IEhhbGU8L3B1Ymxpc2hlcj48dXJscz48L3VybHM+PC9yZWNvcmQ+PC9DaXRlPjxDaXRlPjxBdXRo
b3I+Sm9ic29uPC9BdXRob3I+PFllYXI+MTk1MzwvWWVhcj48UmVjTnVtPjY0NDwvUmVjTnVtPjxy
ZWNvcmQ+PHJlYy1udW1iZXI+NjQ0PC9yZWMtbnVtYmVyPjxmb3JlaWduLWtleXM+PGtleSBhcHA9
IkVOIiBkYi1pZD0iMnB4MjBwdDVlMGVhNWhlcncyOHBlYTloNTU1cmF6emZkdnBhIiB0aW1lc3Rh
bXA9IjE2OTk5NzY1OTIiIGd1aWQ9ImI5NzE5OTEzLTQyN2EtNGU5Yy1hYWZhLTYwYjViMzczY2I1
NSI+NjQ0PC9rZXk+PC9mb3JlaWduLWtleXM+PHJlZi10eXBlIG5hbWU9IkJvb2siPjY8L3JlZi10
eXBlPjxjb250cmlidXRvcnM+PGF1dGhvcnM+PGF1dGhvcj5Kb2Jzb24sIEFsbGFuPC9hdXRob3I+
PC9hdXRob3JzPjwvY29udHJpYnV0b3JzPjx0aXRsZXM+PHRpdGxlPkhvdXNlaG9sZCBhbmQgQ291
bnRyeSBDcmFmdHM8L3RpdGxlPjwvdGl0bGVzPjxkYXRlcz48eWVhcj4xOTUzPC95ZWFyPjwvZGF0
ZXM+PHB1Yi1sb2NhdGlvbj5Mb25kb248L3B1Yi1sb2NhdGlvbj48cHVibGlzaGVyPlJvYmVydCBI
YWxlPC9wdWJsaXNoZXI+PHVybHM+PC91cmxzPjwvcmVjb3JkPjwvQ2l0ZT48L0VuZE5vdGU+
</w:fldData>
        </w:fldChar>
      </w:r>
      <w:r w:rsidR="005E2D50" w:rsidRPr="00E76518">
        <w:rPr>
          <w:rFonts w:ascii="Arial" w:hAnsi="Arial" w:cs="Arial"/>
        </w:rPr>
        <w:instrText xml:space="preserve"> ADDIN EN.CITE </w:instrText>
      </w:r>
      <w:r w:rsidR="005E2D50" w:rsidRPr="00E76518">
        <w:rPr>
          <w:rFonts w:ascii="Arial" w:hAnsi="Arial" w:cs="Arial"/>
        </w:rPr>
        <w:fldChar w:fldCharType="begin">
          <w:fldData xml:space="preserve">PEVuZE5vdGU+PENpdGU+PEF1dGhvcj5Kb2Jzb248L0F1dGhvcj48WWVhcj4xOTY5PC9ZZWFyPjxS
ZWNOdW0+NjQxPC9SZWNOdW0+PERpc3BsYXlUZXh0PkFsbGFuIEpvYnNvbiwgPHN0eWxlIGZhY2U9
Iml0YWxpYyI+U3VmZm9sayBSZW1lbWJlcmVkPC9zdHlsZT4sICAoTG9uZG9uOiBSb2JlcnQgSGFs
ZSwgMTk2OSk7IEFsbGFuIEpvYnNvbiwgPHN0eWxlIGZhY2U9Iml0YWxpYyI+VmljdG9yaWFuIFN1
ZmZvbGs8L3N0eWxlPiwgIChMb25kb246IFJvYmVydCBIYWxlLCAxOTcyKTsgQWxsYW4gSm9ic29u
LCA8c3R5bGUgZmFjZT0iaXRhbGljIj5Tb21ldGhpbmcgb2YgT2xkIFN1ZmZvbGs8L3N0eWxlPiwg
IChMb25kb246IFJvYmVydCBIYWxlLCAxOTc4KTsgQWxsYW4gSm9ic29uLCA8c3R5bGUgZmFjZT0i
aXRhbGljIj5Ib3VzZWhvbGQgYW5kIENvdW50cnkgQ3JhZnRzPC9zdHlsZT4sICAoTG9uZG9uOiBS
b2JlcnQgSGFsZSwgMTk1MykuPC9EaXNwbGF5VGV4dD48cmVjb3JkPjxyZWMtbnVtYmVyPjY0MTwv
cmVjLW51bWJlcj48Zm9yZWlnbi1rZXlzPjxrZXkgYXBwPSJFTiIgZGItaWQ9IjJweDIwcHQ1ZTBl
YTVoZXJ3MjhwZWE5aDU1NXJhenpmZHZwYSIgdGltZXN0YW1wPSIxNjk5OTczNTk4IiBndWlkPSIw
OTYxZGJhMS1hZDEyLTRmZmItOGM0Yy1mMzdmNzYwZmFlYzIiPjY0MTwva2V5PjwvZm9yZWlnbi1r
ZXlzPjxyZWYtdHlwZSBuYW1lPSJCb29rIj42PC9yZWYtdHlwZT48Y29udHJpYnV0b3JzPjxhdXRo
b3JzPjxhdXRob3I+QWxsYW4gSm9ic29uPC9hdXRob3I+PC9hdXRob3JzPjwvY29udHJpYnV0b3Jz
Pjx0aXRsZXM+PHRpdGxlPlN1ZmZvbGsgUmVtZW1iZXJlZDwvdGl0bGU+PC90aXRsZXM+PGRhdGVz
Pjx5ZWFyPjE5Njk8L3llYXI+PC9kYXRlcz48cHViLWxvY2F0aW9uPkxvbmRvbjwvcHViLWxvY2F0
aW9uPjxwdWJsaXNoZXI+Um9iZXJ0IEhhbGU8L3B1Ymxpc2hlcj48dXJscz48L3VybHM+PC9yZWNv
cmQ+PC9DaXRlPjxDaXRlPjxBdXRob3I+Sm9ic29uPC9BdXRob3I+PFllYXI+MTk3MjwvWWVhcj48
UmVjTnVtPjY0MjwvUmVjTnVtPjxyZWNvcmQ+PHJlYy1udW1iZXI+NjQyPC9yZWMtbnVtYmVyPjxm
b3JlaWduLWtleXM+PGtleSBhcHA9IkVOIiBkYi1pZD0iMnB4MjBwdDVlMGVhNWhlcncyOHBlYTlo
NTU1cmF6emZkdnBhIiB0aW1lc3RhbXA9IjE2OTk5NzM2NTQiIGd1aWQ9IjI5YzZmOGIwLTZmM2Et
NDlmMi1hMjU1LWI3NzE5YTI4NTFiYiI+NjQyPC9rZXk+PC9mb3JlaWduLWtleXM+PHJlZi10eXBl
IG5hbWU9IkJvb2siPjY8L3JlZi10eXBlPjxjb250cmlidXRvcnM+PGF1dGhvcnM+PGF1dGhvcj5B
bGxhbiBKb2Jzb248L2F1dGhvcj48L2F1dGhvcnM+PC9jb250cmlidXRvcnM+PHRpdGxlcz48dGl0
bGU+VmljdG9yaWFuIFN1ZmZvbGs8L3RpdGxlPjwvdGl0bGVzPjxkYXRlcz48eWVhcj4xOTcyPC95
ZWFyPjwvZGF0ZXM+PHB1Yi1sb2NhdGlvbj5Mb25kb248L3B1Yi1sb2NhdGlvbj48cHVibGlzaGVy
PlJvYmVydCBIYWxlPC9wdWJsaXNoZXI+PHVybHM+PC91cmxzPjwvcmVjb3JkPjwvQ2l0ZT48Q2l0
ZT48QXV0aG9yPkpvYnNvbjwvQXV0aG9yPjxZZWFyPjE5Nzg8L1llYXI+PFJlY051bT42NDM8L1Jl
Y051bT48cmVjb3JkPjxyZWMtbnVtYmVyPjY0MzwvcmVjLW51bWJlcj48Zm9yZWlnbi1rZXlzPjxr
ZXkgYXBwPSJFTiIgZGItaWQ9IjJweDIwcHQ1ZTBlYTVoZXJ3MjhwZWE5aDU1NXJhenpmZHZwYSIg
dGltZXN0YW1wPSIxNjk5OTczNjk3IiBndWlkPSI4NDExNjBjYi0wYTA1LTQxMzItYjZkOC0yNWUx
NWVlM2I1ZjUiPjY0Mzwva2V5PjwvZm9yZWlnbi1rZXlzPjxyZWYtdHlwZSBuYW1lPSJCb29rIj42
PC9yZWYtdHlwZT48Y29udHJpYnV0b3JzPjxhdXRob3JzPjxhdXRob3I+QWxsYW4gSm9ic29uPC9h
dXRob3I+PC9hdXRob3JzPjwvY29udHJpYnV0b3JzPjx0aXRsZXM+PHRpdGxlPlNvbWV0aGluZyBv
ZiBPbGQgU3VmZm9sazwvdGl0bGU+PC90aXRsZXM+PGRhdGVzPjx5ZWFyPjE5Nzg8L3llYXI+PC9k
YXRlcz48cHViLWxvY2F0aW9uPkxvbmRvbjwvcHViLWxvY2F0aW9uPjxwdWJsaXNoZXI+Um9iZXJ0
IEhhbGU8L3B1Ymxpc2hlcj48dXJscz48L3VybHM+PC9yZWNvcmQ+PC9DaXRlPjxDaXRlPjxBdXRo
b3I+Sm9ic29uPC9BdXRob3I+PFllYXI+MTk1MzwvWWVhcj48UmVjTnVtPjY0NDwvUmVjTnVtPjxy
ZWNvcmQ+PHJlYy1udW1iZXI+NjQ0PC9yZWMtbnVtYmVyPjxmb3JlaWduLWtleXM+PGtleSBhcHA9
IkVOIiBkYi1pZD0iMnB4MjBwdDVlMGVhNWhlcncyOHBlYTloNTU1cmF6emZkdnBhIiB0aW1lc3Rh
bXA9IjE2OTk5NzY1OTIiIGd1aWQ9ImI5NzE5OTEzLTQyN2EtNGU5Yy1hYWZhLTYwYjViMzczY2I1
NSI+NjQ0PC9rZXk+PC9mb3JlaWduLWtleXM+PHJlZi10eXBlIG5hbWU9IkJvb2siPjY8L3JlZi10
eXBlPjxjb250cmlidXRvcnM+PGF1dGhvcnM+PGF1dGhvcj5Kb2Jzb24sIEFsbGFuPC9hdXRob3I+
PC9hdXRob3JzPjwvY29udHJpYnV0b3JzPjx0aXRsZXM+PHRpdGxlPkhvdXNlaG9sZCBhbmQgQ291
bnRyeSBDcmFmdHM8L3RpdGxlPjwvdGl0bGVzPjxkYXRlcz48eWVhcj4xOTUzPC95ZWFyPjwvZGF0
ZXM+PHB1Yi1sb2NhdGlvbj5Mb25kb248L3B1Yi1sb2NhdGlvbj48cHVibGlzaGVyPlJvYmVydCBI
YWxlPC9wdWJsaXNoZXI+PHVybHM+PC91cmxzPjwvcmVjb3JkPjwvQ2l0ZT48L0VuZE5vdGU+
</w:fldData>
        </w:fldChar>
      </w:r>
      <w:r w:rsidR="005E2D50" w:rsidRPr="00E76518">
        <w:rPr>
          <w:rFonts w:ascii="Arial" w:hAnsi="Arial" w:cs="Arial"/>
        </w:rPr>
        <w:instrText xml:space="preserve"> ADDIN EN.CITE.DATA </w:instrText>
      </w:r>
      <w:r w:rsidR="005E2D50" w:rsidRPr="00E76518">
        <w:rPr>
          <w:rFonts w:ascii="Arial" w:hAnsi="Arial" w:cs="Arial"/>
        </w:rPr>
      </w:r>
      <w:r w:rsidR="005E2D50" w:rsidRPr="00E76518">
        <w:rPr>
          <w:rFonts w:ascii="Arial" w:hAnsi="Arial" w:cs="Arial"/>
        </w:rPr>
        <w:fldChar w:fldCharType="end"/>
      </w:r>
      <w:r w:rsidR="00F57BE0" w:rsidRPr="00E76518">
        <w:rPr>
          <w:rFonts w:ascii="Arial" w:hAnsi="Arial" w:cs="Arial"/>
        </w:rPr>
      </w:r>
      <w:r w:rsidR="00F57BE0" w:rsidRPr="00E76518">
        <w:rPr>
          <w:rFonts w:ascii="Arial" w:hAnsi="Arial" w:cs="Arial"/>
        </w:rPr>
        <w:fldChar w:fldCharType="separate"/>
      </w:r>
      <w:r w:rsidR="00171294" w:rsidRPr="00E76518">
        <w:rPr>
          <w:rFonts w:ascii="Arial" w:hAnsi="Arial" w:cs="Arial"/>
          <w:noProof/>
        </w:rPr>
        <w:t xml:space="preserve">Allan Jobson, </w:t>
      </w:r>
      <w:r w:rsidR="00171294" w:rsidRPr="00E76518">
        <w:rPr>
          <w:rFonts w:ascii="Arial" w:hAnsi="Arial" w:cs="Arial"/>
          <w:i/>
          <w:noProof/>
        </w:rPr>
        <w:t>Suffolk Remembered</w:t>
      </w:r>
      <w:r w:rsidR="00171294" w:rsidRPr="00E76518">
        <w:rPr>
          <w:rFonts w:ascii="Arial" w:hAnsi="Arial" w:cs="Arial"/>
          <w:noProof/>
        </w:rPr>
        <w:t xml:space="preserve">,  (London: Robert Hale, 1969); Allan Jobson, </w:t>
      </w:r>
      <w:r w:rsidR="00171294" w:rsidRPr="00E76518">
        <w:rPr>
          <w:rFonts w:ascii="Arial" w:hAnsi="Arial" w:cs="Arial"/>
          <w:i/>
          <w:noProof/>
        </w:rPr>
        <w:t>Victorian Suffolk</w:t>
      </w:r>
      <w:r w:rsidR="00171294" w:rsidRPr="00E76518">
        <w:rPr>
          <w:rFonts w:ascii="Arial" w:hAnsi="Arial" w:cs="Arial"/>
          <w:noProof/>
        </w:rPr>
        <w:t xml:space="preserve">,  (London: Robert Hale, 1972); Allan Jobson, </w:t>
      </w:r>
      <w:r w:rsidR="00171294" w:rsidRPr="00E76518">
        <w:rPr>
          <w:rFonts w:ascii="Arial" w:hAnsi="Arial" w:cs="Arial"/>
          <w:i/>
          <w:noProof/>
        </w:rPr>
        <w:t>Something of Old Suffolk</w:t>
      </w:r>
      <w:r w:rsidR="00171294" w:rsidRPr="00E76518">
        <w:rPr>
          <w:rFonts w:ascii="Arial" w:hAnsi="Arial" w:cs="Arial"/>
          <w:noProof/>
        </w:rPr>
        <w:t xml:space="preserve">,  (London: Robert Hale, 1978); Allan Jobson, </w:t>
      </w:r>
      <w:r w:rsidR="00171294" w:rsidRPr="00E76518">
        <w:rPr>
          <w:rFonts w:ascii="Arial" w:hAnsi="Arial" w:cs="Arial"/>
          <w:i/>
          <w:noProof/>
        </w:rPr>
        <w:t>Household and Country Crafts</w:t>
      </w:r>
      <w:r w:rsidR="00171294" w:rsidRPr="00E76518">
        <w:rPr>
          <w:rFonts w:ascii="Arial" w:hAnsi="Arial" w:cs="Arial"/>
          <w:noProof/>
        </w:rPr>
        <w:t>,  (London: Robert Hale, 1953).</w:t>
      </w:r>
      <w:r w:rsidR="00F57BE0" w:rsidRPr="00E76518">
        <w:rPr>
          <w:rFonts w:ascii="Arial" w:hAnsi="Arial" w:cs="Arial"/>
        </w:rPr>
        <w:fldChar w:fldCharType="end"/>
      </w:r>
    </w:p>
  </w:footnote>
  <w:footnote w:id="59">
    <w:p w14:paraId="63ECA65D" w14:textId="642A5BD7" w:rsidR="00A0774C" w:rsidRPr="00E76518" w:rsidRDefault="00A0774C">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00912C28" w:rsidRPr="00E76518">
        <w:rPr>
          <w:rFonts w:ascii="Arial" w:hAnsi="Arial" w:cs="Arial"/>
        </w:rPr>
        <w:fldChar w:fldCharType="begin"/>
      </w:r>
      <w:r w:rsidR="00287C5A" w:rsidRPr="00E76518">
        <w:rPr>
          <w:rFonts w:ascii="Arial" w:hAnsi="Arial" w:cs="Arial"/>
        </w:rPr>
        <w:instrText xml:space="preserve"> ADDIN EN.CITE &lt;EndNote&gt;&lt;Cite&gt;&lt;Author&gt;Soham&lt;/Author&gt;&lt;Year&gt;1866&lt;/Year&gt;&lt;RecNum&gt;600&lt;/RecNum&gt;&lt;DisplayText&gt;Soham,Defecation and Utilisation of the Sewage Stream. A Lecture to the Framlingham Farmers&amp;apos; Club.,p.^pp.&lt;/DisplayText&gt;&lt;record&gt;&lt;rec-number&gt;600&lt;/rec-number&gt;&lt;foreign-keys&gt;&lt;key app="EN" db-id="2px20pt5e0ea5herw28pea9h555razzfdvpa" timestamp="1697152139" guid="fa48a828-7fc3-41fc-847c-c3f048a8fc38"&gt;600&lt;/key&gt;&lt;/foreign-keys&gt;&lt;ref-type name="Pamphlet"&gt;24&lt;/ref-type&gt;&lt;contributors&gt;&lt;authors&gt;&lt;author&gt;Rev. J.H. Groome Rector of Earl Soham&lt;/author&gt;&lt;/authors&gt;&lt;/contributors&gt;&lt;titles&gt;&lt;title&gt;Defecation and Utilisation of the Sewage Stream. A Lecture to the Framlingham Farmers&amp;apos; Club.&lt;/title&gt;&lt;/titles&gt;&lt;dates&gt;&lt;year&gt;1866&lt;/year&gt;&lt;/dates&gt;&lt;pub-location&gt;London/Ipswich&lt;/pub-location&gt;&lt;publisher&gt;William Hunt&lt;/publisher&gt;&lt;urls&gt;&lt;/urls&gt;&lt;/record&gt;&lt;/Cite&gt;&lt;/EndNote&gt;</w:instrText>
      </w:r>
      <w:r w:rsidR="00912C28" w:rsidRPr="00E76518">
        <w:rPr>
          <w:rFonts w:ascii="Arial" w:hAnsi="Arial" w:cs="Arial"/>
        </w:rPr>
        <w:fldChar w:fldCharType="separate"/>
      </w:r>
      <w:r w:rsidR="00287C5A" w:rsidRPr="00E76518">
        <w:rPr>
          <w:rFonts w:ascii="Arial" w:hAnsi="Arial" w:cs="Arial"/>
          <w:noProof/>
        </w:rPr>
        <w:t>Soham,Defecation and Utilisation of the Sewage Stream. A Lecture to the Framlingham Farmers' Club.,p.^pp.</w:t>
      </w:r>
      <w:r w:rsidR="00912C28" w:rsidRPr="00E76518">
        <w:rPr>
          <w:rFonts w:ascii="Arial" w:hAnsi="Arial" w:cs="Arial"/>
        </w:rPr>
        <w:fldChar w:fldCharType="end"/>
      </w:r>
    </w:p>
  </w:footnote>
  <w:footnote w:id="60">
    <w:p w14:paraId="0B4491D0" w14:textId="4E3CBB0D" w:rsidR="00014118" w:rsidRPr="00E76518" w:rsidRDefault="00014118">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001C1647" w:rsidRPr="00E76518">
        <w:rPr>
          <w:rFonts w:ascii="Arial" w:hAnsi="Arial" w:cs="Arial"/>
        </w:rPr>
        <w:fldChar w:fldCharType="begin">
          <w:fldData xml:space="preserve">PEVuZE5vdGU+PENpdGU+PEF1dGhvcj5TdGV3YXJkPC9BdXRob3I+PFllYXI+MTk4MTwvWWVhcj48
UmVjTnVtPjYzNTwvUmVjTnVtPjxEaXNwbGF5VGV4dD5CLkEuIFN0ZXdhcmQsIDxzdHlsZSBmYWNl
PSJpdGFsaWMiPk9uZSBKb3VybmV5PC9zdHlsZT4sICAoRmVsaXhzdG93ZTogU3Rld2FyZCZhbXA7
VmlsbGllcnMsIDE5ODEpOyBCLkEuIFN0ZXdhcmQsIDxzdHlsZSBmYWNlPSJpdGFsaWMiPkZhcm0g
RG93biB0aGUgTGFuZTwvc3R5bGU+LCAgKExvbmRvbjogQ2xhdWQgTW9ycmlzLCAxOTQ2KTsgQi5B
LiBTdGV3YXJkLCA8c3R5bGUgZmFjZT0iaXRhbGljIj5HcmVlbiBMYW5lIEZhcm0sIEZhcm1lciZh
cG9zO3MgRGlhcmllczwvc3R5bGU+LCAgKElwc3dpY2g6IEZhcm1pbmcgUHJlc3MsIDE5ODIpLjwv
RGlzcGxheVRleHQ+PHJlY29yZD48cmVjLW51bWJlcj42MzU8L3JlYy1udW1iZXI+PGZvcmVpZ24t
a2V5cz48a2V5IGFwcD0iRU4iIGRiLWlkPSIycHgyMHB0NWUwZWE1aGVydzI4cGVhOWg1NTVyYXp6
ZmR2cGEiIHRpbWVzdGFtcD0iMTY5OTM3MTM3NiIgZ3VpZD0iYmI1YTdkMDctN2RhYi00MWUzLTll
NjAtOTQyMjM2Mjg2ZjYwIj42MzU8L2tleT48L2ZvcmVpZ24ta2V5cz48cmVmLXR5cGUgbmFtZT0i
Qm9vayI+NjwvcmVmLXR5cGU+PGNvbnRyaWJ1dG9ycz48YXV0aG9ycz48YXV0aG9yPkIuQS4gU3Rl
d2FyZDwvYXV0aG9yPjwvYXV0aG9ycz48L2NvbnRyaWJ1dG9ycz48dGl0bGVzPjx0aXRsZT5PbmUg
Sm91cm5leTwvdGl0bGU+PC90aXRsZXM+PGRhdGVzPjx5ZWFyPjE5ODE8L3llYXI+PC9kYXRlcz48
cHViLWxvY2F0aW9uPkZlbGl4c3Rvd2U8L3B1Yi1sb2NhdGlvbj48cHVibGlzaGVyPlN0ZXdhcmQm
YW1wO1ZpbGxpZXJzPC9wdWJsaXNoZXI+PHVybHM+PC91cmxzPjwvcmVjb3JkPjwvQ2l0ZT48Q2l0
ZT48QXV0aG9yPlN0ZXdhcmQ8L0F1dGhvcj48WWVhcj4xOTQ2PC9ZZWFyPjxSZWNOdW0+NjM2PC9S
ZWNOdW0+PHJlY29yZD48cmVjLW51bWJlcj42MzY8L3JlYy1udW1iZXI+PGZvcmVpZ24ta2V5cz48
a2V5IGFwcD0iRU4iIGRiLWlkPSIycHgyMHB0NWUwZWE1aGVydzI4cGVhOWg1NTVyYXp6ZmR2cGEi
IHRpbWVzdGFtcD0iMTY5OTM3MTUxOCIgZ3VpZD0iZmUxNmVlMmMtMDIxMy00YWE2LTkzMjUtMTAw
NTA5ZjYyOWQyIj42MzY8L2tleT48L2ZvcmVpZ24ta2V5cz48cmVmLXR5cGUgbmFtZT0iQm9vayI+
NjwvcmVmLXR5cGU+PGNvbnRyaWJ1dG9ycz48YXV0aG9ycz48YXV0aG9yPkIuQS4gU3Rld2FyZDwv
YXV0aG9yPjwvYXV0aG9ycz48L2NvbnRyaWJ1dG9ycz48dGl0bGVzPjx0aXRsZT5GYXJtIERvd24g
VGhlIExhbmU8L3RpdGxlPjwvdGl0bGVzPjxkYXRlcz48eWVhcj4xOTQ2PC95ZWFyPjwvZGF0ZXM+
PHB1Yi1sb2NhdGlvbj5Mb25kb248L3B1Yi1sb2NhdGlvbj48cHVibGlzaGVyPkNsYXVkIE1vcnJp
czwvcHVibGlzaGVyPjx1cmxzPjwvdXJscz48L3JlY29yZD48L0NpdGU+PENpdGU+PEF1dGhvcj5T
dGV3YXJkPC9BdXRob3I+PFllYXI+MTk4MjwvWWVhcj48UmVjTnVtPjYzNzwvUmVjTnVtPjxyZWNv
cmQ+PHJlYy1udW1iZXI+NjM3PC9yZWMtbnVtYmVyPjxmb3JlaWduLWtleXM+PGtleSBhcHA9IkVO
IiBkYi1pZD0iMnB4MjBwdDVlMGVhNWhlcncyOHBlYTloNTU1cmF6emZkdnBhIiB0aW1lc3RhbXA9
IjE2OTkzNzE1NjUiIGd1aWQ9IjM5N2MwOGVhLTkzZDEtNGEzYy04YzZiLTQxNDJlYTkzNmVmMSI+
NjM3PC9rZXk+PC9mb3JlaWduLWtleXM+PHJlZi10eXBlIG5hbWU9IkJvb2siPjY8L3JlZi10eXBl
Pjxjb250cmlidXRvcnM+PGF1dGhvcnM+PGF1dGhvcj5CLkEuIFN0ZXdhcmQ8L2F1dGhvcj48L2F1
dGhvcnM+PC9jb250cmlidXRvcnM+PHRpdGxlcz48dGl0bGU+R3JlZW4gTGFuZSBGYXJtLCBGYXJt
ZXImYXBvcztzIERpYXJpZXM8L3RpdGxlPjwvdGl0bGVzPjxkYXRlcz48eWVhcj4xOTgyPC95ZWFy
PjwvZGF0ZXM+PHB1Yi1sb2NhdGlvbj5JcHN3aWNoPC9wdWItbG9jYXRpb24+PHB1Ymxpc2hlcj5G
YXJtaW5nIFByZXNzPC9wdWJsaXNoZXI+PHVybHM+PC91cmxzPjwvcmVjb3JkPjwvQ2l0ZT48L0Vu
ZE5vdGU+
</w:fldData>
        </w:fldChar>
      </w:r>
      <w:r w:rsidR="00E255DD" w:rsidRPr="00E76518">
        <w:rPr>
          <w:rFonts w:ascii="Arial" w:hAnsi="Arial" w:cs="Arial"/>
        </w:rPr>
        <w:instrText xml:space="preserve"> ADDIN EN.CITE </w:instrText>
      </w:r>
      <w:r w:rsidR="00E255DD" w:rsidRPr="00E76518">
        <w:rPr>
          <w:rFonts w:ascii="Arial" w:hAnsi="Arial" w:cs="Arial"/>
        </w:rPr>
        <w:fldChar w:fldCharType="begin">
          <w:fldData xml:space="preserve">PEVuZE5vdGU+PENpdGU+PEF1dGhvcj5TdGV3YXJkPC9BdXRob3I+PFllYXI+MTk4MTwvWWVhcj48
UmVjTnVtPjYzNTwvUmVjTnVtPjxEaXNwbGF5VGV4dD5CLkEuIFN0ZXdhcmQsIDxzdHlsZSBmYWNl
PSJpdGFsaWMiPk9uZSBKb3VybmV5PC9zdHlsZT4sICAoRmVsaXhzdG93ZTogU3Rld2FyZCZhbXA7
VmlsbGllcnMsIDE5ODEpOyBCLkEuIFN0ZXdhcmQsIDxzdHlsZSBmYWNlPSJpdGFsaWMiPkZhcm0g
RG93biB0aGUgTGFuZTwvc3R5bGU+LCAgKExvbmRvbjogQ2xhdWQgTW9ycmlzLCAxOTQ2KTsgQi5B
LiBTdGV3YXJkLCA8c3R5bGUgZmFjZT0iaXRhbGljIj5HcmVlbiBMYW5lIEZhcm0sIEZhcm1lciZh
cG9zO3MgRGlhcmllczwvc3R5bGU+LCAgKElwc3dpY2g6IEZhcm1pbmcgUHJlc3MsIDE5ODIpLjwv
RGlzcGxheVRleHQ+PHJlY29yZD48cmVjLW51bWJlcj42MzU8L3JlYy1udW1iZXI+PGZvcmVpZ24t
a2V5cz48a2V5IGFwcD0iRU4iIGRiLWlkPSIycHgyMHB0NWUwZWE1aGVydzI4cGVhOWg1NTVyYXp6
ZmR2cGEiIHRpbWVzdGFtcD0iMTY5OTM3MTM3NiIgZ3VpZD0iYmI1YTdkMDctN2RhYi00MWUzLTll
NjAtOTQyMjM2Mjg2ZjYwIj42MzU8L2tleT48L2ZvcmVpZ24ta2V5cz48cmVmLXR5cGUgbmFtZT0i
Qm9vayI+NjwvcmVmLXR5cGU+PGNvbnRyaWJ1dG9ycz48YXV0aG9ycz48YXV0aG9yPkIuQS4gU3Rl
d2FyZDwvYXV0aG9yPjwvYXV0aG9ycz48L2NvbnRyaWJ1dG9ycz48dGl0bGVzPjx0aXRsZT5PbmUg
Sm91cm5leTwvdGl0bGU+PC90aXRsZXM+PGRhdGVzPjx5ZWFyPjE5ODE8L3llYXI+PC9kYXRlcz48
cHViLWxvY2F0aW9uPkZlbGl4c3Rvd2U8L3B1Yi1sb2NhdGlvbj48cHVibGlzaGVyPlN0ZXdhcmQm
YW1wO1ZpbGxpZXJzPC9wdWJsaXNoZXI+PHVybHM+PC91cmxzPjwvcmVjb3JkPjwvQ2l0ZT48Q2l0
ZT48QXV0aG9yPlN0ZXdhcmQ8L0F1dGhvcj48WWVhcj4xOTQ2PC9ZZWFyPjxSZWNOdW0+NjM2PC9S
ZWNOdW0+PHJlY29yZD48cmVjLW51bWJlcj42MzY8L3JlYy1udW1iZXI+PGZvcmVpZ24ta2V5cz48
a2V5IGFwcD0iRU4iIGRiLWlkPSIycHgyMHB0NWUwZWE1aGVydzI4cGVhOWg1NTVyYXp6ZmR2cGEi
IHRpbWVzdGFtcD0iMTY5OTM3MTUxOCIgZ3VpZD0iZmUxNmVlMmMtMDIxMy00YWE2LTkzMjUtMTAw
NTA5ZjYyOWQyIj42MzY8L2tleT48L2ZvcmVpZ24ta2V5cz48cmVmLXR5cGUgbmFtZT0iQm9vayI+
NjwvcmVmLXR5cGU+PGNvbnRyaWJ1dG9ycz48YXV0aG9ycz48YXV0aG9yPkIuQS4gU3Rld2FyZDwv
YXV0aG9yPjwvYXV0aG9ycz48L2NvbnRyaWJ1dG9ycz48dGl0bGVzPjx0aXRsZT5GYXJtIERvd24g
VGhlIExhbmU8L3RpdGxlPjwvdGl0bGVzPjxkYXRlcz48eWVhcj4xOTQ2PC95ZWFyPjwvZGF0ZXM+
PHB1Yi1sb2NhdGlvbj5Mb25kb248L3B1Yi1sb2NhdGlvbj48cHVibGlzaGVyPkNsYXVkIE1vcnJp
czwvcHVibGlzaGVyPjx1cmxzPjwvdXJscz48L3JlY29yZD48L0NpdGU+PENpdGU+PEF1dGhvcj5T
dGV3YXJkPC9BdXRob3I+PFllYXI+MTk4MjwvWWVhcj48UmVjTnVtPjYzNzwvUmVjTnVtPjxyZWNv
cmQ+PHJlYy1udW1iZXI+NjM3PC9yZWMtbnVtYmVyPjxmb3JlaWduLWtleXM+PGtleSBhcHA9IkVO
IiBkYi1pZD0iMnB4MjBwdDVlMGVhNWhlcncyOHBlYTloNTU1cmF6emZkdnBhIiB0aW1lc3RhbXA9
IjE2OTkzNzE1NjUiIGd1aWQ9IjM5N2MwOGVhLTkzZDEtNGEzYy04YzZiLTQxNDJlYTkzNmVmMSI+
NjM3PC9rZXk+PC9mb3JlaWduLWtleXM+PHJlZi10eXBlIG5hbWU9IkJvb2siPjY8L3JlZi10eXBl
Pjxjb250cmlidXRvcnM+PGF1dGhvcnM+PGF1dGhvcj5CLkEuIFN0ZXdhcmQ8L2F1dGhvcj48L2F1
dGhvcnM+PC9jb250cmlidXRvcnM+PHRpdGxlcz48dGl0bGU+R3JlZW4gTGFuZSBGYXJtLCBGYXJt
ZXImYXBvcztzIERpYXJpZXM8L3RpdGxlPjwvdGl0bGVzPjxkYXRlcz48eWVhcj4xOTgyPC95ZWFy
PjwvZGF0ZXM+PHB1Yi1sb2NhdGlvbj5JcHN3aWNoPC9wdWItbG9jYXRpb24+PHB1Ymxpc2hlcj5G
YXJtaW5nIFByZXNzPC9wdWJsaXNoZXI+PHVybHM+PC91cmxzPjwvcmVjb3JkPjwvQ2l0ZT48L0Vu
ZE5vdGU+
</w:fldData>
        </w:fldChar>
      </w:r>
      <w:r w:rsidR="00E255DD" w:rsidRPr="00E76518">
        <w:rPr>
          <w:rFonts w:ascii="Arial" w:hAnsi="Arial" w:cs="Arial"/>
        </w:rPr>
        <w:instrText xml:space="preserve"> ADDIN EN.CITE.DATA </w:instrText>
      </w:r>
      <w:r w:rsidR="00E255DD" w:rsidRPr="00E76518">
        <w:rPr>
          <w:rFonts w:ascii="Arial" w:hAnsi="Arial" w:cs="Arial"/>
        </w:rPr>
      </w:r>
      <w:r w:rsidR="00E255DD" w:rsidRPr="00E76518">
        <w:rPr>
          <w:rFonts w:ascii="Arial" w:hAnsi="Arial" w:cs="Arial"/>
        </w:rPr>
        <w:fldChar w:fldCharType="end"/>
      </w:r>
      <w:r w:rsidR="001C1647" w:rsidRPr="00E76518">
        <w:rPr>
          <w:rFonts w:ascii="Arial" w:hAnsi="Arial" w:cs="Arial"/>
        </w:rPr>
      </w:r>
      <w:r w:rsidR="001C1647" w:rsidRPr="00E76518">
        <w:rPr>
          <w:rFonts w:ascii="Arial" w:hAnsi="Arial" w:cs="Arial"/>
        </w:rPr>
        <w:fldChar w:fldCharType="separate"/>
      </w:r>
      <w:r w:rsidR="00E255DD" w:rsidRPr="00E76518">
        <w:rPr>
          <w:rFonts w:ascii="Arial" w:hAnsi="Arial" w:cs="Arial"/>
          <w:noProof/>
        </w:rPr>
        <w:t xml:space="preserve">B.A. Steward, </w:t>
      </w:r>
      <w:r w:rsidR="00E255DD" w:rsidRPr="00E76518">
        <w:rPr>
          <w:rFonts w:ascii="Arial" w:hAnsi="Arial" w:cs="Arial"/>
          <w:i/>
          <w:noProof/>
        </w:rPr>
        <w:t>One Journey</w:t>
      </w:r>
      <w:r w:rsidR="00E255DD" w:rsidRPr="00E76518">
        <w:rPr>
          <w:rFonts w:ascii="Arial" w:hAnsi="Arial" w:cs="Arial"/>
          <w:noProof/>
        </w:rPr>
        <w:t xml:space="preserve">,  (Felixstowe: Steward&amp;Villiers, 1981); B.A. Steward, </w:t>
      </w:r>
      <w:r w:rsidR="00E255DD" w:rsidRPr="00E76518">
        <w:rPr>
          <w:rFonts w:ascii="Arial" w:hAnsi="Arial" w:cs="Arial"/>
          <w:i/>
          <w:noProof/>
        </w:rPr>
        <w:t>Farm Down the Lane</w:t>
      </w:r>
      <w:r w:rsidR="00E255DD" w:rsidRPr="00E76518">
        <w:rPr>
          <w:rFonts w:ascii="Arial" w:hAnsi="Arial" w:cs="Arial"/>
          <w:noProof/>
        </w:rPr>
        <w:t xml:space="preserve">,  (London: Claud Morris, 1946); B.A. Steward, </w:t>
      </w:r>
      <w:r w:rsidR="00E255DD" w:rsidRPr="00E76518">
        <w:rPr>
          <w:rFonts w:ascii="Arial" w:hAnsi="Arial" w:cs="Arial"/>
          <w:i/>
          <w:noProof/>
        </w:rPr>
        <w:t>Green Lane Farm, Farmer's Diaries</w:t>
      </w:r>
      <w:r w:rsidR="00E255DD" w:rsidRPr="00E76518">
        <w:rPr>
          <w:rFonts w:ascii="Arial" w:hAnsi="Arial" w:cs="Arial"/>
          <w:noProof/>
        </w:rPr>
        <w:t>,  (Ipswich: Farming Press, 1982).</w:t>
      </w:r>
      <w:r w:rsidR="001C1647" w:rsidRPr="00E76518">
        <w:rPr>
          <w:rFonts w:ascii="Arial" w:hAnsi="Arial" w:cs="Arial"/>
        </w:rPr>
        <w:fldChar w:fldCharType="end"/>
      </w:r>
    </w:p>
  </w:footnote>
  <w:footnote w:id="61">
    <w:p w14:paraId="798E8014" w14:textId="14005DA8" w:rsidR="00BE43CC" w:rsidRPr="00E76518" w:rsidRDefault="00BE43CC" w:rsidP="00BE43CC">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lang w:val="en-US"/>
        </w:rPr>
        <w:fldChar w:fldCharType="begin"/>
      </w:r>
      <w:r w:rsidR="00C60EB1" w:rsidRPr="00E76518">
        <w:rPr>
          <w:rFonts w:ascii="Arial" w:hAnsi="Arial" w:cs="Arial"/>
          <w:lang w:val="en-US"/>
        </w:rPr>
        <w:instrText xml:space="preserve"> ADDIN EN.CITE &lt;EndNote&gt;&lt;Cite&gt;&lt;Author&gt;Cooper&lt;/Author&gt;&lt;Year&gt;1982&lt;/Year&gt;&lt;RecNum&gt;607&lt;/RecNum&gt;&lt;DisplayText&gt;Ashley Cooper, &lt;style face="italic"&gt;The Long Furrow&lt;/style&gt;,  (Ipswich: East Anglian Magazine, 1982); Ashley Cooper, &lt;style face="italic"&gt;Heart of Our History&lt;/style&gt;,  (Bulmer Histrorical society, 1994); Ashley Cooper, &lt;style face="italic"&gt;Our Mother Earth&lt;/style&gt;,  (Bulmer Historical Society, 1998).&lt;/DisplayText&gt;&lt;record&gt;&lt;rec-number&gt;607&lt;/rec-number&gt;&lt;foreign-keys&gt;&lt;key app="EN" db-id="2px20pt5e0ea5herw28pea9h555razzfdvpa" timestamp="1697546243" guid="249e288a-8990-42be-8ff0-7233870bf31f"&gt;607&lt;/key&gt;&lt;/foreign-keys&gt;&lt;ref-type name="Book"&gt;6&lt;/ref-type&gt;&lt;contributors&gt;&lt;authors&gt;&lt;author&gt;Ashley Cooper&lt;/author&gt;&lt;/authors&gt;&lt;/contributors&gt;&lt;titles&gt;&lt;title&gt;The Long Furrow&lt;/title&gt;&lt;/titles&gt;&lt;dates&gt;&lt;year&gt;1982&lt;/year&gt;&lt;/dates&gt;&lt;pub-location&gt;Ipswich&lt;/pub-location&gt;&lt;publisher&gt;East Anglian Magazine&lt;/publisher&gt;&lt;urls&gt;&lt;/urls&gt;&lt;/record&gt;&lt;/Cite&gt;&lt;Cite&gt;&lt;Author&gt;Cooper&lt;/Author&gt;&lt;Year&gt;1994&lt;/Year&gt;&lt;RecNum&gt;605&lt;/RecNum&gt;&lt;record&gt;&lt;rec-number&gt;605&lt;/rec-number&gt;&lt;foreign-keys&gt;&lt;key app="EN" db-id="2px20pt5e0ea5herw28pea9h555razzfdvpa" timestamp="1697546073" guid="b3699981-0581-4da2-8c2e-453649c10920"&gt;605&lt;/key&gt;&lt;/foreign-keys&gt;&lt;ref-type name="Book"&gt;6&lt;/ref-type&gt;&lt;contributors&gt;&lt;authors&gt;&lt;author&gt;Ashley Cooper&lt;/author&gt;&lt;/authors&gt;&lt;/contributors&gt;&lt;titles&gt;&lt;title&gt;Heart of Our History&lt;/title&gt;&lt;/titles&gt;&lt;dates&gt;&lt;year&gt;1994&lt;/year&gt;&lt;/dates&gt;&lt;publisher&gt;Bulmer Histrorical society&lt;/publisher&gt;&lt;urls&gt;&lt;/urls&gt;&lt;/record&gt;&lt;/Cite&gt;&lt;Cite&gt;&lt;Author&gt;Cooper&lt;/Author&gt;&lt;Year&gt;1998&lt;/Year&gt;&lt;RecNum&gt;606&lt;/RecNum&gt;&lt;record&gt;&lt;rec-number&gt;606&lt;/rec-number&gt;&lt;foreign-keys&gt;&lt;key app="EN" db-id="2px20pt5e0ea5herw28pea9h555razzfdvpa" timestamp="1697546144" guid="93872b5b-e592-4f25-affd-60aa6ce0a149"&gt;606&lt;/key&gt;&lt;/foreign-keys&gt;&lt;ref-type name="Book"&gt;6&lt;/ref-type&gt;&lt;contributors&gt;&lt;authors&gt;&lt;author&gt;Ashley Cooper&lt;/author&gt;&lt;/authors&gt;&lt;/contributors&gt;&lt;titles&gt;&lt;title&gt;Our Mother Earth&lt;/title&gt;&lt;/titles&gt;&lt;dates&gt;&lt;year&gt;1998&lt;/year&gt;&lt;/dates&gt;&lt;publisher&gt;Bulmer Historical Society&lt;/publisher&gt;&lt;urls&gt;&lt;/urls&gt;&lt;/record&gt;&lt;/Cite&gt;&lt;/EndNote&gt;</w:instrText>
      </w:r>
      <w:r w:rsidRPr="00E76518">
        <w:rPr>
          <w:rFonts w:ascii="Arial" w:hAnsi="Arial" w:cs="Arial"/>
          <w:lang w:val="en-US"/>
        </w:rPr>
        <w:fldChar w:fldCharType="separate"/>
      </w:r>
      <w:r w:rsidR="00C60EB1" w:rsidRPr="00E76518">
        <w:rPr>
          <w:rFonts w:ascii="Arial" w:hAnsi="Arial" w:cs="Arial"/>
          <w:noProof/>
          <w:lang w:val="en-US"/>
        </w:rPr>
        <w:t xml:space="preserve">Ashley Cooper, </w:t>
      </w:r>
      <w:r w:rsidR="00C60EB1" w:rsidRPr="00E76518">
        <w:rPr>
          <w:rFonts w:ascii="Arial" w:hAnsi="Arial" w:cs="Arial"/>
          <w:i/>
          <w:noProof/>
          <w:lang w:val="en-US"/>
        </w:rPr>
        <w:t>The Long Furrow</w:t>
      </w:r>
      <w:r w:rsidR="00C60EB1" w:rsidRPr="00E76518">
        <w:rPr>
          <w:rFonts w:ascii="Arial" w:hAnsi="Arial" w:cs="Arial"/>
          <w:noProof/>
          <w:lang w:val="en-US"/>
        </w:rPr>
        <w:t xml:space="preserve">,  (Ipswich: East Anglian Magazine, 1982); Ashley Cooper, </w:t>
      </w:r>
      <w:r w:rsidR="00C60EB1" w:rsidRPr="00E76518">
        <w:rPr>
          <w:rFonts w:ascii="Arial" w:hAnsi="Arial" w:cs="Arial"/>
          <w:i/>
          <w:noProof/>
          <w:lang w:val="en-US"/>
        </w:rPr>
        <w:t>Heart of Our History</w:t>
      </w:r>
      <w:r w:rsidR="00C60EB1" w:rsidRPr="00E76518">
        <w:rPr>
          <w:rFonts w:ascii="Arial" w:hAnsi="Arial" w:cs="Arial"/>
          <w:noProof/>
          <w:lang w:val="en-US"/>
        </w:rPr>
        <w:t xml:space="preserve">,  (Bulmer Histrorical society, 1994); Ashley Cooper, </w:t>
      </w:r>
      <w:r w:rsidR="00C60EB1" w:rsidRPr="00E76518">
        <w:rPr>
          <w:rFonts w:ascii="Arial" w:hAnsi="Arial" w:cs="Arial"/>
          <w:i/>
          <w:noProof/>
          <w:lang w:val="en-US"/>
        </w:rPr>
        <w:t>Our Mother Earth</w:t>
      </w:r>
      <w:r w:rsidR="00C60EB1" w:rsidRPr="00E76518">
        <w:rPr>
          <w:rFonts w:ascii="Arial" w:hAnsi="Arial" w:cs="Arial"/>
          <w:noProof/>
          <w:lang w:val="en-US"/>
        </w:rPr>
        <w:t>,  (Bulmer Historical Society, 1998).</w:t>
      </w:r>
      <w:r w:rsidRPr="00E76518">
        <w:rPr>
          <w:rFonts w:ascii="Arial" w:hAnsi="Arial" w:cs="Arial"/>
          <w:lang w:val="en-US"/>
        </w:rPr>
        <w:fldChar w:fldCharType="end"/>
      </w:r>
    </w:p>
  </w:footnote>
  <w:footnote w:id="62">
    <w:p w14:paraId="6AD4811D" w14:textId="77777777" w:rsidR="00BE43CC" w:rsidRPr="00E76518" w:rsidRDefault="00BE43CC" w:rsidP="00BE43CC">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Pr="00E76518">
        <w:rPr>
          <w:rFonts w:ascii="Arial" w:hAnsi="Arial" w:cs="Arial"/>
        </w:rPr>
        <w:fldChar w:fldCharType="begin"/>
      </w:r>
      <w:r w:rsidRPr="00E76518">
        <w:rPr>
          <w:rFonts w:ascii="Arial" w:hAnsi="Arial" w:cs="Arial"/>
        </w:rPr>
        <w:instrText xml:space="preserve"> ADDIN EN.CITE &lt;EndNote&gt;&lt;Cite&gt;&lt;Author&gt;Cooper&lt;/Author&gt;&lt;Year&gt;1994&lt;/Year&gt;&lt;RecNum&gt;605&lt;/RecNum&gt;&lt;DisplayText&gt;Cooper,Heart of Our History&lt;/DisplayText&gt;&lt;record&gt;&lt;rec-number&gt;605&lt;/rec-number&gt;&lt;foreign-keys&gt;&lt;key app="EN" db-id="2px20pt5e0ea5herw28pea9h555razzfdvpa" timestamp="1697546073" guid="b3699981-0581-4da2-8c2e-453649c10920"&gt;605&lt;/key&gt;&lt;/foreign-keys&gt;&lt;ref-type name="Book"&gt;6&lt;/ref-type&gt;&lt;contributors&gt;&lt;authors&gt;&lt;author&gt;Ashley Cooper&lt;/author&gt;&lt;/authors&gt;&lt;/contributors&gt;&lt;titles&gt;&lt;title&gt;Heart of Our History&lt;/title&gt;&lt;/titles&gt;&lt;dates&gt;&lt;year&gt;1994&lt;/year&gt;&lt;/dates&gt;&lt;publisher&gt;Bulmer Histrorical society&lt;/publisher&gt;&lt;urls&gt;&lt;/urls&gt;&lt;/record&gt;&lt;/Cite&gt;&lt;/EndNote&gt;</w:instrText>
      </w:r>
      <w:r w:rsidRPr="00E76518">
        <w:rPr>
          <w:rFonts w:ascii="Arial" w:hAnsi="Arial" w:cs="Arial"/>
        </w:rPr>
        <w:fldChar w:fldCharType="separate"/>
      </w:r>
      <w:r w:rsidRPr="00E76518">
        <w:rPr>
          <w:rFonts w:ascii="Arial" w:hAnsi="Arial" w:cs="Arial"/>
          <w:noProof/>
        </w:rPr>
        <w:t>Cooper,Heart of Our History</w:t>
      </w:r>
      <w:r w:rsidRPr="00E76518">
        <w:rPr>
          <w:rFonts w:ascii="Arial" w:hAnsi="Arial" w:cs="Arial"/>
        </w:rPr>
        <w:fldChar w:fldCharType="end"/>
      </w:r>
      <w:r w:rsidRPr="00E76518">
        <w:rPr>
          <w:rFonts w:ascii="Arial" w:hAnsi="Arial" w:cs="Arial"/>
        </w:rPr>
        <w:t xml:space="preserve"> p.5.</w:t>
      </w:r>
    </w:p>
  </w:footnote>
  <w:footnote w:id="63">
    <w:p w14:paraId="36C13EA1" w14:textId="77777777" w:rsidR="008E2A25" w:rsidRPr="00E76518" w:rsidRDefault="008E2A25" w:rsidP="008E2A25">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Pr="00E76518">
        <w:rPr>
          <w:rFonts w:ascii="Arial" w:hAnsi="Arial" w:cs="Arial"/>
        </w:rPr>
        <w:fldChar w:fldCharType="begin"/>
      </w:r>
      <w:r w:rsidRPr="00E76518">
        <w:rPr>
          <w:rFonts w:ascii="Arial" w:hAnsi="Arial" w:cs="Arial"/>
        </w:rPr>
        <w:instrText xml:space="preserve"> ADDIN EN.CITE &lt;EndNote&gt;&lt;Cite&gt;&lt;Author&gt;Bell&lt;/Author&gt;&lt;Year&gt;1930&lt;/Year&gt;&lt;RecNum&gt;211&lt;/RecNum&gt;&lt;DisplayText&gt;Adrian Bell, &lt;style face="italic"&gt;Corduroy&lt;/style&gt;,  (London: Faber, 1930); Adrian Bell, &lt;style face="italic"&gt;Silver Ley&lt;/style&gt;,  (London: Faber, 1931); Adrian Bell, &lt;style face="italic"&gt;The Cherry Tree&lt;/style&gt;,  (London: Faber, 1932).&lt;/DisplayText&gt;&lt;record&gt;&lt;rec-number&gt;211&lt;/rec-number&gt;&lt;foreign-keys&gt;&lt;key app="EN" db-id="2px20pt5e0ea5herw28pea9h555razzfdvpa" timestamp="1674120661" guid="2149f8ab-4d67-4b4d-8cf9-65f35c09ffe5"&gt;211&lt;/key&gt;&lt;/foreign-keys&gt;&lt;ref-type name="Book"&gt;6&lt;/ref-type&gt;&lt;contributors&gt;&lt;authors&gt;&lt;author&gt;Bell, Adrian&lt;/author&gt;&lt;/authors&gt;&lt;/contributors&gt;&lt;titles&gt;&lt;title&gt;Corduroy&lt;/title&gt;&lt;/titles&gt;&lt;dates&gt;&lt;year&gt;1930&lt;/year&gt;&lt;/dates&gt;&lt;pub-location&gt;London&lt;/pub-location&gt;&lt;publisher&gt;Faber&lt;/publisher&gt;&lt;urls&gt;&lt;/urls&gt;&lt;/record&gt;&lt;/Cite&gt;&lt;Cite&gt;&lt;Author&gt;Bell&lt;/Author&gt;&lt;Year&gt;1931&lt;/Year&gt;&lt;RecNum&gt;213&lt;/RecNum&gt;&lt;record&gt;&lt;rec-number&gt;213&lt;/rec-number&gt;&lt;foreign-keys&gt;&lt;key app="EN" db-id="2px20pt5e0ea5herw28pea9h555razzfdvpa" timestamp="1674120661" guid="8921357b-712a-4094-a7a3-b77f6e2e9c51"&gt;213&lt;/key&gt;&lt;/foreign-keys&gt;&lt;ref-type name="Book"&gt;6&lt;/ref-type&gt;&lt;contributors&gt;&lt;authors&gt;&lt;author&gt;Bell, Adrian&lt;/author&gt;&lt;/authors&gt;&lt;/contributors&gt;&lt;titles&gt;&lt;title&gt;Silver ley&lt;/title&gt;&lt;/titles&gt;&lt;dates&gt;&lt;year&gt;1931&lt;/year&gt;&lt;/dates&gt;&lt;pub-location&gt;London&lt;/pub-location&gt;&lt;publisher&gt;Faber&lt;/publisher&gt;&lt;urls&gt;&lt;/urls&gt;&lt;/record&gt;&lt;/Cite&gt;&lt;Cite&gt;&lt;Author&gt;Bell&lt;/Author&gt;&lt;Year&gt;1932&lt;/Year&gt;&lt;RecNum&gt;212&lt;/RecNum&gt;&lt;record&gt;&lt;rec-number&gt;212&lt;/rec-number&gt;&lt;foreign-keys&gt;&lt;key app="EN" db-id="2px20pt5e0ea5herw28pea9h555razzfdvpa" timestamp="1674120661" guid="88d1ae6b-7e4e-4712-be43-e405879b7e1c"&gt;212&lt;/key&gt;&lt;/foreign-keys&gt;&lt;ref-type name="Book"&gt;6&lt;/ref-type&gt;&lt;contributors&gt;&lt;authors&gt;&lt;author&gt;Bell, Adrian&lt;/author&gt;&lt;/authors&gt;&lt;/contributors&gt;&lt;titles&gt;&lt;title&gt;The Cherry Tree&lt;/title&gt;&lt;/titles&gt;&lt;dates&gt;&lt;year&gt;1932&lt;/year&gt;&lt;/dates&gt;&lt;pub-location&gt;London&lt;/pub-location&gt;&lt;publisher&gt;Faber&lt;/publisher&gt;&lt;urls&gt;&lt;/urls&gt;&lt;/record&gt;&lt;/Cite&gt;&lt;/EndNote&gt;</w:instrText>
      </w:r>
      <w:r w:rsidRPr="00E76518">
        <w:rPr>
          <w:rFonts w:ascii="Arial" w:hAnsi="Arial" w:cs="Arial"/>
        </w:rPr>
        <w:fldChar w:fldCharType="separate"/>
      </w:r>
      <w:r w:rsidRPr="00E76518">
        <w:rPr>
          <w:rFonts w:ascii="Arial" w:hAnsi="Arial" w:cs="Arial"/>
          <w:noProof/>
        </w:rPr>
        <w:t xml:space="preserve">Adrian Bell, </w:t>
      </w:r>
      <w:r w:rsidRPr="00E76518">
        <w:rPr>
          <w:rFonts w:ascii="Arial" w:hAnsi="Arial" w:cs="Arial"/>
          <w:i/>
          <w:noProof/>
        </w:rPr>
        <w:t>Corduroy</w:t>
      </w:r>
      <w:r w:rsidRPr="00E76518">
        <w:rPr>
          <w:rFonts w:ascii="Arial" w:hAnsi="Arial" w:cs="Arial"/>
          <w:noProof/>
        </w:rPr>
        <w:t xml:space="preserve">,  (London: Faber, 1930); Adrian Bell, </w:t>
      </w:r>
      <w:r w:rsidRPr="00E76518">
        <w:rPr>
          <w:rFonts w:ascii="Arial" w:hAnsi="Arial" w:cs="Arial"/>
          <w:i/>
          <w:noProof/>
        </w:rPr>
        <w:t>Silver Ley</w:t>
      </w:r>
      <w:r w:rsidRPr="00E76518">
        <w:rPr>
          <w:rFonts w:ascii="Arial" w:hAnsi="Arial" w:cs="Arial"/>
          <w:noProof/>
        </w:rPr>
        <w:t xml:space="preserve">,  (London: Faber, 1931); Adrian Bell, </w:t>
      </w:r>
      <w:r w:rsidRPr="00E76518">
        <w:rPr>
          <w:rFonts w:ascii="Arial" w:hAnsi="Arial" w:cs="Arial"/>
          <w:i/>
          <w:noProof/>
        </w:rPr>
        <w:t>The Cherry Tree</w:t>
      </w:r>
      <w:r w:rsidRPr="00E76518">
        <w:rPr>
          <w:rFonts w:ascii="Arial" w:hAnsi="Arial" w:cs="Arial"/>
          <w:noProof/>
        </w:rPr>
        <w:t>,  (London: Faber, 1932).</w:t>
      </w:r>
      <w:r w:rsidRPr="00E76518">
        <w:rPr>
          <w:rFonts w:ascii="Arial" w:hAnsi="Arial" w:cs="Arial"/>
        </w:rPr>
        <w:fldChar w:fldCharType="end"/>
      </w:r>
    </w:p>
  </w:footnote>
  <w:footnote w:id="64">
    <w:p w14:paraId="056033A3" w14:textId="77777777" w:rsidR="00BE43CC" w:rsidRPr="00E76518" w:rsidRDefault="00BE43CC" w:rsidP="00BE43CC">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Pr="00E76518">
        <w:rPr>
          <w:rFonts w:ascii="Arial" w:hAnsi="Arial" w:cs="Arial"/>
        </w:rPr>
        <w:fldChar w:fldCharType="begin"/>
      </w:r>
      <w:r w:rsidRPr="00E76518">
        <w:rPr>
          <w:rFonts w:ascii="Arial" w:hAnsi="Arial" w:cs="Arial"/>
        </w:rPr>
        <w:instrText xml:space="preserve"> ADDIN EN.CITE &lt;EndNote&gt;&lt;Cite&gt;&lt;Author&gt;Scott&lt;/Author&gt;&lt;Year&gt;1991&lt;/Year&gt;&lt;RecNum&gt;216&lt;/RecNum&gt;&lt;DisplayText&gt;Hardiman Scott, &lt;style face="italic"&gt;Many a Summer&lt;/style&gt;,  (Plymouth: Castell, 1991).&lt;/DisplayText&gt;&lt;record&gt;&lt;rec-number&gt;216&lt;/rec-number&gt;&lt;foreign-keys&gt;&lt;key app="EN" db-id="2px20pt5e0ea5herw28pea9h555razzfdvpa" timestamp="1674120661" guid="ce9ab2f0-2cdb-4768-ab7b-a5a03f4ea790"&gt;216&lt;/key&gt;&lt;/foreign-keys&gt;&lt;ref-type name="Book"&gt;6&lt;/ref-type&gt;&lt;contributors&gt;&lt;authors&gt;&lt;author&gt;Scott, Hardiman&lt;/author&gt;&lt;/authors&gt;&lt;/contributors&gt;&lt;titles&gt;&lt;title&gt;Many a Summer&lt;/title&gt;&lt;short-title&gt;Many a Summer&lt;/short-title&gt;&lt;/titles&gt;&lt;dates&gt;&lt;year&gt;1991&lt;/year&gt;&lt;/dates&gt;&lt;pub-location&gt;Plymouth&lt;/pub-location&gt;&lt;publisher&gt;Castell&lt;/publisher&gt;&lt;urls&gt;&lt;/urls&gt;&lt;/record&gt;&lt;/Cite&gt;&lt;/EndNote&gt;</w:instrText>
      </w:r>
      <w:r w:rsidRPr="00E76518">
        <w:rPr>
          <w:rFonts w:ascii="Arial" w:hAnsi="Arial" w:cs="Arial"/>
        </w:rPr>
        <w:fldChar w:fldCharType="separate"/>
      </w:r>
      <w:r w:rsidRPr="00E76518">
        <w:rPr>
          <w:rFonts w:ascii="Arial" w:hAnsi="Arial" w:cs="Arial"/>
          <w:noProof/>
        </w:rPr>
        <w:t xml:space="preserve">Hardiman Scott, </w:t>
      </w:r>
      <w:r w:rsidRPr="00E76518">
        <w:rPr>
          <w:rFonts w:ascii="Arial" w:hAnsi="Arial" w:cs="Arial"/>
          <w:i/>
          <w:noProof/>
        </w:rPr>
        <w:t>Many a Summer</w:t>
      </w:r>
      <w:r w:rsidRPr="00E76518">
        <w:rPr>
          <w:rFonts w:ascii="Arial" w:hAnsi="Arial" w:cs="Arial"/>
          <w:noProof/>
        </w:rPr>
        <w:t>,  (Plymouth: Castell, 1991).</w:t>
      </w:r>
      <w:r w:rsidRPr="00E76518">
        <w:rPr>
          <w:rFonts w:ascii="Arial" w:hAnsi="Arial" w:cs="Arial"/>
        </w:rPr>
        <w:fldChar w:fldCharType="end"/>
      </w:r>
    </w:p>
  </w:footnote>
  <w:footnote w:id="65">
    <w:p w14:paraId="56A9A73D" w14:textId="77777777" w:rsidR="00BE43CC" w:rsidRPr="00E76518" w:rsidRDefault="00BE43CC" w:rsidP="00BE43CC">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Pr="00E76518">
        <w:rPr>
          <w:rFonts w:ascii="Arial" w:hAnsi="Arial" w:cs="Arial"/>
        </w:rPr>
        <w:fldChar w:fldCharType="begin"/>
      </w:r>
      <w:r w:rsidRPr="00E76518">
        <w:rPr>
          <w:rFonts w:ascii="Arial" w:hAnsi="Arial" w:cs="Arial"/>
        </w:rPr>
        <w:instrText xml:space="preserve"> ADDIN EN.CITE &lt;EndNote&gt;&lt;Cite&gt;&lt;Author&gt;Blythe&lt;/Author&gt;&lt;Year&gt;1969&lt;/Year&gt;&lt;RecNum&gt;608&lt;/RecNum&gt;&lt;DisplayText&gt;Ronald Blythe, &lt;style face="italic"&gt;Akenfield: Portrait of an English Village&lt;/style&gt;,  (London: Allen Lane, 1969).&lt;/DisplayText&gt;&lt;record&gt;&lt;rec-number&gt;608&lt;/rec-number&gt;&lt;foreign-keys&gt;&lt;key app="EN" db-id="2px20pt5e0ea5herw28pea9h555razzfdvpa" timestamp="1697550668" guid="1cd646aa-da57-4f65-a2cd-aaa5a6de11f6"&gt;608&lt;/key&gt;&lt;/foreign-keys&gt;&lt;ref-type name="Book"&gt;6&lt;/ref-type&gt;&lt;contributors&gt;&lt;authors&gt;&lt;author&gt;Ronald Blythe&lt;/author&gt;&lt;/authors&gt;&lt;/contributors&gt;&lt;titles&gt;&lt;title&gt;Akenfield: Portrait of an English Village&lt;/title&gt;&lt;/titles&gt;&lt;dates&gt;&lt;year&gt;1969&lt;/year&gt;&lt;/dates&gt;&lt;pub-location&gt;London&lt;/pub-location&gt;&lt;publisher&gt;Allen Lane&lt;/publisher&gt;&lt;urls&gt;&lt;/urls&gt;&lt;/record&gt;&lt;/Cite&gt;&lt;/EndNote&gt;</w:instrText>
      </w:r>
      <w:r w:rsidRPr="00E76518">
        <w:rPr>
          <w:rFonts w:ascii="Arial" w:hAnsi="Arial" w:cs="Arial"/>
        </w:rPr>
        <w:fldChar w:fldCharType="separate"/>
      </w:r>
      <w:r w:rsidRPr="00E76518">
        <w:rPr>
          <w:rFonts w:ascii="Arial" w:hAnsi="Arial" w:cs="Arial"/>
          <w:noProof/>
        </w:rPr>
        <w:t xml:space="preserve">Ronald Blythe, </w:t>
      </w:r>
      <w:r w:rsidRPr="00E76518">
        <w:rPr>
          <w:rFonts w:ascii="Arial" w:hAnsi="Arial" w:cs="Arial"/>
          <w:i/>
          <w:noProof/>
        </w:rPr>
        <w:t>Akenfield: Portrait of an English Village</w:t>
      </w:r>
      <w:r w:rsidRPr="00E76518">
        <w:rPr>
          <w:rFonts w:ascii="Arial" w:hAnsi="Arial" w:cs="Arial"/>
          <w:noProof/>
        </w:rPr>
        <w:t>,  (London: Allen Lane, 1969).</w:t>
      </w:r>
      <w:r w:rsidRPr="00E76518">
        <w:rPr>
          <w:rFonts w:ascii="Arial" w:hAnsi="Arial" w:cs="Arial"/>
        </w:rPr>
        <w:fldChar w:fldCharType="end"/>
      </w:r>
    </w:p>
  </w:footnote>
  <w:footnote w:id="66">
    <w:p w14:paraId="6FB79E9A" w14:textId="77777777" w:rsidR="00705D2D" w:rsidRPr="00E76518" w:rsidRDefault="00705D2D" w:rsidP="00705D2D">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Pr="00E76518">
        <w:rPr>
          <w:rFonts w:ascii="Arial" w:hAnsi="Arial" w:cs="Arial"/>
        </w:rPr>
        <w:fldChar w:fldCharType="begin"/>
      </w:r>
      <w:r w:rsidRPr="00E76518">
        <w:rPr>
          <w:rFonts w:ascii="Arial" w:hAnsi="Arial" w:cs="Arial"/>
        </w:rPr>
        <w:instrText xml:space="preserve"> ADDIN EN.CITE &lt;EndNote&gt;&lt;Cite&gt;&lt;Author&gt;Bujak&lt;/Author&gt;&lt;Year&gt;2007&lt;/Year&gt;&lt;RecNum&gt;345&lt;/RecNum&gt;&lt;DisplayText&gt;Edward Bujak, &lt;style face="italic"&gt;England&amp;apos;s Rural Realms: Landholding and the Agricultural Revolution&lt;/style&gt;,  (London: Tauris Academic, 2007).&lt;/DisplayText&gt;&lt;record&gt;&lt;rec-number&gt;345&lt;/rec-number&gt;&lt;foreign-keys&gt;&lt;key app="EN" db-id="2px20pt5e0ea5herw28pea9h555razzfdvpa" timestamp="1674120663" guid="cb25d4f6-c874-4683-ba7c-903d325b54e1"&gt;345&lt;/key&gt;&lt;/foreign-keys&gt;&lt;ref-type name="Book"&gt;6&lt;/ref-type&gt;&lt;contributors&gt;&lt;authors&gt;&lt;author&gt;Edward Bujak&lt;/author&gt;&lt;/authors&gt;&lt;/contributors&gt;&lt;titles&gt;&lt;title&gt;England&amp;apos;s Rural Realms: Landholding and the Agricultural Revolution&lt;/title&gt;&lt;short-title&gt;Realms&lt;/short-title&gt;&lt;/titles&gt;&lt;dates&gt;&lt;year&gt;2007&lt;/year&gt;&lt;/dates&gt;&lt;pub-location&gt;London&lt;/pub-location&gt;&lt;publisher&gt;Tauris Academic&lt;/publisher&gt;&lt;urls&gt;&lt;/urls&gt;&lt;/record&gt;&lt;/Cite&gt;&lt;/EndNote&gt;</w:instrText>
      </w:r>
      <w:r w:rsidRPr="00E76518">
        <w:rPr>
          <w:rFonts w:ascii="Arial" w:hAnsi="Arial" w:cs="Arial"/>
        </w:rPr>
        <w:fldChar w:fldCharType="separate"/>
      </w:r>
      <w:r w:rsidRPr="00E76518">
        <w:rPr>
          <w:rFonts w:ascii="Arial" w:hAnsi="Arial" w:cs="Arial"/>
          <w:noProof/>
        </w:rPr>
        <w:t xml:space="preserve">Edward Bujak, </w:t>
      </w:r>
      <w:r w:rsidRPr="00E76518">
        <w:rPr>
          <w:rFonts w:ascii="Arial" w:hAnsi="Arial" w:cs="Arial"/>
          <w:i/>
          <w:noProof/>
        </w:rPr>
        <w:t>England's Rural Realms: Landholding and the Agricultural Revolution</w:t>
      </w:r>
      <w:r w:rsidRPr="00E76518">
        <w:rPr>
          <w:rFonts w:ascii="Arial" w:hAnsi="Arial" w:cs="Arial"/>
          <w:noProof/>
        </w:rPr>
        <w:t>,  (London: Tauris Academic, 2007).</w:t>
      </w:r>
      <w:r w:rsidRPr="00E76518">
        <w:rPr>
          <w:rFonts w:ascii="Arial" w:hAnsi="Arial" w:cs="Arial"/>
        </w:rPr>
        <w:fldChar w:fldCharType="end"/>
      </w:r>
      <w:r w:rsidRPr="00E76518">
        <w:rPr>
          <w:rFonts w:ascii="Arial" w:hAnsi="Arial" w:cs="Arial"/>
        </w:rPr>
        <w:t xml:space="preserve"> pp.9-11, </w:t>
      </w:r>
    </w:p>
  </w:footnote>
  <w:footnote w:id="67">
    <w:p w14:paraId="2E0F4B3A" w14:textId="386CFCAC" w:rsidR="007B6EA2" w:rsidRPr="00E76518" w:rsidRDefault="007B6EA2" w:rsidP="007B6EA2">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Pr="00E76518">
        <w:rPr>
          <w:rFonts w:ascii="Arial" w:hAnsi="Arial" w:cs="Arial"/>
        </w:rPr>
        <w:fldChar w:fldCharType="begin">
          <w:fldData xml:space="preserve">PEVuZE5vdGU+PENpdGU+PEF1dGhvcj5Hb2RkYXJkPC9BdXRob3I+PFllYXI+MTk4MyB2MzEgbm8u
MjwvWWVhcj48UmVjTnVtPjkwPC9SZWNOdW0+PERpc3BsYXlUZXh0Pk5pY2hvbGFzIEdvZGRhcmQs
ICZhcG9zO1RoZSBEZXZlbG9wbWVudCBhbmQgSW5mbHVlbmNlIG9mIEFncmljdWx0dXJhbCBQZXJp
b2RpY2FscyBhbmQgTmV3c3BhcGVycyZhcG9zOywgPHN0eWxlIGZhY2U9Iml0YWxpYyI+QWdyaWN1
bHR1cmFsIEhpc3RvcnkgUmV2aWV3LCA8L3N0eWxlPiAoMTk4MyB2MzEgbm8uMik7IE5pY2hvbGFz
IEdvZGRhcmQsICZhcG9zO0FncmljdWx0dXJhbCBMaXRlcmF0dXJlIGFuZCBTb2NpZXRpZXMmYXBv
czssIGluIDxzdHlsZSBmYWNlPSJpdGFsaWMiPkFncmFyaWFuIEhpc3Rvcnkgb2YgRW5nbGFuZCBh
bmQgV2FsZXMgMTc1MC0xODUwIFBhcnQgMS4sIDwvc3R5bGU+ZWQuIGJ5IFRoaXJzay9NaW5nYXkg
KENhbWJyZGdlOiBDVVAsIDE5ODkpLCBwcC4gMzYxLTgzOyBOaWNob2xhcyBHb2RkYXJkLCAmYXBv
cztBZ3JpY3VsdHVyYWwgSW5zdGl0dXRpb25zOiBTb2NpZXRpZXMsIEFzc29jaWF0aW9ucyBhbmQg
dGhlIFByZXNzJmFwb3M7LCBpbiA8c3R5bGUgZmFjZT0iaXRhbGljIj5BZ3JhcmlhbiBIaXN0b3J5
IG9mIEVuZ2xhbmQgYW5kIFdhbGVzIDE4NTAtMTkxNCBWNywgPC9zdHlsZT4oQ2FtYnJpZGdlOiBD
VVAsIDIwMDIpLCBwcC4gNjUwLTkwOyBIb3VzZSBvZiBDb21tb25zLCAmYXBvcztOZXdzcGFwZXIg
U3RhbXBzIEdyZWF0IEJyaXRhaW4gYW5kIElyZWxhbmQmYXBvczs8c3R5bGUgZmFjZT0iaXRhbGlj
Ij4sIDwvc3R5bGU+KExvbmRvbjogSG91c2Ugb2YgQ29tbW9ucywgMTgzOCkuPC9EaXNwbGF5VGV4
dD48cmVjb3JkPjxyZWMtbnVtYmVyPjkwPC9yZWMtbnVtYmVyPjxmb3JlaWduLWtleXM+PGtleSBh
cHA9IkVOIiBkYi1pZD0iMnB4MjBwdDVlMGVhNWhlcncyOHBlYTloNTU1cmF6emZkdnBhIiB0aW1l
c3RhbXA9IjE2NzQxMjA2NjAiIGd1aWQ9IjgyNzM5MjU2LThmZmEtNDBkZi1iYzFhLTczNmJkMWZi
NjFjZCI+OTA8L2tleT48L2ZvcmVpZ24ta2V5cz48cmVmLXR5cGUgbmFtZT0iSm91cm5hbCBBcnRp
Y2xlIj4xNzwvcmVmLXR5cGU+PGNvbnRyaWJ1dG9ycz48YXV0aG9ycz48YXV0aG9yPkdvZGRhcmQs
IE5pY2hvbGFzPC9hdXRob3I+PC9hdXRob3JzPjwvY29udHJpYnV0b3JzPjx0aXRsZXM+PHRpdGxl
PlRoZSBEZXZlbG9wbWVudCBhbmQgSW5mbHVlbmNlIG9mIEFncmljdWx0dXJhbCBQZXJpb2RpY2Fs
cyBhbmQgTmV3c3BhcGVyczwvdGl0bGU+PHNlY29uZGFyeS10aXRsZT5BZ3JpY3VsdHVyYWwgSGlz
dG9yeSBSZXZpZXc8L3NlY29uZGFyeS10aXRsZT48c2hvcnQtdGl0bGU+UGVyaW9kaWNhbHMgYW5k
IE5ld3NwYXBlcnM8L3Nob3J0LXRpdGxlPjwvdGl0bGVzPjxwZXJpb2RpY2FsPjxmdWxsLXRpdGxl
PkFncmljdWx0dXJhbCBIaXN0b3J5IFJldmlldzwvZnVsbC10aXRsZT48L3BlcmlvZGljYWw+PHBh
Z2VzPjExNi0xMzE8L3BhZ2VzPjxkYXRlcz48eWVhcj4xOTgzIHYzMSBuby4yPC95ZWFyPjwvZGF0
ZXM+PHVybHM+PC91cmxzPjwvcmVjb3JkPjwvQ2l0ZT48Q2l0ZT48QXV0aG9yPkdvZGRhcmQ8L0F1
dGhvcj48WWVhcj4xOTg5PC9ZZWFyPjxSZWNOdW0+Mjg5PC9SZWNOdW0+PHJlY29yZD48cmVjLW51
bWJlcj4yODk8L3JlYy1udW1iZXI+PGZvcmVpZ24ta2V5cz48a2V5IGFwcD0iRU4iIGRiLWlkPSIy
cHgyMHB0NWUwZWE1aGVydzI4cGVhOWg1NTVyYXp6ZmR2cGEiIHRpbWVzdGFtcD0iMTY3NDEyMDY2
MiIgZ3VpZD0iNTg5MDc5NzMtODFmNS00MDdkLTgwZDktZDlhMzQxNmZjNzRmIj4yODk8L2tleT48
L2ZvcmVpZ24ta2V5cz48cmVmLXR5cGUgbmFtZT0iQm9vayBTZWN0aW9uIj41PC9yZWYtdHlwZT48
Y29udHJpYnV0b3JzPjxhdXRob3JzPjxhdXRob3I+R29kZGFyZCwgTmljaG9sYXM8L2F1dGhvcj48
L2F1dGhvcnM+PHNlY29uZGFyeS1hdXRob3JzPjxhdXRob3I+VGhpcnNrL01pbmdheTwvYXV0aG9y
Pjwvc2Vjb25kYXJ5LWF1dGhvcnM+PC9jb250cmlidXRvcnM+PHRpdGxlcz48dGl0bGU+QWdyaWN1
bHR1cmFsIExpdGVyYXR1cmUgYW5kIFNvY2lldGllczwvdGl0bGU+PHNlY29uZGFyeS10aXRsZT5B
Z3JhcmlhbiBIaXN0b3J5IG9mIEVuZ2xhbmQgYW5kIFdhbGVzIDE3NTAtMTg1MCBwYXJ0IDEuPC9z
ZWNvbmRhcnktdGl0bGU+PHNob3J0LXRpdGxlPkFncmljdWx0dXJhbCBMaXRlcmF0dXJlPC9zaG9y
dC10aXRsZT48L3RpdGxlcz48cGFnZXM+MzYxLTM4MzwvcGFnZXM+PHZvbHVtZT42PC92b2x1bWU+
PGRhdGVzPjx5ZWFyPjE5ODk8L3llYXI+PC9kYXRlcz48cHViLWxvY2F0aW9uPkNhbWJyZGdlPC9w
dWItbG9jYXRpb24+PHB1Ymxpc2hlcj5DVVA8L3B1Ymxpc2hlcj48dXJscz48L3VybHM+PC9yZWNv
cmQ+PC9DaXRlPjxDaXRlPjxBdXRob3I+R29kZGFyZDwvQXV0aG9yPjxZZWFyPjIwMDI8L1llYXI+
PFJlY051bT4yOTM8L1JlY051bT48cmVjb3JkPjxyZWMtbnVtYmVyPjI5MzwvcmVjLW51bWJlcj48
Zm9yZWlnbi1rZXlzPjxrZXkgYXBwPSJFTiIgZGItaWQ9IjJweDIwcHQ1ZTBlYTVoZXJ3MjhwZWE5
aDU1NXJhenpmZHZwYSIgdGltZXN0YW1wPSIxNjc0MTIwNjYyIiBndWlkPSI5MWVjZGIzNy0yMmE3
LTRlYmUtOGQ0Yy04ZGRiMDQ3MjA3ZWEiPjI5Mzwva2V5PjwvZm9yZWlnbi1rZXlzPjxyZWYtdHlw
ZSBuYW1lPSJCb29rIFNlY3Rpb24iPjU8L3JlZi10eXBlPjxjb250cmlidXRvcnM+PGF1dGhvcnM+
PGF1dGhvcj5Hb2RkYXJkLCBOaWNob2xhczwvYXV0aG9yPjwvYXV0aG9ycz48L2NvbnRyaWJ1dG9y
cz48dGl0bGVzPjx0aXRsZT5BZ3JpY3VsdHVyYWwgSW5zdGl0dXRpb25zOiBTb2NpZXRpZXMsIEFz
c29jaWF0aW9ucyBhbmQgdGhlIFByZXNzPC90aXRsZT48c2Vjb25kYXJ5LXRpdGxlPkFncmFyaWFu
IEhpc3Rvcnkgb2YgRW5nbGFuZCBhbmQgV2FsZXMgMTg1MC0xOTE0IHY3PC9zZWNvbmRhcnktdGl0
bGU+PHNob3J0LXRpdGxlPkFncmljdWx0dXJhbCBJbnN0aXR1dGlvbnM8L3Nob3J0LXRpdGxlPjwv
dGl0bGVzPjxwYWdlcz42NTAtNjkwPC9wYWdlcz48ZGF0ZXM+PHllYXI+MjAwMjwveWVhcj48L2Rh
dGVzPjxwdWItbG9jYXRpb24+Q2FtYnJpZGdlPC9wdWItbG9jYXRpb24+PHB1Ymxpc2hlcj5DVVA8
L3B1Ymxpc2hlcj48dXJscz48L3VybHM+PC9yZWNvcmQ+PC9DaXRlPjxDaXRlPjxBdXRob3I+Q29t
bW9uczwvQXV0aG9yPjxZZWFyPjE4Mzg8L1llYXI+PFJlY051bT41NDk8L1JlY051bT48cmVjb3Jk
PjxyZWMtbnVtYmVyPjU0OTwvcmVjLW51bWJlcj48Zm9yZWlnbi1rZXlzPjxrZXkgYXBwPSJFTiIg
ZGItaWQ9IjJweDIwcHQ1ZTBlYTVoZXJ3MjhwZWE5aDU1NXJhenpmZHZwYSIgdGltZXN0YW1wPSIx
Njg3NDM0MzcxIiBndWlkPSJlOGU2MjUzOS1hYzIyLTRmZGUtYmY5OC0zMTFkZWE2N2Y4Y2MiPjU0
OTwva2V5PjwvZm9yZWlnbi1rZXlzPjxyZWYtdHlwZSBuYW1lPSJHb3Zlcm5tZW50IERvY3VtZW50
Ij40NjwvcmVmLXR5cGU+PGNvbnRyaWJ1dG9ycz48YXV0aG9ycz48YXV0aG9yPkhvdXNlIG9mIENv
bW1vbnM8L2F1dGhvcj48L2F1dGhvcnM+PC9jb250cmlidXRvcnM+PHRpdGxlcz48dGl0bGU+TmV3
c3BhcGVyIFN0YW1wcyBHcmVhdCBCcml0YWluIGFuZCBpcmVsYW5kPC90aXRsZT48L3RpdGxlcz48
ZGF0ZXM+PHllYXI+MTgzODwveWVhcj48L2RhdGVzPjxwdWItbG9jYXRpb24+TG9uZG9uPC9wdWIt
bG9jYXRpb24+PHB1Ymxpc2hlcj5Ib3VzZSBvZiBDb21tb25zPC9wdWJsaXNoZXI+PHVybHM+PC91
cmxzPjwvcmVjb3JkPjwvQ2l0ZT48L0VuZE5vdGU+
</w:fldData>
        </w:fldChar>
      </w:r>
      <w:r w:rsidR="00BF57C3">
        <w:rPr>
          <w:rFonts w:ascii="Arial" w:hAnsi="Arial" w:cs="Arial"/>
        </w:rPr>
        <w:instrText xml:space="preserve"> ADDIN EN.CITE </w:instrText>
      </w:r>
      <w:r w:rsidR="00BF57C3">
        <w:rPr>
          <w:rFonts w:ascii="Arial" w:hAnsi="Arial" w:cs="Arial"/>
        </w:rPr>
        <w:fldChar w:fldCharType="begin">
          <w:fldData xml:space="preserve">PEVuZE5vdGU+PENpdGU+PEF1dGhvcj5Hb2RkYXJkPC9BdXRob3I+PFllYXI+MTk4MyB2MzEgbm8u
MjwvWWVhcj48UmVjTnVtPjkwPC9SZWNOdW0+PERpc3BsYXlUZXh0Pk5pY2hvbGFzIEdvZGRhcmQs
ICZhcG9zO1RoZSBEZXZlbG9wbWVudCBhbmQgSW5mbHVlbmNlIG9mIEFncmljdWx0dXJhbCBQZXJp
b2RpY2FscyBhbmQgTmV3c3BhcGVycyZhcG9zOywgPHN0eWxlIGZhY2U9Iml0YWxpYyI+QWdyaWN1
bHR1cmFsIEhpc3RvcnkgUmV2aWV3LCA8L3N0eWxlPiAoMTk4MyB2MzEgbm8uMik7IE5pY2hvbGFz
IEdvZGRhcmQsICZhcG9zO0FncmljdWx0dXJhbCBMaXRlcmF0dXJlIGFuZCBTb2NpZXRpZXMmYXBv
czssIGluIDxzdHlsZSBmYWNlPSJpdGFsaWMiPkFncmFyaWFuIEhpc3Rvcnkgb2YgRW5nbGFuZCBh
bmQgV2FsZXMgMTc1MC0xODUwIFBhcnQgMS4sIDwvc3R5bGU+ZWQuIGJ5IFRoaXJzay9NaW5nYXkg
KENhbWJyZGdlOiBDVVAsIDE5ODkpLCBwcC4gMzYxLTgzOyBOaWNob2xhcyBHb2RkYXJkLCAmYXBv
cztBZ3JpY3VsdHVyYWwgSW5zdGl0dXRpb25zOiBTb2NpZXRpZXMsIEFzc29jaWF0aW9ucyBhbmQg
dGhlIFByZXNzJmFwb3M7LCBpbiA8c3R5bGUgZmFjZT0iaXRhbGljIj5BZ3JhcmlhbiBIaXN0b3J5
IG9mIEVuZ2xhbmQgYW5kIFdhbGVzIDE4NTAtMTkxNCBWNywgPC9zdHlsZT4oQ2FtYnJpZGdlOiBD
VVAsIDIwMDIpLCBwcC4gNjUwLTkwOyBIb3VzZSBvZiBDb21tb25zLCAmYXBvcztOZXdzcGFwZXIg
U3RhbXBzIEdyZWF0IEJyaXRhaW4gYW5kIElyZWxhbmQmYXBvczs8c3R5bGUgZmFjZT0iaXRhbGlj
Ij4sIDwvc3R5bGU+KExvbmRvbjogSG91c2Ugb2YgQ29tbW9ucywgMTgzOCkuPC9EaXNwbGF5VGV4
dD48cmVjb3JkPjxyZWMtbnVtYmVyPjkwPC9yZWMtbnVtYmVyPjxmb3JlaWduLWtleXM+PGtleSBh
cHA9IkVOIiBkYi1pZD0iMnB4MjBwdDVlMGVhNWhlcncyOHBlYTloNTU1cmF6emZkdnBhIiB0aW1l
c3RhbXA9IjE2NzQxMjA2NjAiIGd1aWQ9IjgyNzM5MjU2LThmZmEtNDBkZi1iYzFhLTczNmJkMWZi
NjFjZCI+OTA8L2tleT48L2ZvcmVpZ24ta2V5cz48cmVmLXR5cGUgbmFtZT0iSm91cm5hbCBBcnRp
Y2xlIj4xNzwvcmVmLXR5cGU+PGNvbnRyaWJ1dG9ycz48YXV0aG9ycz48YXV0aG9yPkdvZGRhcmQs
IE5pY2hvbGFzPC9hdXRob3I+PC9hdXRob3JzPjwvY29udHJpYnV0b3JzPjx0aXRsZXM+PHRpdGxl
PlRoZSBEZXZlbG9wbWVudCBhbmQgSW5mbHVlbmNlIG9mIEFncmljdWx0dXJhbCBQZXJpb2RpY2Fs
cyBhbmQgTmV3c3BhcGVyczwvdGl0bGU+PHNlY29uZGFyeS10aXRsZT5BZ3JpY3VsdHVyYWwgSGlz
dG9yeSBSZXZpZXc8L3NlY29uZGFyeS10aXRsZT48c2hvcnQtdGl0bGU+UGVyaW9kaWNhbHMgYW5k
IE5ld3NwYXBlcnM8L3Nob3J0LXRpdGxlPjwvdGl0bGVzPjxwZXJpb2RpY2FsPjxmdWxsLXRpdGxl
PkFncmljdWx0dXJhbCBIaXN0b3J5IFJldmlldzwvZnVsbC10aXRsZT48L3BlcmlvZGljYWw+PHBh
Z2VzPjExNi0xMzE8L3BhZ2VzPjxkYXRlcz48eWVhcj4xOTgzIHYzMSBuby4yPC95ZWFyPjwvZGF0
ZXM+PHVybHM+PC91cmxzPjwvcmVjb3JkPjwvQ2l0ZT48Q2l0ZT48QXV0aG9yPkdvZGRhcmQ8L0F1
dGhvcj48WWVhcj4xOTg5PC9ZZWFyPjxSZWNOdW0+Mjg5PC9SZWNOdW0+PHJlY29yZD48cmVjLW51
bWJlcj4yODk8L3JlYy1udW1iZXI+PGZvcmVpZ24ta2V5cz48a2V5IGFwcD0iRU4iIGRiLWlkPSIy
cHgyMHB0NWUwZWE1aGVydzI4cGVhOWg1NTVyYXp6ZmR2cGEiIHRpbWVzdGFtcD0iMTY3NDEyMDY2
MiIgZ3VpZD0iNTg5MDc5NzMtODFmNS00MDdkLTgwZDktZDlhMzQxNmZjNzRmIj4yODk8L2tleT48
L2ZvcmVpZ24ta2V5cz48cmVmLXR5cGUgbmFtZT0iQm9vayBTZWN0aW9uIj41PC9yZWYtdHlwZT48
Y29udHJpYnV0b3JzPjxhdXRob3JzPjxhdXRob3I+R29kZGFyZCwgTmljaG9sYXM8L2F1dGhvcj48
L2F1dGhvcnM+PHNlY29uZGFyeS1hdXRob3JzPjxhdXRob3I+VGhpcnNrL01pbmdheTwvYXV0aG9y
Pjwvc2Vjb25kYXJ5LWF1dGhvcnM+PC9jb250cmlidXRvcnM+PHRpdGxlcz48dGl0bGU+QWdyaWN1
bHR1cmFsIExpdGVyYXR1cmUgYW5kIFNvY2lldGllczwvdGl0bGU+PHNlY29uZGFyeS10aXRsZT5B
Z3JhcmlhbiBIaXN0b3J5IG9mIEVuZ2xhbmQgYW5kIFdhbGVzIDE3NTAtMTg1MCBwYXJ0IDEuPC9z
ZWNvbmRhcnktdGl0bGU+PHNob3J0LXRpdGxlPkFncmljdWx0dXJhbCBMaXRlcmF0dXJlPC9zaG9y
dC10aXRsZT48L3RpdGxlcz48cGFnZXM+MzYxLTM4MzwvcGFnZXM+PHZvbHVtZT42PC92b2x1bWU+
PGRhdGVzPjx5ZWFyPjE5ODk8L3llYXI+PC9kYXRlcz48cHViLWxvY2F0aW9uPkNhbWJyZGdlPC9w
dWItbG9jYXRpb24+PHB1Ymxpc2hlcj5DVVA8L3B1Ymxpc2hlcj48dXJscz48L3VybHM+PC9yZWNv
cmQ+PC9DaXRlPjxDaXRlPjxBdXRob3I+R29kZGFyZDwvQXV0aG9yPjxZZWFyPjIwMDI8L1llYXI+
PFJlY051bT4yOTM8L1JlY051bT48cmVjb3JkPjxyZWMtbnVtYmVyPjI5MzwvcmVjLW51bWJlcj48
Zm9yZWlnbi1rZXlzPjxrZXkgYXBwPSJFTiIgZGItaWQ9IjJweDIwcHQ1ZTBlYTVoZXJ3MjhwZWE5
aDU1NXJhenpmZHZwYSIgdGltZXN0YW1wPSIxNjc0MTIwNjYyIiBndWlkPSI5MWVjZGIzNy0yMmE3
LTRlYmUtOGQ0Yy04ZGRiMDQ3MjA3ZWEiPjI5Mzwva2V5PjwvZm9yZWlnbi1rZXlzPjxyZWYtdHlw
ZSBuYW1lPSJCb29rIFNlY3Rpb24iPjU8L3JlZi10eXBlPjxjb250cmlidXRvcnM+PGF1dGhvcnM+
PGF1dGhvcj5Hb2RkYXJkLCBOaWNob2xhczwvYXV0aG9yPjwvYXV0aG9ycz48L2NvbnRyaWJ1dG9y
cz48dGl0bGVzPjx0aXRsZT5BZ3JpY3VsdHVyYWwgSW5zdGl0dXRpb25zOiBTb2NpZXRpZXMsIEFz
c29jaWF0aW9ucyBhbmQgdGhlIFByZXNzPC90aXRsZT48c2Vjb25kYXJ5LXRpdGxlPkFncmFyaWFu
IEhpc3Rvcnkgb2YgRW5nbGFuZCBhbmQgV2FsZXMgMTg1MC0xOTE0IHY3PC9zZWNvbmRhcnktdGl0
bGU+PHNob3J0LXRpdGxlPkFncmljdWx0dXJhbCBJbnN0aXR1dGlvbnM8L3Nob3J0LXRpdGxlPjwv
dGl0bGVzPjxwYWdlcz42NTAtNjkwPC9wYWdlcz48ZGF0ZXM+PHllYXI+MjAwMjwveWVhcj48L2Rh
dGVzPjxwdWItbG9jYXRpb24+Q2FtYnJpZGdlPC9wdWItbG9jYXRpb24+PHB1Ymxpc2hlcj5DVVA8
L3B1Ymxpc2hlcj48dXJscz48L3VybHM+PC9yZWNvcmQ+PC9DaXRlPjxDaXRlPjxBdXRob3I+Q29t
bW9uczwvQXV0aG9yPjxZZWFyPjE4Mzg8L1llYXI+PFJlY051bT41NDk8L1JlY051bT48cmVjb3Jk
PjxyZWMtbnVtYmVyPjU0OTwvcmVjLW51bWJlcj48Zm9yZWlnbi1rZXlzPjxrZXkgYXBwPSJFTiIg
ZGItaWQ9IjJweDIwcHQ1ZTBlYTVoZXJ3MjhwZWE5aDU1NXJhenpmZHZwYSIgdGltZXN0YW1wPSIx
Njg3NDM0MzcxIiBndWlkPSJlOGU2MjUzOS1hYzIyLTRmZGUtYmY5OC0zMTFkZWE2N2Y4Y2MiPjU0
OTwva2V5PjwvZm9yZWlnbi1rZXlzPjxyZWYtdHlwZSBuYW1lPSJHb3Zlcm5tZW50IERvY3VtZW50
Ij40NjwvcmVmLXR5cGU+PGNvbnRyaWJ1dG9ycz48YXV0aG9ycz48YXV0aG9yPkhvdXNlIG9mIENv
bW1vbnM8L2F1dGhvcj48L2F1dGhvcnM+PC9jb250cmlidXRvcnM+PHRpdGxlcz48dGl0bGU+TmV3
c3BhcGVyIFN0YW1wcyBHcmVhdCBCcml0YWluIGFuZCBpcmVsYW5kPC90aXRsZT48L3RpdGxlcz48
ZGF0ZXM+PHllYXI+MTgzODwveWVhcj48L2RhdGVzPjxwdWItbG9jYXRpb24+TG9uZG9uPC9wdWIt
bG9jYXRpb24+PHB1Ymxpc2hlcj5Ib3VzZSBvZiBDb21tb25zPC9wdWJsaXNoZXI+PHVybHM+PC91
cmxzPjwvcmVjb3JkPjwvQ2l0ZT48L0VuZE5vdGU+
</w:fldData>
        </w:fldChar>
      </w:r>
      <w:r w:rsidR="00BF57C3">
        <w:rPr>
          <w:rFonts w:ascii="Arial" w:hAnsi="Arial" w:cs="Arial"/>
        </w:rPr>
        <w:instrText xml:space="preserve"> ADDIN EN.CITE.DATA </w:instrText>
      </w:r>
      <w:r w:rsidR="00BF57C3">
        <w:rPr>
          <w:rFonts w:ascii="Arial" w:hAnsi="Arial" w:cs="Arial"/>
        </w:rPr>
      </w:r>
      <w:r w:rsidR="00BF57C3">
        <w:rPr>
          <w:rFonts w:ascii="Arial" w:hAnsi="Arial" w:cs="Arial"/>
        </w:rPr>
        <w:fldChar w:fldCharType="end"/>
      </w:r>
      <w:r w:rsidRPr="00E76518">
        <w:rPr>
          <w:rFonts w:ascii="Arial" w:hAnsi="Arial" w:cs="Arial"/>
        </w:rPr>
        <w:fldChar w:fldCharType="separate"/>
      </w:r>
      <w:r w:rsidR="00BF57C3">
        <w:rPr>
          <w:rFonts w:ascii="Arial" w:hAnsi="Arial" w:cs="Arial"/>
          <w:noProof/>
        </w:rPr>
        <w:t xml:space="preserve">Nicholas Goddard, 'The Development and Influence of Agricultural Periodicals and Newspapers', </w:t>
      </w:r>
      <w:r w:rsidR="00BF57C3" w:rsidRPr="00BF57C3">
        <w:rPr>
          <w:rFonts w:ascii="Arial" w:hAnsi="Arial" w:cs="Arial"/>
          <w:i/>
          <w:noProof/>
        </w:rPr>
        <w:t xml:space="preserve">Agricultural History Review, </w:t>
      </w:r>
      <w:r w:rsidR="00BF57C3">
        <w:rPr>
          <w:rFonts w:ascii="Arial" w:hAnsi="Arial" w:cs="Arial"/>
          <w:noProof/>
        </w:rPr>
        <w:t xml:space="preserve"> (1983 v31 no.2); Nicholas Goddard, 'Agricultural Literature and Societies', in </w:t>
      </w:r>
      <w:r w:rsidR="00BF57C3" w:rsidRPr="00BF57C3">
        <w:rPr>
          <w:rFonts w:ascii="Arial" w:hAnsi="Arial" w:cs="Arial"/>
          <w:i/>
          <w:noProof/>
        </w:rPr>
        <w:t xml:space="preserve">Agrarian History of England and Wales 1750-1850 Part 1., </w:t>
      </w:r>
      <w:r w:rsidR="00BF57C3">
        <w:rPr>
          <w:rFonts w:ascii="Arial" w:hAnsi="Arial" w:cs="Arial"/>
          <w:noProof/>
        </w:rPr>
        <w:t xml:space="preserve">ed. by Thirsk/Mingay (Cambrdge: CUP, 1989), pp. 361-83; Nicholas Goddard, 'Agricultural Institutions: Societies, Associations and the Press', in </w:t>
      </w:r>
      <w:r w:rsidR="00BF57C3" w:rsidRPr="00BF57C3">
        <w:rPr>
          <w:rFonts w:ascii="Arial" w:hAnsi="Arial" w:cs="Arial"/>
          <w:i/>
          <w:noProof/>
        </w:rPr>
        <w:t xml:space="preserve">Agrarian History of England and Wales 1850-1914 V7, </w:t>
      </w:r>
      <w:r w:rsidR="00BF57C3">
        <w:rPr>
          <w:rFonts w:ascii="Arial" w:hAnsi="Arial" w:cs="Arial"/>
          <w:noProof/>
        </w:rPr>
        <w:t>(Cambridge: CUP, 2002), pp. 650-90; House of Commons, 'Newspaper Stamps Great Britain and Ireland'</w:t>
      </w:r>
      <w:r w:rsidR="00BF57C3" w:rsidRPr="00BF57C3">
        <w:rPr>
          <w:rFonts w:ascii="Arial" w:hAnsi="Arial" w:cs="Arial"/>
          <w:i/>
          <w:noProof/>
        </w:rPr>
        <w:t xml:space="preserve">, </w:t>
      </w:r>
      <w:r w:rsidR="00BF57C3">
        <w:rPr>
          <w:rFonts w:ascii="Arial" w:hAnsi="Arial" w:cs="Arial"/>
          <w:noProof/>
        </w:rPr>
        <w:t>(London: House of Commons, 1838).</w:t>
      </w:r>
      <w:r w:rsidRPr="00E76518">
        <w:rPr>
          <w:rFonts w:ascii="Arial" w:hAnsi="Arial" w:cs="Arial"/>
        </w:rPr>
        <w:fldChar w:fldCharType="end"/>
      </w:r>
    </w:p>
  </w:footnote>
  <w:footnote w:id="68">
    <w:p w14:paraId="24E680B2" w14:textId="0F0A5C5B" w:rsidR="008E49BF" w:rsidRPr="00E76518" w:rsidRDefault="008E49BF" w:rsidP="008E49BF">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Pr="00E76518">
        <w:rPr>
          <w:rFonts w:ascii="Arial" w:hAnsi="Arial" w:cs="Arial"/>
        </w:rPr>
        <w:fldChar w:fldCharType="begin"/>
      </w:r>
      <w:r w:rsidR="00410458" w:rsidRPr="00E76518">
        <w:rPr>
          <w:rFonts w:ascii="Arial" w:hAnsi="Arial" w:cs="Arial"/>
        </w:rPr>
        <w:instrText xml:space="preserve"> ADDIN EN.CITE &lt;EndNote&gt;&lt;Cite&gt;&lt;RecNum&gt;151&lt;/RecNum&gt;&lt;DisplayText&gt;&amp;apos;Hunt, and Pam. &amp;quot;Agricultural Depression in England, 1873-96: Skills Transfer and the &amp;apos;Redeeming Scots&amp;apos;.&amp;quot; Agricultural History Review 59, No. 1 (2011): 81-100.&amp;apos;; Thirsk,Suffolk Farming&lt;/DisplayText&gt;&lt;record&gt;&lt;rec-number&gt;151&lt;/rec-number&gt;&lt;foreign-keys&gt;&lt;key app="EN" db-id="2px20pt5e0ea5herw28pea9h555razzfdvpa" timestamp="1674120661" guid="d654e6c2-2e35-460c-960d-fb03e073698f"&gt;151&lt;/key&gt;&lt;/foreign-keys&gt;&lt;ref-type name="Journal Article"&gt;17&lt;/ref-type&gt;&lt;contributors&gt;&lt;/contributors&gt;&lt;titles&gt;&lt;title&gt;Hunt, and Pam. &amp;quot;Agricultural Depression in England, 1873-96: Skills Transfer and the &amp;apos;Redeeming Scots&amp;apos;.&amp;quot; Agricultural History Review 59, no. 1 (2011): 81-100.&lt;/title&gt;&lt;/titles&gt;&lt;dates&gt;&lt;/dates&gt;&lt;urls&gt;&lt;/urls&gt;&lt;/record&gt;&lt;/Cite&gt;&lt;Cite&gt;&lt;Author&gt;Thirsk&lt;/Author&gt;&lt;Year&gt;1958&lt;/Year&gt;&lt;RecNum&gt;338&lt;/RecNum&gt;&lt;record&gt;&lt;rec-number&gt;338&lt;/rec-number&gt;&lt;foreign-keys&gt;&lt;key app="EN" db-id="2px20pt5e0ea5herw28pea9h555razzfdvpa" timestamp="1674120662" guid="a5990c63-fa71-436c-962f-8b9d450da42a"&gt;338&lt;/key&gt;&lt;/foreign-keys&gt;&lt;ref-type name="Book"&gt;6&lt;/ref-type&gt;&lt;contributors&gt;&lt;authors&gt;&lt;author&gt;Joan Thirsk&lt;/author&gt;&lt;/authors&gt;&lt;/contributors&gt;&lt;titles&gt;&lt;title&gt;Suffolk Farming in the Nineteenth Century&lt;/title&gt;&lt;secondary-title&gt;Suffolk Records Society &lt;/secondary-title&gt;&lt;short-title&gt;Suffolk Farming&lt;/short-title&gt;&lt;/titles&gt;&lt;volume&gt;1&lt;/volume&gt;&lt;dates&gt;&lt;year&gt;1958&lt;/year&gt;&lt;/dates&gt;&lt;pub-location&gt;Ipswich&lt;/pub-location&gt;&lt;publisher&gt;Boydell&lt;/publisher&gt;&lt;urls&gt;&lt;/urls&gt;&lt;/record&gt;&lt;/Cite&gt;&lt;/EndNote&gt;</w:instrText>
      </w:r>
      <w:r w:rsidRPr="00E76518">
        <w:rPr>
          <w:rFonts w:ascii="Arial" w:hAnsi="Arial" w:cs="Arial"/>
        </w:rPr>
        <w:fldChar w:fldCharType="separate"/>
      </w:r>
      <w:r w:rsidR="002E31EA" w:rsidRPr="00E76518">
        <w:rPr>
          <w:rFonts w:ascii="Arial" w:hAnsi="Arial" w:cs="Arial"/>
          <w:noProof/>
        </w:rPr>
        <w:t>'Hunt, and Pam. "Agricultural Depression in England, 1873-96: Skills Transfer and the 'Redeeming Scots'." Agricultural History Review 59, No. 1 (2011): 81-100.'; Thirsk,Suffolk Farming</w:t>
      </w:r>
      <w:r w:rsidRPr="00E76518">
        <w:rPr>
          <w:rFonts w:ascii="Arial" w:hAnsi="Arial" w:cs="Arial"/>
        </w:rPr>
        <w:fldChar w:fldCharType="end"/>
      </w:r>
      <w:r w:rsidRPr="00E76518">
        <w:rPr>
          <w:rFonts w:ascii="Arial" w:hAnsi="Arial" w:cs="Arial"/>
        </w:rPr>
        <w:t xml:space="preserve"> pp.35/36</w:t>
      </w:r>
    </w:p>
  </w:footnote>
  <w:footnote w:id="69">
    <w:p w14:paraId="16582540" w14:textId="77777777" w:rsidR="00255198" w:rsidRPr="00E76518" w:rsidRDefault="00255198" w:rsidP="00255198">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Pr="00E76518">
        <w:rPr>
          <w:rFonts w:ascii="Arial" w:hAnsi="Arial" w:cs="Arial"/>
          <w:lang w:val="en-US"/>
        </w:rPr>
        <w:t>Lady Day, Midsummer, Michaelmas, Christmas.</w:t>
      </w:r>
    </w:p>
  </w:footnote>
  <w:footnote w:id="70">
    <w:p w14:paraId="388576B5" w14:textId="77777777" w:rsidR="00CE4A49" w:rsidRPr="00E76518" w:rsidRDefault="00CE4A49" w:rsidP="00CE4A49">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Pr="00E76518">
        <w:rPr>
          <w:rFonts w:ascii="Arial" w:hAnsi="Arial" w:cs="Arial"/>
        </w:rPr>
        <w:fldChar w:fldCharType="begin"/>
      </w:r>
      <w:r w:rsidRPr="00E76518">
        <w:rPr>
          <w:rFonts w:ascii="Arial" w:hAnsi="Arial" w:cs="Arial"/>
        </w:rPr>
        <w:instrText xml:space="preserve"> ADDIN EN.CITE &lt;EndNote&gt;&lt;Cite&gt;&lt;Year&gt;1844/5&lt;/Year&gt;&lt;RecNum&gt;73&lt;/RecNum&gt;&lt;DisplayText&gt;&amp;apos;The Bury and Suffolk Farmers’ Journal, Ipswich, Sudbury, and Thetford Advertiser.&amp;apos;, &lt;style face="italic"&gt;paper and microfilm BL MFM.M39047 [1844] NEWS2378 NPL NEWS5077 NPL, &lt;/style&gt; (1844/5).&lt;/DisplayText&gt;&lt;record&gt;&lt;rec-number&gt;73&lt;/rec-number&gt;&lt;foreign-keys&gt;&lt;key app="EN" db-id="2px20pt5e0ea5herw28pea9h555razzfdvpa" timestamp="1674120660" guid="13ae911f-c290-4399-8218-7dc2801ecfdb"&gt;73&lt;/key&gt;&lt;/foreign-keys&gt;&lt;ref-type name="Newspaper Article"&gt;23&lt;/ref-type&gt;&lt;contributors&gt;&lt;/contributors&gt;&lt;titles&gt;&lt;title&gt;The Bury and Suffolk Farmers’ Journal, Ipswich, Sudbury, and Thetford Advertiser.&lt;/title&gt;&lt;secondary-title&gt;paper and microfilm BL MFM.M39047 [1844] NEWS2378 NPL NEWS5077 NPL&lt;/secondary-title&gt;&lt;/titles&gt;&lt;dates&gt;&lt;year&gt;1844/5&lt;/year&gt;&lt;pub-dates&gt;&lt;date&gt;August-February&lt;/date&gt;&lt;/pub-dates&gt;&lt;/dates&gt;&lt;pub-location&gt;paper and microfilm BL MFM.M39047 [1844] NEWS2378 NPL NEWS5077 NPL&lt;/pub-location&gt;&lt;urls&gt;&lt;/urls&gt;&lt;/record&gt;&lt;/Cite&gt;&lt;/EndNote&gt;</w:instrText>
      </w:r>
      <w:r w:rsidRPr="00E76518">
        <w:rPr>
          <w:rFonts w:ascii="Arial" w:hAnsi="Arial" w:cs="Arial"/>
        </w:rPr>
        <w:fldChar w:fldCharType="separate"/>
      </w:r>
      <w:r w:rsidRPr="00E76518">
        <w:rPr>
          <w:rFonts w:ascii="Arial" w:hAnsi="Arial" w:cs="Arial"/>
          <w:noProof/>
        </w:rPr>
        <w:t xml:space="preserve">'The Bury and Suffolk Farmers’ Journal, Ipswich, Sudbury, and Thetford Advertiser.', </w:t>
      </w:r>
      <w:r w:rsidRPr="00E76518">
        <w:rPr>
          <w:rFonts w:ascii="Arial" w:hAnsi="Arial" w:cs="Arial"/>
          <w:i/>
          <w:noProof/>
        </w:rPr>
        <w:t xml:space="preserve">paper and microfilm BL MFM.M39047 [1844] NEWS2378 NPL NEWS5077 NPL, </w:t>
      </w:r>
      <w:r w:rsidRPr="00E76518">
        <w:rPr>
          <w:rFonts w:ascii="Arial" w:hAnsi="Arial" w:cs="Arial"/>
          <w:noProof/>
        </w:rPr>
        <w:t xml:space="preserve"> (1844/5).</w:t>
      </w:r>
      <w:r w:rsidRPr="00E76518">
        <w:rPr>
          <w:rFonts w:ascii="Arial" w:hAnsi="Arial" w:cs="Arial"/>
        </w:rPr>
        <w:fldChar w:fldCharType="end"/>
      </w:r>
    </w:p>
  </w:footnote>
  <w:footnote w:id="71">
    <w:p w14:paraId="3C572D93" w14:textId="64EF7357" w:rsidR="001E2BAD" w:rsidRPr="00E76518" w:rsidRDefault="001E2BAD">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008060DF" w:rsidRPr="00E76518">
        <w:rPr>
          <w:rFonts w:ascii="Arial" w:hAnsi="Arial" w:cs="Arial"/>
        </w:rPr>
        <w:fldChar w:fldCharType="begin"/>
      </w:r>
      <w:r w:rsidR="008060DF" w:rsidRPr="00E76518">
        <w:rPr>
          <w:rFonts w:ascii="Arial" w:hAnsi="Arial" w:cs="Arial"/>
        </w:rPr>
        <w:instrText xml:space="preserve"> ADDIN EN.CITE &lt;EndNote&gt;&lt;Cite&gt;&lt;Author&gt;Marshall&lt;/Author&gt;&lt;Year&gt;1968 (1818)&lt;/Year&gt;&lt;RecNum&gt;429&lt;/RecNum&gt;&lt;DisplayText&gt;William Marshall, &lt;style face="italic"&gt;The Review and Abstract of the County Reports to the Board of Agriculture. Reprinted&lt;/style&gt;,  (Newton Abbot: David &amp;amp;Charles, 1968 (1818)).&lt;/DisplayText&gt;&lt;record&gt;&lt;rec-number&gt;429&lt;/rec-number&gt;&lt;foreign-keys&gt;&lt;key app="EN" db-id="2px20pt5e0ea5herw28pea9h555razzfdvpa" timestamp="1674120664" guid="cab24643-fa84-4d82-9f6c-fbb9a5d80de5"&gt;429&lt;/key&gt;&lt;/foreign-keys&gt;&lt;ref-type name="Book"&gt;6&lt;/ref-type&gt;&lt;contributors&gt;&lt;authors&gt;&lt;author&gt;Marshall, William&lt;/author&gt;&lt;/authors&gt;&lt;/contributors&gt;&lt;titles&gt;&lt;title&gt;The review and abstract of the county reports to the Board of Agriculture. Reprinted&lt;/title&gt;&lt;short-title&gt;Review&lt;/short-title&gt;&lt;/titles&gt;&lt;num-vols&gt;5&lt;/num-vols&gt;&lt;dates&gt;&lt;year&gt;1968 (1818)&lt;/year&gt;&lt;/dates&gt;&lt;pub-location&gt;Newton Abbot&lt;/pub-location&gt;&lt;publisher&gt;David &amp;amp;Charles&lt;/publisher&gt;&lt;urls&gt;&lt;/urls&gt;&lt;/record&gt;&lt;/Cite&gt;&lt;/EndNote&gt;</w:instrText>
      </w:r>
      <w:r w:rsidR="008060DF" w:rsidRPr="00E76518">
        <w:rPr>
          <w:rFonts w:ascii="Arial" w:hAnsi="Arial" w:cs="Arial"/>
        </w:rPr>
        <w:fldChar w:fldCharType="separate"/>
      </w:r>
      <w:r w:rsidR="008060DF" w:rsidRPr="00E76518">
        <w:rPr>
          <w:rFonts w:ascii="Arial" w:hAnsi="Arial" w:cs="Arial"/>
          <w:noProof/>
        </w:rPr>
        <w:t xml:space="preserve">William Marshall, </w:t>
      </w:r>
      <w:r w:rsidR="008060DF" w:rsidRPr="00E76518">
        <w:rPr>
          <w:rFonts w:ascii="Arial" w:hAnsi="Arial" w:cs="Arial"/>
          <w:i/>
          <w:noProof/>
        </w:rPr>
        <w:t>The Review and Abstract of the County Reports to the Board of Agriculture. Reprinted</w:t>
      </w:r>
      <w:r w:rsidR="008060DF" w:rsidRPr="00E76518">
        <w:rPr>
          <w:rFonts w:ascii="Arial" w:hAnsi="Arial" w:cs="Arial"/>
          <w:noProof/>
        </w:rPr>
        <w:t>,  (Newton Abbot: David &amp;Charles, 1968 (1818)).</w:t>
      </w:r>
      <w:r w:rsidR="008060DF" w:rsidRPr="00E76518">
        <w:rPr>
          <w:rFonts w:ascii="Arial" w:hAnsi="Arial" w:cs="Arial"/>
        </w:rPr>
        <w:fldChar w:fldCharType="end"/>
      </w:r>
      <w:r w:rsidR="008060DF" w:rsidRPr="00E76518">
        <w:rPr>
          <w:rFonts w:ascii="Arial" w:hAnsi="Arial" w:cs="Arial"/>
        </w:rPr>
        <w:t xml:space="preserve"> volume 3 Eastern.</w:t>
      </w:r>
    </w:p>
  </w:footnote>
  <w:footnote w:id="72">
    <w:p w14:paraId="5D03E828" w14:textId="3308EBDC" w:rsidR="0002650E" w:rsidRPr="00E76518" w:rsidRDefault="0002650E">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00041548" w:rsidRPr="00E76518">
        <w:rPr>
          <w:rFonts w:ascii="Arial" w:hAnsi="Arial" w:cs="Arial"/>
        </w:rPr>
        <w:fldChar w:fldCharType="begin"/>
      </w:r>
      <w:r w:rsidR="00041548" w:rsidRPr="00E76518">
        <w:rPr>
          <w:rFonts w:ascii="Arial" w:hAnsi="Arial" w:cs="Arial"/>
        </w:rPr>
        <w:instrText xml:space="preserve"> ADDIN EN.CITE &lt;EndNote&gt;&lt;Cite&gt;&lt;Author&gt;Young&lt;/Author&gt;&lt;Year&gt;1969&lt;/Year&gt;&lt;RecNum&gt;377&lt;/RecNum&gt;&lt;DisplayText&gt;Young,General View Suffolk&lt;/DisplayText&gt;&lt;record&gt;&lt;rec-number&gt;377&lt;/rec-number&gt;&lt;foreign-keys&gt;&lt;key app="EN" db-id="2px20pt5e0ea5herw28pea9h555razzfdvpa" timestamp="1674120663" guid="e9710ac7-0e45-4604-be89-2d3b754f5963"&gt;377&lt;/key&gt;&lt;/foreign-keys&gt;&lt;ref-type name="Book"&gt;6&lt;/ref-type&gt;&lt;contributors&gt;&lt;authors&gt;&lt;author&gt;Young, Arthur&lt;/author&gt;&lt;/authors&gt;&lt;/contributors&gt;&lt;titles&gt;&lt;title&gt;General View of the Agriculture of the County of Suffolk : A Reprint of the 1813 Work Drawn up for the Consideration of the Board of Agriculture and Internal Improvement.&lt;/title&gt;&lt;short-title&gt;General View Suffolk&lt;/short-title&gt;&lt;/titles&gt;&lt;dates&gt;&lt;year&gt;1969&lt;/year&gt;&lt;/dates&gt;&lt;pub-location&gt;Newton Abbot&lt;/pub-location&gt;&lt;publisher&gt;David and Charles&lt;/publisher&gt;&lt;urls&gt;&lt;/urls&gt;&lt;/record&gt;&lt;/Cite&gt;&lt;/EndNote&gt;</w:instrText>
      </w:r>
      <w:r w:rsidR="00041548" w:rsidRPr="00E76518">
        <w:rPr>
          <w:rFonts w:ascii="Arial" w:hAnsi="Arial" w:cs="Arial"/>
        </w:rPr>
        <w:fldChar w:fldCharType="separate"/>
      </w:r>
      <w:r w:rsidR="00041548" w:rsidRPr="00E76518">
        <w:rPr>
          <w:rFonts w:ascii="Arial" w:hAnsi="Arial" w:cs="Arial"/>
          <w:noProof/>
        </w:rPr>
        <w:t>Young,General View Suffolk</w:t>
      </w:r>
      <w:r w:rsidR="00041548" w:rsidRPr="00E76518">
        <w:rPr>
          <w:rFonts w:ascii="Arial" w:hAnsi="Arial" w:cs="Arial"/>
        </w:rPr>
        <w:fldChar w:fldCharType="end"/>
      </w:r>
    </w:p>
  </w:footnote>
  <w:footnote w:id="73">
    <w:p w14:paraId="4B31F0A1" w14:textId="4820687D" w:rsidR="0002650E" w:rsidRPr="00E76518" w:rsidRDefault="0002650E">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00DE6A33" w:rsidRPr="00E76518">
        <w:rPr>
          <w:rFonts w:ascii="Arial" w:hAnsi="Arial" w:cs="Arial"/>
        </w:rPr>
        <w:fldChar w:fldCharType="begin"/>
      </w:r>
      <w:r w:rsidR="00BF57C3">
        <w:rPr>
          <w:rFonts w:ascii="Arial" w:hAnsi="Arial" w:cs="Arial"/>
        </w:rPr>
        <w:instrText xml:space="preserve"> ADDIN EN.CITE &lt;EndNote&gt;&lt;Cite&gt;&lt;Author&gt;Raynbird&lt;/Author&gt;&lt;Year&gt;1849&lt;/Year&gt;&lt;RecNum&gt;103&lt;/RecNum&gt;&lt;DisplayText&gt;Raynbird,Suffolk&lt;/DisplayText&gt;&lt;record&gt;&lt;rec-number&gt;103&lt;/rec-number&gt;&lt;foreign-keys&gt;&lt;key app="EN" db-id="2px20pt5e0ea5herw28pea9h555razzfdvpa" timestamp="1674120660" guid="6fca3838-f998-4b49-848b-e99edea9f901"&gt;103&lt;/key&gt;&lt;/foreign-keys&gt;&lt;ref-type name="Book"&gt;6&lt;/ref-type&gt;&lt;contributors&gt;&lt;authors&gt;&lt;author&gt;Raynbird, William &amp;amp; Hugh&lt;/author&gt;&lt;/authors&gt;&lt;/contributors&gt;&lt;titles&gt;&lt;title&gt;On the Agriculture of Suffolk ... including the Report to Which the Prize Was Awarded by the Royal Agricultural Society of England. London: Longman&lt;/title&gt;&lt;short-title&gt;Suffolk&lt;/short-title&gt;&lt;/titles&gt;&lt;dates&gt;&lt;year&gt;1849&lt;/year&gt;&lt;/dates&gt;&lt;pub-location&gt;London&lt;/pub-location&gt;&lt;publisher&gt;Longman&lt;/publisher&gt;&lt;urls&gt;&lt;/urls&gt;&lt;/record&gt;&lt;/Cite&gt;&lt;/EndNote&gt;</w:instrText>
      </w:r>
      <w:r w:rsidR="00DE6A33" w:rsidRPr="00E76518">
        <w:rPr>
          <w:rFonts w:ascii="Arial" w:hAnsi="Arial" w:cs="Arial"/>
        </w:rPr>
        <w:fldChar w:fldCharType="separate"/>
      </w:r>
      <w:r w:rsidR="00BF57C3">
        <w:rPr>
          <w:rFonts w:ascii="Arial" w:hAnsi="Arial" w:cs="Arial"/>
          <w:noProof/>
        </w:rPr>
        <w:t>Raynbird,Suffolk</w:t>
      </w:r>
      <w:r w:rsidR="00DE6A33" w:rsidRPr="00E76518">
        <w:rPr>
          <w:rFonts w:ascii="Arial" w:hAnsi="Arial" w:cs="Arial"/>
        </w:rPr>
        <w:fldChar w:fldCharType="end"/>
      </w:r>
    </w:p>
  </w:footnote>
  <w:footnote w:id="74">
    <w:p w14:paraId="1454F8AD" w14:textId="015D41D2" w:rsidR="0002650E" w:rsidRPr="00E76518" w:rsidRDefault="0002650E">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00AD1B1B" w:rsidRPr="00E76518">
        <w:rPr>
          <w:rFonts w:ascii="Arial" w:hAnsi="Arial" w:cs="Arial"/>
        </w:rPr>
        <w:fldChar w:fldCharType="begin"/>
      </w:r>
      <w:r w:rsidR="00CA26CD" w:rsidRPr="00E76518">
        <w:rPr>
          <w:rFonts w:ascii="Arial" w:hAnsi="Arial" w:cs="Arial"/>
        </w:rPr>
        <w:instrText xml:space="preserve"> ADDIN EN.CITE &lt;EndNote&gt;&lt;Cite&gt;&lt;Author&gt;Franklin&lt;/Author&gt;&lt;Year&gt;2022&lt;/Year&gt;&lt;RecNum&gt;646&lt;/RecNum&gt;&lt;DisplayText&gt;William Franklin, &lt;style face="italic"&gt;Agriculture in Cambridgeshire, 1792-1815&lt;/style&gt;,  (Cambridge Record Society, 2022); Charles Vancouver and Board of Agriculture., &lt;style face="italic"&gt;General View of the Agriculture in the County of Cambridge&lt;/style&gt;,  (London: W. Smith, 1794).&lt;/DisplayText&gt;&lt;record&gt;&lt;rec-number&gt;646&lt;/rec-number&gt;&lt;foreign-keys&gt;&lt;key app="EN" db-id="2px20pt5e0ea5herw28pea9h555razzfdvpa" timestamp="1700149218" guid="17e98070-e4cb-4f78-a5e4-fe57ceb5289e"&gt;646&lt;/key&gt;&lt;/foreign-keys&gt;&lt;ref-type name="Book"&gt;6&lt;/ref-type&gt;&lt;contributors&gt;&lt;authors&gt;&lt;author&gt;William Franklin&lt;/author&gt;&lt;/authors&gt;&lt;/contributors&gt;&lt;titles&gt;&lt;title&gt;Agriculture in Cambridgeshire, 1792-1815&lt;/title&gt;&lt;/titles&gt;&lt;volume&gt;27&lt;/volume&gt;&lt;dates&gt;&lt;year&gt;2022&lt;/year&gt;&lt;/dates&gt;&lt;publisher&gt;Cambridge Record Society&lt;/publisher&gt;&lt;urls&gt;&lt;/urls&gt;&lt;/record&gt;&lt;/Cite&gt;&lt;Cite&gt;&lt;Author&gt;Agriculture.&lt;/Author&gt;&lt;Year&gt;1794&lt;/Year&gt;&lt;RecNum&gt;648&lt;/RecNum&gt;&lt;record&gt;&lt;rec-number&gt;648&lt;/rec-number&gt;&lt;foreign-keys&gt;&lt;key app="EN" db-id="2px20pt5e0ea5herw28pea9h555razzfdvpa" timestamp="1700150235" guid="e58a5787-7fc5-4464-9e0f-b989edf5d760"&gt;648&lt;/key&gt;&lt;/foreign-keys&gt;&lt;ref-type name="Book"&gt;6&lt;/ref-type&gt;&lt;contributors&gt;&lt;authors&gt;&lt;author&gt;Charles Vancouver and Board of Agriculture.&lt;/author&gt;&lt;/authors&gt;&lt;/contributors&gt;&lt;titles&gt;&lt;title&gt;General View of the Agriculture in the County of Cambridge&lt;/title&gt;&lt;/titles&gt;&lt;dates&gt;&lt;year&gt;1794&lt;/year&gt;&lt;/dates&gt;&lt;pub-location&gt;London&lt;/pub-location&gt;&lt;publisher&gt;W. Smith&lt;/publisher&gt;&lt;urls&gt;&lt;/urls&gt;&lt;/record&gt;&lt;/Cite&gt;&lt;/EndNote&gt;</w:instrText>
      </w:r>
      <w:r w:rsidR="00AD1B1B" w:rsidRPr="00E76518">
        <w:rPr>
          <w:rFonts w:ascii="Arial" w:hAnsi="Arial" w:cs="Arial"/>
        </w:rPr>
        <w:fldChar w:fldCharType="separate"/>
      </w:r>
      <w:r w:rsidR="00CA26CD" w:rsidRPr="00E76518">
        <w:rPr>
          <w:rFonts w:ascii="Arial" w:hAnsi="Arial" w:cs="Arial"/>
          <w:noProof/>
        </w:rPr>
        <w:t xml:space="preserve">William Franklin, </w:t>
      </w:r>
      <w:r w:rsidR="00CA26CD" w:rsidRPr="00E76518">
        <w:rPr>
          <w:rFonts w:ascii="Arial" w:hAnsi="Arial" w:cs="Arial"/>
          <w:i/>
          <w:noProof/>
        </w:rPr>
        <w:t>Agriculture in Cambridgeshire, 1792-1815</w:t>
      </w:r>
      <w:r w:rsidR="00CA26CD" w:rsidRPr="00E76518">
        <w:rPr>
          <w:rFonts w:ascii="Arial" w:hAnsi="Arial" w:cs="Arial"/>
          <w:noProof/>
        </w:rPr>
        <w:t xml:space="preserve">,  (Cambridge Record Society, 2022); Charles Vancouver and Board of Agriculture., </w:t>
      </w:r>
      <w:r w:rsidR="00CA26CD" w:rsidRPr="00E76518">
        <w:rPr>
          <w:rFonts w:ascii="Arial" w:hAnsi="Arial" w:cs="Arial"/>
          <w:i/>
          <w:noProof/>
        </w:rPr>
        <w:t>General View of the Agriculture in the County of Cambridge</w:t>
      </w:r>
      <w:r w:rsidR="00CA26CD" w:rsidRPr="00E76518">
        <w:rPr>
          <w:rFonts w:ascii="Arial" w:hAnsi="Arial" w:cs="Arial"/>
          <w:noProof/>
        </w:rPr>
        <w:t>,  (London: W. Smith, 1794).</w:t>
      </w:r>
      <w:r w:rsidR="00AD1B1B" w:rsidRPr="00E76518">
        <w:rPr>
          <w:rFonts w:ascii="Arial" w:hAnsi="Arial" w:cs="Arial"/>
        </w:rPr>
        <w:fldChar w:fldCharType="end"/>
      </w:r>
    </w:p>
  </w:footnote>
  <w:footnote w:id="75">
    <w:p w14:paraId="537BC6E2" w14:textId="75C9A267" w:rsidR="007437B7" w:rsidRPr="00E76518" w:rsidRDefault="007437B7">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00510535" w:rsidRPr="00E76518">
        <w:rPr>
          <w:rFonts w:ascii="Arial" w:hAnsi="Arial" w:cs="Arial"/>
        </w:rPr>
        <w:fldChar w:fldCharType="begin"/>
      </w:r>
      <w:r w:rsidR="00510535" w:rsidRPr="00E76518">
        <w:rPr>
          <w:rFonts w:ascii="Arial" w:hAnsi="Arial" w:cs="Arial"/>
        </w:rPr>
        <w:instrText xml:space="preserve"> ADDIN EN.CITE &lt;EndNote&gt;&lt;Cite&gt;&lt;Author&gt;Jonas&lt;/Author&gt;&lt;Year&gt;1846&lt;/Year&gt;&lt;RecNum&gt;659&lt;/RecNum&gt;&lt;DisplayText&gt;Samuel Jonas, &lt;style face="italic"&gt;Prize Essay on the Agriculture of Cambridgeshire&lt;/style&gt;,  (1846).&lt;/DisplayText&gt;&lt;record&gt;&lt;rec-number&gt;659&lt;/rec-number&gt;&lt;foreign-keys&gt;&lt;key app="EN" db-id="2px20pt5e0ea5herw28pea9h555razzfdvpa" timestamp="1701361497" guid="c5abaf49-f7ec-4377-b2c8-891f0e6bcc2a"&gt;659&lt;/key&gt;&lt;/foreign-keys&gt;&lt;ref-type name="Book"&gt;6&lt;/ref-type&gt;&lt;contributors&gt;&lt;authors&gt;&lt;author&gt;Samuel Jonas&lt;/author&gt;&lt;/authors&gt;&lt;/contributors&gt;&lt;titles&gt;&lt;title&gt;Prize Essay on the Agriculture of Cambridgeshire&lt;/title&gt;&lt;/titles&gt;&lt;dates&gt;&lt;year&gt;1846&lt;/year&gt;&lt;/dates&gt;&lt;urls&gt;&lt;/urls&gt;&lt;/record&gt;&lt;/Cite&gt;&lt;/EndNote&gt;</w:instrText>
      </w:r>
      <w:r w:rsidR="00510535" w:rsidRPr="00E76518">
        <w:rPr>
          <w:rFonts w:ascii="Arial" w:hAnsi="Arial" w:cs="Arial"/>
        </w:rPr>
        <w:fldChar w:fldCharType="separate"/>
      </w:r>
      <w:r w:rsidR="00510535" w:rsidRPr="00E76518">
        <w:rPr>
          <w:rFonts w:ascii="Arial" w:hAnsi="Arial" w:cs="Arial"/>
          <w:noProof/>
        </w:rPr>
        <w:t xml:space="preserve">Samuel Jonas, </w:t>
      </w:r>
      <w:r w:rsidR="00510535" w:rsidRPr="00E76518">
        <w:rPr>
          <w:rFonts w:ascii="Arial" w:hAnsi="Arial" w:cs="Arial"/>
          <w:i/>
          <w:noProof/>
        </w:rPr>
        <w:t>Prize Essay on the Agriculture of Cambridgeshire</w:t>
      </w:r>
      <w:r w:rsidR="00510535" w:rsidRPr="00E76518">
        <w:rPr>
          <w:rFonts w:ascii="Arial" w:hAnsi="Arial" w:cs="Arial"/>
          <w:noProof/>
        </w:rPr>
        <w:t>,  (1846).</w:t>
      </w:r>
      <w:r w:rsidR="00510535" w:rsidRPr="00E76518">
        <w:rPr>
          <w:rFonts w:ascii="Arial" w:hAnsi="Arial" w:cs="Arial"/>
        </w:rPr>
        <w:fldChar w:fldCharType="end"/>
      </w:r>
    </w:p>
  </w:footnote>
  <w:footnote w:id="76">
    <w:p w14:paraId="01DE66FD" w14:textId="460F9EB7" w:rsidR="0002650E" w:rsidRPr="00E76518" w:rsidRDefault="0002650E">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00117A63" w:rsidRPr="00E76518">
        <w:rPr>
          <w:rFonts w:ascii="Arial" w:hAnsi="Arial" w:cs="Arial"/>
        </w:rPr>
        <w:fldChar w:fldCharType="begin"/>
      </w:r>
      <w:r w:rsidR="003D6181" w:rsidRPr="00E76518">
        <w:rPr>
          <w:rFonts w:ascii="Arial" w:hAnsi="Arial" w:cs="Arial"/>
        </w:rPr>
        <w:instrText xml:space="preserve"> ADDIN EN.CITE &lt;EndNote&gt;&lt;Cite&gt;&lt;Author&gt;Kent&lt;/Author&gt;&lt;Year&gt;1769&lt;/Year&gt;&lt;RecNum&gt;13&lt;/RecNum&gt;&lt;DisplayText&gt;Nathaniel Kent, &lt;style face="italic"&gt;General View of the Agriculture of Norfolk&lt;/style&gt;,  (London: Nicol, 1769).&lt;/DisplayText&gt;&lt;record&gt;&lt;rec-number&gt;13&lt;/rec-number&gt;&lt;foreign-keys&gt;&lt;key app="EN" db-id="2px20pt5e0ea5herw28pea9h555razzfdvpa" timestamp="1674120659" guid="28ecd136-047c-4b55-a196-3e8b83d9af5b"&gt;13&lt;/key&gt;&lt;/foreign-keys&gt;&lt;ref-type name="Book"&gt;6&lt;/ref-type&gt;&lt;contributors&gt;&lt;authors&gt;&lt;author&gt;Nathaniel Kent&lt;/author&gt;&lt;/authors&gt;&lt;/contributors&gt;&lt;titles&gt;&lt;title&gt;General View of the Agriculture of Norfolk&lt;/title&gt;&lt;/titles&gt;&lt;dates&gt;&lt;year&gt;1769&lt;/year&gt;&lt;/dates&gt;&lt;pub-location&gt;London&lt;/pub-location&gt;&lt;publisher&gt;Nicol&lt;/publisher&gt;&lt;urls&gt;&lt;/urls&gt;&lt;/record&gt;&lt;/Cite&gt;&lt;/EndNote&gt;</w:instrText>
      </w:r>
      <w:r w:rsidR="00117A63" w:rsidRPr="00E76518">
        <w:rPr>
          <w:rFonts w:ascii="Arial" w:hAnsi="Arial" w:cs="Arial"/>
        </w:rPr>
        <w:fldChar w:fldCharType="separate"/>
      </w:r>
      <w:r w:rsidR="003D6181" w:rsidRPr="00E76518">
        <w:rPr>
          <w:rFonts w:ascii="Arial" w:hAnsi="Arial" w:cs="Arial"/>
          <w:noProof/>
        </w:rPr>
        <w:t xml:space="preserve">Nathaniel Kent, </w:t>
      </w:r>
      <w:r w:rsidR="003D6181" w:rsidRPr="00E76518">
        <w:rPr>
          <w:rFonts w:ascii="Arial" w:hAnsi="Arial" w:cs="Arial"/>
          <w:i/>
          <w:noProof/>
        </w:rPr>
        <w:t>General View of the Agriculture of Norfolk</w:t>
      </w:r>
      <w:r w:rsidR="003D6181" w:rsidRPr="00E76518">
        <w:rPr>
          <w:rFonts w:ascii="Arial" w:hAnsi="Arial" w:cs="Arial"/>
          <w:noProof/>
        </w:rPr>
        <w:t>,  (London: Nicol, 1769).</w:t>
      </w:r>
      <w:r w:rsidR="00117A63" w:rsidRPr="00E76518">
        <w:rPr>
          <w:rFonts w:ascii="Arial" w:hAnsi="Arial" w:cs="Arial"/>
        </w:rPr>
        <w:fldChar w:fldCharType="end"/>
      </w:r>
    </w:p>
  </w:footnote>
  <w:footnote w:id="77">
    <w:p w14:paraId="172C3513" w14:textId="403E2A39" w:rsidR="0002650E" w:rsidRPr="00E76518" w:rsidRDefault="0002650E">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00801BEF" w:rsidRPr="00E76518">
        <w:rPr>
          <w:rFonts w:ascii="Arial" w:hAnsi="Arial" w:cs="Arial"/>
        </w:rPr>
        <w:fldChar w:fldCharType="begin"/>
      </w:r>
      <w:r w:rsidR="00BF57C3">
        <w:rPr>
          <w:rFonts w:ascii="Arial" w:hAnsi="Arial" w:cs="Arial"/>
        </w:rPr>
        <w:instrText xml:space="preserve"> ADDIN EN.CITE &lt;EndNote&gt;&lt;Cite&gt;&lt;Author&gt;Young&lt;/Author&gt;&lt;Year&gt;1969/1769&lt;/Year&gt;&lt;RecNum&gt;651&lt;/RecNum&gt;&lt;DisplayText&gt;Arthur Young, &lt;style face="italic"&gt;General View of the Agriculture of the County of Norfolk. A Reprint of the Work Drawn up for the Board of Agriculture&lt;/style&gt;,  (Newton Abbot: David &amp;amp; Charles, 1969/1769).&lt;/DisplayText&gt;&lt;record&gt;&lt;rec-number&gt;651&lt;/rec-number&gt;&lt;foreign-keys&gt;&lt;key app="EN" db-id="2px20pt5e0ea5herw28pea9h555razzfdvpa" timestamp="1700151097" guid="1ab2cf3e-96bc-41ba-968a-58750ed4c99d"&gt;651&lt;/key&gt;&lt;/foreign-keys&gt;&lt;ref-type name="Book"&gt;6&lt;/ref-type&gt;&lt;contributors&gt;&lt;authors&gt;&lt;author&gt;Arthur Young&lt;/author&gt;&lt;/authors&gt;&lt;/contributors&gt;&lt;titles&gt;&lt;title&gt;General View of the Agriculture of the County of Norfolk. A Reprint of the Work Drawn up for the Board of Agriculture&lt;/title&gt;&lt;/titles&gt;&lt;dates&gt;&lt;year&gt;1969/1769&lt;/year&gt;&lt;/dates&gt;&lt;pub-location&gt;Newton Abbot&lt;/pub-location&gt;&lt;publisher&gt;David &amp;amp; Charles&lt;/publisher&gt;&lt;urls&gt;&lt;/urls&gt;&lt;/record&gt;&lt;/Cite&gt;&lt;/EndNote&gt;</w:instrText>
      </w:r>
      <w:r w:rsidR="00801BEF" w:rsidRPr="00E76518">
        <w:rPr>
          <w:rFonts w:ascii="Arial" w:hAnsi="Arial" w:cs="Arial"/>
        </w:rPr>
        <w:fldChar w:fldCharType="separate"/>
      </w:r>
      <w:r w:rsidR="00BF57C3">
        <w:rPr>
          <w:rFonts w:ascii="Arial" w:hAnsi="Arial" w:cs="Arial"/>
          <w:noProof/>
        </w:rPr>
        <w:t xml:space="preserve">Arthur Young, </w:t>
      </w:r>
      <w:r w:rsidR="00BF57C3" w:rsidRPr="00BF57C3">
        <w:rPr>
          <w:rFonts w:ascii="Arial" w:hAnsi="Arial" w:cs="Arial"/>
          <w:i/>
          <w:noProof/>
        </w:rPr>
        <w:t>General View of the Agriculture of the County of Norfolk. A Reprint of the Work Drawn up for the Board of Agriculture</w:t>
      </w:r>
      <w:r w:rsidR="00BF57C3">
        <w:rPr>
          <w:rFonts w:ascii="Arial" w:hAnsi="Arial" w:cs="Arial"/>
          <w:noProof/>
        </w:rPr>
        <w:t>,  (Newton Abbot: David &amp; Charles, 1969/1769).</w:t>
      </w:r>
      <w:r w:rsidR="00801BEF" w:rsidRPr="00E76518">
        <w:rPr>
          <w:rFonts w:ascii="Arial" w:hAnsi="Arial" w:cs="Arial"/>
        </w:rPr>
        <w:fldChar w:fldCharType="end"/>
      </w:r>
    </w:p>
  </w:footnote>
  <w:footnote w:id="78">
    <w:p w14:paraId="4C1BD241" w14:textId="6EE2EC41" w:rsidR="0002650E" w:rsidRPr="00E76518" w:rsidRDefault="0002650E">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00F260EC" w:rsidRPr="00E76518">
        <w:rPr>
          <w:rFonts w:ascii="Arial" w:hAnsi="Arial" w:cs="Arial"/>
        </w:rPr>
        <w:fldChar w:fldCharType="begin"/>
      </w:r>
      <w:r w:rsidR="00BF57C3">
        <w:rPr>
          <w:rFonts w:ascii="Arial" w:hAnsi="Arial" w:cs="Arial"/>
        </w:rPr>
        <w:instrText xml:space="preserve"> ADDIN EN.CITE &lt;EndNote&gt;&lt;Cite&gt;&lt;Author&gt;Bacon&lt;/Author&gt;&lt;Year&gt;1849&lt;/Year&gt;&lt;RecNum&gt;652&lt;/RecNum&gt;&lt;DisplayText&gt;Richard Bacon, &lt;style face="italic"&gt;On the Agriculture of Norfolk, Rase Prize Essay&lt;/style&gt;,  (Norwich: Ridgway, 1849).&lt;/DisplayText&gt;&lt;record&gt;&lt;rec-number&gt;652&lt;/rec-number&gt;&lt;foreign-keys&gt;&lt;key app="EN" db-id="2px20pt5e0ea5herw28pea9h555razzfdvpa" timestamp="1700151518" guid="6931be7c-686d-4f65-ac97-7c3a1619f18a"&gt;652&lt;/key&gt;&lt;/foreign-keys&gt;&lt;ref-type name="Book"&gt;6&lt;/ref-type&gt;&lt;contributors&gt;&lt;authors&gt;&lt;author&gt;Richard Bacon&lt;/author&gt;&lt;/authors&gt;&lt;/contributors&gt;&lt;titles&gt;&lt;title&gt;On the Agriculture of Norfolk, RASE Prize Essay&lt;/title&gt;&lt;short-title&gt;Norfolk&lt;/short-title&gt;&lt;/titles&gt;&lt;dates&gt;&lt;year&gt;1849&lt;/year&gt;&lt;/dates&gt;&lt;pub-location&gt;Norwich&lt;/pub-location&gt;&lt;publisher&gt;Ridgway&lt;/publisher&gt;&lt;urls&gt;&lt;/urls&gt;&lt;/record&gt;&lt;/Cite&gt;&lt;/EndNote&gt;</w:instrText>
      </w:r>
      <w:r w:rsidR="00F260EC" w:rsidRPr="00E76518">
        <w:rPr>
          <w:rFonts w:ascii="Arial" w:hAnsi="Arial" w:cs="Arial"/>
        </w:rPr>
        <w:fldChar w:fldCharType="separate"/>
      </w:r>
      <w:r w:rsidR="00F260EC" w:rsidRPr="00E76518">
        <w:rPr>
          <w:rFonts w:ascii="Arial" w:hAnsi="Arial" w:cs="Arial"/>
          <w:noProof/>
        </w:rPr>
        <w:t xml:space="preserve">Richard Bacon, </w:t>
      </w:r>
      <w:r w:rsidR="00F260EC" w:rsidRPr="00E76518">
        <w:rPr>
          <w:rFonts w:ascii="Arial" w:hAnsi="Arial" w:cs="Arial"/>
          <w:i/>
          <w:noProof/>
        </w:rPr>
        <w:t>On the Agriculture of Norfolk, Rase Prize Essay</w:t>
      </w:r>
      <w:r w:rsidR="00F260EC" w:rsidRPr="00E76518">
        <w:rPr>
          <w:rFonts w:ascii="Arial" w:hAnsi="Arial" w:cs="Arial"/>
          <w:noProof/>
        </w:rPr>
        <w:t>,  (Norwich: Ridgway, 1849).</w:t>
      </w:r>
      <w:r w:rsidR="00F260EC" w:rsidRPr="00E76518">
        <w:rPr>
          <w:rFonts w:ascii="Arial" w:hAnsi="Arial" w:cs="Arial"/>
        </w:rPr>
        <w:fldChar w:fldCharType="end"/>
      </w:r>
    </w:p>
  </w:footnote>
  <w:footnote w:id="79">
    <w:p w14:paraId="1EAAA2F3" w14:textId="4B31AD36" w:rsidR="0002650E" w:rsidRPr="00E76518" w:rsidRDefault="0002650E">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00946F22" w:rsidRPr="00E76518">
        <w:rPr>
          <w:rFonts w:ascii="Arial" w:hAnsi="Arial" w:cs="Arial"/>
        </w:rPr>
        <w:fldChar w:fldCharType="begin"/>
      </w:r>
      <w:r w:rsidR="00946F22" w:rsidRPr="00E76518">
        <w:rPr>
          <w:rFonts w:ascii="Arial" w:hAnsi="Arial" w:cs="Arial"/>
        </w:rPr>
        <w:instrText xml:space="preserve"> ADDIN EN.CITE &lt;EndNote&gt;&lt;Cite&gt;&lt;Author&gt;Agriculture&lt;/Author&gt;&lt;Year&gt;1794&lt;/Year&gt;&lt;RecNum&gt;649&lt;/RecNum&gt;&lt;DisplayText&gt;Griggs and The Board of Agriculture, &lt;style face="italic"&gt;General View of the Agriculture of the County of Essex&lt;/style&gt;,  (Kelvedon: C. Clarke, 1794).&lt;/DisplayText&gt;&lt;record&gt;&lt;rec-number&gt;649&lt;/rec-number&gt;&lt;foreign-keys&gt;&lt;key app="EN" db-id="2px20pt5e0ea5herw28pea9h555razzfdvpa" timestamp="1700150422" guid="47790e3c-3d0f-4923-b86e-3e2f19bd2c95"&gt;649&lt;/key&gt;&lt;/foreign-keys&gt;&lt;ref-type name="Book"&gt;6&lt;/ref-type&gt;&lt;contributors&gt;&lt;authors&gt;&lt;author&gt;Griggs and The Board of Agriculture&lt;/author&gt;&lt;/authors&gt;&lt;/contributors&gt;&lt;titles&gt;&lt;title&gt;General View of the Agriculture of the County of Essex&lt;/title&gt;&lt;/titles&gt;&lt;dates&gt;&lt;year&gt;1794&lt;/year&gt;&lt;/dates&gt;&lt;pub-location&gt;Kelvedon&lt;/pub-location&gt;&lt;publisher&gt;C. Clarke&lt;/publisher&gt;&lt;urls&gt;&lt;/urls&gt;&lt;/record&gt;&lt;/Cite&gt;&lt;/EndNote&gt;</w:instrText>
      </w:r>
      <w:r w:rsidR="00946F22" w:rsidRPr="00E76518">
        <w:rPr>
          <w:rFonts w:ascii="Arial" w:hAnsi="Arial" w:cs="Arial"/>
        </w:rPr>
        <w:fldChar w:fldCharType="separate"/>
      </w:r>
      <w:r w:rsidR="00946F22" w:rsidRPr="00E76518">
        <w:rPr>
          <w:rFonts w:ascii="Arial" w:hAnsi="Arial" w:cs="Arial"/>
          <w:noProof/>
        </w:rPr>
        <w:t xml:space="preserve">Griggs and The Board of Agriculture, </w:t>
      </w:r>
      <w:r w:rsidR="00946F22" w:rsidRPr="00E76518">
        <w:rPr>
          <w:rFonts w:ascii="Arial" w:hAnsi="Arial" w:cs="Arial"/>
          <w:i/>
          <w:noProof/>
        </w:rPr>
        <w:t>General View of the Agriculture of the County of Essex</w:t>
      </w:r>
      <w:r w:rsidR="00946F22" w:rsidRPr="00E76518">
        <w:rPr>
          <w:rFonts w:ascii="Arial" w:hAnsi="Arial" w:cs="Arial"/>
          <w:noProof/>
        </w:rPr>
        <w:t>,  (Kelvedon: C. Clarke, 1794).</w:t>
      </w:r>
      <w:r w:rsidR="00946F22" w:rsidRPr="00E76518">
        <w:rPr>
          <w:rFonts w:ascii="Arial" w:hAnsi="Arial" w:cs="Arial"/>
        </w:rPr>
        <w:fldChar w:fldCharType="end"/>
      </w:r>
    </w:p>
  </w:footnote>
  <w:footnote w:id="80">
    <w:p w14:paraId="73EA6D0A" w14:textId="563122DA" w:rsidR="0002650E" w:rsidRPr="00E76518" w:rsidRDefault="0002650E">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005F3F19" w:rsidRPr="00E76518">
        <w:rPr>
          <w:rFonts w:ascii="Arial" w:hAnsi="Arial" w:cs="Arial"/>
        </w:rPr>
        <w:fldChar w:fldCharType="begin"/>
      </w:r>
      <w:r w:rsidR="005F3F19" w:rsidRPr="00E76518">
        <w:rPr>
          <w:rFonts w:ascii="Arial" w:hAnsi="Arial" w:cs="Arial"/>
        </w:rPr>
        <w:instrText xml:space="preserve"> ADDIN EN.CITE &lt;EndNote&gt;&lt;Cite&gt;&lt;Author&gt;Agriculture&lt;/Author&gt;&lt;Year&gt;1794&lt;/Year&gt;&lt;RecNum&gt;650&lt;/RecNum&gt;&lt;DisplayText&gt;C. Vancouver and The Board of Agriculture, &lt;style face="italic"&gt;General View of the Agriculture in the County of Essex&lt;/style&gt;,  (London: W. Smith, 1794).&lt;/DisplayText&gt;&lt;record&gt;&lt;rec-number&gt;650&lt;/rec-number&gt;&lt;foreign-keys&gt;&lt;key app="EN" db-id="2px20pt5e0ea5herw28pea9h555razzfdvpa" timestamp="1700150637" guid="91bb73d6-6042-4e4c-8e7b-44b6335d06aa"&gt;650&lt;/key&gt;&lt;/foreign-keys&gt;&lt;ref-type name="Book"&gt;6&lt;/ref-type&gt;&lt;contributors&gt;&lt;authors&gt;&lt;author&gt;C. Vancouver and The Board of Agriculture&lt;/author&gt;&lt;/authors&gt;&lt;/contributors&gt;&lt;titles&gt;&lt;title&gt;General View of the Agriculture in the County of Essex&lt;/title&gt;&lt;/titles&gt;&lt;dates&gt;&lt;year&gt;1794&lt;/year&gt;&lt;/dates&gt;&lt;pub-location&gt;London&lt;/pub-location&gt;&lt;publisher&gt;W. Smith&lt;/publisher&gt;&lt;urls&gt;&lt;/urls&gt;&lt;/record&gt;&lt;/Cite&gt;&lt;/EndNote&gt;</w:instrText>
      </w:r>
      <w:r w:rsidR="005F3F19" w:rsidRPr="00E76518">
        <w:rPr>
          <w:rFonts w:ascii="Arial" w:hAnsi="Arial" w:cs="Arial"/>
        </w:rPr>
        <w:fldChar w:fldCharType="separate"/>
      </w:r>
      <w:r w:rsidR="005F3F19" w:rsidRPr="00E76518">
        <w:rPr>
          <w:rFonts w:ascii="Arial" w:hAnsi="Arial" w:cs="Arial"/>
          <w:noProof/>
        </w:rPr>
        <w:t xml:space="preserve">C. Vancouver and The Board of Agriculture, </w:t>
      </w:r>
      <w:r w:rsidR="005F3F19" w:rsidRPr="00E76518">
        <w:rPr>
          <w:rFonts w:ascii="Arial" w:hAnsi="Arial" w:cs="Arial"/>
          <w:i/>
          <w:noProof/>
        </w:rPr>
        <w:t>General View of the Agriculture in the County of Essex</w:t>
      </w:r>
      <w:r w:rsidR="005F3F19" w:rsidRPr="00E76518">
        <w:rPr>
          <w:rFonts w:ascii="Arial" w:hAnsi="Arial" w:cs="Arial"/>
          <w:noProof/>
        </w:rPr>
        <w:t>,  (London: W. Smith, 1794).</w:t>
      </w:r>
      <w:r w:rsidR="005F3F19" w:rsidRPr="00E76518">
        <w:rPr>
          <w:rFonts w:ascii="Arial" w:hAnsi="Arial" w:cs="Arial"/>
        </w:rPr>
        <w:fldChar w:fldCharType="end"/>
      </w:r>
    </w:p>
  </w:footnote>
  <w:footnote w:id="81">
    <w:p w14:paraId="147A4467" w14:textId="12E3EF2F" w:rsidR="0002650E" w:rsidRPr="00E76518" w:rsidRDefault="0002650E">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00F2144E" w:rsidRPr="00E76518">
        <w:rPr>
          <w:rFonts w:ascii="Arial" w:hAnsi="Arial" w:cs="Arial"/>
        </w:rPr>
        <w:fldChar w:fldCharType="begin"/>
      </w:r>
      <w:r w:rsidR="003D6181" w:rsidRPr="00E76518">
        <w:rPr>
          <w:rFonts w:ascii="Arial" w:hAnsi="Arial" w:cs="Arial"/>
        </w:rPr>
        <w:instrText xml:space="preserve"> ADDIN EN.CITE &lt;EndNote&gt;&lt;Cite&gt;&lt;Author&gt;Agriculture&lt;/Author&gt;&lt;Year&gt;1807&lt;/Year&gt;&lt;RecNum&gt;654&lt;/RecNum&gt;&lt;DisplayText&gt;Arthur Young and The Board of Agriculture, &lt;style face="italic"&gt;General View of the Agriculture of the County of Essex&lt;/style&gt;,  (London: Phillips, 1807).&lt;/DisplayText&gt;&lt;record&gt;&lt;rec-number&gt;654&lt;/rec-number&gt;&lt;foreign-keys&gt;&lt;key app="EN" db-id="2px20pt5e0ea5herw28pea9h555razzfdvpa" timestamp="1700153357" guid="eebf5d81-c682-4b3f-a325-4ff38e3aea30"&gt;654&lt;/key&gt;&lt;/foreign-keys&gt;&lt;ref-type name="Book"&gt;6&lt;/ref-type&gt;&lt;contributors&gt;&lt;authors&gt;&lt;author&gt;Arthur Young and The Board of Agriculture&lt;/author&gt;&lt;/authors&gt;&lt;/contributors&gt;&lt;titles&gt;&lt;title&gt;General View of the Agriculture of the County of Essex&lt;/title&gt;&lt;/titles&gt;&lt;dates&gt;&lt;year&gt;1807&lt;/year&gt;&lt;/dates&gt;&lt;pub-location&gt;London&lt;/pub-location&gt;&lt;publisher&gt;Phillips&lt;/publisher&gt;&lt;urls&gt;&lt;/urls&gt;&lt;/record&gt;&lt;/Cite&gt;&lt;/EndNote&gt;</w:instrText>
      </w:r>
      <w:r w:rsidR="00F2144E" w:rsidRPr="00E76518">
        <w:rPr>
          <w:rFonts w:ascii="Arial" w:hAnsi="Arial" w:cs="Arial"/>
        </w:rPr>
        <w:fldChar w:fldCharType="separate"/>
      </w:r>
      <w:r w:rsidR="00F2144E" w:rsidRPr="00E76518">
        <w:rPr>
          <w:rFonts w:ascii="Arial" w:hAnsi="Arial" w:cs="Arial"/>
          <w:noProof/>
        </w:rPr>
        <w:t xml:space="preserve">Arthur Young and The Board of Agriculture, </w:t>
      </w:r>
      <w:r w:rsidR="00F2144E" w:rsidRPr="00E76518">
        <w:rPr>
          <w:rFonts w:ascii="Arial" w:hAnsi="Arial" w:cs="Arial"/>
          <w:i/>
          <w:noProof/>
        </w:rPr>
        <w:t>General View of the Agriculture of the County of Essex</w:t>
      </w:r>
      <w:r w:rsidR="00F2144E" w:rsidRPr="00E76518">
        <w:rPr>
          <w:rFonts w:ascii="Arial" w:hAnsi="Arial" w:cs="Arial"/>
          <w:noProof/>
        </w:rPr>
        <w:t>,  (London: Phillips, 1807).</w:t>
      </w:r>
      <w:r w:rsidR="00F2144E" w:rsidRPr="00E76518">
        <w:rPr>
          <w:rFonts w:ascii="Arial" w:hAnsi="Arial" w:cs="Arial"/>
        </w:rPr>
        <w:fldChar w:fldCharType="end"/>
      </w:r>
    </w:p>
  </w:footnote>
  <w:footnote w:id="82">
    <w:p w14:paraId="51077127" w14:textId="4B674B1A" w:rsidR="0002650E" w:rsidRPr="00E76518" w:rsidRDefault="0002650E">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001802E8" w:rsidRPr="00E76518">
        <w:rPr>
          <w:rFonts w:ascii="Arial" w:hAnsi="Arial" w:cs="Arial"/>
        </w:rPr>
        <w:fldChar w:fldCharType="begin"/>
      </w:r>
      <w:r w:rsidR="001802E8" w:rsidRPr="00E76518">
        <w:rPr>
          <w:rFonts w:ascii="Arial" w:hAnsi="Arial" w:cs="Arial"/>
        </w:rPr>
        <w:instrText xml:space="preserve"> ADDIN EN.CITE &lt;EndNote&gt;&lt;Cite&gt;&lt;Author&gt;Baker&lt;/Author&gt;&lt;Year&gt;1844&lt;/Year&gt;&lt;RecNum&gt;653&lt;/RecNum&gt;&lt;DisplayText&gt;Robert Baker, &lt;style face="italic"&gt;On the Agriculture of Essex Rase Prize Essay&lt;/style&gt;,  (London: Clowes, 1844).&lt;/DisplayText&gt;&lt;record&gt;&lt;rec-number&gt;653&lt;/rec-number&gt;&lt;foreign-keys&gt;&lt;key app="EN" db-id="2px20pt5e0ea5herw28pea9h555razzfdvpa" timestamp="1700151698" guid="7331b4fa-bbe2-4171-ad5c-be2585a4f185"&gt;653&lt;/key&gt;&lt;/foreign-keys&gt;&lt;ref-type name="Book"&gt;6&lt;/ref-type&gt;&lt;contributors&gt;&lt;authors&gt;&lt;author&gt;Robert Baker&lt;/author&gt;&lt;/authors&gt;&lt;/contributors&gt;&lt;titles&gt;&lt;title&gt;On the Agriculture of Essex RASE Prize Essay&lt;/title&gt;&lt;/titles&gt;&lt;dates&gt;&lt;year&gt;1844&lt;/year&gt;&lt;/dates&gt;&lt;pub-location&gt;London&lt;/pub-location&gt;&lt;publisher&gt;Clowes&lt;/publisher&gt;&lt;urls&gt;&lt;/urls&gt;&lt;/record&gt;&lt;/Cite&gt;&lt;/EndNote&gt;</w:instrText>
      </w:r>
      <w:r w:rsidR="001802E8" w:rsidRPr="00E76518">
        <w:rPr>
          <w:rFonts w:ascii="Arial" w:hAnsi="Arial" w:cs="Arial"/>
        </w:rPr>
        <w:fldChar w:fldCharType="separate"/>
      </w:r>
      <w:r w:rsidR="001802E8" w:rsidRPr="00E76518">
        <w:rPr>
          <w:rFonts w:ascii="Arial" w:hAnsi="Arial" w:cs="Arial"/>
          <w:noProof/>
        </w:rPr>
        <w:t xml:space="preserve">Robert Baker, </w:t>
      </w:r>
      <w:r w:rsidR="001802E8" w:rsidRPr="00E76518">
        <w:rPr>
          <w:rFonts w:ascii="Arial" w:hAnsi="Arial" w:cs="Arial"/>
          <w:i/>
          <w:noProof/>
        </w:rPr>
        <w:t>On the Agriculture of Essex Rase Prize Essay</w:t>
      </w:r>
      <w:r w:rsidR="001802E8" w:rsidRPr="00E76518">
        <w:rPr>
          <w:rFonts w:ascii="Arial" w:hAnsi="Arial" w:cs="Arial"/>
          <w:noProof/>
        </w:rPr>
        <w:t>,  (London: Clowes, 1844).</w:t>
      </w:r>
      <w:r w:rsidR="001802E8" w:rsidRPr="00E76518">
        <w:rPr>
          <w:rFonts w:ascii="Arial" w:hAnsi="Arial" w:cs="Arial"/>
        </w:rPr>
        <w:fldChar w:fldCharType="end"/>
      </w:r>
    </w:p>
  </w:footnote>
  <w:footnote w:id="83">
    <w:p w14:paraId="4F1AD290" w14:textId="77777777" w:rsidR="00C74012" w:rsidRPr="00E76518" w:rsidRDefault="00C74012" w:rsidP="00C74012">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Pr="00E76518">
        <w:rPr>
          <w:rFonts w:ascii="Arial" w:hAnsi="Arial" w:cs="Arial"/>
        </w:rPr>
        <w:fldChar w:fldCharType="begin"/>
      </w:r>
      <w:r w:rsidRPr="00E76518">
        <w:rPr>
          <w:rFonts w:ascii="Arial" w:hAnsi="Arial" w:cs="Arial"/>
        </w:rPr>
        <w:instrText xml:space="preserve"> ADDIN EN.CITE &lt;EndNote&gt;&lt;Cite&gt;&lt;Author&gt;Caird&lt;/Author&gt;&lt;Year&gt;1852&lt;/Year&gt;&lt;RecNum&gt;123&lt;/RecNum&gt;&lt;DisplayText&gt;James Caird, &lt;style face="italic"&gt;English Agriculture in 1850-51&lt;/style&gt;,  (London: Brown, Green, and Longman, 1852).&lt;/DisplayText&gt;&lt;record&gt;&lt;rec-number&gt;123&lt;/rec-number&gt;&lt;foreign-keys&gt;&lt;key app="EN" db-id="2px20pt5e0ea5herw28pea9h555razzfdvpa" timestamp="1674120660" guid="21a37740-eef4-470d-b451-c6a59467ea0e"&gt;123&lt;/key&gt;&lt;/foreign-keys&gt;&lt;ref-type name="Book"&gt;6&lt;/ref-type&gt;&lt;contributors&gt;&lt;authors&gt;&lt;author&gt; James Caird&lt;/author&gt;&lt;/authors&gt;&lt;/contributors&gt;&lt;titles&gt;&lt;title&gt;English Agriculture in 1850-51&lt;/title&gt;&lt;short-title&gt;English Agriculture&lt;/short-title&gt;&lt;/titles&gt;&lt;dates&gt;&lt;year&gt;1852&lt;/year&gt;&lt;/dates&gt;&lt;pub-location&gt;London&lt;/pub-location&gt;&lt;publisher&gt;Brown, Green, and Longman&lt;/publisher&gt;&lt;urls&gt;&lt;/urls&gt;&lt;/record&gt;&lt;/Cite&gt;&lt;/EndNote&gt;</w:instrText>
      </w:r>
      <w:r w:rsidRPr="00E76518">
        <w:rPr>
          <w:rFonts w:ascii="Arial" w:hAnsi="Arial" w:cs="Arial"/>
        </w:rPr>
        <w:fldChar w:fldCharType="separate"/>
      </w:r>
      <w:r w:rsidRPr="00E76518">
        <w:rPr>
          <w:rFonts w:ascii="Arial" w:hAnsi="Arial" w:cs="Arial"/>
          <w:noProof/>
        </w:rPr>
        <w:t xml:space="preserve">James Caird, </w:t>
      </w:r>
      <w:r w:rsidRPr="00E76518">
        <w:rPr>
          <w:rFonts w:ascii="Arial" w:hAnsi="Arial" w:cs="Arial"/>
          <w:i/>
          <w:noProof/>
        </w:rPr>
        <w:t>English Agriculture in 1850-51</w:t>
      </w:r>
      <w:r w:rsidRPr="00E76518">
        <w:rPr>
          <w:rFonts w:ascii="Arial" w:hAnsi="Arial" w:cs="Arial"/>
          <w:noProof/>
        </w:rPr>
        <w:t>,  (London: Brown, Green, and Longman, 1852).</w:t>
      </w:r>
      <w:r w:rsidRPr="00E76518">
        <w:rPr>
          <w:rFonts w:ascii="Arial" w:hAnsi="Arial" w:cs="Arial"/>
        </w:rPr>
        <w:fldChar w:fldCharType="end"/>
      </w:r>
    </w:p>
  </w:footnote>
  <w:footnote w:id="84">
    <w:p w14:paraId="47F6EEF1" w14:textId="24088981" w:rsidR="00262347" w:rsidRPr="00E76518" w:rsidRDefault="00262347">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00A01515" w:rsidRPr="00E76518">
        <w:rPr>
          <w:rFonts w:ascii="Arial" w:hAnsi="Arial" w:cs="Arial"/>
        </w:rPr>
        <w:fldChar w:fldCharType="begin"/>
      </w:r>
      <w:r w:rsidR="00A01515" w:rsidRPr="00E76518">
        <w:rPr>
          <w:rFonts w:ascii="Arial" w:hAnsi="Arial" w:cs="Arial"/>
        </w:rPr>
        <w:instrText xml:space="preserve"> ADDIN EN.CITE &lt;EndNote&gt;&lt;Cite&gt;&lt;Author&gt;Haggard&lt;/Author&gt;&lt;Year&gt;1902&lt;/Year&gt;&lt;RecNum&gt;431&lt;/RecNum&gt;&lt;DisplayText&gt;H. Rider Haggard, &lt;style face="italic"&gt;Rural England: Being an Account of Agricultural and Social Resources Carried out in the Years 1901 and 1902&lt;/style&gt;,  (London: Longmans Green, 1902).&lt;/DisplayText&gt;&lt;record&gt;&lt;rec-number&gt;431&lt;/rec-number&gt;&lt;foreign-keys&gt;&lt;key app="EN" db-id="2px20pt5e0ea5herw28pea9h555razzfdvpa" timestamp="1674120664" guid="a75d418e-4204-46d1-8347-f0f43224ee38"&gt;431&lt;/key&gt;&lt;/foreign-keys&gt;&lt;ref-type name="Book"&gt;6&lt;/ref-type&gt;&lt;contributors&gt;&lt;authors&gt;&lt;author&gt;Haggard, H. Rider&lt;/author&gt;&lt;/authors&gt;&lt;/contributors&gt;&lt;titles&gt;&lt;title&gt;Rural England: Being an Account of Agricultural and Social Resources Carried out in the Years 1901 and 1902&lt;/title&gt;&lt;short-title&gt;Rural England&lt;/short-title&gt;&lt;/titles&gt;&lt;num-vols&gt;2&lt;/num-vols&gt;&lt;dates&gt;&lt;year&gt;1902&lt;/year&gt;&lt;/dates&gt;&lt;pub-location&gt;London&lt;/pub-location&gt;&lt;publisher&gt;Longmans Green&lt;/publisher&gt;&lt;urls&gt;&lt;/urls&gt;&lt;/record&gt;&lt;/Cite&gt;&lt;/EndNote&gt;</w:instrText>
      </w:r>
      <w:r w:rsidR="00A01515" w:rsidRPr="00E76518">
        <w:rPr>
          <w:rFonts w:ascii="Arial" w:hAnsi="Arial" w:cs="Arial"/>
        </w:rPr>
        <w:fldChar w:fldCharType="separate"/>
      </w:r>
      <w:r w:rsidR="00A01515" w:rsidRPr="00E76518">
        <w:rPr>
          <w:rFonts w:ascii="Arial" w:hAnsi="Arial" w:cs="Arial"/>
          <w:noProof/>
        </w:rPr>
        <w:t xml:space="preserve">H. Rider Haggard, </w:t>
      </w:r>
      <w:r w:rsidR="00A01515" w:rsidRPr="00E76518">
        <w:rPr>
          <w:rFonts w:ascii="Arial" w:hAnsi="Arial" w:cs="Arial"/>
          <w:i/>
          <w:noProof/>
        </w:rPr>
        <w:t>Rural England: Being an Account of Agricultural and Social Resources Carried out in the Years 1901 and 1902</w:t>
      </w:r>
      <w:r w:rsidR="00A01515" w:rsidRPr="00E76518">
        <w:rPr>
          <w:rFonts w:ascii="Arial" w:hAnsi="Arial" w:cs="Arial"/>
          <w:noProof/>
        </w:rPr>
        <w:t>,  (London: Longmans Green, 1902).</w:t>
      </w:r>
      <w:r w:rsidR="00A01515" w:rsidRPr="00E76518">
        <w:rPr>
          <w:rFonts w:ascii="Arial" w:hAnsi="Arial" w:cs="Arial"/>
        </w:rPr>
        <w:fldChar w:fldCharType="end"/>
      </w:r>
    </w:p>
  </w:footnote>
  <w:footnote w:id="85">
    <w:p w14:paraId="0738E518" w14:textId="7B94DFC6" w:rsidR="00D262B8" w:rsidRPr="00E76518" w:rsidRDefault="00D262B8">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00A01515" w:rsidRPr="00E76518">
        <w:rPr>
          <w:rFonts w:ascii="Arial" w:hAnsi="Arial" w:cs="Arial"/>
        </w:rPr>
        <w:fldChar w:fldCharType="begin"/>
      </w:r>
      <w:r w:rsidR="00A01515" w:rsidRPr="00E76518">
        <w:rPr>
          <w:rFonts w:ascii="Arial" w:hAnsi="Arial" w:cs="Arial"/>
        </w:rPr>
        <w:instrText xml:space="preserve"> ADDIN EN.CITE &lt;EndNote&gt;&lt;Cite&gt;&lt;Author&gt;Hall&lt;/Author&gt;&lt;Year&gt;1913&lt;/Year&gt;&lt;RecNum&gt;106&lt;/RecNum&gt;&lt;DisplayText&gt;A.D Hall, &lt;style face="italic"&gt;A Pilgrimage of British Farming, 1910-1912&lt;/style&gt;,  (London: John Murray, 1913).&lt;/DisplayText&gt;&lt;record&gt;&lt;rec-number&gt;106&lt;/rec-number&gt;&lt;foreign-keys&gt;&lt;key app="EN" db-id="2px20pt5e0ea5herw28pea9h555razzfdvpa" timestamp="1674120660" guid="f44cf4c8-f066-4198-ab19-476131271d98"&gt;106&lt;/key&gt;&lt;/foreign-keys&gt;&lt;ref-type name="Book"&gt;6&lt;/ref-type&gt;&lt;contributors&gt;&lt;authors&gt;&lt;author&gt;Hall, A.D&lt;/author&gt;&lt;/authors&gt;&lt;/contributors&gt;&lt;titles&gt;&lt;title&gt;A Pilgrimage of British Farming, 1910-1912&lt;/title&gt;&lt;/titles&gt;&lt;dates&gt;&lt;year&gt;1913&lt;/year&gt;&lt;/dates&gt;&lt;pub-location&gt;London&lt;/pub-location&gt;&lt;publisher&gt;John Murray&lt;/publisher&gt;&lt;urls&gt;&lt;/urls&gt;&lt;/record&gt;&lt;/Cite&gt;&lt;/EndNote&gt;</w:instrText>
      </w:r>
      <w:r w:rsidR="00A01515" w:rsidRPr="00E76518">
        <w:rPr>
          <w:rFonts w:ascii="Arial" w:hAnsi="Arial" w:cs="Arial"/>
        </w:rPr>
        <w:fldChar w:fldCharType="separate"/>
      </w:r>
      <w:r w:rsidR="00A01515" w:rsidRPr="00E76518">
        <w:rPr>
          <w:rFonts w:ascii="Arial" w:hAnsi="Arial" w:cs="Arial"/>
          <w:noProof/>
        </w:rPr>
        <w:t xml:space="preserve">A.D Hall, </w:t>
      </w:r>
      <w:r w:rsidR="00A01515" w:rsidRPr="00E76518">
        <w:rPr>
          <w:rFonts w:ascii="Arial" w:hAnsi="Arial" w:cs="Arial"/>
          <w:i/>
          <w:noProof/>
        </w:rPr>
        <w:t>A Pilgrimage of British Farming, 1910-1912</w:t>
      </w:r>
      <w:r w:rsidR="00A01515" w:rsidRPr="00E76518">
        <w:rPr>
          <w:rFonts w:ascii="Arial" w:hAnsi="Arial" w:cs="Arial"/>
          <w:noProof/>
        </w:rPr>
        <w:t>,  (London: John Murray, 1913).</w:t>
      </w:r>
      <w:r w:rsidR="00A01515" w:rsidRPr="00E76518">
        <w:rPr>
          <w:rFonts w:ascii="Arial" w:hAnsi="Arial" w:cs="Arial"/>
        </w:rPr>
        <w:fldChar w:fldCharType="end"/>
      </w:r>
    </w:p>
  </w:footnote>
  <w:footnote w:id="86">
    <w:p w14:paraId="54CEAA00" w14:textId="77C4CF74" w:rsidR="000D5464" w:rsidRPr="00E76518" w:rsidRDefault="000D5464">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006F28DA" w:rsidRPr="00E76518">
        <w:rPr>
          <w:rFonts w:ascii="Arial" w:hAnsi="Arial" w:cs="Arial"/>
        </w:rPr>
        <w:fldChar w:fldCharType="begin"/>
      </w:r>
      <w:r w:rsidR="006F28DA" w:rsidRPr="00E76518">
        <w:rPr>
          <w:rFonts w:ascii="Arial" w:hAnsi="Arial" w:cs="Arial"/>
        </w:rPr>
        <w:instrText xml:space="preserve"> ADDIN EN.CITE &lt;EndNote&gt;&lt;Cite&gt;&lt;Author&gt;Lavergne&lt;/Author&gt;&lt;Year&gt;1855&lt;/Year&gt;&lt;RecNum&gt;15&lt;/RecNum&gt;&lt;DisplayText&gt;Léonce De Lavergne, &lt;style face="italic"&gt;The Rural Economy of England, Scotland, and Ireland&lt;/style&gt;,  (Edinburgh: W. Blackwood, 1855).&lt;/DisplayText&gt;&lt;record&gt;&lt;rec-number&gt;15&lt;/rec-number&gt;&lt;foreign-keys&gt;&lt;key app="EN" db-id="2px20pt5e0ea5herw28pea9h555razzfdvpa" timestamp="1674120659" guid="ef1902e6-7a5f-4f47-9ca8-5e3fa569b398"&gt;15&lt;/key&gt;&lt;/foreign-keys&gt;&lt;ref-type name="Book"&gt;6&lt;/ref-type&gt;&lt;contributors&gt;&lt;authors&gt;&lt;author&gt; Léonce De Lavergne&lt;/author&gt;&lt;/authors&gt;&lt;/contributors&gt;&lt;titles&gt;&lt;title&gt;The Rural Economy of England, Scotland, and Ireland&lt;/title&gt;&lt;/titles&gt;&lt;dates&gt;&lt;year&gt;1855&lt;/year&gt;&lt;/dates&gt;&lt;pub-location&gt;Edinburgh&lt;/pub-location&gt;&lt;publisher&gt;W. Blackwood&lt;/publisher&gt;&lt;urls&gt;&lt;/urls&gt;&lt;/record&gt;&lt;/Cite&gt;&lt;/EndNote&gt;</w:instrText>
      </w:r>
      <w:r w:rsidR="006F28DA" w:rsidRPr="00E76518">
        <w:rPr>
          <w:rFonts w:ascii="Arial" w:hAnsi="Arial" w:cs="Arial"/>
        </w:rPr>
        <w:fldChar w:fldCharType="separate"/>
      </w:r>
      <w:r w:rsidR="006F28DA" w:rsidRPr="00E76518">
        <w:rPr>
          <w:rFonts w:ascii="Arial" w:hAnsi="Arial" w:cs="Arial"/>
          <w:noProof/>
        </w:rPr>
        <w:t xml:space="preserve">Léonce De Lavergne, </w:t>
      </w:r>
      <w:r w:rsidR="006F28DA" w:rsidRPr="00E76518">
        <w:rPr>
          <w:rFonts w:ascii="Arial" w:hAnsi="Arial" w:cs="Arial"/>
          <w:i/>
          <w:noProof/>
        </w:rPr>
        <w:t>The Rural Economy of England, Scotland, and Ireland</w:t>
      </w:r>
      <w:r w:rsidR="006F28DA" w:rsidRPr="00E76518">
        <w:rPr>
          <w:rFonts w:ascii="Arial" w:hAnsi="Arial" w:cs="Arial"/>
          <w:noProof/>
        </w:rPr>
        <w:t>,  (Edinburgh: W. Blackwood, 1855).</w:t>
      </w:r>
      <w:r w:rsidR="006F28DA" w:rsidRPr="00E76518">
        <w:rPr>
          <w:rFonts w:ascii="Arial" w:hAnsi="Arial" w:cs="Arial"/>
        </w:rPr>
        <w:fldChar w:fldCharType="end"/>
      </w:r>
    </w:p>
  </w:footnote>
  <w:footnote w:id="87">
    <w:p w14:paraId="5BC0B53E" w14:textId="60F4F57F" w:rsidR="00272076" w:rsidRPr="00E76518" w:rsidRDefault="00272076" w:rsidP="00272076">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Pr="00E76518">
        <w:rPr>
          <w:rFonts w:ascii="Arial" w:hAnsi="Arial" w:cs="Arial"/>
        </w:rPr>
        <w:fldChar w:fldCharType="begin"/>
      </w:r>
      <w:r w:rsidR="00132708" w:rsidRPr="00E76518">
        <w:rPr>
          <w:rFonts w:ascii="Arial" w:hAnsi="Arial" w:cs="Arial"/>
        </w:rPr>
        <w:instrText xml:space="preserve"> ADDIN EN.CITE &lt;EndNote&gt;&lt;Cite&gt;&lt;Author&gt;Brooks&lt;/Author&gt;&lt;Year&gt;2020 (1850)&lt;/Year&gt;&lt;RecNum&gt;656&lt;/RecNum&gt;&lt;DisplayText&gt;Alexander Mackay and Shirley Brooks, &lt;style face="italic"&gt;The Morning Chronicle&amp;apos;s Labour and the Poor&lt;/style&gt;,  (Ditto Books, 2020 (1850)).&lt;/DisplayText&gt;&lt;record&gt;&lt;rec-number&gt;656&lt;/rec-number&gt;&lt;foreign-keys&gt;&lt;key app="EN" db-id="2px20pt5e0ea5herw28pea9h555razzfdvpa" timestamp="1700758095" guid="6eaac381-9521-4d76-b252-68910aae2a05"&gt;656&lt;/key&gt;&lt;/foreign-keys&gt;&lt;ref-type name="Book"&gt;6&lt;/ref-type&gt;&lt;contributors&gt;&lt;authors&gt;&lt;author&gt;Alexander Mackay and Shirley Brooks&lt;/author&gt;&lt;/authors&gt;&lt;secondary-authors&gt;&lt;author&gt;Rebecca Watts and Kevin Booth&lt;/author&gt;&lt;/secondary-authors&gt;&lt;/contributors&gt;&lt;titles&gt;&lt;title&gt;The Morning Chronicle&amp;apos;s Labour and the Poor&lt;/title&gt;&lt;/titles&gt;&lt;volume&gt;vi&lt;/volume&gt;&lt;dates&gt;&lt;year&gt;2020 (1850)&lt;/year&gt;&lt;/dates&gt;&lt;publisher&gt;Ditto Books&lt;/publisher&gt;&lt;urls&gt;&lt;/urls&gt;&lt;/record&gt;&lt;/Cite&gt;&lt;/EndNote&gt;</w:instrText>
      </w:r>
      <w:r w:rsidRPr="00E76518">
        <w:rPr>
          <w:rFonts w:ascii="Arial" w:hAnsi="Arial" w:cs="Arial"/>
        </w:rPr>
        <w:fldChar w:fldCharType="separate"/>
      </w:r>
      <w:r w:rsidR="00132708" w:rsidRPr="00E76518">
        <w:rPr>
          <w:rFonts w:ascii="Arial" w:hAnsi="Arial" w:cs="Arial"/>
          <w:noProof/>
        </w:rPr>
        <w:t xml:space="preserve">Alexander Mackay and Shirley Brooks, </w:t>
      </w:r>
      <w:r w:rsidR="00132708" w:rsidRPr="00E76518">
        <w:rPr>
          <w:rFonts w:ascii="Arial" w:hAnsi="Arial" w:cs="Arial"/>
          <w:i/>
          <w:noProof/>
        </w:rPr>
        <w:t>The Morning Chronicle's Labour and the Poor</w:t>
      </w:r>
      <w:r w:rsidR="00132708" w:rsidRPr="00E76518">
        <w:rPr>
          <w:rFonts w:ascii="Arial" w:hAnsi="Arial" w:cs="Arial"/>
          <w:noProof/>
        </w:rPr>
        <w:t>,  (Ditto Books, 2020 (1850)).</w:t>
      </w:r>
      <w:r w:rsidRPr="00E76518">
        <w:rPr>
          <w:rFonts w:ascii="Arial" w:hAnsi="Arial" w:cs="Arial"/>
        </w:rPr>
        <w:fldChar w:fldCharType="end"/>
      </w:r>
      <w:r w:rsidRPr="00E76518">
        <w:rPr>
          <w:rFonts w:ascii="Arial" w:hAnsi="Arial" w:cs="Arial"/>
        </w:rPr>
        <w:t xml:space="preserve"> volume vi pp.270-460.</w:t>
      </w:r>
    </w:p>
  </w:footnote>
  <w:footnote w:id="88">
    <w:p w14:paraId="6FF5E0D9" w14:textId="77777777" w:rsidR="004A07BC" w:rsidRPr="00E76518" w:rsidRDefault="004A07BC" w:rsidP="004A07BC">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Pr="00E76518">
        <w:rPr>
          <w:rFonts w:ascii="Arial" w:hAnsi="Arial" w:cs="Arial"/>
        </w:rPr>
        <w:fldChar w:fldCharType="begin"/>
      </w:r>
      <w:r w:rsidRPr="00E76518">
        <w:rPr>
          <w:rFonts w:ascii="Arial" w:hAnsi="Arial" w:cs="Arial"/>
        </w:rPr>
        <w:instrText xml:space="preserve"> ADDIN EN.CITE &lt;EndNote&gt;&lt;Cite&gt;&lt;Author&gt;Cobbett&lt;/Author&gt;&lt;Year&gt;1948 (1830)&lt;/Year&gt;&lt;RecNum&gt;403&lt;/RecNum&gt;&lt;DisplayText&gt;William Cobbett, &lt;style face="italic"&gt;Rural Rides 1&lt;/style&gt;,  (London: Dent &amp;amp; Sons, 1948 (1830)); William Cobbett, &lt;style face="italic"&gt;Rural Rides 2&lt;/style&gt;,  (London: Dent &amp;amp; Sons, 1948 (1830)).&lt;/DisplayText&gt;&lt;record&gt;&lt;rec-number&gt;403&lt;/rec-number&gt;&lt;foreign-keys&gt;&lt;key app="EN" db-id="2px20pt5e0ea5herw28pea9h555razzfdvpa" timestamp="1674120663" guid="9e795fd6-374d-4f4d-a18f-b4d377edf575"&gt;403&lt;/key&gt;&lt;/foreign-keys&gt;&lt;ref-type name="Book"&gt;6&lt;/ref-type&gt;&lt;contributors&gt;&lt;authors&gt;&lt;author&gt;William Cobbett&lt;/author&gt;&lt;/authors&gt;&lt;/contributors&gt;&lt;titles&gt;&lt;title&gt;Rural Rides 1&lt;/title&gt;&lt;secondary-title&gt;Everyman Library 638&lt;/secondary-title&gt;&lt;short-title&gt;Rural Rides 1&lt;/short-title&gt;&lt;/titles&gt;&lt;volume&gt;1&lt;/volume&gt;&lt;number&gt;638&lt;/number&gt;&lt;num-vols&gt;2&lt;/num-vols&gt;&lt;dates&gt;&lt;year&gt;1948 (1830)&lt;/year&gt;&lt;/dates&gt;&lt;pub-location&gt;London&lt;/pub-location&gt;&lt;publisher&gt;Dent &amp;amp; Sons&lt;/publisher&gt;&lt;urls&gt;&lt;/urls&gt;&lt;/record&gt;&lt;/Cite&gt;&lt;Cite&gt;&lt;Author&gt;Cobbett&lt;/Author&gt;&lt;Year&gt;1948 (1830)&lt;/Year&gt;&lt;RecNum&gt;658&lt;/RecNum&gt;&lt;record&gt;&lt;rec-number&gt;658&lt;/rec-number&gt;&lt;foreign-keys&gt;&lt;key app="EN" db-id="2px20pt5e0ea5herw28pea9h555razzfdvpa" timestamp="1700832436" guid="f4a4e297-ab85-47bb-a78d-60e7d1f514cb"&gt;658&lt;/key&gt;&lt;/foreign-keys&gt;&lt;ref-type name="Book"&gt;6&lt;/ref-type&gt;&lt;contributors&gt;&lt;authors&gt;&lt;author&gt;William Cobbett&lt;/author&gt;&lt;/authors&gt;&lt;/contributors&gt;&lt;titles&gt;&lt;title&gt;Rural Rides 2&lt;/title&gt;&lt;secondary-title&gt;Everyman Library 639&lt;/secondary-title&gt;&lt;short-title&gt;Rural Rides 2&lt;/short-title&gt;&lt;/titles&gt;&lt;volume&gt;2&lt;/volume&gt;&lt;number&gt;639&lt;/number&gt;&lt;num-vols&gt;2&lt;/num-vols&gt;&lt;dates&gt;&lt;year&gt;1948 (1830)&lt;/year&gt;&lt;/dates&gt;&lt;pub-location&gt;London&lt;/pub-location&gt;&lt;publisher&gt;Dent &amp;amp; Sons&lt;/publisher&gt;&lt;urls&gt;&lt;/urls&gt;&lt;/record&gt;&lt;/Cite&gt;&lt;/EndNote&gt;</w:instrText>
      </w:r>
      <w:r w:rsidRPr="00E76518">
        <w:rPr>
          <w:rFonts w:ascii="Arial" w:hAnsi="Arial" w:cs="Arial"/>
        </w:rPr>
        <w:fldChar w:fldCharType="separate"/>
      </w:r>
      <w:r w:rsidRPr="00E76518">
        <w:rPr>
          <w:rFonts w:ascii="Arial" w:hAnsi="Arial" w:cs="Arial"/>
          <w:noProof/>
        </w:rPr>
        <w:t xml:space="preserve">William Cobbett, </w:t>
      </w:r>
      <w:r w:rsidRPr="00E76518">
        <w:rPr>
          <w:rFonts w:ascii="Arial" w:hAnsi="Arial" w:cs="Arial"/>
          <w:i/>
          <w:noProof/>
        </w:rPr>
        <w:t>Rural Rides 1</w:t>
      </w:r>
      <w:r w:rsidRPr="00E76518">
        <w:rPr>
          <w:rFonts w:ascii="Arial" w:hAnsi="Arial" w:cs="Arial"/>
          <w:noProof/>
        </w:rPr>
        <w:t xml:space="preserve">,  (London: Dent &amp; Sons, 1948 (1830)); William Cobbett, </w:t>
      </w:r>
      <w:r w:rsidRPr="00E76518">
        <w:rPr>
          <w:rFonts w:ascii="Arial" w:hAnsi="Arial" w:cs="Arial"/>
          <w:i/>
          <w:noProof/>
        </w:rPr>
        <w:t>Rural Rides 2</w:t>
      </w:r>
      <w:r w:rsidRPr="00E76518">
        <w:rPr>
          <w:rFonts w:ascii="Arial" w:hAnsi="Arial" w:cs="Arial"/>
          <w:noProof/>
        </w:rPr>
        <w:t>,  (London: Dent &amp; Sons, 1948 (1830)).</w:t>
      </w:r>
      <w:r w:rsidRPr="00E76518">
        <w:rPr>
          <w:rFonts w:ascii="Arial" w:hAnsi="Arial" w:cs="Arial"/>
        </w:rPr>
        <w:fldChar w:fldCharType="end"/>
      </w:r>
    </w:p>
  </w:footnote>
  <w:footnote w:id="89">
    <w:p w14:paraId="2AF25AA4" w14:textId="77777777" w:rsidR="00FB6A77" w:rsidRPr="00E76518" w:rsidRDefault="00FB6A77" w:rsidP="00FB6A77">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Pr="00E76518">
        <w:rPr>
          <w:rFonts w:ascii="Arial" w:hAnsi="Arial" w:cs="Arial"/>
        </w:rPr>
        <w:fldChar w:fldCharType="begin"/>
      </w:r>
      <w:r w:rsidRPr="00E76518">
        <w:rPr>
          <w:rFonts w:ascii="Arial" w:hAnsi="Arial" w:cs="Arial"/>
        </w:rPr>
        <w:instrText xml:space="preserve"> ADDIN EN.CITE &lt;EndNote&gt;&lt;Cite&gt;&lt;Author&gt;Cobbett&lt;/Author&gt;&lt;Year&gt;1948 (1830)&lt;/Year&gt;&lt;RecNum&gt;403&lt;/RecNum&gt;&lt;DisplayText&gt;Cobbett,Rural Rides 1&lt;/DisplayText&gt;&lt;record&gt;&lt;rec-number&gt;403&lt;/rec-number&gt;&lt;foreign-keys&gt;&lt;key app="EN" db-id="2px20pt5e0ea5herw28pea9h555razzfdvpa" timestamp="1674120663" guid="9e795fd6-374d-4f4d-a18f-b4d377edf575"&gt;403&lt;/key&gt;&lt;/foreign-keys&gt;&lt;ref-type name="Book"&gt;6&lt;/ref-type&gt;&lt;contributors&gt;&lt;authors&gt;&lt;author&gt;William Cobbett&lt;/author&gt;&lt;/authors&gt;&lt;/contributors&gt;&lt;titles&gt;&lt;title&gt;Rural Rides 1&lt;/title&gt;&lt;secondary-title&gt;Everyman Library 638&lt;/secondary-title&gt;&lt;short-title&gt;Rural Rides 1&lt;/short-title&gt;&lt;/titles&gt;&lt;volume&gt;1&lt;/volume&gt;&lt;number&gt;638&lt;/number&gt;&lt;num-vols&gt;2&lt;/num-vols&gt;&lt;dates&gt;&lt;year&gt;1948 (1830)&lt;/year&gt;&lt;/dates&gt;&lt;pub-location&gt;London&lt;/pub-location&gt;&lt;publisher&gt;Dent &amp;amp; Sons&lt;/publisher&gt;&lt;urls&gt;&lt;/urls&gt;&lt;/record&gt;&lt;/Cite&gt;&lt;/EndNote&gt;</w:instrText>
      </w:r>
      <w:r w:rsidRPr="00E76518">
        <w:rPr>
          <w:rFonts w:ascii="Arial" w:hAnsi="Arial" w:cs="Arial"/>
        </w:rPr>
        <w:fldChar w:fldCharType="separate"/>
      </w:r>
      <w:r w:rsidRPr="00E76518">
        <w:rPr>
          <w:rFonts w:ascii="Arial" w:hAnsi="Arial" w:cs="Arial"/>
          <w:noProof/>
        </w:rPr>
        <w:t>Cobbett,Rural Rides 1</w:t>
      </w:r>
      <w:r w:rsidRPr="00E76518">
        <w:rPr>
          <w:rFonts w:ascii="Arial" w:hAnsi="Arial" w:cs="Arial"/>
        </w:rPr>
        <w:fldChar w:fldCharType="end"/>
      </w:r>
      <w:r w:rsidRPr="00E76518">
        <w:rPr>
          <w:rFonts w:ascii="Arial" w:hAnsi="Arial" w:cs="Arial"/>
        </w:rPr>
        <w:t xml:space="preserve">pp.47-60. </w:t>
      </w:r>
      <w:r w:rsidRPr="00E76518">
        <w:rPr>
          <w:rFonts w:ascii="Arial" w:hAnsi="Arial" w:cs="Arial"/>
        </w:rPr>
        <w:fldChar w:fldCharType="begin"/>
      </w:r>
      <w:r w:rsidRPr="00E76518">
        <w:rPr>
          <w:rFonts w:ascii="Arial" w:hAnsi="Arial" w:cs="Arial"/>
        </w:rPr>
        <w:instrText xml:space="preserve"> ADDIN EN.CITE &lt;EndNote&gt;&lt;Cite&gt;&lt;Author&gt;Cobbett&lt;/Author&gt;&lt;Year&gt;1948 (1830)&lt;/Year&gt;&lt;RecNum&gt;658&lt;/RecNum&gt;&lt;DisplayText&gt;Cobbett,Rural Rides 2&lt;/DisplayText&gt;&lt;record&gt;&lt;rec-number&gt;658&lt;/rec-number&gt;&lt;foreign-keys&gt;&lt;key app="EN" db-id="2px20pt5e0ea5herw28pea9h555razzfdvpa" timestamp="1700832436" guid="f4a4e297-ab85-47bb-a78d-60e7d1f514cb"&gt;658&lt;/key&gt;&lt;/foreign-keys&gt;&lt;ref-type name="Book"&gt;6&lt;/ref-type&gt;&lt;contributors&gt;&lt;authors&gt;&lt;author&gt;William Cobbett&lt;/author&gt;&lt;/authors&gt;&lt;/contributors&gt;&lt;titles&gt;&lt;title&gt;Rural Rides 2&lt;/title&gt;&lt;secondary-title&gt;Everyman Library 639&lt;/secondary-title&gt;&lt;short-title&gt;Rural Rides 2&lt;/short-title&gt;&lt;/titles&gt;&lt;volume&gt;2&lt;/volume&gt;&lt;number&gt;639&lt;/number&gt;&lt;num-vols&gt;2&lt;/num-vols&gt;&lt;dates&gt;&lt;year&gt;1948 (1830)&lt;/year&gt;&lt;/dates&gt;&lt;pub-location&gt;London&lt;/pub-location&gt;&lt;publisher&gt;Dent &amp;amp; Sons&lt;/publisher&gt;&lt;urls&gt;&lt;/urls&gt;&lt;/record&gt;&lt;/Cite&gt;&lt;/EndNote&gt;</w:instrText>
      </w:r>
      <w:r w:rsidRPr="00E76518">
        <w:rPr>
          <w:rFonts w:ascii="Arial" w:hAnsi="Arial" w:cs="Arial"/>
        </w:rPr>
        <w:fldChar w:fldCharType="separate"/>
      </w:r>
      <w:r w:rsidRPr="00E76518">
        <w:rPr>
          <w:rFonts w:ascii="Arial" w:hAnsi="Arial" w:cs="Arial"/>
          <w:noProof/>
        </w:rPr>
        <w:t>Cobbett,Rural Rides 2</w:t>
      </w:r>
      <w:r w:rsidRPr="00E76518">
        <w:rPr>
          <w:rFonts w:ascii="Arial" w:hAnsi="Arial" w:cs="Arial"/>
        </w:rPr>
        <w:fldChar w:fldCharType="end"/>
      </w:r>
      <w:r w:rsidRPr="00E76518">
        <w:rPr>
          <w:rFonts w:ascii="Arial" w:hAnsi="Arial" w:cs="Arial"/>
        </w:rPr>
        <w:t>pp.221-259.</w:t>
      </w:r>
    </w:p>
  </w:footnote>
  <w:footnote w:id="90">
    <w:p w14:paraId="2FD72657" w14:textId="77777777" w:rsidR="00B56EC0" w:rsidRPr="00E76518" w:rsidRDefault="00B56EC0" w:rsidP="00B56EC0">
      <w:pPr>
        <w:pStyle w:val="FootnoteText"/>
        <w:rPr>
          <w:rFonts w:ascii="Arial" w:hAnsi="Arial" w:cs="Arial"/>
        </w:rPr>
      </w:pPr>
      <w:r w:rsidRPr="00E76518">
        <w:rPr>
          <w:rStyle w:val="FootnoteReference"/>
          <w:rFonts w:ascii="Arial" w:hAnsi="Arial" w:cs="Arial"/>
        </w:rPr>
        <w:footnoteRef/>
      </w:r>
      <w:r w:rsidRPr="00E76518">
        <w:rPr>
          <w:rFonts w:ascii="Arial" w:hAnsi="Arial" w:cs="Arial"/>
        </w:rPr>
        <w:t xml:space="preserve"> </w:t>
      </w:r>
      <w:r w:rsidRPr="00E76518">
        <w:rPr>
          <w:rFonts w:ascii="Arial" w:hAnsi="Arial" w:cs="Arial"/>
        </w:rPr>
        <w:fldChar w:fldCharType="begin"/>
      </w:r>
      <w:r w:rsidRPr="00E76518">
        <w:rPr>
          <w:rFonts w:ascii="Arial" w:hAnsi="Arial" w:cs="Arial"/>
        </w:rPr>
        <w:instrText xml:space="preserve"> ADDIN EN.CITE &lt;EndNote&gt;&lt;Cite&gt;&lt;Author&gt;Davy&lt;/Author&gt;&lt;Year&gt;1982&lt;/Year&gt;&lt;RecNum&gt;122&lt;/RecNum&gt;&lt;DisplayText&gt;David Elisha Davy, &lt;style face="italic"&gt;A Journal of Excursions through the County of Suffolk, 1823-1844. Ed John Blatchley&lt;/style&gt;,  (Woodbridge: Boydell for the Suffolk Records Society, 1982).&lt;/DisplayText&gt;&lt;record&gt;&lt;rec-number&gt;122&lt;/rec-number&gt;&lt;foreign-keys&gt;&lt;key app="EN" db-id="2px20pt5e0ea5herw28pea9h555razzfdvpa" timestamp="1674120660" guid="5995f16a-fa19-4f9d-82de-f1d7270d79b5"&gt;122&lt;/key&gt;&lt;/foreign-keys&gt;&lt;ref-type name="Book"&gt;6&lt;/ref-type&gt;&lt;contributors&gt;&lt;authors&gt;&lt;author&gt;David Elisha Davy &lt;/author&gt;&lt;/authors&gt;&lt;/contributors&gt;&lt;titles&gt;&lt;title&gt;A Journal of Excursions through the County of Suffolk, 1823-1844. Ed John Blatchley&lt;/title&gt;&lt;/titles&gt;&lt;volume&gt;xxiv SRO/B/L/I&lt;/volume&gt;&lt;dates&gt;&lt;year&gt;1982&lt;/year&gt;&lt;/dates&gt;&lt;pub-location&gt;Woodbridge&lt;/pub-location&gt;&lt;publisher&gt;Boydell for the Suffolk Records Society&lt;/publisher&gt;&lt;urls&gt;&lt;/urls&gt;&lt;/record&gt;&lt;/Cite&gt;&lt;/EndNote&gt;</w:instrText>
      </w:r>
      <w:r w:rsidRPr="00E76518">
        <w:rPr>
          <w:rFonts w:ascii="Arial" w:hAnsi="Arial" w:cs="Arial"/>
        </w:rPr>
        <w:fldChar w:fldCharType="separate"/>
      </w:r>
      <w:r w:rsidRPr="00E76518">
        <w:rPr>
          <w:rFonts w:ascii="Arial" w:hAnsi="Arial" w:cs="Arial"/>
          <w:noProof/>
        </w:rPr>
        <w:t xml:space="preserve">David Elisha Davy, </w:t>
      </w:r>
      <w:r w:rsidRPr="00E76518">
        <w:rPr>
          <w:rFonts w:ascii="Arial" w:hAnsi="Arial" w:cs="Arial"/>
          <w:i/>
          <w:noProof/>
        </w:rPr>
        <w:t>A Journal of Excursions through the County of Suffolk, 1823-1844. Ed John Blatchley</w:t>
      </w:r>
      <w:r w:rsidRPr="00E76518">
        <w:rPr>
          <w:rFonts w:ascii="Arial" w:hAnsi="Arial" w:cs="Arial"/>
          <w:noProof/>
        </w:rPr>
        <w:t>,  (Woodbridge: Boydell for the Suffolk Records Society, 1982).</w:t>
      </w:r>
      <w:r w:rsidRPr="00E76518">
        <w:rPr>
          <w:rFonts w:ascii="Arial" w:hAnsi="Arial" w:cs="Arial"/>
        </w:rPr>
        <w:fldChar w:fldCharType="end"/>
      </w:r>
      <w:r w:rsidRPr="00E76518">
        <w:rPr>
          <w:rFonts w:ascii="Arial" w:hAnsi="Arial" w:cs="Arial"/>
        </w:rPr>
        <w:t xml:space="preserve"> SRO/B/L/I</w:t>
      </w:r>
    </w:p>
  </w:footnote>
  <w:footnote w:id="91">
    <w:p w14:paraId="52278248" w14:textId="77777777" w:rsidR="00B56EC0" w:rsidRPr="00E76518" w:rsidRDefault="00B56EC0" w:rsidP="00B56EC0">
      <w:pPr>
        <w:pStyle w:val="FootnoteText"/>
        <w:rPr>
          <w:rFonts w:ascii="Arial" w:hAnsi="Arial" w:cs="Arial"/>
        </w:rPr>
      </w:pPr>
      <w:r w:rsidRPr="00E76518">
        <w:rPr>
          <w:rStyle w:val="FootnoteReference"/>
          <w:rFonts w:ascii="Arial" w:hAnsi="Arial" w:cs="Arial"/>
        </w:rPr>
        <w:footnoteRef/>
      </w:r>
      <w:r w:rsidRPr="00E76518">
        <w:rPr>
          <w:rFonts w:ascii="Arial" w:hAnsi="Arial" w:cs="Arial"/>
        </w:rPr>
        <w:t xml:space="preserve"> </w:t>
      </w:r>
      <w:r w:rsidRPr="00E76518">
        <w:rPr>
          <w:rFonts w:ascii="Arial" w:hAnsi="Arial" w:cs="Arial"/>
        </w:rPr>
        <w:fldChar w:fldCharType="begin"/>
      </w:r>
      <w:r w:rsidRPr="00E76518">
        <w:rPr>
          <w:rFonts w:ascii="Arial" w:hAnsi="Arial" w:cs="Arial"/>
        </w:rPr>
        <w:instrText xml:space="preserve"> ADDIN EN.CITE &lt;EndNote&gt;&lt;Cite&gt;&lt;Author&gt;Cromwell&lt;/Author&gt;&lt;Year&gt;1819&lt;/Year&gt;&lt;RecNum&gt;97&lt;/RecNum&gt;&lt;DisplayText&gt;Thomas Cromwell,&lt;style face="italic"&gt; Excursions in the County of Suffolk : Comprising a Brief Historical and Topographical Delineation of Every Town and Village Excursions through England,Wales,Scotland and Ireland. &lt;/style&gt;,  (London: Longman, Hurst, Rees, Orme,and Brown, 1819).&lt;/DisplayText&gt;&lt;record&gt;&lt;rec-number&gt;97&lt;/rec-number&gt;&lt;foreign-keys&gt;&lt;key app="EN" db-id="2px20pt5e0ea5herw28pea9h555razzfdvpa" timestamp="1674120660" guid="cf7b3d6f-5878-43b1-bc56-14907ec69c15"&gt;97&lt;/key&gt;&lt;/foreign-keys&gt;&lt;ref-type name="Book"&gt;6&lt;/ref-type&gt;&lt;contributors&gt;&lt;authors&gt;&lt;author&gt;Thomas Cromwell&lt;/author&gt;&lt;/authors&gt;&lt;/contributors&gt;&lt;titles&gt;&lt;title&gt; Excursions in the County of Suffolk : Comprising a Brief Historical and Topographical Delineation of Every Town and Village Excursions through England,Wales,Scotland and Ireland. &lt;/title&gt;&lt;/titles&gt;&lt;dates&gt;&lt;year&gt;1819&lt;/year&gt;&lt;/dates&gt;&lt;pub-location&gt;London&lt;/pub-location&gt;&lt;publisher&gt; Longman, Hurst, Rees, Orme,and Brown&lt;/publisher&gt;&lt;urls&gt;&lt;/urls&gt;&lt;/record&gt;&lt;/Cite&gt;&lt;/EndNote&gt;</w:instrText>
      </w:r>
      <w:r w:rsidRPr="00E76518">
        <w:rPr>
          <w:rFonts w:ascii="Arial" w:hAnsi="Arial" w:cs="Arial"/>
        </w:rPr>
        <w:fldChar w:fldCharType="separate"/>
      </w:r>
      <w:r w:rsidRPr="00E76518">
        <w:rPr>
          <w:rFonts w:ascii="Arial" w:hAnsi="Arial" w:cs="Arial"/>
          <w:noProof/>
        </w:rPr>
        <w:t>Thomas Cromwell,</w:t>
      </w:r>
      <w:r w:rsidRPr="00E76518">
        <w:rPr>
          <w:rFonts w:ascii="Arial" w:hAnsi="Arial" w:cs="Arial"/>
          <w:i/>
          <w:noProof/>
        </w:rPr>
        <w:t xml:space="preserve"> Excursions in the County of Suffolk : Comprising a Brief Historical and Topographical Delineation of Every Town and Village Excursions through England,Wales,Scotland and Ireland. </w:t>
      </w:r>
      <w:r w:rsidRPr="00E76518">
        <w:rPr>
          <w:rFonts w:ascii="Arial" w:hAnsi="Arial" w:cs="Arial"/>
          <w:noProof/>
        </w:rPr>
        <w:t>,  (London: Longman, Hurst, Rees, Orme,and Brown, 1819).</w:t>
      </w:r>
      <w:r w:rsidRPr="00E76518">
        <w:rPr>
          <w:rFonts w:ascii="Arial" w:hAnsi="Arial" w:cs="Arial"/>
        </w:rPr>
        <w:fldChar w:fldCharType="end"/>
      </w:r>
      <w:r w:rsidRPr="00E76518">
        <w:rPr>
          <w:rFonts w:ascii="Arial" w:hAnsi="Arial" w:cs="Arial"/>
        </w:rPr>
        <w:t xml:space="preserve"> </w:t>
      </w:r>
    </w:p>
  </w:footnote>
  <w:footnote w:id="92">
    <w:p w14:paraId="2249A99F" w14:textId="77777777" w:rsidR="00B56EC0" w:rsidRPr="00E76518" w:rsidRDefault="00B56EC0" w:rsidP="00B56EC0">
      <w:pPr>
        <w:pStyle w:val="FootnoteText"/>
        <w:rPr>
          <w:rFonts w:ascii="Arial" w:hAnsi="Arial" w:cs="Arial"/>
        </w:rPr>
      </w:pPr>
      <w:r w:rsidRPr="00E76518">
        <w:rPr>
          <w:rStyle w:val="FootnoteReference"/>
          <w:rFonts w:ascii="Arial" w:hAnsi="Arial" w:cs="Arial"/>
        </w:rPr>
        <w:footnoteRef/>
      </w:r>
      <w:r w:rsidRPr="00E76518">
        <w:rPr>
          <w:rFonts w:ascii="Arial" w:hAnsi="Arial" w:cs="Arial"/>
        </w:rPr>
        <w:t xml:space="preserve"> </w:t>
      </w:r>
      <w:r w:rsidRPr="00E76518">
        <w:rPr>
          <w:rFonts w:ascii="Arial" w:hAnsi="Arial" w:cs="Arial"/>
        </w:rPr>
        <w:fldChar w:fldCharType="begin"/>
      </w:r>
      <w:r w:rsidRPr="00E76518">
        <w:rPr>
          <w:rFonts w:ascii="Arial" w:hAnsi="Arial" w:cs="Arial"/>
        </w:rPr>
        <w:instrText xml:space="preserve"> ADDIN EN.CITE &lt;EndNote&gt;&lt;Cite&gt;&lt;Author&gt;Kirby&lt;/Author&gt;&lt;Year&gt;1735&lt;/Year&gt;&lt;RecNum&gt;89&lt;/RecNum&gt;&lt;IDText&gt;The Suffolk Traveller&lt;/IDText&gt;&lt;DisplayText&gt;John Kirby, &lt;style face="italic"&gt;The Suffolk Traveller&lt;/style&gt;,  (Ipswich: Bagnall, 1735).&lt;/DisplayText&gt;&lt;record&gt;&lt;rec-number&gt;89&lt;/rec-number&gt;&lt;foreign-keys&gt;&lt;key app="EN" db-id="2px20pt5e0ea5herw28pea9h555razzfdvpa" timestamp="1674120660" guid="6581954c-8640-4efe-8551-162a943f0afd"&gt;89&lt;/key&gt;&lt;/foreign-keys&gt;&lt;ref-type name="Book"&gt;6&lt;/ref-type&gt;&lt;contributors&gt;&lt;authors&gt;&lt;author&gt;Kirby, John&lt;/author&gt;&lt;/authors&gt;&lt;/contributors&gt;&lt;titles&gt;&lt;title&gt;The Suffolk Traveller&lt;/title&gt;&lt;/titles&gt;&lt;dates&gt;&lt;year&gt;1735&lt;/year&gt;&lt;/dates&gt;&lt;pub-location&gt;Ipswich&lt;/pub-location&gt;&lt;publisher&gt;Bagnall&lt;/publisher&gt;&lt;urls&gt;&lt;/urls&gt;&lt;/record&gt;&lt;/Cite&gt;&lt;/EndNote&gt;</w:instrText>
      </w:r>
      <w:r w:rsidRPr="00E76518">
        <w:rPr>
          <w:rFonts w:ascii="Arial" w:hAnsi="Arial" w:cs="Arial"/>
        </w:rPr>
        <w:fldChar w:fldCharType="separate"/>
      </w:r>
      <w:r w:rsidRPr="00E76518">
        <w:rPr>
          <w:rFonts w:ascii="Arial" w:hAnsi="Arial" w:cs="Arial"/>
          <w:noProof/>
        </w:rPr>
        <w:t xml:space="preserve">John Kirby, </w:t>
      </w:r>
      <w:r w:rsidRPr="00E76518">
        <w:rPr>
          <w:rFonts w:ascii="Arial" w:hAnsi="Arial" w:cs="Arial"/>
          <w:i/>
          <w:noProof/>
        </w:rPr>
        <w:t>The Suffolk Traveller</w:t>
      </w:r>
      <w:r w:rsidRPr="00E76518">
        <w:rPr>
          <w:rFonts w:ascii="Arial" w:hAnsi="Arial" w:cs="Arial"/>
          <w:noProof/>
        </w:rPr>
        <w:t>,  (Ipswich: Bagnall, 1735).</w:t>
      </w:r>
      <w:r w:rsidRPr="00E76518">
        <w:rPr>
          <w:rFonts w:ascii="Arial" w:hAnsi="Arial" w:cs="Arial"/>
        </w:rPr>
        <w:fldChar w:fldCharType="end"/>
      </w:r>
    </w:p>
  </w:footnote>
  <w:footnote w:id="93">
    <w:p w14:paraId="47C3DB4D" w14:textId="3E05E131" w:rsidR="00B56EC0" w:rsidRPr="00E76518" w:rsidRDefault="00B56EC0" w:rsidP="00B56EC0">
      <w:pPr>
        <w:pStyle w:val="FootnoteText"/>
        <w:rPr>
          <w:rFonts w:ascii="Arial" w:hAnsi="Arial" w:cs="Arial"/>
        </w:rPr>
      </w:pPr>
      <w:r w:rsidRPr="00E76518">
        <w:rPr>
          <w:rStyle w:val="FootnoteReference"/>
          <w:rFonts w:ascii="Arial" w:hAnsi="Arial" w:cs="Arial"/>
        </w:rPr>
        <w:footnoteRef/>
      </w:r>
      <w:r w:rsidRPr="00E76518">
        <w:rPr>
          <w:rFonts w:ascii="Arial" w:hAnsi="Arial" w:cs="Arial"/>
        </w:rPr>
        <w:t xml:space="preserve"> </w:t>
      </w:r>
      <w:r w:rsidRPr="00E76518">
        <w:rPr>
          <w:rFonts w:ascii="Arial" w:hAnsi="Arial" w:cs="Arial"/>
        </w:rPr>
        <w:fldChar w:fldCharType="begin"/>
      </w:r>
      <w:r w:rsidR="00BF57C3">
        <w:rPr>
          <w:rFonts w:ascii="Arial" w:hAnsi="Arial" w:cs="Arial"/>
        </w:rPr>
        <w:instrText xml:space="preserve"> ADDIN EN.CITE &lt;EndNote&gt;&lt;Cite&gt;&lt;Author&gt;Defoe&lt;/Author&gt;&lt;Year&gt;1728/1962&lt;/Year&gt;&lt;RecNum&gt;98&lt;/RecNum&gt;&lt;DisplayText&gt;Daniel Defoe, &lt;style face="italic"&gt;A Tour through the Whole Island of Great Britain&lt;/style&gt;,  (London: Everyman, 1728/1962).&lt;/DisplayText&gt;&lt;record&gt;&lt;rec-number&gt;98&lt;/rec-number&gt;&lt;foreign-keys&gt;&lt;key app="EN" db-id="2px20pt5e0ea5herw28pea9h555razzfdvpa" timestamp="1674120660" guid="bf274b8b-2605-4cb1-a51e-32b75ab640e2"&gt;98&lt;/key&gt;&lt;/foreign-keys&gt;&lt;ref-type name="Book"&gt;6&lt;/ref-type&gt;&lt;contributors&gt;&lt;authors&gt;&lt;author&gt;Defoe, Daniel&lt;/author&gt;&lt;/authors&gt;&lt;/contributors&gt;&lt;titles&gt;&lt;title&gt;A Tour through the Whole Island of Great Britain&lt;/title&gt;&lt;/titles&gt;&lt;dates&gt;&lt;year&gt;1728/1962&lt;/year&gt;&lt;/dates&gt;&lt;pub-location&gt;London&lt;/pub-location&gt;&lt;publisher&gt;Everyman&lt;/publisher&gt;&lt;urls&gt;&lt;/urls&gt;&lt;/record&gt;&lt;/Cite&gt;&lt;/EndNote&gt;</w:instrText>
      </w:r>
      <w:r w:rsidRPr="00E76518">
        <w:rPr>
          <w:rFonts w:ascii="Arial" w:hAnsi="Arial" w:cs="Arial"/>
        </w:rPr>
        <w:fldChar w:fldCharType="separate"/>
      </w:r>
      <w:r w:rsidR="00BF57C3">
        <w:rPr>
          <w:rFonts w:ascii="Arial" w:hAnsi="Arial" w:cs="Arial"/>
          <w:noProof/>
        </w:rPr>
        <w:t xml:space="preserve">Daniel Defoe, </w:t>
      </w:r>
      <w:r w:rsidR="00BF57C3" w:rsidRPr="00BF57C3">
        <w:rPr>
          <w:rFonts w:ascii="Arial" w:hAnsi="Arial" w:cs="Arial"/>
          <w:i/>
          <w:noProof/>
        </w:rPr>
        <w:t>A Tour through the Whole Island of Great Britain</w:t>
      </w:r>
      <w:r w:rsidR="00BF57C3">
        <w:rPr>
          <w:rFonts w:ascii="Arial" w:hAnsi="Arial" w:cs="Arial"/>
          <w:noProof/>
        </w:rPr>
        <w:t>,  (London: Everyman, 1728/1962).</w:t>
      </w:r>
      <w:r w:rsidRPr="00E76518">
        <w:rPr>
          <w:rFonts w:ascii="Arial" w:hAnsi="Arial" w:cs="Arial"/>
        </w:rPr>
        <w:fldChar w:fldCharType="end"/>
      </w:r>
    </w:p>
  </w:footnote>
  <w:footnote w:id="94">
    <w:p w14:paraId="2121412C" w14:textId="77777777" w:rsidR="004A07BC" w:rsidRPr="00E76518" w:rsidRDefault="004A07BC" w:rsidP="004A07BC">
      <w:pPr>
        <w:pStyle w:val="FootnoteText"/>
        <w:rPr>
          <w:rFonts w:ascii="Arial" w:hAnsi="Arial" w:cs="Arial"/>
        </w:rPr>
      </w:pPr>
      <w:r w:rsidRPr="00E76518">
        <w:rPr>
          <w:rStyle w:val="FootnoteReference"/>
          <w:rFonts w:ascii="Arial" w:hAnsi="Arial" w:cs="Arial"/>
        </w:rPr>
        <w:footnoteRef/>
      </w:r>
      <w:r w:rsidRPr="00E76518">
        <w:rPr>
          <w:rFonts w:ascii="Arial" w:hAnsi="Arial" w:cs="Arial"/>
        </w:rPr>
        <w:t xml:space="preserve"> </w:t>
      </w:r>
      <w:r w:rsidRPr="00E76518">
        <w:rPr>
          <w:rFonts w:ascii="Arial" w:hAnsi="Arial" w:cs="Arial"/>
        </w:rPr>
        <w:fldChar w:fldCharType="begin"/>
      </w:r>
      <w:r w:rsidRPr="00E76518">
        <w:rPr>
          <w:rFonts w:ascii="Arial" w:hAnsi="Arial" w:cs="Arial"/>
        </w:rPr>
        <w:instrText xml:space="preserve"> ADDIN EN.CITE &lt;EndNote&gt;&lt;Cite&gt;&lt;Author&gt;Fiennes&lt;/Author&gt;&lt;Year&gt;1888&lt;/Year&gt;&lt;RecNum&gt;124&lt;/RecNum&gt;&lt;DisplayText&gt;Celia. Through England on a Side Saddle in the Time of William and Mary : Being the Diary of Celia Fiennes. London : New York: Welford Fiennes,  (1888).&lt;/DisplayText&gt;&lt;record&gt;&lt;rec-number&gt;124&lt;/rec-number&gt;&lt;foreign-keys&gt;&lt;key app="EN" db-id="2px20pt5e0ea5herw28pea9h555razzfdvpa" timestamp="1674120660" guid="012837d8-915e-4932-a058-29e7c97881c6"&gt;124&lt;/key&gt;&lt;/foreign-keys&gt;&lt;ref-type name="Book"&gt;6&lt;/ref-type&gt;&lt;contributors&gt;&lt;authors&gt;&lt;author&gt;Fiennes, Celia. Through England on a Side Saddle in the Time of William and Mary : Being the Diary of Celia Fiennes. London : New York: Welford&lt;/author&gt;&lt;/authors&gt;&lt;/contributors&gt;&lt;titles&gt;&lt;/titles&gt;&lt;dates&gt;&lt;year&gt;1888&lt;/year&gt;&lt;/dates&gt;&lt;urls&gt;&lt;/urls&gt;&lt;/record&gt;&lt;/Cite&gt;&lt;/EndNote&gt;</w:instrText>
      </w:r>
      <w:r w:rsidRPr="00E76518">
        <w:rPr>
          <w:rFonts w:ascii="Arial" w:hAnsi="Arial" w:cs="Arial"/>
        </w:rPr>
        <w:fldChar w:fldCharType="separate"/>
      </w:r>
      <w:r w:rsidRPr="00E76518">
        <w:rPr>
          <w:rFonts w:ascii="Arial" w:hAnsi="Arial" w:cs="Arial"/>
          <w:noProof/>
        </w:rPr>
        <w:t>Celia. Through England on a Side Saddle in the Time of William and Mary : Being the Diary of Celia Fiennes. London : New York: Welford Fiennes,  (1888).</w:t>
      </w:r>
      <w:r w:rsidRPr="00E76518">
        <w:rPr>
          <w:rFonts w:ascii="Arial" w:hAnsi="Arial" w:cs="Arial"/>
        </w:rPr>
        <w:fldChar w:fldCharType="end"/>
      </w:r>
    </w:p>
  </w:footnote>
  <w:footnote w:id="95">
    <w:p w14:paraId="1BC8AE5D" w14:textId="07840AFC" w:rsidR="00FC4020" w:rsidRPr="00E76518" w:rsidRDefault="00FC4020">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0081004F" w:rsidRPr="00E76518">
        <w:rPr>
          <w:rFonts w:ascii="Arial" w:hAnsi="Arial" w:cs="Arial"/>
        </w:rPr>
        <w:fldChar w:fldCharType="begin">
          <w:fldData xml:space="preserve">PEVuZE5vdGU+PENpdGU+PEF1dGhvcj5HLkUuRnVzc2VsbDwvQXV0aG9yPjxZZWFyPjE5Njg8L1ll
YXI+PFJlY051bT4yOTQ8L1JlY051bT48RGlzcGxheVRleHQ+Ry5FLkZ1c3NlbGwsICZhcG9zO0ou
Uy5IZW5zbG93LCBQcm9mZXNzb3IgRmlyc3QsIFBhcnNvbiBMYXRlciZhcG9zOywgaW4gPHN0eWxl
IGZhY2U9Iml0YWxpYyI+U3VmZm9sayBMb2NhbCBIaXN0b3J5IFJldmlldywgPC9zdHlsZT4oMTk2
OCk7IExlb25hcmQgSmVueW5zLCA8c3R5bGUgZmFjZT0iaXRhbGljIj5NZW1vaXIgb2YgdGhlIFJl
di4gSm9obiBTdGV2ZW5zIEhlbnNsb3c8L3N0eWxlPiwgIChDYW1icmlkZ2U6IENVUCwgMjAxMSk7
IFVua25vd24sICZhcG9zO0Jpb2dyYXBoaWNhbCBTa2V0Y2ggb2YgSm9obiBTdGV2ZW5zIEhlbnNs
b3cmYXBvczs8c3R5bGUgZmFjZT0iaXRhbGljIj4sIDwvc3R5bGU+KExvbmRvbjogR2FyZGVuZXJz
JmFwb3M7IENocm9uaWNsZSwgMTg4NikuPC9EaXNwbGF5VGV4dD48cmVjb3JkPjxyZWMtbnVtYmVy
PjI5NDwvcmVjLW51bWJlcj48Zm9yZWlnbi1rZXlzPjxrZXkgYXBwPSJFTiIgZGItaWQ9IjJweDIw
cHQ1ZTBlYTVoZXJ3MjhwZWE5aDU1NXJhenpmZHZwYSIgdGltZXN0YW1wPSIxNjc0MTIwNjYyIiBn
dWlkPSJiOTg1M2I2OC1iMjk0LTQ1NmItODNjMS00MDQ0OWZjZTg3NWIiPjI5NDwva2V5PjwvZm9y
ZWlnbi1rZXlzPjxyZWYtdHlwZSBuYW1lPSJNYWdhemluZSBBcnRpY2xlIj4xOTwvcmVmLXR5cGU+
PGNvbnRyaWJ1dG9ycz48YXV0aG9ycz48YXV0aG9yPkcuRS5GdXNzZWxsPC9hdXRob3I+PC9hdXRo
b3JzPjwvY29udHJpYnV0b3JzPjx0aXRsZXM+PHRpdGxlPkouUy5IZW5zbG93LCBQcm9mZXNzb3Ig
Zmlyc3QsIFBhcnNvbiBsYXRlcjwvdGl0bGU+PHNlY29uZGFyeS10aXRsZT5TdWZmb2xrIExvY2Fs
IEhpc3RvcnkgUmV2aWV3PC9zZWNvbmRhcnktdGl0bGU+PHNob3J0LXRpdGxlPkhlbnNsb3c8L3No
b3J0LXRpdGxlPjwvdGl0bGVzPjxkYXRlcz48eWVhcj4xOTY4PC95ZWFyPjwvZGF0ZXM+PHVybHM+
PC91cmxzPjwvcmVjb3JkPjwvQ2l0ZT48Q2l0ZT48QXV0aG9yPkplbnluczwvQXV0aG9yPjxZZWFy
PjIwMTE8L1llYXI+PFJlY051bT4xMDk8L1JlY051bT48cmVjb3JkPjxyZWMtbnVtYmVyPjEwOTwv
cmVjLW51bWJlcj48Zm9yZWlnbi1rZXlzPjxrZXkgYXBwPSJFTiIgZGItaWQ9IjJweDIwcHQ1ZTBl
YTVoZXJ3MjhwZWE5aDU1NXJhenpmZHZwYSIgdGltZXN0YW1wPSIxNjc0MTIwNjYwIiBndWlkPSIw
ZTk2NzA4NC1kMTM2LTRkZTAtOTllYS05ODhjZGYwMzgxYmQiPjEwOTwva2V5PjwvZm9yZWlnbi1r
ZXlzPjxyZWYtdHlwZSBuYW1lPSJCb29rIj42PC9yZWYtdHlwZT48Y29udHJpYnV0b3JzPjxhdXRo
b3JzPjxhdXRob3I+TGVvbmFyZCBKZW55bnM8L2F1dGhvcj48L2F1dGhvcnM+PC9jb250cmlidXRv
cnM+PHRpdGxlcz48dGl0bGU+TWVtb2lyIG9mIHRoZSBSZXYuIEpvaG4gU3RldmVucyBIZW5zbG93
PC90aXRsZT48L3RpdGxlcz48ZGF0ZXM+PHllYXI+MjAxMTwveWVhcj48L2RhdGVzPjxwdWItbG9j
YXRpb24+Q2FtYnJpZGdlPC9wdWItbG9jYXRpb24+PHB1Ymxpc2hlcj5DVVA8L3B1Ymxpc2hlcj48
dXJscz48L3VybHM+PC9yZWNvcmQ+PC9DaXRlPjxDaXRlPjxBdXRob3I+VW5rbm93bjwvQXV0aG9y
PjxZZWFyPjE4ODY8L1llYXI+PFJlY051bT42MzwvUmVjTnVtPjxyZWNvcmQ+PHJlYy1udW1iZXI+
NjM8L3JlYy1udW1iZXI+PGZvcmVpZ24ta2V5cz48a2V5IGFwcD0iRU4iIGRiLWlkPSIycHgyMHB0
NWUwZWE1aGVydzI4cGVhOWg1NTVyYXp6ZmR2cGEiIHRpbWVzdGFtcD0iMTY3NDEyMDY2MCIgZ3Vp
ZD0iNjc1NGRlYWQtOThmYi00Mjc4LWFhZGMtMTczNjQ3ODRiNTA5Ij42Mzwva2V5PjwvZm9yZWln
bi1rZXlzPjxyZWYtdHlwZSBuYW1lPSJSZXBvcnQiPjI3PC9yZWYtdHlwZT48Y29udHJpYnV0b3Jz
PjxhdXRob3JzPjxhdXRob3I+VW5rbm93bjwvYXV0aG9yPjwvYXV0aG9ycz48L2NvbnRyaWJ1dG9y
cz48dGl0bGVzPjx0aXRsZT5CaW9ncmFwaGljYWwgU2tldGNoIG9mIEpvaG4gU3RldmVucyBIZW5z
bG93PC90aXRsZT48L3RpdGxlcz48ZGF0ZXM+PHllYXI+MTg4NjwveWVhcj48L2RhdGVzPjxwdWIt
bG9jYXRpb24+TG9uZG9uPC9wdWItbG9jYXRpb24+PHB1Ymxpc2hlcj5HYXJkZW5lcnMmYXBvczsg
Q2hyb25pY2xlPC9wdWJsaXNoZXI+PHVybHM+PC91cmxzPjwvcmVjb3JkPjwvQ2l0ZT48L0VuZE5v
dGU+
</w:fldData>
        </w:fldChar>
      </w:r>
      <w:r w:rsidR="00614BC3" w:rsidRPr="00E76518">
        <w:rPr>
          <w:rFonts w:ascii="Arial" w:hAnsi="Arial" w:cs="Arial"/>
        </w:rPr>
        <w:instrText xml:space="preserve"> ADDIN EN.CITE </w:instrText>
      </w:r>
      <w:r w:rsidR="00614BC3" w:rsidRPr="00E76518">
        <w:rPr>
          <w:rFonts w:ascii="Arial" w:hAnsi="Arial" w:cs="Arial"/>
        </w:rPr>
        <w:fldChar w:fldCharType="begin">
          <w:fldData xml:space="preserve">PEVuZE5vdGU+PENpdGU+PEF1dGhvcj5HLkUuRnVzc2VsbDwvQXV0aG9yPjxZZWFyPjE5Njg8L1ll
YXI+PFJlY051bT4yOTQ8L1JlY051bT48RGlzcGxheVRleHQ+Ry5FLkZ1c3NlbGwsICZhcG9zO0ou
Uy5IZW5zbG93LCBQcm9mZXNzb3IgRmlyc3QsIFBhcnNvbiBMYXRlciZhcG9zOywgaW4gPHN0eWxl
IGZhY2U9Iml0YWxpYyI+U3VmZm9sayBMb2NhbCBIaXN0b3J5IFJldmlldywgPC9zdHlsZT4oMTk2
OCk7IExlb25hcmQgSmVueW5zLCA8c3R5bGUgZmFjZT0iaXRhbGljIj5NZW1vaXIgb2YgdGhlIFJl
di4gSm9obiBTdGV2ZW5zIEhlbnNsb3c8L3N0eWxlPiwgIChDYW1icmlkZ2U6IENVUCwgMjAxMSk7
IFVua25vd24sICZhcG9zO0Jpb2dyYXBoaWNhbCBTa2V0Y2ggb2YgSm9obiBTdGV2ZW5zIEhlbnNs
b3cmYXBvczs8c3R5bGUgZmFjZT0iaXRhbGljIj4sIDwvc3R5bGU+KExvbmRvbjogR2FyZGVuZXJz
JmFwb3M7IENocm9uaWNsZSwgMTg4NikuPC9EaXNwbGF5VGV4dD48cmVjb3JkPjxyZWMtbnVtYmVy
PjI5NDwvcmVjLW51bWJlcj48Zm9yZWlnbi1rZXlzPjxrZXkgYXBwPSJFTiIgZGItaWQ9IjJweDIw
cHQ1ZTBlYTVoZXJ3MjhwZWE5aDU1NXJhenpmZHZwYSIgdGltZXN0YW1wPSIxNjc0MTIwNjYyIiBn
dWlkPSJiOTg1M2I2OC1iMjk0LTQ1NmItODNjMS00MDQ0OWZjZTg3NWIiPjI5NDwva2V5PjwvZm9y
ZWlnbi1rZXlzPjxyZWYtdHlwZSBuYW1lPSJNYWdhemluZSBBcnRpY2xlIj4xOTwvcmVmLXR5cGU+
PGNvbnRyaWJ1dG9ycz48YXV0aG9ycz48YXV0aG9yPkcuRS5GdXNzZWxsPC9hdXRob3I+PC9hdXRo
b3JzPjwvY29udHJpYnV0b3JzPjx0aXRsZXM+PHRpdGxlPkouUy5IZW5zbG93LCBQcm9mZXNzb3Ig
Zmlyc3QsIFBhcnNvbiBsYXRlcjwvdGl0bGU+PHNlY29uZGFyeS10aXRsZT5TdWZmb2xrIExvY2Fs
IEhpc3RvcnkgUmV2aWV3PC9zZWNvbmRhcnktdGl0bGU+PHNob3J0LXRpdGxlPkhlbnNsb3c8L3No
b3J0LXRpdGxlPjwvdGl0bGVzPjxkYXRlcz48eWVhcj4xOTY4PC95ZWFyPjwvZGF0ZXM+PHVybHM+
PC91cmxzPjwvcmVjb3JkPjwvQ2l0ZT48Q2l0ZT48QXV0aG9yPkplbnluczwvQXV0aG9yPjxZZWFy
PjIwMTE8L1llYXI+PFJlY051bT4xMDk8L1JlY051bT48cmVjb3JkPjxyZWMtbnVtYmVyPjEwOTwv
cmVjLW51bWJlcj48Zm9yZWlnbi1rZXlzPjxrZXkgYXBwPSJFTiIgZGItaWQ9IjJweDIwcHQ1ZTBl
YTVoZXJ3MjhwZWE5aDU1NXJhenpmZHZwYSIgdGltZXN0YW1wPSIxNjc0MTIwNjYwIiBndWlkPSIw
ZTk2NzA4NC1kMTM2LTRkZTAtOTllYS05ODhjZGYwMzgxYmQiPjEwOTwva2V5PjwvZm9yZWlnbi1r
ZXlzPjxyZWYtdHlwZSBuYW1lPSJCb29rIj42PC9yZWYtdHlwZT48Y29udHJpYnV0b3JzPjxhdXRo
b3JzPjxhdXRob3I+TGVvbmFyZCBKZW55bnM8L2F1dGhvcj48L2F1dGhvcnM+PC9jb250cmlidXRv
cnM+PHRpdGxlcz48dGl0bGU+TWVtb2lyIG9mIHRoZSBSZXYuIEpvaG4gU3RldmVucyBIZW5zbG93
PC90aXRsZT48L3RpdGxlcz48ZGF0ZXM+PHllYXI+MjAxMTwveWVhcj48L2RhdGVzPjxwdWItbG9j
YXRpb24+Q2FtYnJpZGdlPC9wdWItbG9jYXRpb24+PHB1Ymxpc2hlcj5DVVA8L3B1Ymxpc2hlcj48
dXJscz48L3VybHM+PC9yZWNvcmQ+PC9DaXRlPjxDaXRlPjxBdXRob3I+VW5rbm93bjwvQXV0aG9y
PjxZZWFyPjE4ODY8L1llYXI+PFJlY051bT42MzwvUmVjTnVtPjxyZWNvcmQ+PHJlYy1udW1iZXI+
NjM8L3JlYy1udW1iZXI+PGZvcmVpZ24ta2V5cz48a2V5IGFwcD0iRU4iIGRiLWlkPSIycHgyMHB0
NWUwZWE1aGVydzI4cGVhOWg1NTVyYXp6ZmR2cGEiIHRpbWVzdGFtcD0iMTY3NDEyMDY2MCIgZ3Vp
ZD0iNjc1NGRlYWQtOThmYi00Mjc4LWFhZGMtMTczNjQ3ODRiNTA5Ij42Mzwva2V5PjwvZm9yZWln
bi1rZXlzPjxyZWYtdHlwZSBuYW1lPSJSZXBvcnQiPjI3PC9yZWYtdHlwZT48Y29udHJpYnV0b3Jz
PjxhdXRob3JzPjxhdXRob3I+VW5rbm93bjwvYXV0aG9yPjwvYXV0aG9ycz48L2NvbnRyaWJ1dG9y
cz48dGl0bGVzPjx0aXRsZT5CaW9ncmFwaGljYWwgU2tldGNoIG9mIEpvaG4gU3RldmVucyBIZW5z
bG93PC90aXRsZT48L3RpdGxlcz48ZGF0ZXM+PHllYXI+MTg4NjwveWVhcj48L2RhdGVzPjxwdWIt
bG9jYXRpb24+TG9uZG9uPC9wdWItbG9jYXRpb24+PHB1Ymxpc2hlcj5HYXJkZW5lcnMmYXBvczsg
Q2hyb25pY2xlPC9wdWJsaXNoZXI+PHVybHM+PC91cmxzPjwvcmVjb3JkPjwvQ2l0ZT48L0VuZE5v
dGU+
</w:fldData>
        </w:fldChar>
      </w:r>
      <w:r w:rsidR="00614BC3" w:rsidRPr="00E76518">
        <w:rPr>
          <w:rFonts w:ascii="Arial" w:hAnsi="Arial" w:cs="Arial"/>
        </w:rPr>
        <w:instrText xml:space="preserve"> ADDIN EN.CITE.DATA </w:instrText>
      </w:r>
      <w:r w:rsidR="00614BC3" w:rsidRPr="00E76518">
        <w:rPr>
          <w:rFonts w:ascii="Arial" w:hAnsi="Arial" w:cs="Arial"/>
        </w:rPr>
      </w:r>
      <w:r w:rsidR="00614BC3" w:rsidRPr="00E76518">
        <w:rPr>
          <w:rFonts w:ascii="Arial" w:hAnsi="Arial" w:cs="Arial"/>
        </w:rPr>
        <w:fldChar w:fldCharType="end"/>
      </w:r>
      <w:r w:rsidR="0081004F" w:rsidRPr="00E76518">
        <w:rPr>
          <w:rFonts w:ascii="Arial" w:hAnsi="Arial" w:cs="Arial"/>
        </w:rPr>
      </w:r>
      <w:r w:rsidR="0081004F" w:rsidRPr="00E76518">
        <w:rPr>
          <w:rFonts w:ascii="Arial" w:hAnsi="Arial" w:cs="Arial"/>
        </w:rPr>
        <w:fldChar w:fldCharType="separate"/>
      </w:r>
      <w:r w:rsidR="00614BC3" w:rsidRPr="00E76518">
        <w:rPr>
          <w:rFonts w:ascii="Arial" w:hAnsi="Arial" w:cs="Arial"/>
          <w:noProof/>
        </w:rPr>
        <w:t xml:space="preserve">G.E.Fussell, 'J.S.Henslow, Professor First, Parson Later', in </w:t>
      </w:r>
      <w:r w:rsidR="00614BC3" w:rsidRPr="00E76518">
        <w:rPr>
          <w:rFonts w:ascii="Arial" w:hAnsi="Arial" w:cs="Arial"/>
          <w:i/>
          <w:noProof/>
        </w:rPr>
        <w:t xml:space="preserve">Suffolk Local History Review, </w:t>
      </w:r>
      <w:r w:rsidR="00614BC3" w:rsidRPr="00E76518">
        <w:rPr>
          <w:rFonts w:ascii="Arial" w:hAnsi="Arial" w:cs="Arial"/>
          <w:noProof/>
        </w:rPr>
        <w:t xml:space="preserve">(1968); Leonard Jenyns, </w:t>
      </w:r>
      <w:r w:rsidR="00614BC3" w:rsidRPr="00E76518">
        <w:rPr>
          <w:rFonts w:ascii="Arial" w:hAnsi="Arial" w:cs="Arial"/>
          <w:i/>
          <w:noProof/>
        </w:rPr>
        <w:t>Memoir of the Rev. John Stevens Henslow</w:t>
      </w:r>
      <w:r w:rsidR="00614BC3" w:rsidRPr="00E76518">
        <w:rPr>
          <w:rFonts w:ascii="Arial" w:hAnsi="Arial" w:cs="Arial"/>
          <w:noProof/>
        </w:rPr>
        <w:t>,  (Cambridge: CUP, 2011); Unknown, 'Biographical Sketch of John Stevens Henslow'</w:t>
      </w:r>
      <w:r w:rsidR="00614BC3" w:rsidRPr="00E76518">
        <w:rPr>
          <w:rFonts w:ascii="Arial" w:hAnsi="Arial" w:cs="Arial"/>
          <w:i/>
          <w:noProof/>
        </w:rPr>
        <w:t xml:space="preserve">, </w:t>
      </w:r>
      <w:r w:rsidR="00614BC3" w:rsidRPr="00E76518">
        <w:rPr>
          <w:rFonts w:ascii="Arial" w:hAnsi="Arial" w:cs="Arial"/>
          <w:noProof/>
        </w:rPr>
        <w:t>(London: Gardeners' Chronicle, 1886).</w:t>
      </w:r>
      <w:r w:rsidR="0081004F" w:rsidRPr="00E76518">
        <w:rPr>
          <w:rFonts w:ascii="Arial" w:hAnsi="Arial" w:cs="Arial"/>
        </w:rPr>
        <w:fldChar w:fldCharType="end"/>
      </w:r>
    </w:p>
  </w:footnote>
  <w:footnote w:id="96">
    <w:p w14:paraId="0F759D35" w14:textId="7E1118BC" w:rsidR="00614BC3" w:rsidRPr="00E76518" w:rsidRDefault="00614BC3">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005F7884" w:rsidRPr="00E76518">
        <w:rPr>
          <w:rFonts w:ascii="Arial" w:hAnsi="Arial" w:cs="Arial"/>
        </w:rPr>
        <w:fldChar w:fldCharType="begin">
          <w:fldData xml:space="preserve">PEVuZE5vdGU+PENpdGU+PEF1dGhvcj5Ta2VwcGVyPC9BdXRob3I+PFllYXI+MjAxMzwvWWVhcj48
UmVjTnVtPjU4PC9SZWNOdW0+PERpc3BsYXlUZXh0PkpvaG4gU3RldmVucyBIZW5zbG93IGFuZCBF
ZG11bmQgU2tlcHBlciwgPHN0eWxlIGZhY2U9Iml0YWxpYyI+RmxvcmEgb2YgU3VmZm9say48L3N0
eWxlPiwgIChDYW1icmlkZ2U6IENVUCwgMjAxMyk7IEpvaG4gU3RldmVucyBIZW5zbG93LCA8c3R5
bGUgZmFjZT0iaXRhbGljIj5BIFN5bGxhYnVzIG9mIGEgQ291cnNlIG9mIExlY3R1cmVzIG9uIE1p
bmVyYWxvZ3k8L3N0eWxlPiwgIChDYW1icmlkZ2U6IENVUCk7IEpvaG4gU3RldmVucyBIZW5zbG93
LCA8c3R5bGUgZmFjZT0iaXRhbGljIj5TeWxsYWJ1cyBvZiBhIENvdXJzZSBvZiBCb3RhbmljYWwg
TGVjdHVyZXM8L3N0eWxlPiwgIChDYW1icmlkZ2U6IEhvZHNvbiwgMTgyOCk7IEpvaG4gU3RldmVu
cyBIZW5zbG93LCA8c3R5bGUgZmFjZT0iaXRhbGljIj5MZXR0ZXJzIHRvIHRoZSBGYXJtZXJzIG9m
IFN1ZmZvbGs8L3N0eWxlPiwgIChMb25kb246IEdyb29tYnJpZGdlLCAxODQzKTsgSm9obiBTdGV2
ZW5zIEhlbnNsb3csIDxzdHlsZSBmYWNlPSJpdGFsaWMiPlRoZSBMYWJvdXJpbmcgUG9wdWxhdGlv
biBvZiBTdWZmb2xrPC9zdHlsZT4sICAoSGFkbGVpZ2ggJmFtcDsgTG9uZG9uOiBIYXJkYWNyZSwg
MTg0NCk7IGpvaG4gc3RldmVucyBoZW5zbG93LCA8c3R5bGUgZmFjZT0iaXRhbGljIj5BZGRyZXNz
IERlbGl2ZXJlZCBpbiB0aGUgSXBzd2ljaCBNdXNldW08L3N0eWxlPiwgIChJcHN3aWNoOiBTLlBp
cGVyLCAxODQ4KTsgSm9obiBTdGV2ZW5zIEhlbnNsb3csICZhcG9zO0FwcGVuZGl4IHRvIEhpdGNo
YW0gQWxsb3RtZW50IFJlcG9ydCZhcG9zOzxzdHlsZSBmYWNlPSJpdGFsaWMiPiwgPC9zdHlsZT4o
SGl0Y2hhbSwgMTg1Nyk7IEpvaG4gU3RldmVucyBIZW5zbG93LCA8c3R5bGUgZmFjZT0iaXRhbGlj
Ij5FbGVtZW50YXJ5IEJvdGFueTwvc3R5bGU+LCAgKExvbmRvbiAmYW1wOyBDYW1icmlkZ2U6IE1h
Y21pbGxhbiwgMTg2NCk7IFBsYXlmYWlyIExpZWJpZywgb3duZWQgYnkgSGVuc2xvdywgPHN0eWxl
IGZhY2U9Iml0YWxpYyI+T3JnYW5pYyBDaGVtaXN0cnkgaW4gUmVsYXRpb24gdG8gQWdyaWN1bHR1
cmU8L3N0eWxlPiwgIChMb25kb246IFRheWxvciAmYW1wOyBXYWx0b24sIDE4NDApLjwvRGlzcGxh
eVRleHQ+PHJlY29yZD48cmVjLW51bWJlcj41ODwvcmVjLW51bWJlcj48Zm9yZWlnbi1rZXlzPjxr
ZXkgYXBwPSJFTiIgZGItaWQ9IjJweDIwcHQ1ZTBlYTVoZXJ3MjhwZWE5aDU1NXJhenpmZHZwYSIg
dGltZXN0YW1wPSIxNjc0MTIwNjYwIiBndWlkPSJkNWNlOGY1My0yNTIxLTRmMzYtODliOS1mYWU4
YjY0MGNjOTEiPjU4PC9rZXk+PC9mb3JlaWduLWtleXM+PHJlZi10eXBlIG5hbWU9IkJvb2siPjY8
L3JlZi10eXBlPjxjb250cmlidXRvcnM+PGF1dGhvcnM+PGF1dGhvcj5Kb2huIFN0ZXZlbnMgSGVu
c2xvdyBhbmQgRWRtdW5kIFNrZXBwZXI8L2F1dGhvcj48L2F1dGhvcnM+PC9jb250cmlidXRvcnM+
PHRpdGxlcz48dGl0bGU+RmxvcmEgb2YgU3VmZm9say48L3RpdGxlPjxzaG9ydC10aXRsZT5GbG9y
YSBvZiBTdWZmb2xrPC9zaG9ydC10aXRsZT48L3RpdGxlcz48ZGF0ZXM+PHllYXI+MjAxMzwveWVh
cj48L2RhdGVzPjxwdWItbG9jYXRpb24+Q2FtYnJpZGdlPC9wdWItbG9jYXRpb24+PHB1Ymxpc2hl
cj5DVVA8L3B1Ymxpc2hlcj48dXJscz48L3VybHM+PC9yZWNvcmQ+PC9DaXRlPjxDaXRlPjxBdXRo
b3I+SGVuc2xvdzwvQXV0aG9yPjxSZWNOdW0+NTk8L1JlY051bT48cmVjb3JkPjxyZWMtbnVtYmVy
PjU5PC9yZWMtbnVtYmVyPjxmb3JlaWduLWtleXM+PGtleSBhcHA9IkVOIiBkYi1pZD0iMnB4MjBw
dDVlMGVhNWhlcncyOHBlYTloNTU1cmF6emZkdnBhIiB0aW1lc3RhbXA9IjE2NzQxMjA2NjAiIGd1
aWQ9ImYxZGJhZDhiLTFkOTItNGNlZC1iNjk5LWQ0NTQzY2QxYWRlZCI+NTk8L2tleT48L2ZvcmVp
Z24ta2V5cz48cmVmLXR5cGUgbmFtZT0iQm9vayI+NjwvcmVmLXR5cGU+PGNvbnRyaWJ1dG9ycz48
YXV0aG9ycz48YXV0aG9yPkpvaG4gU3RldmVucyBIZW5zbG93PC9hdXRob3I+PC9hdXRob3JzPjwv
Y29udHJpYnV0b3JzPjx0aXRsZXM+PHRpdGxlPkEgU3lsbGFidXMgb2YgYSBDb3Vyc2Ugb2YgTGVj
dHVyZXMgb24gTWluZXJhbG9neTwvdGl0bGU+PHNob3J0LXRpdGxlPkxlY3R1cmVzIG9uIE1pbmVy
b2xvZ3k8L3Nob3J0LXRpdGxlPjwvdGl0bGVzPjxkYXRlcz48L2RhdGVzPjxwdWItbG9jYXRpb24+
Q2FtYnJpZGdlPC9wdWItbG9jYXRpb24+PHB1Ymxpc2hlcj5DVVA8L3B1Ymxpc2hlcj48dXJscz48
L3VybHM+PC9yZWNvcmQ+PC9DaXRlPjxDaXRlPjxBdXRob3I+SGVuc2xvdzwvQXV0aG9yPjxZZWFy
PjE4Mjg8L1llYXI+PFJlY051bT41NjE8L1JlY051bT48cmVjb3JkPjxyZWMtbnVtYmVyPjU2MTwv
cmVjLW51bWJlcj48Zm9yZWlnbi1rZXlzPjxrZXkgYXBwPSJFTiIgZGItaWQ9IjJweDIwcHQ1ZTBl
YTVoZXJ3MjhwZWE5aDU1NXJhenpmZHZwYSIgdGltZXN0YW1wPSIxNjg5MTE0OTE2IiBndWlkPSI3
NmViNjFiMS0zYzJlLTRhYjYtODMwMi0zMTA1OTMyZDQ5NDkiPjU2MTwva2V5PjwvZm9yZWlnbi1r
ZXlzPjxyZWYtdHlwZSBuYW1lPSJCb29rIj42PC9yZWYtdHlwZT48Y29udHJpYnV0b3JzPjxhdXRo
b3JzPjxhdXRob3I+Sm9obiBTdGV2ZW5zIEhlbnNsb3c8L2F1dGhvcj48L2F1dGhvcnM+PC9jb250
cmlidXRvcnM+PHRpdGxlcz48dGl0bGU+U3lsbGFidXMgb2YgYSBjb3Vyc2Ugb2YgQm90YW5pY2Fs
IExlY3R1cmVzPC90aXRsZT48c2hvcnQtdGl0bGU+Qm90YW5pY2FsIExlY3R1cmVzPC9zaG9ydC10
aXRsZT48L3RpdGxlcz48ZGF0ZXM+PHllYXI+MTgyODwveWVhcj48L2RhdGVzPjxwdWItbG9jYXRp
b24+Q2FtYnJpZGdlPC9wdWItbG9jYXRpb24+PHB1Ymxpc2hlcj5Ib2Rzb248L3B1Ymxpc2hlcj48
dXJscz48L3VybHM+PC9yZWNvcmQ+PC9DaXRlPjxDaXRlPjxBdXRob3I+SGVuc2xvdzwvQXV0aG9y
PjxZZWFyPjE4NDM8L1llYXI+PFJlY051bT42MDwvUmVjTnVtPjxyZWNvcmQ+PHJlYy1udW1iZXI+
NjA8L3JlYy1udW1iZXI+PGZvcmVpZ24ta2V5cz48a2V5IGFwcD0iRU4iIGRiLWlkPSIycHgyMHB0
NWUwZWE1aGVydzI4cGVhOWg1NTVyYXp6ZmR2cGEiIHRpbWVzdGFtcD0iMTY3NDEyMDY2MCIgZ3Vp
ZD0iMjdkZWNlN2YtYjE1YS00YzIxLWI4OTktMzcxODU3NWQ1YzQ2Ij42MDwva2V5PjwvZm9yZWln
bi1rZXlzPjxyZWYtdHlwZSBuYW1lPSJCb29rIj42PC9yZWYtdHlwZT48Y29udHJpYnV0b3JzPjxh
dXRob3JzPjxhdXRob3I+SGVuc2xvdywgSm9obiBTdGV2ZW5zPC9hdXRob3I+PC9hdXRob3JzPjwv
Y29udHJpYnV0b3JzPjx0aXRsZXM+PHRpdGxlPkxldHRlcnMgdG8gdGhlIEZhcm1lcnMgb2YgU3Vm
Zm9sazwvdGl0bGU+PC90aXRsZXM+PGRhdGVzPjx5ZWFyPjE4NDM8L3llYXI+PC9kYXRlcz48cHVi
LWxvY2F0aW9uPkxvbmRvbjwvcHViLWxvY2F0aW9uPjxwdWJsaXNoZXI+R3Jvb21icmlkZ2U8L3B1
Ymxpc2hlcj48dXJscz48L3VybHM+PC9yZWNvcmQ+PC9DaXRlPjxDaXRlPjxBdXRob3I+SGVuc2xv
dzwvQXV0aG9yPjxZZWFyPjE4NDQ8L1llYXI+PFJlY051bT41NjA8L1JlY051bT48cmVjb3JkPjxy
ZWMtbnVtYmVyPjU2MDwvcmVjLW51bWJlcj48Zm9yZWlnbi1rZXlzPjxrZXkgYXBwPSJFTiIgZGIt
aWQ9IjJweDIwcHQ1ZTBlYTVoZXJ3MjhwZWE5aDU1NXJhenpmZHZwYSIgdGltZXN0YW1wPSIxNjg5
MTE0MzA1IiBndWlkPSIyZDlhNDcyNy05MTM2LTRhNTItOTE0MS03MTA0NWZlY2E3NzEiPjU2MDwv
a2V5PjwvZm9yZWlnbi1rZXlzPjxyZWYtdHlwZSBuYW1lPSJCb29rIj42PC9yZWYtdHlwZT48Y29u
dHJpYnV0b3JzPjxhdXRob3JzPjxhdXRob3I+Sm9obiBTdGV2ZW5zIEhlbnNsb3c8L2F1dGhvcj48
L2F1dGhvcnM+PC9jb250cmlidXRvcnM+PHRpdGxlcz48dGl0bGU+VGhlIExhYm91cmluZyBQb3B1
bGF0aW9uIG9mIFN1ZmZvbGs8L3RpdGxlPjwvdGl0bGVzPjxkYXRlcz48eWVhcj4xODQ0PC95ZWFy
PjwvZGF0ZXM+PHB1Yi1sb2NhdGlvbj5IYWRsZWlnaCAmYW1wOyBMb25kb248L3B1Yi1sb2NhdGlv
bj48cHVibGlzaGVyPkhhcmRhY3JlPC9wdWJsaXNoZXI+PHVybHM+PC91cmxzPjwvcmVjb3JkPjwv
Q2l0ZT48Q2l0ZT48QXV0aG9yPmhlbnNsb3c8L0F1dGhvcj48WWVhcj4xODQ4PC9ZZWFyPjxSZWNO
dW0+NjE8L1JlY051bT48cmVjb3JkPjxyZWMtbnVtYmVyPjYxPC9yZWMtbnVtYmVyPjxmb3JlaWdu
LWtleXM+PGtleSBhcHA9IkVOIiBkYi1pZD0iMnB4MjBwdDVlMGVhNWhlcncyOHBlYTloNTU1cmF6
emZkdnBhIiB0aW1lc3RhbXA9IjE2NzQxMjA2NjAiIGd1aWQ9IjgzOTFkMjBmLTQ4MTYtNDBjNy1h
OTdiLTdiZDI2YzM5NzEyNCI+NjE8L2tleT48L2ZvcmVpZ24ta2V5cz48cmVmLXR5cGUgbmFtZT0i
Qm9vayI+NjwvcmVmLXR5cGU+PGNvbnRyaWJ1dG9ycz48YXV0aG9ycz48YXV0aG9yPmhlbnNsb3cs
IGpvaG4gc3RldmVuczwvYXV0aG9yPjwvYXV0aG9ycz48L2NvbnRyaWJ1dG9ycz48dGl0bGVzPjx0
aXRsZT5BZGRyZXNzIGRlbGl2ZXJlZCBpbiBUaGUgSXBzd2ljaCBNdXNldW08L3RpdGxlPjwvdGl0
bGVzPjxkYXRlcz48eWVhcj4xODQ4PC95ZWFyPjwvZGF0ZXM+PHB1Yi1sb2NhdGlvbj5JcHN3aWNo
PC9wdWItbG9jYXRpb24+PHB1Ymxpc2hlcj5TLlBpcGVyPC9wdWJsaXNoZXI+PHVybHM+PC91cmxz
PjwvcmVjb3JkPjwvQ2l0ZT48Q2l0ZT48QXV0aG9yPkhlbnNsb3c8L0F1dGhvcj48WWVhcj4xODU3
PC9ZZWFyPjxSZWNOdW0+NjI8L1JlY051bT48cmVjb3JkPjxyZWMtbnVtYmVyPjYyPC9yZWMtbnVt
YmVyPjxmb3JlaWduLWtleXM+PGtleSBhcHA9IkVOIiBkYi1pZD0iMnB4MjBwdDVlMGVhNWhlcncy
OHBlYTloNTU1cmF6emZkdnBhIiB0aW1lc3RhbXA9IjE2NzQxMjA2NjAiIGd1aWQ9IjlkM2MyM2M5
LWI3ZGUtNGI4MC05NTE5LTc3ODNmZThiZjIwNiI+NjI8L2tleT48L2ZvcmVpZ24ta2V5cz48cmVm
LXR5cGUgbmFtZT0iUmVwb3J0Ij4yNzwvcmVmLXR5cGU+PGNvbnRyaWJ1dG9ycz48YXV0aG9ycz48
YXV0aG9yPkhlbnNsb3csIEpvaG4gU3RldmVuczwvYXV0aG9yPjwvYXV0aG9ycz48L2NvbnRyaWJ1
dG9ycz48dGl0bGVzPjx0aXRsZT5BcHBlbmRpeCB0byBIaXRjaGFtIEFsbG90bWVudCBSZXBvcnQ8
L3RpdGxlPjwvdGl0bGVzPjxkYXRlcz48eWVhcj4xODU3PC95ZWFyPjwvZGF0ZXM+PHB1Yi1sb2Nh
dGlvbj5IaXRjaGFtPC9wdWItbG9jYXRpb24+PHVybHM+PC91cmxzPjwvcmVjb3JkPjwvQ2l0ZT48
Q2l0ZT48QXV0aG9yPkhlbnNsb3c8L0F1dGhvcj48WWVhcj4xODY0PC9ZZWFyPjxSZWNOdW0+NTYy
PC9SZWNOdW0+PHJlY29yZD48cmVjLW51bWJlcj41NjI8L3JlYy1udW1iZXI+PGZvcmVpZ24ta2V5
cz48a2V5IGFwcD0iRU4iIGRiLWlkPSIycHgyMHB0NWUwZWE1aGVydzI4cGVhOWg1NTVyYXp6ZmR2
cGEiIHRpbWVzdGFtcD0iMTY4OTExNTA5NyIgZ3VpZD0iMGZjMGQyOTktYTZmYi00ZjcwLTkzZTct
NWQ5YTBkMDFlOTE2Ij41NjI8L2tleT48L2ZvcmVpZ24ta2V5cz48cmVmLXR5cGUgbmFtZT0iQm9v
ayI+NjwvcmVmLXR5cGU+PGNvbnRyaWJ1dG9ycz48YXV0aG9ycz48YXV0aG9yPkpvaG4gU3RldmVu
cyBIZW5zbG93PC9hdXRob3I+PC9hdXRob3JzPjxzZWNvbmRhcnktYXV0aG9ycz48YXV0aG9yPkRh
bmllbCBPbGl2ZXI8L2F1dGhvcj48L3NlY29uZGFyeS1hdXRob3JzPjwvY29udHJpYnV0b3JzPjx0
aXRsZXM+PHRpdGxlPkVsZW1lbnRhcnkgQm90YW55PC90aXRsZT48c2hvcnQtdGl0bGU+JiN4RDs8
L3Nob3J0LXRpdGxlPjwvdGl0bGVzPjxkYXRlcz48eWVhcj4xODY0PC95ZWFyPjwvZGF0ZXM+PHB1
Yi1sb2NhdGlvbj5Mb25kb24gJmFtcDsgQ2FtYnJpZGdlPC9wdWItbG9jYXRpb24+PHB1Ymxpc2hl
cj5NYWNtaWxsYW48L3B1Ymxpc2hlcj48dXJscz48L3VybHM+PC9yZWNvcmQ+PC9DaXRlPjxDaXRl
PjxBdXRob3I+TGllYmlnPC9BdXRob3I+PFllYXI+MTg0MDwvWWVhcj48UmVjTnVtPjEwPC9SZWNO
dW0+PHJlY29yZD48cmVjLW51bWJlcj4xMDwvcmVjLW51bWJlcj48Zm9yZWlnbi1rZXlzPjxrZXkg
YXBwPSJFTiIgZGItaWQ9IjJweDIwcHQ1ZTBlYTVoZXJ3MjhwZWE5aDU1NXJhenpmZHZwYSIgdGlt
ZXN0YW1wPSIxNjc0MTIwNjU5IiBndWlkPSJmN2FlMjcwYi1iZTMxLTQ1YzEtYWM0OC00NjI2YzBj
NTgyYjAiPjEwPC9rZXk+PC9mb3JlaWduLWtleXM+PHJlZi10eXBlIG5hbWU9IkJvb2siPjY8L3Jl
Zi10eXBlPjxjb250cmlidXRvcnM+PGF1dGhvcnM+PGF1dGhvcj5MaWViaWcsIFBsYXlmYWlyLCBv
d25lZCBieSBIZW5zbG93PC9hdXRob3I+PC9hdXRob3JzPjwvY29udHJpYnV0b3JzPjx0aXRsZXM+
PHRpdGxlPk9yZ2FuaWMgQ2hlbWlzdHJ5IGluIFJlbGF0aW9uIHRvIEFncmljdWx0dXJlPC90aXRs
ZT48c2hvcnQtdGl0bGU+T3JnYW5pYyBDaGVtaXN0cnk8L3Nob3J0LXRpdGxlPjwvdGl0bGVzPjxk
YXRlcz48eWVhcj4xODQwPC95ZWFyPjwvZGF0ZXM+PHB1Yi1sb2NhdGlvbj5Mb25kb248L3B1Yi1s
b2NhdGlvbj48cHVibGlzaGVyPlRheWxvciAmYW1wOyBXYWx0b248L3B1Ymxpc2hlcj48dXJscz48
L3VybHM+PC9yZWNvcmQ+PC9DaXRlPjwvRW5kTm90ZT5=
</w:fldData>
        </w:fldChar>
      </w:r>
      <w:r w:rsidR="00BF57C3">
        <w:rPr>
          <w:rFonts w:ascii="Arial" w:hAnsi="Arial" w:cs="Arial"/>
        </w:rPr>
        <w:instrText xml:space="preserve"> ADDIN EN.CITE </w:instrText>
      </w:r>
      <w:r w:rsidR="00BF57C3">
        <w:rPr>
          <w:rFonts w:ascii="Arial" w:hAnsi="Arial" w:cs="Arial"/>
        </w:rPr>
        <w:fldChar w:fldCharType="begin">
          <w:fldData xml:space="preserve">PEVuZE5vdGU+PENpdGU+PEF1dGhvcj5Ta2VwcGVyPC9BdXRob3I+PFllYXI+MjAxMzwvWWVhcj48
UmVjTnVtPjU4PC9SZWNOdW0+PERpc3BsYXlUZXh0PkpvaG4gU3RldmVucyBIZW5zbG93IGFuZCBF
ZG11bmQgU2tlcHBlciwgPHN0eWxlIGZhY2U9Iml0YWxpYyI+RmxvcmEgb2YgU3VmZm9say48L3N0
eWxlPiwgIChDYW1icmlkZ2U6IENVUCwgMjAxMyk7IEpvaG4gU3RldmVucyBIZW5zbG93LCA8c3R5
bGUgZmFjZT0iaXRhbGljIj5BIFN5bGxhYnVzIG9mIGEgQ291cnNlIG9mIExlY3R1cmVzIG9uIE1p
bmVyYWxvZ3k8L3N0eWxlPiwgIChDYW1icmlkZ2U6IENVUCk7IEpvaG4gU3RldmVucyBIZW5zbG93
LCA8c3R5bGUgZmFjZT0iaXRhbGljIj5TeWxsYWJ1cyBvZiBhIENvdXJzZSBvZiBCb3RhbmljYWwg
TGVjdHVyZXM8L3N0eWxlPiwgIChDYW1icmlkZ2U6IEhvZHNvbiwgMTgyOCk7IEpvaG4gU3RldmVu
cyBIZW5zbG93LCA8c3R5bGUgZmFjZT0iaXRhbGljIj5MZXR0ZXJzIHRvIHRoZSBGYXJtZXJzIG9m
IFN1ZmZvbGs8L3N0eWxlPiwgIChMb25kb246IEdyb29tYnJpZGdlLCAxODQzKTsgSm9obiBTdGV2
ZW5zIEhlbnNsb3csIDxzdHlsZSBmYWNlPSJpdGFsaWMiPlRoZSBMYWJvdXJpbmcgUG9wdWxhdGlv
biBvZiBTdWZmb2xrPC9zdHlsZT4sICAoSGFkbGVpZ2ggJmFtcDsgTG9uZG9uOiBIYXJkYWNyZSwg
MTg0NCk7IGpvaG4gc3RldmVucyBoZW5zbG93LCA8c3R5bGUgZmFjZT0iaXRhbGljIj5BZGRyZXNz
IERlbGl2ZXJlZCBpbiB0aGUgSXBzd2ljaCBNdXNldW08L3N0eWxlPiwgIChJcHN3aWNoOiBTLlBp
cGVyLCAxODQ4KTsgSm9obiBTdGV2ZW5zIEhlbnNsb3csICZhcG9zO0FwcGVuZGl4IHRvIEhpdGNo
YW0gQWxsb3RtZW50IFJlcG9ydCZhcG9zOzxzdHlsZSBmYWNlPSJpdGFsaWMiPiwgPC9zdHlsZT4o
SGl0Y2hhbSwgMTg1Nyk7IEpvaG4gU3RldmVucyBIZW5zbG93LCA8c3R5bGUgZmFjZT0iaXRhbGlj
Ij5FbGVtZW50YXJ5IEJvdGFueTwvc3R5bGU+LCAgKExvbmRvbiAmYW1wOyBDYW1icmlkZ2U6IE1h
Y21pbGxhbiwgMTg2NCk7IFBsYXlmYWlyIExpZWJpZywgb3duZWQgYnkgSGVuc2xvdywgPHN0eWxl
IGZhY2U9Iml0YWxpYyI+T3JnYW5pYyBDaGVtaXN0cnkgaW4gUmVsYXRpb24gdG8gQWdyaWN1bHR1
cmU8L3N0eWxlPiwgIChMb25kb246IFRheWxvciAmYW1wOyBXYWx0b24sIDE4NDApLjwvRGlzcGxh
eVRleHQ+PHJlY29yZD48cmVjLW51bWJlcj41ODwvcmVjLW51bWJlcj48Zm9yZWlnbi1rZXlzPjxr
ZXkgYXBwPSJFTiIgZGItaWQ9IjJweDIwcHQ1ZTBlYTVoZXJ3MjhwZWE5aDU1NXJhenpmZHZwYSIg
dGltZXN0YW1wPSIxNjc0MTIwNjYwIiBndWlkPSJkNWNlOGY1My0yNTIxLTRmMzYtODliOS1mYWU4
YjY0MGNjOTEiPjU4PC9rZXk+PC9mb3JlaWduLWtleXM+PHJlZi10eXBlIG5hbWU9IkJvb2siPjY8
L3JlZi10eXBlPjxjb250cmlidXRvcnM+PGF1dGhvcnM+PGF1dGhvcj5Kb2huIFN0ZXZlbnMgSGVu
c2xvdyBhbmQgRWRtdW5kIFNrZXBwZXI8L2F1dGhvcj48L2F1dGhvcnM+PC9jb250cmlidXRvcnM+
PHRpdGxlcz48dGl0bGU+RmxvcmEgb2YgU3VmZm9say48L3RpdGxlPjxzaG9ydC10aXRsZT5GbG9y
YSBvZiBTdWZmb2xrPC9zaG9ydC10aXRsZT48L3RpdGxlcz48ZGF0ZXM+PHllYXI+MjAxMzwveWVh
cj48L2RhdGVzPjxwdWItbG9jYXRpb24+Q2FtYnJpZGdlPC9wdWItbG9jYXRpb24+PHB1Ymxpc2hl
cj5DVVA8L3B1Ymxpc2hlcj48dXJscz48L3VybHM+PC9yZWNvcmQ+PC9DaXRlPjxDaXRlPjxBdXRo
b3I+SGVuc2xvdzwvQXV0aG9yPjxSZWNOdW0+NTk8L1JlY051bT48cmVjb3JkPjxyZWMtbnVtYmVy
PjU5PC9yZWMtbnVtYmVyPjxmb3JlaWduLWtleXM+PGtleSBhcHA9IkVOIiBkYi1pZD0iMnB4MjBw
dDVlMGVhNWhlcncyOHBlYTloNTU1cmF6emZkdnBhIiB0aW1lc3RhbXA9IjE2NzQxMjA2NjAiIGd1
aWQ9ImYxZGJhZDhiLTFkOTItNGNlZC1iNjk5LWQ0NTQzY2QxYWRlZCI+NTk8L2tleT48L2ZvcmVp
Z24ta2V5cz48cmVmLXR5cGUgbmFtZT0iQm9vayI+NjwvcmVmLXR5cGU+PGNvbnRyaWJ1dG9ycz48
YXV0aG9ycz48YXV0aG9yPkpvaG4gU3RldmVucyBIZW5zbG93PC9hdXRob3I+PC9hdXRob3JzPjwv
Y29udHJpYnV0b3JzPjx0aXRsZXM+PHRpdGxlPkEgU3lsbGFidXMgb2YgYSBDb3Vyc2Ugb2YgTGVj
dHVyZXMgb24gTWluZXJhbG9neTwvdGl0bGU+PHNob3J0LXRpdGxlPkxlY3R1cmVzIG9uIE1pbmVy
b2xvZ3k8L3Nob3J0LXRpdGxlPjwvdGl0bGVzPjxkYXRlcz48L2RhdGVzPjxwdWItbG9jYXRpb24+
Q2FtYnJpZGdlPC9wdWItbG9jYXRpb24+PHB1Ymxpc2hlcj5DVVA8L3B1Ymxpc2hlcj48dXJscz48
L3VybHM+PC9yZWNvcmQ+PC9DaXRlPjxDaXRlPjxBdXRob3I+SGVuc2xvdzwvQXV0aG9yPjxZZWFy
PjE4Mjg8L1llYXI+PFJlY051bT41NjE8L1JlY051bT48cmVjb3JkPjxyZWMtbnVtYmVyPjU2MTwv
cmVjLW51bWJlcj48Zm9yZWlnbi1rZXlzPjxrZXkgYXBwPSJFTiIgZGItaWQ9IjJweDIwcHQ1ZTBl
YTVoZXJ3MjhwZWE5aDU1NXJhenpmZHZwYSIgdGltZXN0YW1wPSIxNjg5MTE0OTE2IiBndWlkPSI3
NmViNjFiMS0zYzJlLTRhYjYtODMwMi0zMTA1OTMyZDQ5NDkiPjU2MTwva2V5PjwvZm9yZWlnbi1r
ZXlzPjxyZWYtdHlwZSBuYW1lPSJCb29rIj42PC9yZWYtdHlwZT48Y29udHJpYnV0b3JzPjxhdXRo
b3JzPjxhdXRob3I+Sm9obiBTdGV2ZW5zIEhlbnNsb3c8L2F1dGhvcj48L2F1dGhvcnM+PC9jb250
cmlidXRvcnM+PHRpdGxlcz48dGl0bGU+U3lsbGFidXMgb2YgYSBjb3Vyc2Ugb2YgQm90YW5pY2Fs
IExlY3R1cmVzPC90aXRsZT48c2hvcnQtdGl0bGU+Qm90YW5pY2FsIExlY3R1cmVzPC9zaG9ydC10
aXRsZT48L3RpdGxlcz48ZGF0ZXM+PHllYXI+MTgyODwveWVhcj48L2RhdGVzPjxwdWItbG9jYXRp
b24+Q2FtYnJpZGdlPC9wdWItbG9jYXRpb24+PHB1Ymxpc2hlcj5Ib2Rzb248L3B1Ymxpc2hlcj48
dXJscz48L3VybHM+PC9yZWNvcmQ+PC9DaXRlPjxDaXRlPjxBdXRob3I+SGVuc2xvdzwvQXV0aG9y
PjxZZWFyPjE4NDM8L1llYXI+PFJlY051bT42MDwvUmVjTnVtPjxyZWNvcmQ+PHJlYy1udW1iZXI+
NjA8L3JlYy1udW1iZXI+PGZvcmVpZ24ta2V5cz48a2V5IGFwcD0iRU4iIGRiLWlkPSIycHgyMHB0
NWUwZWE1aGVydzI4cGVhOWg1NTVyYXp6ZmR2cGEiIHRpbWVzdGFtcD0iMTY3NDEyMDY2MCIgZ3Vp
ZD0iMjdkZWNlN2YtYjE1YS00YzIxLWI4OTktMzcxODU3NWQ1YzQ2Ij42MDwva2V5PjwvZm9yZWln
bi1rZXlzPjxyZWYtdHlwZSBuYW1lPSJCb29rIj42PC9yZWYtdHlwZT48Y29udHJpYnV0b3JzPjxh
dXRob3JzPjxhdXRob3I+SGVuc2xvdywgSm9obiBTdGV2ZW5zPC9hdXRob3I+PC9hdXRob3JzPjwv
Y29udHJpYnV0b3JzPjx0aXRsZXM+PHRpdGxlPkxldHRlcnMgdG8gdGhlIEZhcm1lcnMgb2YgU3Vm
Zm9sazwvdGl0bGU+PC90aXRsZXM+PGRhdGVzPjx5ZWFyPjE4NDM8L3llYXI+PC9kYXRlcz48cHVi
LWxvY2F0aW9uPkxvbmRvbjwvcHViLWxvY2F0aW9uPjxwdWJsaXNoZXI+R3Jvb21icmlkZ2U8L3B1
Ymxpc2hlcj48dXJscz48L3VybHM+PC9yZWNvcmQ+PC9DaXRlPjxDaXRlPjxBdXRob3I+SGVuc2xv
dzwvQXV0aG9yPjxZZWFyPjE4NDQ8L1llYXI+PFJlY051bT41NjA8L1JlY051bT48cmVjb3JkPjxy
ZWMtbnVtYmVyPjU2MDwvcmVjLW51bWJlcj48Zm9yZWlnbi1rZXlzPjxrZXkgYXBwPSJFTiIgZGIt
aWQ9IjJweDIwcHQ1ZTBlYTVoZXJ3MjhwZWE5aDU1NXJhenpmZHZwYSIgdGltZXN0YW1wPSIxNjg5
MTE0MzA1IiBndWlkPSIyZDlhNDcyNy05MTM2LTRhNTItOTE0MS03MTA0NWZlY2E3NzEiPjU2MDwv
a2V5PjwvZm9yZWlnbi1rZXlzPjxyZWYtdHlwZSBuYW1lPSJCb29rIj42PC9yZWYtdHlwZT48Y29u
dHJpYnV0b3JzPjxhdXRob3JzPjxhdXRob3I+Sm9obiBTdGV2ZW5zIEhlbnNsb3c8L2F1dGhvcj48
L2F1dGhvcnM+PC9jb250cmlidXRvcnM+PHRpdGxlcz48dGl0bGU+VGhlIExhYm91cmluZyBQb3B1
bGF0aW9uIG9mIFN1ZmZvbGs8L3RpdGxlPjwvdGl0bGVzPjxkYXRlcz48eWVhcj4xODQ0PC95ZWFy
PjwvZGF0ZXM+PHB1Yi1sb2NhdGlvbj5IYWRsZWlnaCAmYW1wOyBMb25kb248L3B1Yi1sb2NhdGlv
bj48cHVibGlzaGVyPkhhcmRhY3JlPC9wdWJsaXNoZXI+PHVybHM+PC91cmxzPjwvcmVjb3JkPjwv
Q2l0ZT48Q2l0ZT48QXV0aG9yPmhlbnNsb3c8L0F1dGhvcj48WWVhcj4xODQ4PC9ZZWFyPjxSZWNO
dW0+NjE8L1JlY051bT48cmVjb3JkPjxyZWMtbnVtYmVyPjYxPC9yZWMtbnVtYmVyPjxmb3JlaWdu
LWtleXM+PGtleSBhcHA9IkVOIiBkYi1pZD0iMnB4MjBwdDVlMGVhNWhlcncyOHBlYTloNTU1cmF6
emZkdnBhIiB0aW1lc3RhbXA9IjE2NzQxMjA2NjAiIGd1aWQ9IjgzOTFkMjBmLTQ4MTYtNDBjNy1h
OTdiLTdiZDI2YzM5NzEyNCI+NjE8L2tleT48L2ZvcmVpZ24ta2V5cz48cmVmLXR5cGUgbmFtZT0i
Qm9vayI+NjwvcmVmLXR5cGU+PGNvbnRyaWJ1dG9ycz48YXV0aG9ycz48YXV0aG9yPmhlbnNsb3cs
IGpvaG4gc3RldmVuczwvYXV0aG9yPjwvYXV0aG9ycz48L2NvbnRyaWJ1dG9ycz48dGl0bGVzPjx0
aXRsZT5BZGRyZXNzIGRlbGl2ZXJlZCBpbiBUaGUgSXBzd2ljaCBNdXNldW08L3RpdGxlPjwvdGl0
bGVzPjxkYXRlcz48eWVhcj4xODQ4PC95ZWFyPjwvZGF0ZXM+PHB1Yi1sb2NhdGlvbj5JcHN3aWNo
PC9wdWItbG9jYXRpb24+PHB1Ymxpc2hlcj5TLlBpcGVyPC9wdWJsaXNoZXI+PHVybHM+PC91cmxz
PjwvcmVjb3JkPjwvQ2l0ZT48Q2l0ZT48QXV0aG9yPkhlbnNsb3c8L0F1dGhvcj48WWVhcj4xODU3
PC9ZZWFyPjxSZWNOdW0+NjI8L1JlY051bT48cmVjb3JkPjxyZWMtbnVtYmVyPjYyPC9yZWMtbnVt
YmVyPjxmb3JlaWduLWtleXM+PGtleSBhcHA9IkVOIiBkYi1pZD0iMnB4MjBwdDVlMGVhNWhlcncy
OHBlYTloNTU1cmF6emZkdnBhIiB0aW1lc3RhbXA9IjE2NzQxMjA2NjAiIGd1aWQ9IjlkM2MyM2M5
LWI3ZGUtNGI4MC05NTE5LTc3ODNmZThiZjIwNiI+NjI8L2tleT48L2ZvcmVpZ24ta2V5cz48cmVm
LXR5cGUgbmFtZT0iUmVwb3J0Ij4yNzwvcmVmLXR5cGU+PGNvbnRyaWJ1dG9ycz48YXV0aG9ycz48
YXV0aG9yPkhlbnNsb3csIEpvaG4gU3RldmVuczwvYXV0aG9yPjwvYXV0aG9ycz48L2NvbnRyaWJ1
dG9ycz48dGl0bGVzPjx0aXRsZT5BcHBlbmRpeCB0byBIaXRjaGFtIEFsbG90bWVudCBSZXBvcnQ8
L3RpdGxlPjwvdGl0bGVzPjxkYXRlcz48eWVhcj4xODU3PC95ZWFyPjwvZGF0ZXM+PHB1Yi1sb2Nh
dGlvbj5IaXRjaGFtPC9wdWItbG9jYXRpb24+PHVybHM+PC91cmxzPjwvcmVjb3JkPjwvQ2l0ZT48
Q2l0ZT48QXV0aG9yPkhlbnNsb3c8L0F1dGhvcj48WWVhcj4xODY0PC9ZZWFyPjxSZWNOdW0+NTYy
PC9SZWNOdW0+PHJlY29yZD48cmVjLW51bWJlcj41NjI8L3JlYy1udW1iZXI+PGZvcmVpZ24ta2V5
cz48a2V5IGFwcD0iRU4iIGRiLWlkPSIycHgyMHB0NWUwZWE1aGVydzI4cGVhOWg1NTVyYXp6ZmR2
cGEiIHRpbWVzdGFtcD0iMTY4OTExNTA5NyIgZ3VpZD0iMGZjMGQyOTktYTZmYi00ZjcwLTkzZTct
NWQ5YTBkMDFlOTE2Ij41NjI8L2tleT48L2ZvcmVpZ24ta2V5cz48cmVmLXR5cGUgbmFtZT0iQm9v
ayI+NjwvcmVmLXR5cGU+PGNvbnRyaWJ1dG9ycz48YXV0aG9ycz48YXV0aG9yPkpvaG4gU3RldmVu
cyBIZW5zbG93PC9hdXRob3I+PC9hdXRob3JzPjxzZWNvbmRhcnktYXV0aG9ycz48YXV0aG9yPkRh
bmllbCBPbGl2ZXI8L2F1dGhvcj48L3NlY29uZGFyeS1hdXRob3JzPjwvY29udHJpYnV0b3JzPjx0
aXRsZXM+PHRpdGxlPkVsZW1lbnRhcnkgQm90YW55PC90aXRsZT48c2hvcnQtdGl0bGU+JiN4RDs8
L3Nob3J0LXRpdGxlPjwvdGl0bGVzPjxkYXRlcz48eWVhcj4xODY0PC95ZWFyPjwvZGF0ZXM+PHB1
Yi1sb2NhdGlvbj5Mb25kb24gJmFtcDsgQ2FtYnJpZGdlPC9wdWItbG9jYXRpb24+PHB1Ymxpc2hl
cj5NYWNtaWxsYW48L3B1Ymxpc2hlcj48dXJscz48L3VybHM+PC9yZWNvcmQ+PC9DaXRlPjxDaXRl
PjxBdXRob3I+TGllYmlnPC9BdXRob3I+PFllYXI+MTg0MDwvWWVhcj48UmVjTnVtPjEwPC9SZWNO
dW0+PHJlY29yZD48cmVjLW51bWJlcj4xMDwvcmVjLW51bWJlcj48Zm9yZWlnbi1rZXlzPjxrZXkg
YXBwPSJFTiIgZGItaWQ9IjJweDIwcHQ1ZTBlYTVoZXJ3MjhwZWE5aDU1NXJhenpmZHZwYSIgdGlt
ZXN0YW1wPSIxNjc0MTIwNjU5IiBndWlkPSJmN2FlMjcwYi1iZTMxLTQ1YzEtYWM0OC00NjI2YzBj
NTgyYjAiPjEwPC9rZXk+PC9mb3JlaWduLWtleXM+PHJlZi10eXBlIG5hbWU9IkJvb2siPjY8L3Jl
Zi10eXBlPjxjb250cmlidXRvcnM+PGF1dGhvcnM+PGF1dGhvcj5MaWViaWcsIFBsYXlmYWlyLCBv
d25lZCBieSBIZW5zbG93PC9hdXRob3I+PC9hdXRob3JzPjwvY29udHJpYnV0b3JzPjx0aXRsZXM+
PHRpdGxlPk9yZ2FuaWMgQ2hlbWlzdHJ5IGluIFJlbGF0aW9uIHRvIEFncmljdWx0dXJlPC90aXRs
ZT48c2hvcnQtdGl0bGU+T3JnYW5pYyBDaGVtaXN0cnk8L3Nob3J0LXRpdGxlPjwvdGl0bGVzPjxk
YXRlcz48eWVhcj4xODQwPC95ZWFyPjwvZGF0ZXM+PHB1Yi1sb2NhdGlvbj5Mb25kb248L3B1Yi1s
b2NhdGlvbj48cHVibGlzaGVyPlRheWxvciAmYW1wOyBXYWx0b248L3B1Ymxpc2hlcj48dXJscz48
L3VybHM+PC9yZWNvcmQ+PC9DaXRlPjwvRW5kTm90ZT5=
</w:fldData>
        </w:fldChar>
      </w:r>
      <w:r w:rsidR="00BF57C3">
        <w:rPr>
          <w:rFonts w:ascii="Arial" w:hAnsi="Arial" w:cs="Arial"/>
        </w:rPr>
        <w:instrText xml:space="preserve"> ADDIN EN.CITE.DATA </w:instrText>
      </w:r>
      <w:r w:rsidR="00BF57C3">
        <w:rPr>
          <w:rFonts w:ascii="Arial" w:hAnsi="Arial" w:cs="Arial"/>
        </w:rPr>
      </w:r>
      <w:r w:rsidR="00BF57C3">
        <w:rPr>
          <w:rFonts w:ascii="Arial" w:hAnsi="Arial" w:cs="Arial"/>
        </w:rPr>
        <w:fldChar w:fldCharType="end"/>
      </w:r>
      <w:r w:rsidR="005F7884" w:rsidRPr="00E76518">
        <w:rPr>
          <w:rFonts w:ascii="Arial" w:hAnsi="Arial" w:cs="Arial"/>
        </w:rPr>
        <w:fldChar w:fldCharType="separate"/>
      </w:r>
      <w:r w:rsidR="00BF57C3">
        <w:rPr>
          <w:rFonts w:ascii="Arial" w:hAnsi="Arial" w:cs="Arial"/>
          <w:noProof/>
        </w:rPr>
        <w:t xml:space="preserve">John Stevens Henslow and Edmund Skepper, </w:t>
      </w:r>
      <w:r w:rsidR="00BF57C3" w:rsidRPr="00BF57C3">
        <w:rPr>
          <w:rFonts w:ascii="Arial" w:hAnsi="Arial" w:cs="Arial"/>
          <w:i/>
          <w:noProof/>
        </w:rPr>
        <w:t>Flora of Suffolk.</w:t>
      </w:r>
      <w:r w:rsidR="00BF57C3">
        <w:rPr>
          <w:rFonts w:ascii="Arial" w:hAnsi="Arial" w:cs="Arial"/>
          <w:noProof/>
        </w:rPr>
        <w:t xml:space="preserve">,  (Cambridge: CUP, 2013); John Stevens Henslow, </w:t>
      </w:r>
      <w:r w:rsidR="00BF57C3" w:rsidRPr="00BF57C3">
        <w:rPr>
          <w:rFonts w:ascii="Arial" w:hAnsi="Arial" w:cs="Arial"/>
          <w:i/>
          <w:noProof/>
        </w:rPr>
        <w:t>A Syllabus of a Course of Lectures on Mineralogy</w:t>
      </w:r>
      <w:r w:rsidR="00BF57C3">
        <w:rPr>
          <w:rFonts w:ascii="Arial" w:hAnsi="Arial" w:cs="Arial"/>
          <w:noProof/>
        </w:rPr>
        <w:t xml:space="preserve">,  (Cambridge: CUP); John Stevens Henslow, </w:t>
      </w:r>
      <w:r w:rsidR="00BF57C3" w:rsidRPr="00BF57C3">
        <w:rPr>
          <w:rFonts w:ascii="Arial" w:hAnsi="Arial" w:cs="Arial"/>
          <w:i/>
          <w:noProof/>
        </w:rPr>
        <w:t>Syllabus of a Course of Botanical Lectures</w:t>
      </w:r>
      <w:r w:rsidR="00BF57C3">
        <w:rPr>
          <w:rFonts w:ascii="Arial" w:hAnsi="Arial" w:cs="Arial"/>
          <w:noProof/>
        </w:rPr>
        <w:t xml:space="preserve">,  (Cambridge: Hodson, 1828); John Stevens Henslow, </w:t>
      </w:r>
      <w:r w:rsidR="00BF57C3" w:rsidRPr="00BF57C3">
        <w:rPr>
          <w:rFonts w:ascii="Arial" w:hAnsi="Arial" w:cs="Arial"/>
          <w:i/>
          <w:noProof/>
        </w:rPr>
        <w:t>Letters to the Farmers of Suffolk</w:t>
      </w:r>
      <w:r w:rsidR="00BF57C3">
        <w:rPr>
          <w:rFonts w:ascii="Arial" w:hAnsi="Arial" w:cs="Arial"/>
          <w:noProof/>
        </w:rPr>
        <w:t xml:space="preserve">,  (London: Groombridge, 1843); John Stevens Henslow, </w:t>
      </w:r>
      <w:r w:rsidR="00BF57C3" w:rsidRPr="00BF57C3">
        <w:rPr>
          <w:rFonts w:ascii="Arial" w:hAnsi="Arial" w:cs="Arial"/>
          <w:i/>
          <w:noProof/>
        </w:rPr>
        <w:t>The Labouring Population of Suffolk</w:t>
      </w:r>
      <w:r w:rsidR="00BF57C3">
        <w:rPr>
          <w:rFonts w:ascii="Arial" w:hAnsi="Arial" w:cs="Arial"/>
          <w:noProof/>
        </w:rPr>
        <w:t xml:space="preserve">,  (Hadleigh &amp; London: Hardacre, 1844); john stevens henslow, </w:t>
      </w:r>
      <w:r w:rsidR="00BF57C3" w:rsidRPr="00BF57C3">
        <w:rPr>
          <w:rFonts w:ascii="Arial" w:hAnsi="Arial" w:cs="Arial"/>
          <w:i/>
          <w:noProof/>
        </w:rPr>
        <w:t>Address Delivered in the Ipswich Museum</w:t>
      </w:r>
      <w:r w:rsidR="00BF57C3">
        <w:rPr>
          <w:rFonts w:ascii="Arial" w:hAnsi="Arial" w:cs="Arial"/>
          <w:noProof/>
        </w:rPr>
        <w:t>,  (Ipswich: S.Piper, 1848); John Stevens Henslow, 'Appendix to Hitcham Allotment Report'</w:t>
      </w:r>
      <w:r w:rsidR="00BF57C3" w:rsidRPr="00BF57C3">
        <w:rPr>
          <w:rFonts w:ascii="Arial" w:hAnsi="Arial" w:cs="Arial"/>
          <w:i/>
          <w:noProof/>
        </w:rPr>
        <w:t xml:space="preserve">, </w:t>
      </w:r>
      <w:r w:rsidR="00BF57C3">
        <w:rPr>
          <w:rFonts w:ascii="Arial" w:hAnsi="Arial" w:cs="Arial"/>
          <w:noProof/>
        </w:rPr>
        <w:t xml:space="preserve">(Hitcham, 1857); John Stevens Henslow, </w:t>
      </w:r>
      <w:r w:rsidR="00BF57C3" w:rsidRPr="00BF57C3">
        <w:rPr>
          <w:rFonts w:ascii="Arial" w:hAnsi="Arial" w:cs="Arial"/>
          <w:i/>
          <w:noProof/>
        </w:rPr>
        <w:t>Elementary Botany</w:t>
      </w:r>
      <w:r w:rsidR="00BF57C3">
        <w:rPr>
          <w:rFonts w:ascii="Arial" w:hAnsi="Arial" w:cs="Arial"/>
          <w:noProof/>
        </w:rPr>
        <w:t xml:space="preserve">,  (London &amp; Cambridge: Macmillan, 1864); Playfair Liebig, owned by Henslow, </w:t>
      </w:r>
      <w:r w:rsidR="00BF57C3" w:rsidRPr="00BF57C3">
        <w:rPr>
          <w:rFonts w:ascii="Arial" w:hAnsi="Arial" w:cs="Arial"/>
          <w:i/>
          <w:noProof/>
        </w:rPr>
        <w:t>Organic Chemistry in Relation to Agriculture</w:t>
      </w:r>
      <w:r w:rsidR="00BF57C3">
        <w:rPr>
          <w:rFonts w:ascii="Arial" w:hAnsi="Arial" w:cs="Arial"/>
          <w:noProof/>
        </w:rPr>
        <w:t>,  (London: Taylor &amp; Walton, 1840).</w:t>
      </w:r>
      <w:r w:rsidR="005F7884" w:rsidRPr="00E76518">
        <w:rPr>
          <w:rFonts w:ascii="Arial" w:hAnsi="Arial" w:cs="Arial"/>
        </w:rPr>
        <w:fldChar w:fldCharType="end"/>
      </w:r>
    </w:p>
  </w:footnote>
  <w:footnote w:id="97">
    <w:p w14:paraId="249FE60F" w14:textId="62C4A551" w:rsidR="00E0427C" w:rsidRPr="00E76518" w:rsidRDefault="00E0427C">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00B2728E" w:rsidRPr="00E76518">
        <w:rPr>
          <w:rFonts w:ascii="Arial" w:hAnsi="Arial" w:cs="Arial"/>
        </w:rPr>
        <w:fldChar w:fldCharType="begin"/>
      </w:r>
      <w:r w:rsidR="00B2728E" w:rsidRPr="00E76518">
        <w:rPr>
          <w:rFonts w:ascii="Arial" w:hAnsi="Arial" w:cs="Arial"/>
        </w:rPr>
        <w:instrText xml:space="preserve"> ADDIN EN.CITE &lt;EndNote&gt;&lt;Cite&gt;&lt;Author&gt;Copsey&lt;/Author&gt;&lt;Year&gt;2000&lt;/Year&gt;&lt;RecNum&gt;118&lt;/RecNum&gt;&lt;DisplayText&gt;Tony Copsey, &lt;style face="italic"&gt;Suffolk Writers from the Beginning until 1800&lt;/style&gt;,  (&lt;style face="italic"&gt;Ipswich&lt;/style&gt;: Ipswich: Book Company, 2000).&lt;/DisplayText&gt;&lt;record&gt;&lt;rec-number&gt;118&lt;/rec-number&gt;&lt;foreign-keys&gt;&lt;key app="EN" db-id="2px20pt5e0ea5herw28pea9h555razzfdvpa" timestamp="1674120660" guid="2eadbc62-4d99-4866-a4aa-4483854a751b"&gt;118&lt;/key&gt;&lt;/foreign-keys&gt;&lt;ref-type name="Book"&gt;6&lt;/ref-type&gt;&lt;contributors&gt;&lt;authors&gt;&lt;author&gt;Tony Copsey&lt;/author&gt;&lt;/authors&gt;&lt;/contributors&gt;&lt;titles&gt;&lt;title&gt;Suffolk Writers from the Beginning until 1800&lt;/title&gt;&lt;/titles&gt;&lt;dates&gt;&lt;year&gt;2000&lt;/year&gt;&lt;/dates&gt;&lt;pub-location&gt;&lt;style face="italic" font="default" size="100%"&gt;Ipswich&lt;/style&gt;&lt;/pub-location&gt;&lt;publisher&gt;Ipswich: Book Company&lt;/publisher&gt;&lt;urls&gt;&lt;/urls&gt;&lt;/record&gt;&lt;/Cite&gt;&lt;/EndNote&gt;</w:instrText>
      </w:r>
      <w:r w:rsidR="00B2728E" w:rsidRPr="00E76518">
        <w:rPr>
          <w:rFonts w:ascii="Arial" w:hAnsi="Arial" w:cs="Arial"/>
        </w:rPr>
        <w:fldChar w:fldCharType="separate"/>
      </w:r>
      <w:r w:rsidR="00B2728E" w:rsidRPr="00E76518">
        <w:rPr>
          <w:rFonts w:ascii="Arial" w:hAnsi="Arial" w:cs="Arial"/>
          <w:noProof/>
        </w:rPr>
        <w:t xml:space="preserve">Tony Copsey, </w:t>
      </w:r>
      <w:r w:rsidR="00B2728E" w:rsidRPr="00E76518">
        <w:rPr>
          <w:rFonts w:ascii="Arial" w:hAnsi="Arial" w:cs="Arial"/>
          <w:i/>
          <w:noProof/>
        </w:rPr>
        <w:t>Suffolk Writers from the Beginning until 1800</w:t>
      </w:r>
      <w:r w:rsidR="00B2728E" w:rsidRPr="00E76518">
        <w:rPr>
          <w:rFonts w:ascii="Arial" w:hAnsi="Arial" w:cs="Arial"/>
          <w:noProof/>
        </w:rPr>
        <w:t>,  (</w:t>
      </w:r>
      <w:r w:rsidR="00B2728E" w:rsidRPr="00E76518">
        <w:rPr>
          <w:rFonts w:ascii="Arial" w:hAnsi="Arial" w:cs="Arial"/>
          <w:i/>
          <w:noProof/>
        </w:rPr>
        <w:t>Ipswich</w:t>
      </w:r>
      <w:r w:rsidR="00B2728E" w:rsidRPr="00E76518">
        <w:rPr>
          <w:rFonts w:ascii="Arial" w:hAnsi="Arial" w:cs="Arial"/>
          <w:noProof/>
        </w:rPr>
        <w:t>: Ipswich: Book Company, 2000).</w:t>
      </w:r>
      <w:r w:rsidR="00B2728E" w:rsidRPr="00E76518">
        <w:rPr>
          <w:rFonts w:ascii="Arial" w:hAnsi="Arial" w:cs="Arial"/>
        </w:rPr>
        <w:fldChar w:fldCharType="end"/>
      </w:r>
      <w:r w:rsidR="00B2728E" w:rsidRPr="00E76518">
        <w:rPr>
          <w:rFonts w:ascii="Arial" w:hAnsi="Arial" w:cs="Arial"/>
        </w:rPr>
        <w:t xml:space="preserve"> Pp.555-</w:t>
      </w:r>
      <w:r w:rsidR="003F6842" w:rsidRPr="00E76518">
        <w:rPr>
          <w:rFonts w:ascii="Arial" w:hAnsi="Arial" w:cs="Arial"/>
        </w:rPr>
        <w:t>557</w:t>
      </w:r>
    </w:p>
  </w:footnote>
  <w:footnote w:id="98">
    <w:p w14:paraId="61DC7B1C" w14:textId="6FCB0D73" w:rsidR="00971E4A" w:rsidRPr="00E76518" w:rsidRDefault="00971E4A">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00E62F03" w:rsidRPr="00E76518">
        <w:rPr>
          <w:rFonts w:ascii="Arial" w:hAnsi="Arial" w:cs="Arial"/>
        </w:rPr>
        <w:fldChar w:fldCharType="begin">
          <w:fldData xml:space="preserve">PEVuZE5vdGU+PENpdGU+PEF1dGhvcj5CZXRoYW0tRWR3YXJkczwvQXV0aG9yPjxZZWFyPjE4OTg8
L1llYXI+PFJlY051bT44MzwvUmVjTnVtPjxEaXNwbGF5VGV4dD5NYXRpbGRhIEJldGhhbS1FZHdh
cmRzLCA8c3R5bGUgZmFjZT0iaXRhbGljIj5UaGUgQXV0b2Jpb2dyYXBoeSBvZiBBcnRodXIgWW91
bmcgd2l0aCBTZWxlY3Rpb25zIGZyb20gSGlzIENvcnJlc3BvbmRlbmNlPC9zdHlsZT4sICAoTG9u
ZG9uOiBTbWl0aCwgRWxkZXIgJmFtcDtDby4sIDE4OTgpOyBHb3Jkb24gTWluZ2F5LCA8c3R5bGUg
ZmFjZT0iaXRhbGljIj5BcnRodXIgWW91bmcgYW5kIEhpcyBUaW1lczwvc3R5bGU+LCAgKExvbmRv
bjogTWFjbWlsbGFuLCAxOTc1KTsgUC5NLkpvbmVzLCAmYXBvcztBcnRodXIgWW91bmcgKDE3NDEt
MTgyMCk6IEZvciBhbmQgQWdhaW5zdCZhcG9zOywgPHN0eWxlIGZhY2U9Iml0YWxpYyI+VGhlIEVu
Z2xpc2ggSGlzdG9yaWNhbCBSZXZpZXcsIDwvc3R5bGU+MTI3ICgyMDEyKS48L0Rpc3BsYXlUZXh0
PjxyZWNvcmQ+PHJlYy1udW1iZXI+ODM8L3JlYy1udW1iZXI+PGZvcmVpZ24ta2V5cz48a2V5IGFw
cD0iRU4iIGRiLWlkPSIycHgyMHB0NWUwZWE1aGVydzI4cGVhOWg1NTVyYXp6ZmR2cGEiIHRpbWVz
dGFtcD0iMTY3NDEyMDY2MCIgZ3VpZD0iYjI2ZGYxNzYtZTY1NC00OTUwLThkNjItOGI1OWMxMTcx
MzI3Ij44Mzwva2V5PjwvZm9yZWlnbi1rZXlzPjxyZWYtdHlwZSBuYW1lPSJCb29rIj42PC9yZWYt
dHlwZT48Y29udHJpYnV0b3JzPjxhdXRob3JzPjxhdXRob3I+QmV0aGFtLUVkd2FyZHMsIE1hdGls
ZGE8L2F1dGhvcj48L2F1dGhvcnM+PC9jb250cmlidXRvcnM+PHRpdGxlcz48dGl0bGU+VGhlIEF1
dG9iaW9ncmFwaHkgb2YgQXJ0aHVyIFlvdW5nIFdpdGggU2VsZWN0aW9ucyBmcm9tIEhpcyBDb3Jy
ZXNwb25kZW5jZTwvdGl0bGU+PC90aXRsZXM+PGRhdGVzPjx5ZWFyPjE4OTg8L3llYXI+PC9kYXRl
cz48cHViLWxvY2F0aW9uPkxvbmRvbjwvcHViLWxvY2F0aW9uPjxwdWJsaXNoZXI+U21pdGgsIEVs
ZGVyICZhbXA7Q28uPC9wdWJsaXNoZXI+PHVybHM+PC91cmxzPjwvcmVjb3JkPjwvQ2l0ZT48Q2l0
ZT48QXV0aG9yPk1pbmdheTwvQXV0aG9yPjxZZWFyPjE5NzU8L1llYXI+PFJlY051bT4zMTY8L1Jl
Y051bT48cmVjb3JkPjxyZWMtbnVtYmVyPjMxNjwvcmVjLW51bWJlcj48Zm9yZWlnbi1rZXlzPjxr
ZXkgYXBwPSJFTiIgZGItaWQ9IjJweDIwcHQ1ZTBlYTVoZXJ3MjhwZWE5aDU1NXJhenpmZHZwYSIg
dGltZXN0YW1wPSIxNjc0MTIwNjYyIiBndWlkPSJiOWQwYjViZi0zOTY4LTRjY2YtYmMzZi01MjZi
Y2NlNjgxZTAiPjMxNjwva2V5PjwvZm9yZWlnbi1rZXlzPjxyZWYtdHlwZSBuYW1lPSJCb29rIj42
PC9yZWYtdHlwZT48Y29udHJpYnV0b3JzPjxhdXRob3JzPjxhdXRob3I+TWluZ2F5LCBHb3Jkb248
L2F1dGhvcj48L2F1dGhvcnM+PC9jb250cmlidXRvcnM+PHRpdGxlcz48dGl0bGU+QXJ0aHVyIFlv
dW5nIGFuZCBIaXMgVGltZXM8L3RpdGxlPjxzaG9ydC10aXRsZT5BcnRodXIgWW91bmc8L3Nob3J0
LXRpdGxlPjwvdGl0bGVzPjxkYXRlcz48eWVhcj4xOTc1PC95ZWFyPjwvZGF0ZXM+PHB1Yi1sb2Nh
dGlvbj5Mb25kb248L3B1Yi1sb2NhdGlvbj48cHVibGlzaGVyPk1hY21pbGxhbjwvcHVibGlzaGVy
Pjx1cmxzPjwvdXJscz48L3JlY29yZD48L0NpdGU+PENpdGU+PEF1dGhvcj5QLk0uSm9uZXM8L0F1
dGhvcj48WWVhcj4yMDEyPC9ZZWFyPjxSZWNOdW0+NDA5PC9SZWNOdW0+PHJlY29yZD48cmVjLW51
bWJlcj40MDk8L3JlYy1udW1iZXI+PGZvcmVpZ24ta2V5cz48a2V5IGFwcD0iRU4iIGRiLWlkPSIy
cHgyMHB0NWUwZWE1aGVydzI4cGVhOWg1NTVyYXp6ZmR2cGEiIHRpbWVzdGFtcD0iMTY3NDEyMDY2
MyIgZ3VpZD0iNDMyMjA3ZTgtNzkyNS00ODM4LWI3ZjQtZjc1NmFmODIwYWM2Ij40MDk8L2tleT48
L2ZvcmVpZ24ta2V5cz48cmVmLXR5cGUgbmFtZT0iSm91cm5hbCBBcnRpY2xlIj4xNzwvcmVmLXR5
cGU+PGNvbnRyaWJ1dG9ycz48YXV0aG9ycz48YXV0aG9yPlAuTS5Kb25lczwvYXV0aG9yPjwvYXV0
aG9ycz48L2NvbnRyaWJ1dG9ycz48dGl0bGVzPjx0aXRsZT5BcnRodXIgWW91bmcgKDE3NDEtMTgy
MCk6IEZvciBhbmQgQWdhaW5zdDwvdGl0bGU+PHNlY29uZGFyeS10aXRsZT5UaGUgRW5nbGlzaCBI
aXN0b3JpY2FsIFJldmlldzwvc2Vjb25kYXJ5LXRpdGxlPjxzaG9ydC10aXRsZT5Zb3VuZzwvc2hv
cnQtdGl0bGU+PC90aXRsZXM+PHBlcmlvZGljYWw+PGZ1bGwtdGl0bGU+VGhlIEVuZ2xpc2ggSGlz
dG9yaWNhbCBSZXZpZXc8L2Z1bGwtdGl0bGU+PC9wZXJpb2RpY2FsPjxwYWdlcz4xMTAwLTExMjA8
L3BhZ2VzPjx2b2x1bWU+MTI3PC92b2x1bWU+PG51bWJlcj41Mjg8L251bWJlcj48bnVtLXZvbHM+
T2N0PC9udW0tdm9scz48ZGF0ZXM+PHllYXI+MjAxMjwveWVhcj48L2RhdGVzPjx1cmxzPjwvdXJs
cz48L3JlY29yZD48L0NpdGU+PC9FbmROb3RlPgB=
</w:fldData>
        </w:fldChar>
      </w:r>
      <w:r w:rsidR="00BD511E" w:rsidRPr="00E76518">
        <w:rPr>
          <w:rFonts w:ascii="Arial" w:hAnsi="Arial" w:cs="Arial"/>
        </w:rPr>
        <w:instrText xml:space="preserve"> ADDIN EN.CITE </w:instrText>
      </w:r>
      <w:r w:rsidR="00BD511E" w:rsidRPr="00E76518">
        <w:rPr>
          <w:rFonts w:ascii="Arial" w:hAnsi="Arial" w:cs="Arial"/>
        </w:rPr>
        <w:fldChar w:fldCharType="begin">
          <w:fldData xml:space="preserve">PEVuZE5vdGU+PENpdGU+PEF1dGhvcj5CZXRoYW0tRWR3YXJkczwvQXV0aG9yPjxZZWFyPjE4OTg8
L1llYXI+PFJlY051bT44MzwvUmVjTnVtPjxEaXNwbGF5VGV4dD5NYXRpbGRhIEJldGhhbS1FZHdh
cmRzLCA8c3R5bGUgZmFjZT0iaXRhbGljIj5UaGUgQXV0b2Jpb2dyYXBoeSBvZiBBcnRodXIgWW91
bmcgd2l0aCBTZWxlY3Rpb25zIGZyb20gSGlzIENvcnJlc3BvbmRlbmNlPC9zdHlsZT4sICAoTG9u
ZG9uOiBTbWl0aCwgRWxkZXIgJmFtcDtDby4sIDE4OTgpOyBHb3Jkb24gTWluZ2F5LCA8c3R5bGUg
ZmFjZT0iaXRhbGljIj5BcnRodXIgWW91bmcgYW5kIEhpcyBUaW1lczwvc3R5bGU+LCAgKExvbmRv
bjogTWFjbWlsbGFuLCAxOTc1KTsgUC5NLkpvbmVzLCAmYXBvcztBcnRodXIgWW91bmcgKDE3NDEt
MTgyMCk6IEZvciBhbmQgQWdhaW5zdCZhcG9zOywgPHN0eWxlIGZhY2U9Iml0YWxpYyI+VGhlIEVu
Z2xpc2ggSGlzdG9yaWNhbCBSZXZpZXcsIDwvc3R5bGU+MTI3ICgyMDEyKS48L0Rpc3BsYXlUZXh0
PjxyZWNvcmQ+PHJlYy1udW1iZXI+ODM8L3JlYy1udW1iZXI+PGZvcmVpZ24ta2V5cz48a2V5IGFw
cD0iRU4iIGRiLWlkPSIycHgyMHB0NWUwZWE1aGVydzI4cGVhOWg1NTVyYXp6ZmR2cGEiIHRpbWVz
dGFtcD0iMTY3NDEyMDY2MCIgZ3VpZD0iYjI2ZGYxNzYtZTY1NC00OTUwLThkNjItOGI1OWMxMTcx
MzI3Ij44Mzwva2V5PjwvZm9yZWlnbi1rZXlzPjxyZWYtdHlwZSBuYW1lPSJCb29rIj42PC9yZWYt
dHlwZT48Y29udHJpYnV0b3JzPjxhdXRob3JzPjxhdXRob3I+QmV0aGFtLUVkd2FyZHMsIE1hdGls
ZGE8L2F1dGhvcj48L2F1dGhvcnM+PC9jb250cmlidXRvcnM+PHRpdGxlcz48dGl0bGU+VGhlIEF1
dG9iaW9ncmFwaHkgb2YgQXJ0aHVyIFlvdW5nIFdpdGggU2VsZWN0aW9ucyBmcm9tIEhpcyBDb3Jy
ZXNwb25kZW5jZTwvdGl0bGU+PC90aXRsZXM+PGRhdGVzPjx5ZWFyPjE4OTg8L3llYXI+PC9kYXRl
cz48cHViLWxvY2F0aW9uPkxvbmRvbjwvcHViLWxvY2F0aW9uPjxwdWJsaXNoZXI+U21pdGgsIEVs
ZGVyICZhbXA7Q28uPC9wdWJsaXNoZXI+PHVybHM+PC91cmxzPjwvcmVjb3JkPjwvQ2l0ZT48Q2l0
ZT48QXV0aG9yPk1pbmdheTwvQXV0aG9yPjxZZWFyPjE5NzU8L1llYXI+PFJlY051bT4zMTY8L1Jl
Y051bT48cmVjb3JkPjxyZWMtbnVtYmVyPjMxNjwvcmVjLW51bWJlcj48Zm9yZWlnbi1rZXlzPjxr
ZXkgYXBwPSJFTiIgZGItaWQ9IjJweDIwcHQ1ZTBlYTVoZXJ3MjhwZWE5aDU1NXJhenpmZHZwYSIg
dGltZXN0YW1wPSIxNjc0MTIwNjYyIiBndWlkPSJiOWQwYjViZi0zOTY4LTRjY2YtYmMzZi01MjZi
Y2NlNjgxZTAiPjMxNjwva2V5PjwvZm9yZWlnbi1rZXlzPjxyZWYtdHlwZSBuYW1lPSJCb29rIj42
PC9yZWYtdHlwZT48Y29udHJpYnV0b3JzPjxhdXRob3JzPjxhdXRob3I+TWluZ2F5LCBHb3Jkb248
L2F1dGhvcj48L2F1dGhvcnM+PC9jb250cmlidXRvcnM+PHRpdGxlcz48dGl0bGU+QXJ0aHVyIFlv
dW5nIGFuZCBIaXMgVGltZXM8L3RpdGxlPjxzaG9ydC10aXRsZT5BcnRodXIgWW91bmc8L3Nob3J0
LXRpdGxlPjwvdGl0bGVzPjxkYXRlcz48eWVhcj4xOTc1PC95ZWFyPjwvZGF0ZXM+PHB1Yi1sb2Nh
dGlvbj5Mb25kb248L3B1Yi1sb2NhdGlvbj48cHVibGlzaGVyPk1hY21pbGxhbjwvcHVibGlzaGVy
Pjx1cmxzPjwvdXJscz48L3JlY29yZD48L0NpdGU+PENpdGU+PEF1dGhvcj5QLk0uSm9uZXM8L0F1
dGhvcj48WWVhcj4yMDEyPC9ZZWFyPjxSZWNOdW0+NDA5PC9SZWNOdW0+PHJlY29yZD48cmVjLW51
bWJlcj40MDk8L3JlYy1udW1iZXI+PGZvcmVpZ24ta2V5cz48a2V5IGFwcD0iRU4iIGRiLWlkPSIy
cHgyMHB0NWUwZWE1aGVydzI4cGVhOWg1NTVyYXp6ZmR2cGEiIHRpbWVzdGFtcD0iMTY3NDEyMDY2
MyIgZ3VpZD0iNDMyMjA3ZTgtNzkyNS00ODM4LWI3ZjQtZjc1NmFmODIwYWM2Ij40MDk8L2tleT48
L2ZvcmVpZ24ta2V5cz48cmVmLXR5cGUgbmFtZT0iSm91cm5hbCBBcnRpY2xlIj4xNzwvcmVmLXR5
cGU+PGNvbnRyaWJ1dG9ycz48YXV0aG9ycz48YXV0aG9yPlAuTS5Kb25lczwvYXV0aG9yPjwvYXV0
aG9ycz48L2NvbnRyaWJ1dG9ycz48dGl0bGVzPjx0aXRsZT5BcnRodXIgWW91bmcgKDE3NDEtMTgy
MCk6IEZvciBhbmQgQWdhaW5zdDwvdGl0bGU+PHNlY29uZGFyeS10aXRsZT5UaGUgRW5nbGlzaCBI
aXN0b3JpY2FsIFJldmlldzwvc2Vjb25kYXJ5LXRpdGxlPjxzaG9ydC10aXRsZT5Zb3VuZzwvc2hv
cnQtdGl0bGU+PC90aXRsZXM+PHBlcmlvZGljYWw+PGZ1bGwtdGl0bGU+VGhlIEVuZ2xpc2ggSGlz
dG9yaWNhbCBSZXZpZXc8L2Z1bGwtdGl0bGU+PC9wZXJpb2RpY2FsPjxwYWdlcz4xMTAwLTExMjA8
L3BhZ2VzPjx2b2x1bWU+MTI3PC92b2x1bWU+PG51bWJlcj41Mjg8L251bWJlcj48bnVtLXZvbHM+
T2N0PC9udW0tdm9scz48ZGF0ZXM+PHllYXI+MjAxMjwveWVhcj48L2RhdGVzPjx1cmxzPjwvdXJs
cz48L3JlY29yZD48L0NpdGU+PC9FbmROb3RlPgB=
</w:fldData>
        </w:fldChar>
      </w:r>
      <w:r w:rsidR="00BD511E" w:rsidRPr="00E76518">
        <w:rPr>
          <w:rFonts w:ascii="Arial" w:hAnsi="Arial" w:cs="Arial"/>
        </w:rPr>
        <w:instrText xml:space="preserve"> ADDIN EN.CITE.DATA </w:instrText>
      </w:r>
      <w:r w:rsidR="00BD511E" w:rsidRPr="00E76518">
        <w:rPr>
          <w:rFonts w:ascii="Arial" w:hAnsi="Arial" w:cs="Arial"/>
        </w:rPr>
      </w:r>
      <w:r w:rsidR="00BD511E" w:rsidRPr="00E76518">
        <w:rPr>
          <w:rFonts w:ascii="Arial" w:hAnsi="Arial" w:cs="Arial"/>
        </w:rPr>
        <w:fldChar w:fldCharType="end"/>
      </w:r>
      <w:r w:rsidR="00E62F03" w:rsidRPr="00E76518">
        <w:rPr>
          <w:rFonts w:ascii="Arial" w:hAnsi="Arial" w:cs="Arial"/>
        </w:rPr>
      </w:r>
      <w:r w:rsidR="00E62F03" w:rsidRPr="00E76518">
        <w:rPr>
          <w:rFonts w:ascii="Arial" w:hAnsi="Arial" w:cs="Arial"/>
        </w:rPr>
        <w:fldChar w:fldCharType="separate"/>
      </w:r>
      <w:r w:rsidR="00BD511E" w:rsidRPr="00E76518">
        <w:rPr>
          <w:rFonts w:ascii="Arial" w:hAnsi="Arial" w:cs="Arial"/>
          <w:noProof/>
        </w:rPr>
        <w:t xml:space="preserve">Matilda Betham-Edwards, </w:t>
      </w:r>
      <w:r w:rsidR="00BD511E" w:rsidRPr="00E76518">
        <w:rPr>
          <w:rFonts w:ascii="Arial" w:hAnsi="Arial" w:cs="Arial"/>
          <w:i/>
          <w:noProof/>
        </w:rPr>
        <w:t>The Autobiography of Arthur Young with Selections from His Correspondence</w:t>
      </w:r>
      <w:r w:rsidR="00BD511E" w:rsidRPr="00E76518">
        <w:rPr>
          <w:rFonts w:ascii="Arial" w:hAnsi="Arial" w:cs="Arial"/>
          <w:noProof/>
        </w:rPr>
        <w:t xml:space="preserve">,  (London: Smith, Elder &amp;Co., 1898); Gordon Mingay, </w:t>
      </w:r>
      <w:r w:rsidR="00BD511E" w:rsidRPr="00E76518">
        <w:rPr>
          <w:rFonts w:ascii="Arial" w:hAnsi="Arial" w:cs="Arial"/>
          <w:i/>
          <w:noProof/>
        </w:rPr>
        <w:t>Arthur Young and His Times</w:t>
      </w:r>
      <w:r w:rsidR="00BD511E" w:rsidRPr="00E76518">
        <w:rPr>
          <w:rFonts w:ascii="Arial" w:hAnsi="Arial" w:cs="Arial"/>
          <w:noProof/>
        </w:rPr>
        <w:t xml:space="preserve">,  (London: Macmillan, 1975); P.M.Jones, 'Arthur Young (1741-1820): For and Against', </w:t>
      </w:r>
      <w:r w:rsidR="00BD511E" w:rsidRPr="00E76518">
        <w:rPr>
          <w:rFonts w:ascii="Arial" w:hAnsi="Arial" w:cs="Arial"/>
          <w:i/>
          <w:noProof/>
        </w:rPr>
        <w:t xml:space="preserve">The English Historical Review, </w:t>
      </w:r>
      <w:r w:rsidR="00BD511E" w:rsidRPr="00E76518">
        <w:rPr>
          <w:rFonts w:ascii="Arial" w:hAnsi="Arial" w:cs="Arial"/>
          <w:noProof/>
        </w:rPr>
        <w:t>127 (2012).</w:t>
      </w:r>
      <w:r w:rsidR="00E62F03" w:rsidRPr="00E76518">
        <w:rPr>
          <w:rFonts w:ascii="Arial" w:hAnsi="Arial" w:cs="Arial"/>
        </w:rPr>
        <w:fldChar w:fldCharType="end"/>
      </w:r>
    </w:p>
  </w:footnote>
  <w:footnote w:id="99">
    <w:p w14:paraId="54D9E010" w14:textId="4417A31B" w:rsidR="00971E4A" w:rsidRPr="00E76518" w:rsidRDefault="00971E4A">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00E440D9" w:rsidRPr="00E76518">
        <w:rPr>
          <w:rFonts w:ascii="Arial" w:hAnsi="Arial" w:cs="Arial"/>
        </w:rPr>
        <w:fldChar w:fldCharType="begin">
          <w:fldData xml:space="preserve">PEVuZE5vdGU+PENpdGU+PEF1dGhvcj5NYXJ0aW48L0F1dGhvcj48WWVhcj4xODU4PC9ZZWFyPjxS
ZWNOdW0+MTExPC9SZWNOdW0+PERpc3BsYXlUZXh0PlcuIEMuIEwuIE1hcnRpbiwgV2lsbGlhbS4g
UmF5bmJpcmQsIGFuZCBSYXluYmlyZCwgSHVnaC4sIDxzdHlsZSBmYWNlPSJpdGFsaWMiPkNhdHRs
ZSA6IFRoZWlyIEJyZWVkcywgTWFuYW5nZW1lbnQsICZhbXA7IERpc2Vhc2VzLiBUbyBXaGljaCBJ
cyBBZGRlZCB0aGUgRGFpcnkuPC9zdHlsZT4sICAoTG9uZG9uL05ldyBZb3JrOiBSb3V0bGVkZ2Us
IDE4NTgpOyBIdWdoLiBSYXluYmlyZCwgJmFwb3M7JnF1b3Q7T24gUGVhdCBDaGFyY29hbCwgYXMg
YSBNYW51cmUgZm9yIFR1cm5pcHMgYW5kIE90aGVyIENyb3BzLiBQcml6ZSBFc3NheS4mcXVvdDsm
YXBvczssIDxzdHlsZSBmYWNlPSJpdGFsaWMiPkpvdXJuYWwgb2YgdGhlIFJveWFsIEFncmljdWx0
dXJhbCBTb2NpZXR5IG9mIEVuZ2xhbmQgNyAoMTg0Nyk6IDUzOS4sIDwvc3R5bGU+ICgxODQ3KTsg
SHVnaC4gUmF5bmJpcmQsIDxzdHlsZSBmYWNlPSJpdGFsaWMiPkVzc2F5IG9uIE1lYXN1cmUgV29y
aywgTG9jYWxseSBLbm93biBhcyBUYXNrLCBQaWVjZSwgSm9iLCBvciBHcmF0ZSBXb3JrPC9zdHls
ZT4sICAoTG9uZG9uLCAxODQ3KTsgV2lsbGlhbSBSYXluYmlyZCwgPHN0eWxlIGZhY2U9Iml0YWxp
YyI+TWlzY2VsbGFuZW91cyBFc3NheXM8L3N0eWxlPiwgIChDaGVzdGVyOiBFdmFucywgMTg1MSk7
IFdpbGxpYW0gUmF5bmJpcmQsICZhcG9zO0EgRGlzY3Vzc2lvbiBvbiBGYXJtZXImYXBvcztzIENs
dWJzJmFwb3M7LCA8c3R5bGUgZmFjZT0iaXRhbGljIj5TdWZmb2xrIENocm9uaWNsZSwgPC9zdHls
ZT4gKDE4NjcpOyBSYXluYmlyZCxTdWZmb2xrOyBXaWxsaWFtIExld2lzIFJoYW0sIFdpbGxpYW0u
IFJheW5iaXJkLCBhbmQgUmF5bmJpcmQsIEh1Z2guIFRoZSBEaWN0aW9uYXJ5IG9mIHRoZSBGYXJt
IC8uIExvbmRvbiwgICgxODUzKTsgV2lsbGlhbSBSYXluYmlyZCwgPHN0eWxlIGZhY2U9Iml0YWxp
YyI+VGhlIEVhc3QgQW5nbGlhbiBBZ3JpY3VsdHVyYWxpc3Q8L3N0eWxlPiwgIChCdW5nYXk6IEpv
aG4gQ2hpbGRzIDE4NjcgU1JPL0wgNjMwKTsgV2lsbGlhbSBSYXluYmlyZCwgPHN0eWxlIGZhY2U9
Iml0YWxpYyI+U3VmZm9sayBBZ3JpY3VsdHVyZTwvc3R5bGU+LCAgKEJ1bmdheTogSm9obiBDaGls
ZHMsIDE4NjcpOyBSYXluYmlyZCxTcGVjaW1lbnMgb2YgTmF0dXJhbCBHcmFzc2VzIENvbGxlY3Rl
ZCBpbiB0aGUgTmVpZ2hib3VyaG9vZCBvZiBCdXJ5IFN0IEVkbXVuZHMsIEJvdGFuaWNhbCBhbmQg
QWdyaWN1bHR1cmFsPC9EaXNwbGF5VGV4dD48cmVjb3JkPjxyZWMtbnVtYmVyPjExMTwvcmVjLW51
bWJlcj48Zm9yZWlnbi1rZXlzPjxrZXkgYXBwPSJFTiIgZGItaWQ9IjJweDIwcHQ1ZTBlYTVoZXJ3
MjhwZWE5aDU1NXJhenpmZHZwYSIgdGltZXN0YW1wPSIxNjc0MTIwNjYwIiBndWlkPSIxZTAzNjI2
Zi0xOWI1LTQ3YTAtOWJmZi02ODEwZGE1MjU3N2EiPjExMTwva2V5PjwvZm9yZWlnbi1rZXlzPjxy
ZWYtdHlwZSBuYW1lPSJCb29rIj42PC9yZWYtdHlwZT48Y29udHJpYnV0b3JzPjxhdXRob3JzPjxh
dXRob3I+TWFydGluLCBXLiBDLiBMLiwgV2lsbGlhbS4gUmF5bmJpcmQsIGFuZCBSYXluYmlyZCwg
SHVnaC48L2F1dGhvcj48L2F1dGhvcnM+PC9jb250cmlidXRvcnM+PHRpdGxlcz48dGl0bGU+Q2F0
dGxlIDogVGhlaXIgQnJlZWRzLCBNYW5hbmdlbWVudCwgJmFtcDsgRGlzZWFzZXMuIFRvIFdoaWNo
IElzIEFkZGVkIHRoZSBEYWlyeS48L3RpdGxlPjwvdGl0bGVzPjxkYXRlcz48eWVhcj4xODU4PC95
ZWFyPjwvZGF0ZXM+PHB1Yi1sb2NhdGlvbj5Mb25kb24vTmV3IFlvcms8L3B1Yi1sb2NhdGlvbj48
cHVibGlzaGVyPlJvdXRsZWRnZTwvcHVibGlzaGVyPjx1cmxzPjwvdXJscz48L3JlY29yZD48L0Np
dGU+PENpdGU+PEF1dGhvcj5SYXluYmlyZDwvQXV0aG9yPjxZZWFyPjE4NDc8L1llYXI+PFJlY051
bT4xMDI8L1JlY051bT48cmVjb3JkPjxyZWMtbnVtYmVyPjEwMjwvcmVjLW51bWJlcj48Zm9yZWln
bi1rZXlzPjxrZXkgYXBwPSJFTiIgZGItaWQ9IjJweDIwcHQ1ZTBlYTVoZXJ3MjhwZWE5aDU1NXJh
enpmZHZwYSIgdGltZXN0YW1wPSIxNjc0MTIwNjYwIiBndWlkPSJiMTJlYzkyNC1kYTExLTQ5ODQt
OTk5MS02OThjOWZiMDNlZTMiPjEwMjwva2V5PjwvZm9yZWlnbi1rZXlzPjxyZWYtdHlwZSBuYW1l
PSJKb3VybmFsIEFydGljbGUiPjE3PC9yZWYtdHlwZT48Y29udHJpYnV0b3JzPjxhdXRob3JzPjxh
dXRob3I+UmF5bmJpcmQsIEh1Z2guPC9hdXRob3I+PC9hdXRob3JzPjwvY29udHJpYnV0b3JzPjx0
aXRsZXM+PHRpdGxlPiZxdW90O09uIFBlYXQgQ2hhcmNvYWwsIGFzIGEgTWFudXJlIGZvciBUdXJu
aXBzIGFuZCBPdGhlciBDcm9wcy4gUHJpemUgRXNzYXkuJnF1b3Q7PC90aXRsZT48c2Vjb25kYXJ5
LXRpdGxlPkpvdXJuYWwgb2YgdGhlIFJveWFsIEFncmljdWx0dXJhbCBTb2NpZXR5IG9mIEVuZ2xh
bmQgNyAoMTg0Nyk6IDUzOS48L3NlY29uZGFyeS10aXRsZT48L3RpdGxlcz48cGVyaW9kaWNhbD48
ZnVsbC10aXRsZT5Kb3VybmFsIG9mIHRoZSBSb3lhbCBBZ3JpY3VsdHVyYWwgU29jaWV0eSBvZiBF
bmdsYW5kIDcgKDE4NDcpOiA1MzkuPC9mdWxsLXRpdGxlPjwvcGVyaW9kaWNhbD48ZGF0ZXM+PHll
YXI+MTg0NzwveWVhcj48L2RhdGVzPjx1cmxzPjwvdXJscz48L3JlY29yZD48L0NpdGU+PENpdGU+
PEF1dGhvcj5SYXluYmlyZDwvQXV0aG9yPjxZZWFyPjE4NDc8L1llYXI+PFJlY051bT4xMDA8L1Jl
Y051bT48cmVjb3JkPjxyZWMtbnVtYmVyPjEwMDwvcmVjLW51bWJlcj48Zm9yZWlnbi1rZXlzPjxr
ZXkgYXBwPSJFTiIgZGItaWQ9IjJweDIwcHQ1ZTBlYTVoZXJ3MjhwZWE5aDU1NXJhenpmZHZwYSIg
dGltZXN0YW1wPSIxNjc0MTIwNjYwIiBndWlkPSJlMDZlNDNjYS1hZDhlLTQ5ZTEtOGNjYi1jZTZm
MGRjMGNhYzQiPjEwMDwva2V5PjwvZm9yZWlnbi1rZXlzPjxyZWYtdHlwZSBuYW1lPSJCb29rIj42
PC9yZWYtdHlwZT48Y29udHJpYnV0b3JzPjxhdXRob3JzPjxhdXRob3I+UmF5bmJpcmQsIEh1Z2gu
PC9hdXRob3I+PC9hdXRob3JzPjwvY29udHJpYnV0b3JzPjx0aXRsZXM+PHRpdGxlPkVzc2F5IG9u
IE1lYXN1cmUgV29yaywgTG9jYWxseSBLbm93biBhcyBUYXNrLCBQaWVjZSwgSm9iLCBvciBHcmF0
ZSBXb3JrPC90aXRsZT48L3RpdGxlcz48ZGF0ZXM+PHllYXI+MTg0NzwveWVhcj48L2RhdGVzPjxw
dWItbG9jYXRpb24+TG9uZG9uPC9wdWItbG9jYXRpb24+PHVybHM+PC91cmxzPjwvcmVjb3JkPjwv
Q2l0ZT48Q2l0ZT48QXV0aG9yPlJheW5iaXJkPC9BdXRob3I+PFllYXI+MTg1MTwvWWVhcj48UmVj
TnVtPjEwMTwvUmVjTnVtPjxyZWNvcmQ+PHJlYy1udW1iZXI+MTAxPC9yZWMtbnVtYmVyPjxmb3Jl
aWduLWtleXM+PGtleSBhcHA9IkVOIiBkYi1pZD0iMnB4MjBwdDVlMGVhNWhlcncyOHBlYTloNTU1
cmF6emZkdnBhIiB0aW1lc3RhbXA9IjE2NzQxMjA2NjAiIGd1aWQ9IjBjZjFlMDcwLTRkNTAtNGQy
Yy05NDhjLTIwNTQ4NTU2NGI4ZCI+MTAxPC9rZXk+PC9mb3JlaWduLWtleXM+PHJlZi10eXBlIG5h
bWU9IkJvb2siPjY8L3JlZi10eXBlPjxjb250cmlidXRvcnM+PGF1dGhvcnM+PGF1dGhvcj5SYXlu
YmlyZCwgV2lsbGlhbTwvYXV0aG9yPjwvYXV0aG9ycz48L2NvbnRyaWJ1dG9ycz48dGl0bGVzPjx0
aXRsZT5NaXNjZWxsYW5lb3VzIEVzc2F5czwvdGl0bGU+PHNob3J0LXRpdGxlPk1pc2NlbGxhbmVv
dXMgRXNzYXlzPC9zaG9ydC10aXRsZT48L3RpdGxlcz48ZGF0ZXM+PHllYXI+MTg1MTwveWVhcj48
L2RhdGVzPjxwdWItbG9jYXRpb24+Q2hlc3RlcjwvcHViLWxvY2F0aW9uPjxwdWJsaXNoZXI+RXZh
bnM8L3B1Ymxpc2hlcj48dXJscz48L3VybHM+PC9yZWNvcmQ+PC9DaXRlPjxDaXRlPjxBdXRob3I+
UmF5bmJpcmQ8L0F1dGhvcj48WWVhcj4xODY3PC9ZZWFyPjxSZWNOdW0+NTY1PC9SZWNOdW0+PHJl
Y29yZD48cmVjLW51bWJlcj41NjU8L3JlYy1udW1iZXI+PGZvcmVpZ24ta2V5cz48a2V5IGFwcD0i
RU4iIGRiLWlkPSIycHgyMHB0NWUwZWE1aGVydzI4cGVhOWg1NTVyYXp6ZmR2cGEiIHRpbWVzdGFt
cD0iMTY5MDQ1NTU4MiIgZ3VpZD0iYTY2YjhjYWYtYTNlMi00MDA0LWJiMjQtODhmMDlkY2NhN2Mw
Ij41NjU8L2tleT48L2ZvcmVpZ24ta2V5cz48cmVmLXR5cGUgbmFtZT0iTmV3c3BhcGVyIEFydGlj
bGUiPjIzPC9yZWYtdHlwZT48Y29udHJpYnV0b3JzPjxhdXRob3JzPjxhdXRob3I+V2lsbGlhbSBS
YXluYmlyZDwvYXV0aG9yPjwvYXV0aG9ycz48L2NvbnRyaWJ1dG9ycz48dGl0bGVzPjx0aXRsZT5B
IERpc2N1c3Npb24gb24gRmFybWVyJmFwb3M7cyBDbHViczwvdGl0bGU+PHNlY29uZGFyeS10aXRs
ZT5TdWZmb2xrIENocm9uaWNsZTwvc2Vjb25kYXJ5LXRpdGxlPjwvdGl0bGVzPjxkYXRlcz48eWVh
cj4xODY3PC95ZWFyPjxwdWItZGF0ZXM+PGRhdGU+MTUvNi8xODY3PC9kYXRlPjwvcHViLWRhdGVz
PjwvZGF0ZXM+PHB1Yi1sb2NhdGlvbj5JcHN3aWNoPC9wdWItbG9jYXRpb24+PHVybHM+PC91cmxz
PjwvcmVjb3JkPjwvQ2l0ZT48Q2l0ZT48QXV0aG9yPlJheW5iaXJkPC9BdXRob3I+PFllYXI+MTg0
OTwvWWVhcj48UmVjTnVtPjEwMzwvUmVjTnVtPjxyZWNvcmQ+PHJlYy1udW1iZXI+MTAzPC9yZWMt
bnVtYmVyPjxmb3JlaWduLWtleXM+PGtleSBhcHA9IkVOIiBkYi1pZD0iMnB4MjBwdDVlMGVhNWhl
cncyOHBlYTloNTU1cmF6emZkdnBhIiB0aW1lc3RhbXA9IjE2NzQxMjA2NjAiIGd1aWQ9IjZmY2Ez
ODM4LWY5OTgtNGI0OS04NDhiLWU5OWVkZWE5ZjkwMSI+MTAzPC9rZXk+PC9mb3JlaWduLWtleXM+
PHJlZi10eXBlIG5hbWU9IkJvb2siPjY8L3JlZi10eXBlPjxjb250cmlidXRvcnM+PGF1dGhvcnM+
PGF1dGhvcj5SYXluYmlyZCwgV2lsbGlhbSAmYW1wOyBIdWdoPC9hdXRob3I+PC9hdXRob3JzPjwv
Y29udHJpYnV0b3JzPjx0aXRsZXM+PHRpdGxlPk9uIHRoZSBBZ3JpY3VsdHVyZSBvZiBTdWZmb2xr
IC4uLiBpbmNsdWRpbmcgdGhlIFJlcG9ydCB0byBXaGljaCB0aGUgUHJpemUgV2FzIEF3YXJkZWQg
YnkgdGhlIFJveWFsIEFncmljdWx0dXJhbCBTb2NpZXR5IG9mIEVuZ2xhbmQuIExvbmRvbjogTG9u
Z21hbjwvdGl0bGU+PHNob3J0LXRpdGxlPlN1ZmZvbGs8L3Nob3J0LXRpdGxlPjwvdGl0bGVzPjxk
YXRlcz48eWVhcj4xODQ5PC95ZWFyPjwvZGF0ZXM+PHB1Yi1sb2NhdGlvbj5Mb25kb248L3B1Yi1s
b2NhdGlvbj48cHVibGlzaGVyPkxvbmdtYW48L3B1Ymxpc2hlcj48dXJscz48L3VybHM+PC9yZWNv
cmQ+PC9DaXRlPjxDaXRlPjxBdXRob3I+UmhhbTwvQXV0aG9yPjxZZWFyPjE4NTM8L1llYXI+PFJl
Y051bT4xMDQ8L1JlY051bT48cmVjb3JkPjxyZWMtbnVtYmVyPjEwNDwvcmVjLW51bWJlcj48Zm9y
ZWlnbi1rZXlzPjxrZXkgYXBwPSJFTiIgZGItaWQ9IjJweDIwcHQ1ZTBlYTVoZXJ3MjhwZWE5aDU1
NXJhenpmZHZwYSIgdGltZXN0YW1wPSIxNjc0MTIwNjYwIiBndWlkPSI0ODNkNDU1MC1mMmM0LTQ4
ZjQtYjIzNy0wZGY0MjUzODhjNTMiPjEwNDwva2V5PjwvZm9yZWlnbi1rZXlzPjxyZWYtdHlwZSBu
YW1lPSJCb29rIj42PC9yZWYtdHlwZT48Y29udHJpYnV0b3JzPjxhdXRob3JzPjxhdXRob3I+Umhh
bSwgV2lsbGlhbSBMZXdpcywgV2lsbGlhbS4gUmF5bmJpcmQsIGFuZCBSYXluYmlyZCwgSHVnaC4g
VGhlIERpY3Rpb25hcnkgb2YgdGhlIEZhcm0gLy4gTG9uZG9uPC9hdXRob3I+PC9hdXRob3JzPjwv
Y29udHJpYnV0b3JzPjx0aXRsZXM+PC90aXRsZXM+PGRhdGVzPjx5ZWFyPjE4NTM8L3llYXI+PC9k
YXRlcz48dXJscz48L3VybHM+PC9yZWNvcmQ+PC9DaXRlPjxDaXRlPjxBdXRob3I+UmF5bmJpcmQ8
L0F1dGhvcj48WWVhcj4xODY3IFNSTy9MIDYzMDwvWWVhcj48UmVjTnVtPjYxNzwvUmVjTnVtPjxy
ZWNvcmQ+PHJlYy1udW1iZXI+NjE3PC9yZWMtbnVtYmVyPjxmb3JlaWduLWtleXM+PGtleSBhcHA9
IkVOIiBkYi1pZD0iMnB4MjBwdDVlMGVhNWhlcncyOHBlYTloNTU1cmF6emZkdnBhIiB0aW1lc3Rh
bXA9IjE2OTgyNTA1MDUiIGd1aWQ9IjMzMmM3YTNmLTFlMGYtNDMzYi05Zjg1LTMxM2E5MmM0Nzg3
ZiI+NjE3PC9rZXk+PC9mb3JlaWduLWtleXM+PHJlZi10eXBlIG5hbWU9IkJvb2siPjY8L3JlZi10
eXBlPjxjb250cmlidXRvcnM+PGF1dGhvcnM+PGF1dGhvcj5XaWxsaWFtIFJheW5iaXJkPC9hdXRo
b3I+PC9hdXRob3JzPjwvY29udHJpYnV0b3JzPjx0aXRsZXM+PHRpdGxlPlRoZSBFYXN0IEFuZ2xp
YW4gQWdyaWN1bHR1cmFsaXN0PC90aXRsZT48L3RpdGxlcz48ZGF0ZXM+PHllYXI+MTg2NyBTUk8v
TCA2MzA8L3llYXI+PC9kYXRlcz48cHViLWxvY2F0aW9uPkJ1bmdheTwvcHViLWxvY2F0aW9uPjxw
dWJsaXNoZXI+Sm9obiBDaGlsZHMgPC9wdWJsaXNoZXI+PHVybHM+PC91cmxzPjwvcmVjb3JkPjwv
Q2l0ZT48Q2l0ZT48QXV0aG9yPlJheW5iaXJkPC9BdXRob3I+PFllYXI+MTg2NzwvWWVhcj48UmVj
TnVtPjYxODwvUmVjTnVtPjxyZWNvcmQ+PHJlYy1udW1iZXI+NjE4PC9yZWMtbnVtYmVyPjxmb3Jl
aWduLWtleXM+PGtleSBhcHA9IkVOIiBkYi1pZD0iMnB4MjBwdDVlMGVhNWhlcncyOHBlYTloNTU1
cmF6emZkdnBhIiB0aW1lc3RhbXA9IjE2OTgyNzEzOTAiIGd1aWQ9IjhiOTRkMTNiLWJiZjEtNGYz
NS1hNzYzLWMxNmYwZjM1ZDQxYiI+NjE4PC9rZXk+PC9mb3JlaWduLWtleXM+PHJlZi10eXBlIG5h
bWU9IkJvb2siPjY8L3JlZi10eXBlPjxjb250cmlidXRvcnM+PGF1dGhvcnM+PGF1dGhvcj5XaWxs
aWFtIFJheW5iaXJkPC9hdXRob3I+PC9hdXRob3JzPjwvY29udHJpYnV0b3JzPjx0aXRsZXM+PHRp
dGxlPlN1ZmZvbGsgQWdyaWN1bHR1cmU8L3RpdGxlPjwvdGl0bGVzPjxkYXRlcz48eWVhcj4xODY3
PC95ZWFyPjwvZGF0ZXM+PHB1Yi1sb2NhdGlvbj5CdW5nYXk8L3B1Yi1sb2NhdGlvbj48cHVibGlz
aGVyPkpvaG4gQ2hpbGRzPC9wdWJsaXNoZXI+PHVybHM+PC91cmxzPjwvcmVjb3JkPjwvQ2l0ZT48
Q2l0ZT48QXV0aG9yPlJheW5iaXJkPC9BdXRob3I+PFllYXI+MTg0NiBTUk8vQi81ODQuOTA5NDI2
NDQ8L1llYXI+PFJlY051bT42MTk8L1JlY051bT48cmVjb3JkPjxyZWMtbnVtYmVyPjYxOTwvcmVj
LW51bWJlcj48Zm9yZWlnbi1rZXlzPjxrZXkgYXBwPSJFTiIgZGItaWQ9IjJweDIwcHQ1ZTBlYTVo
ZXJ3MjhwZWE5aDU1NXJhenpmZHZwYSIgdGltZXN0YW1wPSIxNjk4MjczMDcwIiBndWlkPSI4OTcy
NjIzZC1lM2ZmLTQzOWMtOTY2YS05MzAyM2M4M2ExYjAiPjYxOTwva2V5PjwvZm9yZWlnbi1rZXlz
PjxyZWYtdHlwZSBuYW1lPSJCb29rIj42PC9yZWYtdHlwZT48Y29udHJpYnV0b3JzPjxhdXRob3Jz
PjxhdXRob3I+V2lsbGlhbSBSYXluYmlyZDwvYXV0aG9yPjwvYXV0aG9ycz48L2NvbnRyaWJ1dG9y
cz48dGl0bGVzPjx0aXRsZT5TcGVjaW1lbnMgb2YgTmF0dXJhbCBHcmFzc2VzIGNvbGxlY3RlZCBp
biB0aGUgbmVpZ2hib3VyaG9vZCBvZiBCdXJ5IFN0IEVkbXVuZHMsIGJvdGFuaWNhbCBhbmQgYWdy
aWN1bHR1cmFsPC90aXRsZT48L3RpdGxlcz48ZGF0ZXM+PHllYXI+MTg0NiBTUk8vQi81ODQuOTA5
NDI2NDQ8L3llYXI+PC9kYXRlcz48cHViLWxvY2F0aW9uPkJ1cnkgU3QgRWRtdW5kczwvcHViLWxv
Y2F0aW9uPjxwdWJsaXNoZXI+QWxmcmVkIENvbGUgPC9wdWJsaXNoZXI+PHVybHM+PC91cmxzPjwv
cmVjb3JkPjwvQ2l0ZT48L0VuZE5vdGU+AG==
</w:fldData>
        </w:fldChar>
      </w:r>
      <w:r w:rsidR="00BF57C3">
        <w:rPr>
          <w:rFonts w:ascii="Arial" w:hAnsi="Arial" w:cs="Arial"/>
        </w:rPr>
        <w:instrText xml:space="preserve"> ADDIN EN.CITE </w:instrText>
      </w:r>
      <w:r w:rsidR="00BF57C3">
        <w:rPr>
          <w:rFonts w:ascii="Arial" w:hAnsi="Arial" w:cs="Arial"/>
        </w:rPr>
        <w:fldChar w:fldCharType="begin">
          <w:fldData xml:space="preserve">PEVuZE5vdGU+PENpdGU+PEF1dGhvcj5NYXJ0aW48L0F1dGhvcj48WWVhcj4xODU4PC9ZZWFyPjxS
ZWNOdW0+MTExPC9SZWNOdW0+PERpc3BsYXlUZXh0PlcuIEMuIEwuIE1hcnRpbiwgV2lsbGlhbS4g
UmF5bmJpcmQsIGFuZCBSYXluYmlyZCwgSHVnaC4sIDxzdHlsZSBmYWNlPSJpdGFsaWMiPkNhdHRs
ZSA6IFRoZWlyIEJyZWVkcywgTWFuYW5nZW1lbnQsICZhbXA7IERpc2Vhc2VzLiBUbyBXaGljaCBJ
cyBBZGRlZCB0aGUgRGFpcnkuPC9zdHlsZT4sICAoTG9uZG9uL05ldyBZb3JrOiBSb3V0bGVkZ2Us
IDE4NTgpOyBIdWdoLiBSYXluYmlyZCwgJmFwb3M7JnF1b3Q7T24gUGVhdCBDaGFyY29hbCwgYXMg
YSBNYW51cmUgZm9yIFR1cm5pcHMgYW5kIE90aGVyIENyb3BzLiBQcml6ZSBFc3NheS4mcXVvdDsm
YXBvczssIDxzdHlsZSBmYWNlPSJpdGFsaWMiPkpvdXJuYWwgb2YgdGhlIFJveWFsIEFncmljdWx0
dXJhbCBTb2NpZXR5IG9mIEVuZ2xhbmQgNyAoMTg0Nyk6IDUzOS4sIDwvc3R5bGU+ICgxODQ3KTsg
SHVnaC4gUmF5bmJpcmQsIDxzdHlsZSBmYWNlPSJpdGFsaWMiPkVzc2F5IG9uIE1lYXN1cmUgV29y
aywgTG9jYWxseSBLbm93biBhcyBUYXNrLCBQaWVjZSwgSm9iLCBvciBHcmF0ZSBXb3JrPC9zdHls
ZT4sICAoTG9uZG9uLCAxODQ3KTsgV2lsbGlhbSBSYXluYmlyZCwgPHN0eWxlIGZhY2U9Iml0YWxp
YyI+TWlzY2VsbGFuZW91cyBFc3NheXM8L3N0eWxlPiwgIChDaGVzdGVyOiBFdmFucywgMTg1MSk7
IFdpbGxpYW0gUmF5bmJpcmQsICZhcG9zO0EgRGlzY3Vzc2lvbiBvbiBGYXJtZXImYXBvcztzIENs
dWJzJmFwb3M7LCA8c3R5bGUgZmFjZT0iaXRhbGljIj5TdWZmb2xrIENocm9uaWNsZSwgPC9zdHls
ZT4gKDE4NjcpOyBSYXluYmlyZCxTdWZmb2xrOyBXaWxsaWFtIExld2lzIFJoYW0sIFdpbGxpYW0u
IFJheW5iaXJkLCBhbmQgUmF5bmJpcmQsIEh1Z2guIFRoZSBEaWN0aW9uYXJ5IG9mIHRoZSBGYXJt
IC8uIExvbmRvbiwgICgxODUzKTsgV2lsbGlhbSBSYXluYmlyZCwgPHN0eWxlIGZhY2U9Iml0YWxp
YyI+VGhlIEVhc3QgQW5nbGlhbiBBZ3JpY3VsdHVyYWxpc3Q8L3N0eWxlPiwgIChCdW5nYXk6IEpv
aG4gQ2hpbGRzIDE4NjcgU1JPL0wgNjMwKTsgV2lsbGlhbSBSYXluYmlyZCwgPHN0eWxlIGZhY2U9
Iml0YWxpYyI+U3VmZm9sayBBZ3JpY3VsdHVyZTwvc3R5bGU+LCAgKEJ1bmdheTogSm9obiBDaGls
ZHMsIDE4NjcpOyBSYXluYmlyZCxTcGVjaW1lbnMgb2YgTmF0dXJhbCBHcmFzc2VzIENvbGxlY3Rl
ZCBpbiB0aGUgTmVpZ2hib3VyaG9vZCBvZiBCdXJ5IFN0IEVkbXVuZHMsIEJvdGFuaWNhbCBhbmQg
QWdyaWN1bHR1cmFsPC9EaXNwbGF5VGV4dD48cmVjb3JkPjxyZWMtbnVtYmVyPjExMTwvcmVjLW51
bWJlcj48Zm9yZWlnbi1rZXlzPjxrZXkgYXBwPSJFTiIgZGItaWQ9IjJweDIwcHQ1ZTBlYTVoZXJ3
MjhwZWE5aDU1NXJhenpmZHZwYSIgdGltZXN0YW1wPSIxNjc0MTIwNjYwIiBndWlkPSIxZTAzNjI2
Zi0xOWI1LTQ3YTAtOWJmZi02ODEwZGE1MjU3N2EiPjExMTwva2V5PjwvZm9yZWlnbi1rZXlzPjxy
ZWYtdHlwZSBuYW1lPSJCb29rIj42PC9yZWYtdHlwZT48Y29udHJpYnV0b3JzPjxhdXRob3JzPjxh
dXRob3I+TWFydGluLCBXLiBDLiBMLiwgV2lsbGlhbS4gUmF5bmJpcmQsIGFuZCBSYXluYmlyZCwg
SHVnaC48L2F1dGhvcj48L2F1dGhvcnM+PC9jb250cmlidXRvcnM+PHRpdGxlcz48dGl0bGU+Q2F0
dGxlIDogVGhlaXIgQnJlZWRzLCBNYW5hbmdlbWVudCwgJmFtcDsgRGlzZWFzZXMuIFRvIFdoaWNo
IElzIEFkZGVkIHRoZSBEYWlyeS48L3RpdGxlPjwvdGl0bGVzPjxkYXRlcz48eWVhcj4xODU4PC95
ZWFyPjwvZGF0ZXM+PHB1Yi1sb2NhdGlvbj5Mb25kb24vTmV3IFlvcms8L3B1Yi1sb2NhdGlvbj48
cHVibGlzaGVyPlJvdXRsZWRnZTwvcHVibGlzaGVyPjx1cmxzPjwvdXJscz48L3JlY29yZD48L0Np
dGU+PENpdGU+PEF1dGhvcj5SYXluYmlyZDwvQXV0aG9yPjxZZWFyPjE4NDc8L1llYXI+PFJlY051
bT4xMDI8L1JlY051bT48cmVjb3JkPjxyZWMtbnVtYmVyPjEwMjwvcmVjLW51bWJlcj48Zm9yZWln
bi1rZXlzPjxrZXkgYXBwPSJFTiIgZGItaWQ9IjJweDIwcHQ1ZTBlYTVoZXJ3MjhwZWE5aDU1NXJh
enpmZHZwYSIgdGltZXN0YW1wPSIxNjc0MTIwNjYwIiBndWlkPSJiMTJlYzkyNC1kYTExLTQ5ODQt
OTk5MS02OThjOWZiMDNlZTMiPjEwMjwva2V5PjwvZm9yZWlnbi1rZXlzPjxyZWYtdHlwZSBuYW1l
PSJKb3VybmFsIEFydGljbGUiPjE3PC9yZWYtdHlwZT48Y29udHJpYnV0b3JzPjxhdXRob3JzPjxh
dXRob3I+UmF5bmJpcmQsIEh1Z2guPC9hdXRob3I+PC9hdXRob3JzPjwvY29udHJpYnV0b3JzPjx0
aXRsZXM+PHRpdGxlPiZxdW90O09uIFBlYXQgQ2hhcmNvYWwsIGFzIGEgTWFudXJlIGZvciBUdXJu
aXBzIGFuZCBPdGhlciBDcm9wcy4gUHJpemUgRXNzYXkuJnF1b3Q7PC90aXRsZT48c2Vjb25kYXJ5
LXRpdGxlPkpvdXJuYWwgb2YgdGhlIFJveWFsIEFncmljdWx0dXJhbCBTb2NpZXR5IG9mIEVuZ2xh
bmQgNyAoMTg0Nyk6IDUzOS48L3NlY29uZGFyeS10aXRsZT48L3RpdGxlcz48cGVyaW9kaWNhbD48
ZnVsbC10aXRsZT5Kb3VybmFsIG9mIHRoZSBSb3lhbCBBZ3JpY3VsdHVyYWwgU29jaWV0eSBvZiBF
bmdsYW5kIDcgKDE4NDcpOiA1MzkuPC9mdWxsLXRpdGxlPjwvcGVyaW9kaWNhbD48ZGF0ZXM+PHll
YXI+MTg0NzwveWVhcj48L2RhdGVzPjx1cmxzPjwvdXJscz48L3JlY29yZD48L0NpdGU+PENpdGU+
PEF1dGhvcj5SYXluYmlyZDwvQXV0aG9yPjxZZWFyPjE4NDc8L1llYXI+PFJlY051bT4xMDA8L1Jl
Y051bT48cmVjb3JkPjxyZWMtbnVtYmVyPjEwMDwvcmVjLW51bWJlcj48Zm9yZWlnbi1rZXlzPjxr
ZXkgYXBwPSJFTiIgZGItaWQ9IjJweDIwcHQ1ZTBlYTVoZXJ3MjhwZWE5aDU1NXJhenpmZHZwYSIg
dGltZXN0YW1wPSIxNjc0MTIwNjYwIiBndWlkPSJlMDZlNDNjYS1hZDhlLTQ5ZTEtOGNjYi1jZTZm
MGRjMGNhYzQiPjEwMDwva2V5PjwvZm9yZWlnbi1rZXlzPjxyZWYtdHlwZSBuYW1lPSJCb29rIj42
PC9yZWYtdHlwZT48Y29udHJpYnV0b3JzPjxhdXRob3JzPjxhdXRob3I+UmF5bmJpcmQsIEh1Z2gu
PC9hdXRob3I+PC9hdXRob3JzPjwvY29udHJpYnV0b3JzPjx0aXRsZXM+PHRpdGxlPkVzc2F5IG9u
IE1lYXN1cmUgV29yaywgTG9jYWxseSBLbm93biBhcyBUYXNrLCBQaWVjZSwgSm9iLCBvciBHcmF0
ZSBXb3JrPC90aXRsZT48L3RpdGxlcz48ZGF0ZXM+PHllYXI+MTg0NzwveWVhcj48L2RhdGVzPjxw
dWItbG9jYXRpb24+TG9uZG9uPC9wdWItbG9jYXRpb24+PHVybHM+PC91cmxzPjwvcmVjb3JkPjwv
Q2l0ZT48Q2l0ZT48QXV0aG9yPlJheW5iaXJkPC9BdXRob3I+PFllYXI+MTg1MTwvWWVhcj48UmVj
TnVtPjEwMTwvUmVjTnVtPjxyZWNvcmQ+PHJlYy1udW1iZXI+MTAxPC9yZWMtbnVtYmVyPjxmb3Jl
aWduLWtleXM+PGtleSBhcHA9IkVOIiBkYi1pZD0iMnB4MjBwdDVlMGVhNWhlcncyOHBlYTloNTU1
cmF6emZkdnBhIiB0aW1lc3RhbXA9IjE2NzQxMjA2NjAiIGd1aWQ9IjBjZjFlMDcwLTRkNTAtNGQy
Yy05NDhjLTIwNTQ4NTU2NGI4ZCI+MTAxPC9rZXk+PC9mb3JlaWduLWtleXM+PHJlZi10eXBlIG5h
bWU9IkJvb2siPjY8L3JlZi10eXBlPjxjb250cmlidXRvcnM+PGF1dGhvcnM+PGF1dGhvcj5SYXlu
YmlyZCwgV2lsbGlhbTwvYXV0aG9yPjwvYXV0aG9ycz48L2NvbnRyaWJ1dG9ycz48dGl0bGVzPjx0
aXRsZT5NaXNjZWxsYW5lb3VzIEVzc2F5czwvdGl0bGU+PHNob3J0LXRpdGxlPk1pc2NlbGxhbmVv
dXMgRXNzYXlzPC9zaG9ydC10aXRsZT48L3RpdGxlcz48ZGF0ZXM+PHllYXI+MTg1MTwveWVhcj48
L2RhdGVzPjxwdWItbG9jYXRpb24+Q2hlc3RlcjwvcHViLWxvY2F0aW9uPjxwdWJsaXNoZXI+RXZh
bnM8L3B1Ymxpc2hlcj48dXJscz48L3VybHM+PC9yZWNvcmQ+PC9DaXRlPjxDaXRlPjxBdXRob3I+
UmF5bmJpcmQ8L0F1dGhvcj48WWVhcj4xODY3PC9ZZWFyPjxSZWNOdW0+NTY1PC9SZWNOdW0+PHJl
Y29yZD48cmVjLW51bWJlcj41NjU8L3JlYy1udW1iZXI+PGZvcmVpZ24ta2V5cz48a2V5IGFwcD0i
RU4iIGRiLWlkPSIycHgyMHB0NWUwZWE1aGVydzI4cGVhOWg1NTVyYXp6ZmR2cGEiIHRpbWVzdGFt
cD0iMTY5MDQ1NTU4MiIgZ3VpZD0iYTY2YjhjYWYtYTNlMi00MDA0LWJiMjQtODhmMDlkY2NhN2Mw
Ij41NjU8L2tleT48L2ZvcmVpZ24ta2V5cz48cmVmLXR5cGUgbmFtZT0iTmV3c3BhcGVyIEFydGlj
bGUiPjIzPC9yZWYtdHlwZT48Y29udHJpYnV0b3JzPjxhdXRob3JzPjxhdXRob3I+V2lsbGlhbSBS
YXluYmlyZDwvYXV0aG9yPjwvYXV0aG9ycz48L2NvbnRyaWJ1dG9ycz48dGl0bGVzPjx0aXRsZT5B
IERpc2N1c3Npb24gb24gRmFybWVyJmFwb3M7cyBDbHViczwvdGl0bGU+PHNlY29uZGFyeS10aXRs
ZT5TdWZmb2xrIENocm9uaWNsZTwvc2Vjb25kYXJ5LXRpdGxlPjwvdGl0bGVzPjxkYXRlcz48eWVh
cj4xODY3PC95ZWFyPjxwdWItZGF0ZXM+PGRhdGU+MTUvNi8xODY3PC9kYXRlPjwvcHViLWRhdGVz
PjwvZGF0ZXM+PHB1Yi1sb2NhdGlvbj5JcHN3aWNoPC9wdWItbG9jYXRpb24+PHVybHM+PC91cmxz
PjwvcmVjb3JkPjwvQ2l0ZT48Q2l0ZT48QXV0aG9yPlJheW5iaXJkPC9BdXRob3I+PFllYXI+MTg0
OTwvWWVhcj48UmVjTnVtPjEwMzwvUmVjTnVtPjxyZWNvcmQ+PHJlYy1udW1iZXI+MTAzPC9yZWMt
bnVtYmVyPjxmb3JlaWduLWtleXM+PGtleSBhcHA9IkVOIiBkYi1pZD0iMnB4MjBwdDVlMGVhNWhl
cncyOHBlYTloNTU1cmF6emZkdnBhIiB0aW1lc3RhbXA9IjE2NzQxMjA2NjAiIGd1aWQ9IjZmY2Ez
ODM4LWY5OTgtNGI0OS04NDhiLWU5OWVkZWE5ZjkwMSI+MTAzPC9rZXk+PC9mb3JlaWduLWtleXM+
PHJlZi10eXBlIG5hbWU9IkJvb2siPjY8L3JlZi10eXBlPjxjb250cmlidXRvcnM+PGF1dGhvcnM+
PGF1dGhvcj5SYXluYmlyZCwgV2lsbGlhbSAmYW1wOyBIdWdoPC9hdXRob3I+PC9hdXRob3JzPjwv
Y29udHJpYnV0b3JzPjx0aXRsZXM+PHRpdGxlPk9uIHRoZSBBZ3JpY3VsdHVyZSBvZiBTdWZmb2xr
IC4uLiBpbmNsdWRpbmcgdGhlIFJlcG9ydCB0byBXaGljaCB0aGUgUHJpemUgV2FzIEF3YXJkZWQg
YnkgdGhlIFJveWFsIEFncmljdWx0dXJhbCBTb2NpZXR5IG9mIEVuZ2xhbmQuIExvbmRvbjogTG9u
Z21hbjwvdGl0bGU+PHNob3J0LXRpdGxlPlN1ZmZvbGs8L3Nob3J0LXRpdGxlPjwvdGl0bGVzPjxk
YXRlcz48eWVhcj4xODQ5PC95ZWFyPjwvZGF0ZXM+PHB1Yi1sb2NhdGlvbj5Mb25kb248L3B1Yi1s
b2NhdGlvbj48cHVibGlzaGVyPkxvbmdtYW48L3B1Ymxpc2hlcj48dXJscz48L3VybHM+PC9yZWNv
cmQ+PC9DaXRlPjxDaXRlPjxBdXRob3I+UmhhbTwvQXV0aG9yPjxZZWFyPjE4NTM8L1llYXI+PFJl
Y051bT4xMDQ8L1JlY051bT48cmVjb3JkPjxyZWMtbnVtYmVyPjEwNDwvcmVjLW51bWJlcj48Zm9y
ZWlnbi1rZXlzPjxrZXkgYXBwPSJFTiIgZGItaWQ9IjJweDIwcHQ1ZTBlYTVoZXJ3MjhwZWE5aDU1
NXJhenpmZHZwYSIgdGltZXN0YW1wPSIxNjc0MTIwNjYwIiBndWlkPSI0ODNkNDU1MC1mMmM0LTQ4
ZjQtYjIzNy0wZGY0MjUzODhjNTMiPjEwNDwva2V5PjwvZm9yZWlnbi1rZXlzPjxyZWYtdHlwZSBu
YW1lPSJCb29rIj42PC9yZWYtdHlwZT48Y29udHJpYnV0b3JzPjxhdXRob3JzPjxhdXRob3I+Umhh
bSwgV2lsbGlhbSBMZXdpcywgV2lsbGlhbS4gUmF5bmJpcmQsIGFuZCBSYXluYmlyZCwgSHVnaC4g
VGhlIERpY3Rpb25hcnkgb2YgdGhlIEZhcm0gLy4gTG9uZG9uPC9hdXRob3I+PC9hdXRob3JzPjwv
Y29udHJpYnV0b3JzPjx0aXRsZXM+PC90aXRsZXM+PGRhdGVzPjx5ZWFyPjE4NTM8L3llYXI+PC9k
YXRlcz48dXJscz48L3VybHM+PC9yZWNvcmQ+PC9DaXRlPjxDaXRlPjxBdXRob3I+UmF5bmJpcmQ8
L0F1dGhvcj48WWVhcj4xODY3IFNSTy9MIDYzMDwvWWVhcj48UmVjTnVtPjYxNzwvUmVjTnVtPjxy
ZWNvcmQ+PHJlYy1udW1iZXI+NjE3PC9yZWMtbnVtYmVyPjxmb3JlaWduLWtleXM+PGtleSBhcHA9
IkVOIiBkYi1pZD0iMnB4MjBwdDVlMGVhNWhlcncyOHBlYTloNTU1cmF6emZkdnBhIiB0aW1lc3Rh
bXA9IjE2OTgyNTA1MDUiIGd1aWQ9IjMzMmM3YTNmLTFlMGYtNDMzYi05Zjg1LTMxM2E5MmM0Nzg3
ZiI+NjE3PC9rZXk+PC9mb3JlaWduLWtleXM+PHJlZi10eXBlIG5hbWU9IkJvb2siPjY8L3JlZi10
eXBlPjxjb250cmlidXRvcnM+PGF1dGhvcnM+PGF1dGhvcj5XaWxsaWFtIFJheW5iaXJkPC9hdXRo
b3I+PC9hdXRob3JzPjwvY29udHJpYnV0b3JzPjx0aXRsZXM+PHRpdGxlPlRoZSBFYXN0IEFuZ2xp
YW4gQWdyaWN1bHR1cmFsaXN0PC90aXRsZT48L3RpdGxlcz48ZGF0ZXM+PHllYXI+MTg2NyBTUk8v
TCA2MzA8L3llYXI+PC9kYXRlcz48cHViLWxvY2F0aW9uPkJ1bmdheTwvcHViLWxvY2F0aW9uPjxw
dWJsaXNoZXI+Sm9obiBDaGlsZHMgPC9wdWJsaXNoZXI+PHVybHM+PC91cmxzPjwvcmVjb3JkPjwv
Q2l0ZT48Q2l0ZT48QXV0aG9yPlJheW5iaXJkPC9BdXRob3I+PFllYXI+MTg2NzwvWWVhcj48UmVj
TnVtPjYxODwvUmVjTnVtPjxyZWNvcmQ+PHJlYy1udW1iZXI+NjE4PC9yZWMtbnVtYmVyPjxmb3Jl
aWduLWtleXM+PGtleSBhcHA9IkVOIiBkYi1pZD0iMnB4MjBwdDVlMGVhNWhlcncyOHBlYTloNTU1
cmF6emZkdnBhIiB0aW1lc3RhbXA9IjE2OTgyNzEzOTAiIGd1aWQ9IjhiOTRkMTNiLWJiZjEtNGYz
NS1hNzYzLWMxNmYwZjM1ZDQxYiI+NjE4PC9rZXk+PC9mb3JlaWduLWtleXM+PHJlZi10eXBlIG5h
bWU9IkJvb2siPjY8L3JlZi10eXBlPjxjb250cmlidXRvcnM+PGF1dGhvcnM+PGF1dGhvcj5XaWxs
aWFtIFJheW5iaXJkPC9hdXRob3I+PC9hdXRob3JzPjwvY29udHJpYnV0b3JzPjx0aXRsZXM+PHRp
dGxlPlN1ZmZvbGsgQWdyaWN1bHR1cmU8L3RpdGxlPjwvdGl0bGVzPjxkYXRlcz48eWVhcj4xODY3
PC95ZWFyPjwvZGF0ZXM+PHB1Yi1sb2NhdGlvbj5CdW5nYXk8L3B1Yi1sb2NhdGlvbj48cHVibGlz
aGVyPkpvaG4gQ2hpbGRzPC9wdWJsaXNoZXI+PHVybHM+PC91cmxzPjwvcmVjb3JkPjwvQ2l0ZT48
Q2l0ZT48QXV0aG9yPlJheW5iaXJkPC9BdXRob3I+PFllYXI+MTg0NiBTUk8vQi81ODQuOTA5NDI2
NDQ8L1llYXI+PFJlY051bT42MTk8L1JlY051bT48cmVjb3JkPjxyZWMtbnVtYmVyPjYxOTwvcmVj
LW51bWJlcj48Zm9yZWlnbi1rZXlzPjxrZXkgYXBwPSJFTiIgZGItaWQ9IjJweDIwcHQ1ZTBlYTVo
ZXJ3MjhwZWE5aDU1NXJhenpmZHZwYSIgdGltZXN0YW1wPSIxNjk4MjczMDcwIiBndWlkPSI4OTcy
NjIzZC1lM2ZmLTQzOWMtOTY2YS05MzAyM2M4M2ExYjAiPjYxOTwva2V5PjwvZm9yZWlnbi1rZXlz
PjxyZWYtdHlwZSBuYW1lPSJCb29rIj42PC9yZWYtdHlwZT48Y29udHJpYnV0b3JzPjxhdXRob3Jz
PjxhdXRob3I+V2lsbGlhbSBSYXluYmlyZDwvYXV0aG9yPjwvYXV0aG9ycz48L2NvbnRyaWJ1dG9y
cz48dGl0bGVzPjx0aXRsZT5TcGVjaW1lbnMgb2YgTmF0dXJhbCBHcmFzc2VzIGNvbGxlY3RlZCBp
biB0aGUgbmVpZ2hib3VyaG9vZCBvZiBCdXJ5IFN0IEVkbXVuZHMsIGJvdGFuaWNhbCBhbmQgYWdy
aWN1bHR1cmFsPC90aXRsZT48L3RpdGxlcz48ZGF0ZXM+PHllYXI+MTg0NiBTUk8vQi81ODQuOTA5
NDI2NDQ8L3llYXI+PC9kYXRlcz48cHViLWxvY2F0aW9uPkJ1cnkgU3QgRWRtdW5kczwvcHViLWxv
Y2F0aW9uPjxwdWJsaXNoZXI+QWxmcmVkIENvbGUgPC9wdWJsaXNoZXI+PHVybHM+PC91cmxzPjwv
cmVjb3JkPjwvQ2l0ZT48L0VuZE5vdGU+AG==
</w:fldData>
        </w:fldChar>
      </w:r>
      <w:r w:rsidR="00BF57C3">
        <w:rPr>
          <w:rFonts w:ascii="Arial" w:hAnsi="Arial" w:cs="Arial"/>
        </w:rPr>
        <w:instrText xml:space="preserve"> ADDIN EN.CITE.DATA </w:instrText>
      </w:r>
      <w:r w:rsidR="00BF57C3">
        <w:rPr>
          <w:rFonts w:ascii="Arial" w:hAnsi="Arial" w:cs="Arial"/>
        </w:rPr>
      </w:r>
      <w:r w:rsidR="00BF57C3">
        <w:rPr>
          <w:rFonts w:ascii="Arial" w:hAnsi="Arial" w:cs="Arial"/>
        </w:rPr>
        <w:fldChar w:fldCharType="end"/>
      </w:r>
      <w:r w:rsidR="00E440D9" w:rsidRPr="00E76518">
        <w:rPr>
          <w:rFonts w:ascii="Arial" w:hAnsi="Arial" w:cs="Arial"/>
        </w:rPr>
        <w:fldChar w:fldCharType="separate"/>
      </w:r>
      <w:r w:rsidR="00BF57C3">
        <w:rPr>
          <w:rFonts w:ascii="Arial" w:hAnsi="Arial" w:cs="Arial"/>
          <w:noProof/>
        </w:rPr>
        <w:t xml:space="preserve">W. C. L. Martin, William. Raynbird, and Raynbird, Hugh., </w:t>
      </w:r>
      <w:r w:rsidR="00BF57C3" w:rsidRPr="00BF57C3">
        <w:rPr>
          <w:rFonts w:ascii="Arial" w:hAnsi="Arial" w:cs="Arial"/>
          <w:i/>
          <w:noProof/>
        </w:rPr>
        <w:t>Cattle : Their Breeds, Manangement, &amp; Diseases. To Which Is Added the Dairy.</w:t>
      </w:r>
      <w:r w:rsidR="00BF57C3">
        <w:rPr>
          <w:rFonts w:ascii="Arial" w:hAnsi="Arial" w:cs="Arial"/>
          <w:noProof/>
        </w:rPr>
        <w:t xml:space="preserve">,  (London/New York: Routledge, 1858); Hugh. Raynbird, '"On Peat Charcoal, as a Manure for Turnips and Other Crops. Prize Essay."', </w:t>
      </w:r>
      <w:r w:rsidR="00BF57C3" w:rsidRPr="00BF57C3">
        <w:rPr>
          <w:rFonts w:ascii="Arial" w:hAnsi="Arial" w:cs="Arial"/>
          <w:i/>
          <w:noProof/>
        </w:rPr>
        <w:t xml:space="preserve">Journal of the Royal Agricultural Society of England 7 (1847): 539., </w:t>
      </w:r>
      <w:r w:rsidR="00BF57C3">
        <w:rPr>
          <w:rFonts w:ascii="Arial" w:hAnsi="Arial" w:cs="Arial"/>
          <w:noProof/>
        </w:rPr>
        <w:t xml:space="preserve"> (1847); Hugh. Raynbird, </w:t>
      </w:r>
      <w:r w:rsidR="00BF57C3" w:rsidRPr="00BF57C3">
        <w:rPr>
          <w:rFonts w:ascii="Arial" w:hAnsi="Arial" w:cs="Arial"/>
          <w:i/>
          <w:noProof/>
        </w:rPr>
        <w:t>Essay on Measure Work, Locally Known as Task, Piece, Job, or Grate Work</w:t>
      </w:r>
      <w:r w:rsidR="00BF57C3">
        <w:rPr>
          <w:rFonts w:ascii="Arial" w:hAnsi="Arial" w:cs="Arial"/>
          <w:noProof/>
        </w:rPr>
        <w:t xml:space="preserve">,  (London, 1847); William Raynbird, </w:t>
      </w:r>
      <w:r w:rsidR="00BF57C3" w:rsidRPr="00BF57C3">
        <w:rPr>
          <w:rFonts w:ascii="Arial" w:hAnsi="Arial" w:cs="Arial"/>
          <w:i/>
          <w:noProof/>
        </w:rPr>
        <w:t>Miscellaneous Essays</w:t>
      </w:r>
      <w:r w:rsidR="00BF57C3">
        <w:rPr>
          <w:rFonts w:ascii="Arial" w:hAnsi="Arial" w:cs="Arial"/>
          <w:noProof/>
        </w:rPr>
        <w:t xml:space="preserve">,  (Chester: Evans, 1851); William Raynbird, 'A Discussion on Farmer's Clubs', </w:t>
      </w:r>
      <w:r w:rsidR="00BF57C3" w:rsidRPr="00BF57C3">
        <w:rPr>
          <w:rFonts w:ascii="Arial" w:hAnsi="Arial" w:cs="Arial"/>
          <w:i/>
          <w:noProof/>
        </w:rPr>
        <w:t xml:space="preserve">Suffolk Chronicle, </w:t>
      </w:r>
      <w:r w:rsidR="00BF57C3">
        <w:rPr>
          <w:rFonts w:ascii="Arial" w:hAnsi="Arial" w:cs="Arial"/>
          <w:noProof/>
        </w:rPr>
        <w:t xml:space="preserve"> (1867); Raynbird,Suffolk; William Lewis Rham, William. Raynbird, and Raynbird, Hugh. The Dictionary of the Farm /. London,  (1853); William Raynbird, </w:t>
      </w:r>
      <w:r w:rsidR="00BF57C3" w:rsidRPr="00BF57C3">
        <w:rPr>
          <w:rFonts w:ascii="Arial" w:hAnsi="Arial" w:cs="Arial"/>
          <w:i/>
          <w:noProof/>
        </w:rPr>
        <w:t>The East Anglian Agriculturalist</w:t>
      </w:r>
      <w:r w:rsidR="00BF57C3">
        <w:rPr>
          <w:rFonts w:ascii="Arial" w:hAnsi="Arial" w:cs="Arial"/>
          <w:noProof/>
        </w:rPr>
        <w:t xml:space="preserve">,  (Bungay: John Childs 1867 SRO/L 630); William Raynbird, </w:t>
      </w:r>
      <w:r w:rsidR="00BF57C3" w:rsidRPr="00BF57C3">
        <w:rPr>
          <w:rFonts w:ascii="Arial" w:hAnsi="Arial" w:cs="Arial"/>
          <w:i/>
          <w:noProof/>
        </w:rPr>
        <w:t>Suffolk Agriculture</w:t>
      </w:r>
      <w:r w:rsidR="00BF57C3">
        <w:rPr>
          <w:rFonts w:ascii="Arial" w:hAnsi="Arial" w:cs="Arial"/>
          <w:noProof/>
        </w:rPr>
        <w:t>,  (Bungay: John Childs, 1867); Raynbird,Specimens of Natural Grasses Collected in the Neighbourhood of Bury St Edmunds, Botanical and Agricultural</w:t>
      </w:r>
      <w:r w:rsidR="00E440D9" w:rsidRPr="00E76518">
        <w:rPr>
          <w:rFonts w:ascii="Arial" w:hAnsi="Arial" w:cs="Arial"/>
        </w:rPr>
        <w:fldChar w:fldCharType="end"/>
      </w:r>
    </w:p>
  </w:footnote>
  <w:footnote w:id="100">
    <w:p w14:paraId="620F583A" w14:textId="7052978C" w:rsidR="00E515A2" w:rsidRPr="00E76518" w:rsidRDefault="00E515A2">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00D27554" w:rsidRPr="00E76518">
        <w:rPr>
          <w:rFonts w:ascii="Arial" w:hAnsi="Arial" w:cs="Arial"/>
        </w:rPr>
        <w:fldChar w:fldCharType="begin"/>
      </w:r>
      <w:r w:rsidR="009E1439" w:rsidRPr="00E76518">
        <w:rPr>
          <w:rFonts w:ascii="Arial" w:hAnsi="Arial" w:cs="Arial"/>
        </w:rPr>
        <w:instrText xml:space="preserve"> ADDIN EN.CITE &lt;EndNote&gt;&lt;Cite&gt;&lt;Author&gt;Cooper&lt;/Author&gt;&lt;Year&gt;1859&lt;/Year&gt;&lt;RecNum&gt;545&lt;/RecNum&gt;&lt;DisplayText&gt;Robert Bond and Kersey Cooper, &lt;style face="italic"&gt;Two Prize Essays of the Suffolk Agricultural Association&lt;/style&gt;,  (Ipswich: SAA/William Hunt, 1859).&lt;/DisplayText&gt;&lt;record&gt;&lt;rec-number&gt;545&lt;/rec-number&gt;&lt;foreign-keys&gt;&lt;key app="EN" db-id="2px20pt5e0ea5herw28pea9h555razzfdvpa" timestamp="1683284018" guid="4329963a-ab1a-4685-9b0f-e0eab2596947"&gt;545&lt;/key&gt;&lt;/foreign-keys&gt;&lt;ref-type name="Book"&gt;6&lt;/ref-type&gt;&lt;contributors&gt;&lt;authors&gt;&lt;author&gt;Robert Bond and Kersey Cooper&lt;/author&gt;&lt;/authors&gt;&lt;/contributors&gt;&lt;titles&gt;&lt;title&gt;Two Prize Essays of the Suffolk Agricultural Association&lt;/title&gt;&lt;short-title&gt;Two Prize Essays&lt;/short-title&gt;&lt;/titles&gt;&lt;dates&gt;&lt;year&gt;1859&lt;/year&gt;&lt;/dates&gt;&lt;pub-location&gt;Ipswich&lt;/pub-location&gt;&lt;publisher&gt;SAA/William Hunt&lt;/publisher&gt;&lt;urls&gt;&lt;/urls&gt;&lt;/record&gt;&lt;/Cite&gt;&lt;/EndNote&gt;</w:instrText>
      </w:r>
      <w:r w:rsidR="00D27554" w:rsidRPr="00E76518">
        <w:rPr>
          <w:rFonts w:ascii="Arial" w:hAnsi="Arial" w:cs="Arial"/>
        </w:rPr>
        <w:fldChar w:fldCharType="separate"/>
      </w:r>
      <w:r w:rsidR="00D27554" w:rsidRPr="00E76518">
        <w:rPr>
          <w:rFonts w:ascii="Arial" w:hAnsi="Arial" w:cs="Arial"/>
          <w:noProof/>
        </w:rPr>
        <w:t xml:space="preserve">Robert Bond and Kersey Cooper, </w:t>
      </w:r>
      <w:r w:rsidR="00D27554" w:rsidRPr="00E76518">
        <w:rPr>
          <w:rFonts w:ascii="Arial" w:hAnsi="Arial" w:cs="Arial"/>
          <w:i/>
          <w:noProof/>
        </w:rPr>
        <w:t>Two Prize Essays of the Suffolk Agricultural Association</w:t>
      </w:r>
      <w:r w:rsidR="00D27554" w:rsidRPr="00E76518">
        <w:rPr>
          <w:rFonts w:ascii="Arial" w:hAnsi="Arial" w:cs="Arial"/>
          <w:noProof/>
        </w:rPr>
        <w:t>,  (Ipswich: SAA/William Hunt, 1859).</w:t>
      </w:r>
      <w:r w:rsidR="00D27554" w:rsidRPr="00E76518">
        <w:rPr>
          <w:rFonts w:ascii="Arial" w:hAnsi="Arial" w:cs="Arial"/>
        </w:rPr>
        <w:fldChar w:fldCharType="end"/>
      </w:r>
    </w:p>
  </w:footnote>
  <w:footnote w:id="101">
    <w:p w14:paraId="1AE45AE2" w14:textId="37B5E3A9" w:rsidR="00971E4A" w:rsidRPr="00E76518" w:rsidRDefault="00971E4A">
      <w:pPr>
        <w:pStyle w:val="FootnoteText"/>
        <w:rPr>
          <w:rFonts w:ascii="Arial" w:hAnsi="Arial" w:cs="Arial"/>
          <w:lang w:val="en-US"/>
        </w:rPr>
      </w:pPr>
      <w:r w:rsidRPr="00E76518">
        <w:rPr>
          <w:rStyle w:val="FootnoteReference"/>
          <w:rFonts w:ascii="Arial" w:hAnsi="Arial" w:cs="Arial"/>
        </w:rPr>
        <w:footnoteRef/>
      </w:r>
      <w:r w:rsidR="00B70D66" w:rsidRPr="00E76518">
        <w:rPr>
          <w:rFonts w:ascii="Arial" w:hAnsi="Arial" w:cs="Arial"/>
        </w:rPr>
        <w:fldChar w:fldCharType="begin"/>
      </w:r>
      <w:r w:rsidR="009E1439" w:rsidRPr="00E76518">
        <w:rPr>
          <w:rFonts w:ascii="Arial" w:hAnsi="Arial" w:cs="Arial"/>
        </w:rPr>
        <w:instrText xml:space="preserve"> ADDIN EN.CITE &lt;EndNote&gt;&lt;Cite&gt;&lt;Author&gt;Cooper&lt;/Author&gt;&lt;Year&gt;1859&lt;/Year&gt;&lt;RecNum&gt;545&lt;/RecNum&gt;&lt;DisplayText&gt;Cooper,Two Prize Essays&lt;/DisplayText&gt;&lt;record&gt;&lt;rec-number&gt;545&lt;/rec-number&gt;&lt;foreign-keys&gt;&lt;key app="EN" db-id="2px20pt5e0ea5herw28pea9h555razzfdvpa" timestamp="1683284018" guid="4329963a-ab1a-4685-9b0f-e0eab2596947"&gt;545&lt;/key&gt;&lt;/foreign-keys&gt;&lt;ref-type name="Book"&gt;6&lt;/ref-type&gt;&lt;contributors&gt;&lt;authors&gt;&lt;author&gt;Robert Bond and Kersey Cooper&lt;/author&gt;&lt;/authors&gt;&lt;/contributors&gt;&lt;titles&gt;&lt;title&gt;Two Prize Essays of the Suffolk Agricultural Association&lt;/title&gt;&lt;short-title&gt;Two Prize Essays&lt;/short-title&gt;&lt;/titles&gt;&lt;dates&gt;&lt;year&gt;1859&lt;/year&gt;&lt;/dates&gt;&lt;pub-location&gt;Ipswich&lt;/pub-location&gt;&lt;publisher&gt;SAA/William Hunt&lt;/publisher&gt;&lt;urls&gt;&lt;/urls&gt;&lt;/record&gt;&lt;/Cite&gt;&lt;/EndNote&gt;</w:instrText>
      </w:r>
      <w:r w:rsidR="00B70D66" w:rsidRPr="00E76518">
        <w:rPr>
          <w:rFonts w:ascii="Arial" w:hAnsi="Arial" w:cs="Arial"/>
        </w:rPr>
        <w:fldChar w:fldCharType="separate"/>
      </w:r>
      <w:r w:rsidR="009E1439" w:rsidRPr="00E76518">
        <w:rPr>
          <w:rFonts w:ascii="Arial" w:hAnsi="Arial" w:cs="Arial"/>
          <w:noProof/>
        </w:rPr>
        <w:t>Cooper,Two Prize Essays</w:t>
      </w:r>
      <w:r w:rsidR="00B70D66" w:rsidRPr="00E76518">
        <w:rPr>
          <w:rFonts w:ascii="Arial" w:hAnsi="Arial" w:cs="Arial"/>
        </w:rPr>
        <w:fldChar w:fldCharType="end"/>
      </w:r>
      <w:r w:rsidRPr="00E76518">
        <w:rPr>
          <w:rFonts w:ascii="Arial" w:hAnsi="Arial" w:cs="Arial"/>
        </w:rPr>
        <w:t xml:space="preserve"> </w:t>
      </w:r>
    </w:p>
  </w:footnote>
  <w:footnote w:id="102">
    <w:p w14:paraId="374A734F" w14:textId="7311D92A" w:rsidR="00971E4A" w:rsidRPr="00E76518" w:rsidRDefault="00971E4A">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000D37E9" w:rsidRPr="00E76518">
        <w:rPr>
          <w:rFonts w:ascii="Arial" w:hAnsi="Arial" w:cs="Arial"/>
        </w:rPr>
        <w:fldChar w:fldCharType="begin"/>
      </w:r>
      <w:r w:rsidR="000D37E9" w:rsidRPr="00E76518">
        <w:rPr>
          <w:rFonts w:ascii="Arial" w:hAnsi="Arial" w:cs="Arial"/>
        </w:rPr>
        <w:instrText xml:space="preserve"> ADDIN EN.CITE &lt;EndNote&gt;&lt;Cite&gt;&lt;Author&gt;Welton&lt;/Author&gt;&lt;Year&gt;1849&lt;/Year&gt;&lt;RecNum&gt;543&lt;/RecNum&gt;&lt;DisplayText&gt;Cornelius Welton, &amp;apos;Landlord and Tenant&amp;apos;&lt;style face="italic"&gt;, &lt;/style&gt;ed. by WMFC (London: Effingham, 1849); Cornelius Welton, &amp;apos;Dairy Husbandry&amp;apos;&lt;style face="italic"&gt;, &lt;/style&gt;ed. by WMFC (London: Simpkin Marshall, 1852).&lt;/DisplayText&gt;&lt;record&gt;&lt;rec-number&gt;543&lt;/rec-number&gt;&lt;foreign-keys&gt;&lt;key app="EN" db-id="2px20pt5e0ea5herw28pea9h555razzfdvpa" timestamp="1681727483" guid="5447888a-fbbb-42c8-bfc8-58e234774c05"&gt;543&lt;/key&gt;&lt;/foreign-keys&gt;&lt;ref-type name="Pamphlet"&gt;24&lt;/ref-type&gt;&lt;contributors&gt;&lt;authors&gt;&lt;author&gt;Cornelius Welton&lt;/author&gt;&lt;/authors&gt;&lt;secondary-authors&gt;&lt;author&gt;WMFC&lt;/author&gt;&lt;/secondary-authors&gt;&lt;/contributors&gt;&lt;titles&gt;&lt;title&gt;Landlord and Tenant&lt;/title&gt;&lt;/titles&gt;&lt;dates&gt;&lt;year&gt;1849&lt;/year&gt;&lt;/dates&gt;&lt;pub-location&gt;London&lt;/pub-location&gt;&lt;publisher&gt;Effingham&lt;/publisher&gt;&lt;urls&gt;&lt;/urls&gt;&lt;/record&gt;&lt;/Cite&gt;&lt;Cite&gt;&lt;Author&gt;Welton&lt;/Author&gt;&lt;Year&gt;1852&lt;/Year&gt;&lt;RecNum&gt;542&lt;/RecNum&gt;&lt;record&gt;&lt;rec-number&gt;542&lt;/rec-number&gt;&lt;foreign-keys&gt;&lt;key app="EN" db-id="2px20pt5e0ea5herw28pea9h555razzfdvpa" timestamp="1681727337" guid="fd5e2aeb-3890-48b4-98c2-aee33bc1f849"&gt;542&lt;/key&gt;&lt;/foreign-keys&gt;&lt;ref-type name="Pamphlet"&gt;24&lt;/ref-type&gt;&lt;contributors&gt;&lt;authors&gt;&lt;author&gt;Cornelius Welton&lt;/author&gt;&lt;/authors&gt;&lt;secondary-authors&gt;&lt;author&gt;WMFC&lt;/author&gt;&lt;/secondary-authors&gt;&lt;/contributors&gt;&lt;titles&gt;&lt;title&gt;Dairy Husbandry&lt;/title&gt;&lt;/titles&gt;&lt;dates&gt;&lt;year&gt;1852&lt;/year&gt;&lt;/dates&gt;&lt;pub-location&gt;London&lt;/pub-location&gt;&lt;publisher&gt;Simpkin Marshall&lt;/publisher&gt;&lt;urls&gt;&lt;/urls&gt;&lt;/record&gt;&lt;/Cite&gt;&lt;/EndNote&gt;</w:instrText>
      </w:r>
      <w:r w:rsidR="000D37E9" w:rsidRPr="00E76518">
        <w:rPr>
          <w:rFonts w:ascii="Arial" w:hAnsi="Arial" w:cs="Arial"/>
        </w:rPr>
        <w:fldChar w:fldCharType="separate"/>
      </w:r>
      <w:r w:rsidR="000D37E9" w:rsidRPr="00E76518">
        <w:rPr>
          <w:rFonts w:ascii="Arial" w:hAnsi="Arial" w:cs="Arial"/>
          <w:noProof/>
        </w:rPr>
        <w:t>Cornelius Welton, 'Landlord and Tenant'</w:t>
      </w:r>
      <w:r w:rsidR="000D37E9" w:rsidRPr="00E76518">
        <w:rPr>
          <w:rFonts w:ascii="Arial" w:hAnsi="Arial" w:cs="Arial"/>
          <w:i/>
          <w:noProof/>
        </w:rPr>
        <w:t xml:space="preserve">, </w:t>
      </w:r>
      <w:r w:rsidR="000D37E9" w:rsidRPr="00E76518">
        <w:rPr>
          <w:rFonts w:ascii="Arial" w:hAnsi="Arial" w:cs="Arial"/>
          <w:noProof/>
        </w:rPr>
        <w:t>ed. by WMFC (London: Effingham, 1849); Cornelius Welton, 'Dairy Husbandry'</w:t>
      </w:r>
      <w:r w:rsidR="000D37E9" w:rsidRPr="00E76518">
        <w:rPr>
          <w:rFonts w:ascii="Arial" w:hAnsi="Arial" w:cs="Arial"/>
          <w:i/>
          <w:noProof/>
        </w:rPr>
        <w:t xml:space="preserve">, </w:t>
      </w:r>
      <w:r w:rsidR="000D37E9" w:rsidRPr="00E76518">
        <w:rPr>
          <w:rFonts w:ascii="Arial" w:hAnsi="Arial" w:cs="Arial"/>
          <w:noProof/>
        </w:rPr>
        <w:t>ed. by WMFC (London: Simpkin Marshall, 1852).</w:t>
      </w:r>
      <w:r w:rsidR="000D37E9" w:rsidRPr="00E76518">
        <w:rPr>
          <w:rFonts w:ascii="Arial" w:hAnsi="Arial" w:cs="Arial"/>
        </w:rPr>
        <w:fldChar w:fldCharType="end"/>
      </w:r>
    </w:p>
  </w:footnote>
  <w:footnote w:id="103">
    <w:p w14:paraId="02FADD86" w14:textId="19445EF8" w:rsidR="001C2FB5" w:rsidRPr="00E76518" w:rsidRDefault="001C2FB5">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006A7FCB" w:rsidRPr="00E76518">
        <w:rPr>
          <w:rFonts w:ascii="Arial" w:hAnsi="Arial" w:cs="Arial"/>
        </w:rPr>
        <w:fldChar w:fldCharType="begin">
          <w:fldData xml:space="preserve">PEVuZE5vdGU+PENpdGU+PEF1dGhvcj5Nb3NlbGV5PC9BdXRob3I+PFllYXI+MTgzMDwvWWVhcj48
UmVjTnVtPjUwNDwvUmVjTnVtPjxEaXNwbGF5VGV4dD5Kb2huIE1vc2VsZXksICZhcG9zO0NhdXNl
cyBhbmQgUmVtZWRpZXMgZm9yIEdlbmVyYWwgRGlzdHJlc3MmYXBvczs8c3R5bGUgZmFjZT0iaXRh
bGljIj4sIDwvc3R5bGU+KEJ1cnkgU3QuIEVkbXVuZHM6IEdlZGdlICZhbXA7IEJhcmtlciwgMTgz
MCk7IEpvaG4gTW9zZWxleSwgJmFwb3M7TGV0dGVycyBvbiBGcmVlIFRyYWRlIGFuZCBDb3JuLiZh
cG9zOzxzdHlsZSBmYWNlPSJpdGFsaWMiPiwgPC9zdHlsZT4oRnJhbWxpbmdoYW06IFJpY2hhcmQg
R3JlZW4sIDE4MzIpOyBKb2huIE1vc2VsZXksICZhcG9zO0FuIElucXVpcnkgaW50byB0aGUgUHJv
YmFibGUgUmVzdWx0cyBDb25zZXF1ZW50IHRvIGEgUmVwZWFsIG9mIHRoZSBDb3JuIExhdyZhcG9z
OzxzdHlsZSBmYWNlPSJpdGFsaWMiPiwgPC9zdHlsZT4oV29vZGJyaWRnZTogTG9kZXIsIDE4Mzkp
LjwvRGlzcGxheVRleHQ+PHJlY29yZD48cmVjLW51bWJlcj41MDQ8L3JlYy1udW1iZXI+PGZvcmVp
Z24ta2V5cz48a2V5IGFwcD0iRU4iIGRiLWlkPSIycHgyMHB0NWUwZWE1aGVydzI4cGVhOWg1NTVy
YXp6ZmR2cGEiIHRpbWVzdGFtcD0iMTY3NDU3NzgwMiIgZ3VpZD0iOGM4Y2ZmZDItYjMwMC00N2Zl
LTlhMGEtZmQ0MzRlOWRiOTAwIj41MDQ8L2tleT48L2ZvcmVpZ24ta2V5cz48cmVmLXR5cGUgbmFt
ZT0iUGFtcGhsZXQiPjI0PC9yZWYtdHlwZT48Y29udHJpYnV0b3JzPjxhdXRob3JzPjxhdXRob3I+
Sm9obiBNb3NlbGV5PC9hdXRob3I+PC9hdXRob3JzPjwvY29udHJpYnV0b3JzPjx0aXRsZXM+PHRp
dGxlPkNhdXNlcyBhbmQgUmVtZWRpZXMgZm9yIEdlbmVyYWwgRGlzdHJlc3M8L3RpdGxlPjxzaG9y
dC10aXRsZT5DYXVzZXMgYW5kIFJlbWVkaWVzPC9zaG9ydC10aXRsZT48L3RpdGxlcz48ZGF0ZXM+
PHllYXI+MTgzMDwveWVhcj48L2RhdGVzPjxwdWItbG9jYXRpb24+QnVyeSBTdC4gRWRtdW5kczwv
cHViLWxvY2F0aW9uPjxwdWJsaXNoZXI+R2VkZ2UgJmFtcDsgQmFya2VyPC9wdWJsaXNoZXI+PHVy
bHM+PC91cmxzPjwvcmVjb3JkPjwvQ2l0ZT48Q2l0ZT48QXV0aG9yPk1vc2VsZXk8L0F1dGhvcj48
WWVhcj4xODMyPC9ZZWFyPjxSZWNOdW0+NTAzPC9SZWNOdW0+PHJlY29yZD48cmVjLW51bWJlcj41
MDM8L3JlYy1udW1iZXI+PGZvcmVpZ24ta2V5cz48a2V5IGFwcD0iRU4iIGRiLWlkPSIycHgyMHB0
NWUwZWE1aGVydzI4cGVhOWg1NTVyYXp6ZmR2cGEiIHRpbWVzdGFtcD0iMTY3NDU3NzYwNSIgZ3Vp
ZD0iMWJkOTllZDYtZGM1ZS00MmU3LWJhNjYtYmRlNzAyYTJkZDg5Ij41MDM8L2tleT48L2ZvcmVp
Z24ta2V5cz48cmVmLXR5cGUgbmFtZT0iUGFtcGhsZXQiPjI0PC9yZWYtdHlwZT48Y29udHJpYnV0
b3JzPjxhdXRob3JzPjxhdXRob3I+Sm9obiBNb3NlbGV5PC9hdXRob3I+PC9hdXRob3JzPjwvY29u
dHJpYnV0b3JzPjx0aXRsZXM+PHRpdGxlPkxldHRlcnMgb24gRnJlZSBUcmFkZSBhbmQgQ29ybi48
L3RpdGxlPjxzaG9ydC10aXRsZT5GcmVlIFRyYWRlPC9zaG9ydC10aXRsZT48L3RpdGxlcz48ZGF0
ZXM+PHllYXI+MTgzMjwveWVhcj48cHViLWRhdGVzPjxkYXRlPjE4MzI8L2RhdGU+PC9wdWItZGF0
ZXM+PC9kYXRlcz48cHViLWxvY2F0aW9uPkZyYW1saW5naGFtPC9wdWItbG9jYXRpb24+PHB1Ymxp
c2hlcj5SaWNoYXJkIEdyZWVuPC9wdWJsaXNoZXI+PHVybHM+PC91cmxzPjwvcmVjb3JkPjwvQ2l0
ZT48Q2l0ZT48QXV0aG9yPk1vc2VsZXk8L0F1dGhvcj48WWVhcj4xODM5PC9ZZWFyPjxSZWNOdW0+
NTA1PC9SZWNOdW0+PHJlY29yZD48cmVjLW51bWJlcj41MDU8L3JlYy1udW1iZXI+PGZvcmVpZ24t
a2V5cz48a2V5IGFwcD0iRU4iIGRiLWlkPSIycHgyMHB0NWUwZWE1aGVydzI4cGVhOWg1NTVyYXp6
ZmR2cGEiIHRpbWVzdGFtcD0iMTY3NDU3ODIzNCIgZ3VpZD0iZmI3OWFmM2MtN2FiYi00ZGY3LTk2
ODYtYjU3NzA0NDU1YjY5Ij41MDU8L2tleT48L2ZvcmVpZ24ta2V5cz48cmVmLXR5cGUgbmFtZT0i
UGFtcGhsZXQiPjI0PC9yZWYtdHlwZT48Y29udHJpYnV0b3JzPjxhdXRob3JzPjxhdXRob3I+Sm9o
biBNb3NlbGV5PC9hdXRob3I+PC9hdXRob3JzPjwvY29udHJpYnV0b3JzPjx0aXRsZXM+PHRpdGxl
PkFuIElucXVpcnkgaW50byB0aGUgUHJvYmFibGUgUmVzdWx0cyBDb25zZXF1ZW50IHRvIGEgUmVw
ZWFsIG9mIHRoZSBDb3JuIExhdzwvdGl0bGU+PHNob3J0LXRpdGxlPkNvcm4gTGF3PC9zaG9ydC10
aXRsZT48L3RpdGxlcz48ZGF0ZXM+PHllYXI+MTgzOTwveWVhcj48cHViLWRhdGVzPjxkYXRlPjE4
Mzk8L2RhdGU+PC9wdWItZGF0ZXM+PC9kYXRlcz48cHViLWxvY2F0aW9uPldvb2RicmlkZ2U8L3B1
Yi1sb2NhdGlvbj48cHVibGlzaGVyPkxvZGVyPC9wdWJsaXNoZXI+PHVybHM+PC91cmxzPjwvcmVj
b3JkPjwvQ2l0ZT48L0VuZE5vdGU+
</w:fldData>
        </w:fldChar>
      </w:r>
      <w:r w:rsidR="006A7FCB" w:rsidRPr="00E76518">
        <w:rPr>
          <w:rFonts w:ascii="Arial" w:hAnsi="Arial" w:cs="Arial"/>
        </w:rPr>
        <w:instrText xml:space="preserve"> ADDIN EN.CITE </w:instrText>
      </w:r>
      <w:r w:rsidR="006A7FCB" w:rsidRPr="00E76518">
        <w:rPr>
          <w:rFonts w:ascii="Arial" w:hAnsi="Arial" w:cs="Arial"/>
        </w:rPr>
        <w:fldChar w:fldCharType="begin">
          <w:fldData xml:space="preserve">PEVuZE5vdGU+PENpdGU+PEF1dGhvcj5Nb3NlbGV5PC9BdXRob3I+PFllYXI+MTgzMDwvWWVhcj48
UmVjTnVtPjUwNDwvUmVjTnVtPjxEaXNwbGF5VGV4dD5Kb2huIE1vc2VsZXksICZhcG9zO0NhdXNl
cyBhbmQgUmVtZWRpZXMgZm9yIEdlbmVyYWwgRGlzdHJlc3MmYXBvczs8c3R5bGUgZmFjZT0iaXRh
bGljIj4sIDwvc3R5bGU+KEJ1cnkgU3QuIEVkbXVuZHM6IEdlZGdlICZhbXA7IEJhcmtlciwgMTgz
MCk7IEpvaG4gTW9zZWxleSwgJmFwb3M7TGV0dGVycyBvbiBGcmVlIFRyYWRlIGFuZCBDb3JuLiZh
cG9zOzxzdHlsZSBmYWNlPSJpdGFsaWMiPiwgPC9zdHlsZT4oRnJhbWxpbmdoYW06IFJpY2hhcmQg
R3JlZW4sIDE4MzIpOyBKb2huIE1vc2VsZXksICZhcG9zO0FuIElucXVpcnkgaW50byB0aGUgUHJv
YmFibGUgUmVzdWx0cyBDb25zZXF1ZW50IHRvIGEgUmVwZWFsIG9mIHRoZSBDb3JuIExhdyZhcG9z
OzxzdHlsZSBmYWNlPSJpdGFsaWMiPiwgPC9zdHlsZT4oV29vZGJyaWRnZTogTG9kZXIsIDE4Mzkp
LjwvRGlzcGxheVRleHQ+PHJlY29yZD48cmVjLW51bWJlcj41MDQ8L3JlYy1udW1iZXI+PGZvcmVp
Z24ta2V5cz48a2V5IGFwcD0iRU4iIGRiLWlkPSIycHgyMHB0NWUwZWE1aGVydzI4cGVhOWg1NTVy
YXp6ZmR2cGEiIHRpbWVzdGFtcD0iMTY3NDU3NzgwMiIgZ3VpZD0iOGM4Y2ZmZDItYjMwMC00N2Zl
LTlhMGEtZmQ0MzRlOWRiOTAwIj41MDQ8L2tleT48L2ZvcmVpZ24ta2V5cz48cmVmLXR5cGUgbmFt
ZT0iUGFtcGhsZXQiPjI0PC9yZWYtdHlwZT48Y29udHJpYnV0b3JzPjxhdXRob3JzPjxhdXRob3I+
Sm9obiBNb3NlbGV5PC9hdXRob3I+PC9hdXRob3JzPjwvY29udHJpYnV0b3JzPjx0aXRsZXM+PHRp
dGxlPkNhdXNlcyBhbmQgUmVtZWRpZXMgZm9yIEdlbmVyYWwgRGlzdHJlc3M8L3RpdGxlPjxzaG9y
dC10aXRsZT5DYXVzZXMgYW5kIFJlbWVkaWVzPC9zaG9ydC10aXRsZT48L3RpdGxlcz48ZGF0ZXM+
PHllYXI+MTgzMDwveWVhcj48L2RhdGVzPjxwdWItbG9jYXRpb24+QnVyeSBTdC4gRWRtdW5kczwv
cHViLWxvY2F0aW9uPjxwdWJsaXNoZXI+R2VkZ2UgJmFtcDsgQmFya2VyPC9wdWJsaXNoZXI+PHVy
bHM+PC91cmxzPjwvcmVjb3JkPjwvQ2l0ZT48Q2l0ZT48QXV0aG9yPk1vc2VsZXk8L0F1dGhvcj48
WWVhcj4xODMyPC9ZZWFyPjxSZWNOdW0+NTAzPC9SZWNOdW0+PHJlY29yZD48cmVjLW51bWJlcj41
MDM8L3JlYy1udW1iZXI+PGZvcmVpZ24ta2V5cz48a2V5IGFwcD0iRU4iIGRiLWlkPSIycHgyMHB0
NWUwZWE1aGVydzI4cGVhOWg1NTVyYXp6ZmR2cGEiIHRpbWVzdGFtcD0iMTY3NDU3NzYwNSIgZ3Vp
ZD0iMWJkOTllZDYtZGM1ZS00MmU3LWJhNjYtYmRlNzAyYTJkZDg5Ij41MDM8L2tleT48L2ZvcmVp
Z24ta2V5cz48cmVmLXR5cGUgbmFtZT0iUGFtcGhsZXQiPjI0PC9yZWYtdHlwZT48Y29udHJpYnV0
b3JzPjxhdXRob3JzPjxhdXRob3I+Sm9obiBNb3NlbGV5PC9hdXRob3I+PC9hdXRob3JzPjwvY29u
dHJpYnV0b3JzPjx0aXRsZXM+PHRpdGxlPkxldHRlcnMgb24gRnJlZSBUcmFkZSBhbmQgQ29ybi48
L3RpdGxlPjxzaG9ydC10aXRsZT5GcmVlIFRyYWRlPC9zaG9ydC10aXRsZT48L3RpdGxlcz48ZGF0
ZXM+PHllYXI+MTgzMjwveWVhcj48cHViLWRhdGVzPjxkYXRlPjE4MzI8L2RhdGU+PC9wdWItZGF0
ZXM+PC9kYXRlcz48cHViLWxvY2F0aW9uPkZyYW1saW5naGFtPC9wdWItbG9jYXRpb24+PHB1Ymxp
c2hlcj5SaWNoYXJkIEdyZWVuPC9wdWJsaXNoZXI+PHVybHM+PC91cmxzPjwvcmVjb3JkPjwvQ2l0
ZT48Q2l0ZT48QXV0aG9yPk1vc2VsZXk8L0F1dGhvcj48WWVhcj4xODM5PC9ZZWFyPjxSZWNOdW0+
NTA1PC9SZWNOdW0+PHJlY29yZD48cmVjLW51bWJlcj41MDU8L3JlYy1udW1iZXI+PGZvcmVpZ24t
a2V5cz48a2V5IGFwcD0iRU4iIGRiLWlkPSIycHgyMHB0NWUwZWE1aGVydzI4cGVhOWg1NTVyYXp6
ZmR2cGEiIHRpbWVzdGFtcD0iMTY3NDU3ODIzNCIgZ3VpZD0iZmI3OWFmM2MtN2FiYi00ZGY3LTk2
ODYtYjU3NzA0NDU1YjY5Ij41MDU8L2tleT48L2ZvcmVpZ24ta2V5cz48cmVmLXR5cGUgbmFtZT0i
UGFtcGhsZXQiPjI0PC9yZWYtdHlwZT48Y29udHJpYnV0b3JzPjxhdXRob3JzPjxhdXRob3I+Sm9o
biBNb3NlbGV5PC9hdXRob3I+PC9hdXRob3JzPjwvY29udHJpYnV0b3JzPjx0aXRsZXM+PHRpdGxl
PkFuIElucXVpcnkgaW50byB0aGUgUHJvYmFibGUgUmVzdWx0cyBDb25zZXF1ZW50IHRvIGEgUmVw
ZWFsIG9mIHRoZSBDb3JuIExhdzwvdGl0bGU+PHNob3J0LXRpdGxlPkNvcm4gTGF3PC9zaG9ydC10
aXRsZT48L3RpdGxlcz48ZGF0ZXM+PHllYXI+MTgzOTwveWVhcj48cHViLWRhdGVzPjxkYXRlPjE4
Mzk8L2RhdGU+PC9wdWItZGF0ZXM+PC9kYXRlcz48cHViLWxvY2F0aW9uPldvb2RicmlkZ2U8L3B1
Yi1sb2NhdGlvbj48cHVibGlzaGVyPkxvZGVyPC9wdWJsaXNoZXI+PHVybHM+PC91cmxzPjwvcmVj
b3JkPjwvQ2l0ZT48L0VuZE5vdGU+
</w:fldData>
        </w:fldChar>
      </w:r>
      <w:r w:rsidR="006A7FCB" w:rsidRPr="00E76518">
        <w:rPr>
          <w:rFonts w:ascii="Arial" w:hAnsi="Arial" w:cs="Arial"/>
        </w:rPr>
        <w:instrText xml:space="preserve"> ADDIN EN.CITE.DATA </w:instrText>
      </w:r>
      <w:r w:rsidR="006A7FCB" w:rsidRPr="00E76518">
        <w:rPr>
          <w:rFonts w:ascii="Arial" w:hAnsi="Arial" w:cs="Arial"/>
        </w:rPr>
      </w:r>
      <w:r w:rsidR="006A7FCB" w:rsidRPr="00E76518">
        <w:rPr>
          <w:rFonts w:ascii="Arial" w:hAnsi="Arial" w:cs="Arial"/>
        </w:rPr>
        <w:fldChar w:fldCharType="end"/>
      </w:r>
      <w:r w:rsidR="006A7FCB" w:rsidRPr="00E76518">
        <w:rPr>
          <w:rFonts w:ascii="Arial" w:hAnsi="Arial" w:cs="Arial"/>
        </w:rPr>
      </w:r>
      <w:r w:rsidR="006A7FCB" w:rsidRPr="00E76518">
        <w:rPr>
          <w:rFonts w:ascii="Arial" w:hAnsi="Arial" w:cs="Arial"/>
        </w:rPr>
        <w:fldChar w:fldCharType="separate"/>
      </w:r>
      <w:r w:rsidR="006A7FCB" w:rsidRPr="00E76518">
        <w:rPr>
          <w:rFonts w:ascii="Arial" w:hAnsi="Arial" w:cs="Arial"/>
          <w:noProof/>
        </w:rPr>
        <w:t>John Moseley, 'Causes and Remedies for General Distress'</w:t>
      </w:r>
      <w:r w:rsidR="006A7FCB" w:rsidRPr="00E76518">
        <w:rPr>
          <w:rFonts w:ascii="Arial" w:hAnsi="Arial" w:cs="Arial"/>
          <w:i/>
          <w:noProof/>
        </w:rPr>
        <w:t xml:space="preserve">, </w:t>
      </w:r>
      <w:r w:rsidR="006A7FCB" w:rsidRPr="00E76518">
        <w:rPr>
          <w:rFonts w:ascii="Arial" w:hAnsi="Arial" w:cs="Arial"/>
          <w:noProof/>
        </w:rPr>
        <w:t>(Bury St. Edmunds: Gedge &amp; Barker, 1830); John Moseley, 'Letters on Free Trade and Corn.'</w:t>
      </w:r>
      <w:r w:rsidR="006A7FCB" w:rsidRPr="00E76518">
        <w:rPr>
          <w:rFonts w:ascii="Arial" w:hAnsi="Arial" w:cs="Arial"/>
          <w:i/>
          <w:noProof/>
        </w:rPr>
        <w:t xml:space="preserve">, </w:t>
      </w:r>
      <w:r w:rsidR="006A7FCB" w:rsidRPr="00E76518">
        <w:rPr>
          <w:rFonts w:ascii="Arial" w:hAnsi="Arial" w:cs="Arial"/>
          <w:noProof/>
        </w:rPr>
        <w:t>(Framlingham: Richard Green, 1832); John Moseley, 'An Inquiry into the Probable Results Consequent to a Repeal of the Corn Law'</w:t>
      </w:r>
      <w:r w:rsidR="006A7FCB" w:rsidRPr="00E76518">
        <w:rPr>
          <w:rFonts w:ascii="Arial" w:hAnsi="Arial" w:cs="Arial"/>
          <w:i/>
          <w:noProof/>
        </w:rPr>
        <w:t xml:space="preserve">, </w:t>
      </w:r>
      <w:r w:rsidR="006A7FCB" w:rsidRPr="00E76518">
        <w:rPr>
          <w:rFonts w:ascii="Arial" w:hAnsi="Arial" w:cs="Arial"/>
          <w:noProof/>
        </w:rPr>
        <w:t>(Woodbridge: Loder, 1839).</w:t>
      </w:r>
      <w:r w:rsidR="006A7FCB" w:rsidRPr="00E76518">
        <w:rPr>
          <w:rFonts w:ascii="Arial" w:hAnsi="Arial" w:cs="Arial"/>
        </w:rPr>
        <w:fldChar w:fldCharType="end"/>
      </w:r>
    </w:p>
  </w:footnote>
  <w:footnote w:id="104">
    <w:p w14:paraId="69593F08" w14:textId="0A9667B0" w:rsidR="001C2FB5" w:rsidRPr="00E76518" w:rsidRDefault="001C2FB5">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00F804DD" w:rsidRPr="00E76518">
        <w:rPr>
          <w:rFonts w:ascii="Arial" w:hAnsi="Arial" w:cs="Arial"/>
        </w:rPr>
        <w:fldChar w:fldCharType="begin">
          <w:fldData xml:space="preserve">PEVuZE5vdGU+PENpdGU+PEF1dGhvcj5IYXJ2ZXk8L0F1dGhvcj48WWVhcj4xODM5PC9ZZWFyPjxS
ZWNOdW0+Mzc1PC9SZWNOdW0+PERpc3BsYXlUZXh0PlIuQi4gSGFydmV5LCAmYXBvcztFc3NheSBv
biB0aGUgQWR2YW50YWdlcyBvZiBGYXJtZXJzJmFwb3M7IENsdWJzLCB3aXRoIHRoZSBSdWxlcyBh
bmQgVHJhbnNhY3Rpb25zIG9mIHRoZSBIYXJsZXN0b24gRmFybWVycyZhcG9zOyBDbHViJmFwb3M7
LCA8c3R5bGUgZmFjZT0iaXRhbGljIj5Ccml0aXNoIEZhcm1lciZhcG9zO3MgTWFnYXppbmUsIDwv
c3R5bGU+MyAoMTgzOSk7IFIuQi4gSGFydmV5LCAmYXBvcztSZXN1bHRzIGFuZCBCZW5lZml0cyBv
ZiBGYXJtZXImYXBvcztzIENsdWJzJmFwb3M7LCBpbiA8c3R5bGUgZmFjZT0iaXRhbGljIj5SZXBv
cnRzIG9mIHRoZSBIYXJsZXN0b24gRmFybWVyJmFwb3M7cyBDbHViIDE4MzgtMTg0OSwgPC9zdHls
ZT5lZC4gYnkgSEZDIChOb3J3aWNoOiBKYXJyb2xkLCAxODQ5KSwgcHAuIDE2Mi02NTsgRGF2aWQg
U3ByaW5nLCBhbmQgVHJhdmlzIEwuIENyb3NieSwgJmFwb3M7R2VvcmdlIFdlYmIgSGFsbCBhbmQg
dGhlIEFncmljdWx0dXJhbCBBc3NvY2lhdGlvbi4mYXBvczssIDxzdHlsZSBmYWNlPSJpdGFsaWMi
PkpvdXJuYWwgb2YgQnJpdGlzaCBTdHVkaWVzLCA8L3N0eWxlPjIgKDE5NjIpLjwvRGlzcGxheVRl
eHQ+PHJlY29yZD48cmVjLW51bWJlcj4zNzU8L3JlYy1udW1iZXI+PGZvcmVpZ24ta2V5cz48a2V5
IGFwcD0iRU4iIGRiLWlkPSIycHgyMHB0NWUwZWE1aGVydzI4cGVhOWg1NTVyYXp6ZmR2cGEiIHRp
bWVzdGFtcD0iMTY3NDEyMDY2MyIgZ3VpZD0iNzk3OGU4YmMtMDFjMy00ZWIxLWJhMDMtMWY3NmU3
YzBkM2M1Ij4zNzU8L2tleT48L2ZvcmVpZ24ta2V5cz48cmVmLXR5cGUgbmFtZT0iSm91cm5hbCBB
cnRpY2xlIj4xNzwvcmVmLXR5cGU+PGNvbnRyaWJ1dG9ycz48YXV0aG9ycz48YXV0aG9yPlIuQi4g
SGFydmV5PC9hdXRob3I+PC9hdXRob3JzPjwvY29udHJpYnV0b3JzPjx0aXRsZXM+PHRpdGxlPkVz
c2F5IG9uIHRoZSBhZHZhbnRhZ2VzIG9mIGZhcm1lcnMmYXBvczsgY2x1YnMsIHdpdGggdGhlIHJ1
bGVzIGFuZCB0cmFuc2FjdGlvbnMgb2YgdGhlIEhhcmxlc3RvbiBGYXJtZXJzJmFwb3M7IENsdWI8
L3RpdGxlPjxzZWNvbmRhcnktdGl0bGU+QnJpdGlzaCBGYXJtZXImYXBvcztzIE1hZ2F6aW5lPC9z
ZWNvbmRhcnktdGl0bGU+PHNob3J0LXRpdGxlPkFkdmFudGFnZXMgb2YgRmFybWVycyZhcG9zOyBD
bHViczwvc2hvcnQtdGl0bGU+PC90aXRsZXM+PHBlcmlvZGljYWw+PGZ1bGwtdGl0bGU+QnJpdGlz
aCBGYXJtZXImYXBvcztzIE1hZ2F6aW5lPC9mdWxsLXRpdGxlPjwvcGVyaW9kaWNhbD48cGFnZXM+
Mzk0LTM5NzwvcGFnZXM+PHZvbHVtZT4zPC92b2x1bWU+PGRhdGVzPjx5ZWFyPjE4Mzk8L3llYXI+
PC9kYXRlcz48dXJscz48L3VybHM+PC9yZWNvcmQ+PC9DaXRlPjxDaXRlPjxBdXRob3I+SGFydmV5
PC9BdXRob3I+PFllYXI+MTg0OTwvWWVhcj48UmVjTnVtPjU2NDwvUmVjTnVtPjxyZWNvcmQ+PHJl
Yy1udW1iZXI+NTY0PC9yZWMtbnVtYmVyPjxmb3JlaWduLWtleXM+PGtleSBhcHA9IkVOIiBkYi1p
ZD0iMnB4MjBwdDVlMGVhNWhlcncyOHBlYTloNTU1cmF6emZkdnBhIiB0aW1lc3RhbXA9IjE2OTA0
NDkzNTIiIGd1aWQ9IjE4OGZiMzkwLTMyZTItNGYzYi04YzMzLTIwMWFkZGQxNmQ0MCI+NTY0PC9r
ZXk+PC9mb3JlaWduLWtleXM+PHJlZi10eXBlIG5hbWU9IkJvb2sgU2VjdGlvbiI+NTwvcmVmLXR5
cGU+PGNvbnRyaWJ1dG9ycz48YXV0aG9ycz48YXV0aG9yPlIuQi4gSGFydmV5PC9hdXRob3I+PC9h
dXRob3JzPjxzZWNvbmRhcnktYXV0aG9ycz48YXV0aG9yPkhGQzwvYXV0aG9yPjwvc2Vjb25kYXJ5
LWF1dGhvcnM+PC9jb250cmlidXRvcnM+PHRpdGxlcz48dGl0bGU+UmVzdWx0cyBhbmQgQmVuZWZp
dHMgb2YgRmFybWVyJmFwb3M7cyBDbHViczwvdGl0bGU+PHNlY29uZGFyeS10aXRsZT5SZXBvcnRz
IG9mIHRoZSBIYXJsZXN0b24gRmFybWVyJmFwb3M7cyBDbHViIDE4MzgtMTg0OTwvc2Vjb25kYXJ5
LXRpdGxlPjwvdGl0bGVzPjxwYWdlcz4xNjItMTY1PC9wYWdlcz48ZGF0ZXM+PHllYXI+MTg0OTwv
eWVhcj48L2RhdGVzPjxwdWItbG9jYXRpb24+Tm9yd2ljaDwvcHViLWxvY2F0aW9uPjxwdWJsaXNo
ZXI+SmFycm9sZDwvcHVibGlzaGVyPjx1cmxzPjwvdXJscz48L3JlY29yZD48L0NpdGU+PENpdGU+
PEF1dGhvcj5TcHJpbmc8L0F1dGhvcj48WWVhcj4xOTYyPC9ZZWFyPjxSZWNOdW0+MzI1PC9SZWNO
dW0+PHJlY29yZD48cmVjLW51bWJlcj4zMjU8L3JlYy1udW1iZXI+PGZvcmVpZ24ta2V5cz48a2V5
IGFwcD0iRU4iIGRiLWlkPSIycHgyMHB0NWUwZWE1aGVydzI4cGVhOWg1NTVyYXp6ZmR2cGEiIHRp
bWVzdGFtcD0iMTY3NDEyMDY2MiIgZ3VpZD0iM2NhZDc2YjQtMGY3NC00N2I5LThjZDAtZDcxY2My
Mzk3NjJjIj4zMjU8L2tleT48L2ZvcmVpZ24ta2V5cz48cmVmLXR5cGUgbmFtZT0iSm91cm5hbCBB
cnRpY2xlIj4xNzwvcmVmLXR5cGU+PGNvbnRyaWJ1dG9ycz48YXV0aG9ycz48YXV0aG9yPlNwcmlu
ZywgRGF2aWQsIGFuZCBUcmF2aXMgTC4gQ3Jvc2J5PC9hdXRob3I+PC9hdXRob3JzPjwvY29udHJp
YnV0b3JzPjx0aXRsZXM+PHRpdGxlPkdlb3JnZSBXZWJiIEhhbGwgYW5kIHRoZSBBZ3JpY3VsdHVy
YWwgQXNzb2NpYXRpb24uPC90aXRsZT48c2Vjb25kYXJ5LXRpdGxlPkpvdXJuYWwgb2YgQnJpdGlz
aCBTdHVkaWVzPC9zZWNvbmRhcnktdGl0bGU+PHNob3J0LXRpdGxlPkFncmljdWx0dXJhbCBBc3Nv
Y2lhdGlvbjwvc2hvcnQtdGl0bGU+PC90aXRsZXM+PHBlcmlvZGljYWw+PGZ1bGwtdGl0bGU+Sm91
cm5hbCBvZiBCcml0aXNoIFN0dWRpZXM8L2Z1bGwtdGl0bGU+PC9wZXJpb2RpY2FsPjxwYWdlcz5w
cDExNS0xMzE8L3BhZ2VzPjx2b2x1bWU+Mjwvdm9sdW1lPjxudW0tdm9scz4xPC9udW0tdm9scz48
ZGF0ZXM+PHllYXI+MTk2MjwveWVhcj48L2RhdGVzPjx1cmxzPjwvdXJscz48L3JlY29yZD48L0Np
dGU+PC9FbmROb3RlPn==
</w:fldData>
        </w:fldChar>
      </w:r>
      <w:r w:rsidR="00BF57C3">
        <w:rPr>
          <w:rFonts w:ascii="Arial" w:hAnsi="Arial" w:cs="Arial"/>
        </w:rPr>
        <w:instrText xml:space="preserve"> ADDIN EN.CITE </w:instrText>
      </w:r>
      <w:r w:rsidR="00BF57C3">
        <w:rPr>
          <w:rFonts w:ascii="Arial" w:hAnsi="Arial" w:cs="Arial"/>
        </w:rPr>
        <w:fldChar w:fldCharType="begin">
          <w:fldData xml:space="preserve">PEVuZE5vdGU+PENpdGU+PEF1dGhvcj5IYXJ2ZXk8L0F1dGhvcj48WWVhcj4xODM5PC9ZZWFyPjxS
ZWNOdW0+Mzc1PC9SZWNOdW0+PERpc3BsYXlUZXh0PlIuQi4gSGFydmV5LCAmYXBvcztFc3NheSBv
biB0aGUgQWR2YW50YWdlcyBvZiBGYXJtZXJzJmFwb3M7IENsdWJzLCB3aXRoIHRoZSBSdWxlcyBh
bmQgVHJhbnNhY3Rpb25zIG9mIHRoZSBIYXJsZXN0b24gRmFybWVycyZhcG9zOyBDbHViJmFwb3M7
LCA8c3R5bGUgZmFjZT0iaXRhbGljIj5Ccml0aXNoIEZhcm1lciZhcG9zO3MgTWFnYXppbmUsIDwv
c3R5bGU+MyAoMTgzOSk7IFIuQi4gSGFydmV5LCAmYXBvcztSZXN1bHRzIGFuZCBCZW5lZml0cyBv
ZiBGYXJtZXImYXBvcztzIENsdWJzJmFwb3M7LCBpbiA8c3R5bGUgZmFjZT0iaXRhbGljIj5SZXBv
cnRzIG9mIHRoZSBIYXJsZXN0b24gRmFybWVyJmFwb3M7cyBDbHViIDE4MzgtMTg0OSwgPC9zdHls
ZT5lZC4gYnkgSEZDIChOb3J3aWNoOiBKYXJyb2xkLCAxODQ5KSwgcHAuIDE2Mi02NTsgRGF2aWQg
U3ByaW5nLCBhbmQgVHJhdmlzIEwuIENyb3NieSwgJmFwb3M7R2VvcmdlIFdlYmIgSGFsbCBhbmQg
dGhlIEFncmljdWx0dXJhbCBBc3NvY2lhdGlvbi4mYXBvczssIDxzdHlsZSBmYWNlPSJpdGFsaWMi
PkpvdXJuYWwgb2YgQnJpdGlzaCBTdHVkaWVzLCA8L3N0eWxlPjIgKDE5NjIpLjwvRGlzcGxheVRl
eHQ+PHJlY29yZD48cmVjLW51bWJlcj4zNzU8L3JlYy1udW1iZXI+PGZvcmVpZ24ta2V5cz48a2V5
IGFwcD0iRU4iIGRiLWlkPSIycHgyMHB0NWUwZWE1aGVydzI4cGVhOWg1NTVyYXp6ZmR2cGEiIHRp
bWVzdGFtcD0iMTY3NDEyMDY2MyIgZ3VpZD0iNzk3OGU4YmMtMDFjMy00ZWIxLWJhMDMtMWY3NmU3
YzBkM2M1Ij4zNzU8L2tleT48L2ZvcmVpZ24ta2V5cz48cmVmLXR5cGUgbmFtZT0iSm91cm5hbCBB
cnRpY2xlIj4xNzwvcmVmLXR5cGU+PGNvbnRyaWJ1dG9ycz48YXV0aG9ycz48YXV0aG9yPlIuQi4g
SGFydmV5PC9hdXRob3I+PC9hdXRob3JzPjwvY29udHJpYnV0b3JzPjx0aXRsZXM+PHRpdGxlPkVz
c2F5IG9uIHRoZSBhZHZhbnRhZ2VzIG9mIGZhcm1lcnMmYXBvczsgY2x1YnMsIHdpdGggdGhlIHJ1
bGVzIGFuZCB0cmFuc2FjdGlvbnMgb2YgdGhlIEhhcmxlc3RvbiBGYXJtZXJzJmFwb3M7IENsdWI8
L3RpdGxlPjxzZWNvbmRhcnktdGl0bGU+QnJpdGlzaCBGYXJtZXImYXBvcztzIE1hZ2F6aW5lPC9z
ZWNvbmRhcnktdGl0bGU+PHNob3J0LXRpdGxlPkFkdmFudGFnZXMgb2YgRmFybWVycyZhcG9zOyBD
bHViczwvc2hvcnQtdGl0bGU+PC90aXRsZXM+PHBlcmlvZGljYWw+PGZ1bGwtdGl0bGU+QnJpdGlz
aCBGYXJtZXImYXBvcztzIE1hZ2F6aW5lPC9mdWxsLXRpdGxlPjwvcGVyaW9kaWNhbD48cGFnZXM+
Mzk0LTM5NzwvcGFnZXM+PHZvbHVtZT4zPC92b2x1bWU+PGRhdGVzPjx5ZWFyPjE4Mzk8L3llYXI+
PC9kYXRlcz48dXJscz48L3VybHM+PC9yZWNvcmQ+PC9DaXRlPjxDaXRlPjxBdXRob3I+SGFydmV5
PC9BdXRob3I+PFllYXI+MTg0OTwvWWVhcj48UmVjTnVtPjU2NDwvUmVjTnVtPjxyZWNvcmQ+PHJl
Yy1udW1iZXI+NTY0PC9yZWMtbnVtYmVyPjxmb3JlaWduLWtleXM+PGtleSBhcHA9IkVOIiBkYi1p
ZD0iMnB4MjBwdDVlMGVhNWhlcncyOHBlYTloNTU1cmF6emZkdnBhIiB0aW1lc3RhbXA9IjE2OTA0
NDkzNTIiIGd1aWQ9IjE4OGZiMzkwLTMyZTItNGYzYi04YzMzLTIwMWFkZGQxNmQ0MCI+NTY0PC9r
ZXk+PC9mb3JlaWduLWtleXM+PHJlZi10eXBlIG5hbWU9IkJvb2sgU2VjdGlvbiI+NTwvcmVmLXR5
cGU+PGNvbnRyaWJ1dG9ycz48YXV0aG9ycz48YXV0aG9yPlIuQi4gSGFydmV5PC9hdXRob3I+PC9h
dXRob3JzPjxzZWNvbmRhcnktYXV0aG9ycz48YXV0aG9yPkhGQzwvYXV0aG9yPjwvc2Vjb25kYXJ5
LWF1dGhvcnM+PC9jb250cmlidXRvcnM+PHRpdGxlcz48dGl0bGU+UmVzdWx0cyBhbmQgQmVuZWZp
dHMgb2YgRmFybWVyJmFwb3M7cyBDbHViczwvdGl0bGU+PHNlY29uZGFyeS10aXRsZT5SZXBvcnRz
IG9mIHRoZSBIYXJsZXN0b24gRmFybWVyJmFwb3M7cyBDbHViIDE4MzgtMTg0OTwvc2Vjb25kYXJ5
LXRpdGxlPjwvdGl0bGVzPjxwYWdlcz4xNjItMTY1PC9wYWdlcz48ZGF0ZXM+PHllYXI+MTg0OTwv
eWVhcj48L2RhdGVzPjxwdWItbG9jYXRpb24+Tm9yd2ljaDwvcHViLWxvY2F0aW9uPjxwdWJsaXNo
ZXI+SmFycm9sZDwvcHVibGlzaGVyPjx1cmxzPjwvdXJscz48L3JlY29yZD48L0NpdGU+PENpdGU+
PEF1dGhvcj5TcHJpbmc8L0F1dGhvcj48WWVhcj4xOTYyPC9ZZWFyPjxSZWNOdW0+MzI1PC9SZWNO
dW0+PHJlY29yZD48cmVjLW51bWJlcj4zMjU8L3JlYy1udW1iZXI+PGZvcmVpZ24ta2V5cz48a2V5
IGFwcD0iRU4iIGRiLWlkPSIycHgyMHB0NWUwZWE1aGVydzI4cGVhOWg1NTVyYXp6ZmR2cGEiIHRp
bWVzdGFtcD0iMTY3NDEyMDY2MiIgZ3VpZD0iM2NhZDc2YjQtMGY3NC00N2I5LThjZDAtZDcxY2My
Mzk3NjJjIj4zMjU8L2tleT48L2ZvcmVpZ24ta2V5cz48cmVmLXR5cGUgbmFtZT0iSm91cm5hbCBB
cnRpY2xlIj4xNzwvcmVmLXR5cGU+PGNvbnRyaWJ1dG9ycz48YXV0aG9ycz48YXV0aG9yPlNwcmlu
ZywgRGF2aWQsIGFuZCBUcmF2aXMgTC4gQ3Jvc2J5PC9hdXRob3I+PC9hdXRob3JzPjwvY29udHJp
YnV0b3JzPjx0aXRsZXM+PHRpdGxlPkdlb3JnZSBXZWJiIEhhbGwgYW5kIHRoZSBBZ3JpY3VsdHVy
YWwgQXNzb2NpYXRpb24uPC90aXRsZT48c2Vjb25kYXJ5LXRpdGxlPkpvdXJuYWwgb2YgQnJpdGlz
aCBTdHVkaWVzPC9zZWNvbmRhcnktdGl0bGU+PHNob3J0LXRpdGxlPkFncmljdWx0dXJhbCBBc3Nv
Y2lhdGlvbjwvc2hvcnQtdGl0bGU+PC90aXRsZXM+PHBlcmlvZGljYWw+PGZ1bGwtdGl0bGU+Sm91
cm5hbCBvZiBCcml0aXNoIFN0dWRpZXM8L2Z1bGwtdGl0bGU+PC9wZXJpb2RpY2FsPjxwYWdlcz5w
cDExNS0xMzE8L3BhZ2VzPjx2b2x1bWU+Mjwvdm9sdW1lPjxudW0tdm9scz4xPC9udW0tdm9scz48
ZGF0ZXM+PHllYXI+MTk2MjwveWVhcj48L2RhdGVzPjx1cmxzPjwvdXJscz48L3JlY29yZD48L0Np
dGU+PC9FbmROb3RlPn==
</w:fldData>
        </w:fldChar>
      </w:r>
      <w:r w:rsidR="00BF57C3">
        <w:rPr>
          <w:rFonts w:ascii="Arial" w:hAnsi="Arial" w:cs="Arial"/>
        </w:rPr>
        <w:instrText xml:space="preserve"> ADDIN EN.CITE.DATA </w:instrText>
      </w:r>
      <w:r w:rsidR="00BF57C3">
        <w:rPr>
          <w:rFonts w:ascii="Arial" w:hAnsi="Arial" w:cs="Arial"/>
        </w:rPr>
      </w:r>
      <w:r w:rsidR="00BF57C3">
        <w:rPr>
          <w:rFonts w:ascii="Arial" w:hAnsi="Arial" w:cs="Arial"/>
        </w:rPr>
        <w:fldChar w:fldCharType="end"/>
      </w:r>
      <w:r w:rsidR="00F804DD" w:rsidRPr="00E76518">
        <w:rPr>
          <w:rFonts w:ascii="Arial" w:hAnsi="Arial" w:cs="Arial"/>
        </w:rPr>
        <w:fldChar w:fldCharType="separate"/>
      </w:r>
      <w:r w:rsidR="00BF57C3">
        <w:rPr>
          <w:rFonts w:ascii="Arial" w:hAnsi="Arial" w:cs="Arial"/>
          <w:noProof/>
        </w:rPr>
        <w:t xml:space="preserve">R.B. Harvey, 'Essay on the Advantages of Farmers' Clubs, with the Rules and Transactions of the Harleston Farmers' Club', </w:t>
      </w:r>
      <w:r w:rsidR="00BF57C3" w:rsidRPr="00BF57C3">
        <w:rPr>
          <w:rFonts w:ascii="Arial" w:hAnsi="Arial" w:cs="Arial"/>
          <w:i/>
          <w:noProof/>
        </w:rPr>
        <w:t xml:space="preserve">British Farmer's Magazine, </w:t>
      </w:r>
      <w:r w:rsidR="00BF57C3">
        <w:rPr>
          <w:rFonts w:ascii="Arial" w:hAnsi="Arial" w:cs="Arial"/>
          <w:noProof/>
        </w:rPr>
        <w:t xml:space="preserve">3 (1839); R.B. Harvey, 'Results and Benefits of Farmer's Clubs', in </w:t>
      </w:r>
      <w:r w:rsidR="00BF57C3" w:rsidRPr="00BF57C3">
        <w:rPr>
          <w:rFonts w:ascii="Arial" w:hAnsi="Arial" w:cs="Arial"/>
          <w:i/>
          <w:noProof/>
        </w:rPr>
        <w:t xml:space="preserve">Reports of the Harleston Farmer's Club 1838-1849, </w:t>
      </w:r>
      <w:r w:rsidR="00BF57C3">
        <w:rPr>
          <w:rFonts w:ascii="Arial" w:hAnsi="Arial" w:cs="Arial"/>
          <w:noProof/>
        </w:rPr>
        <w:t xml:space="preserve">ed. by HFC (Norwich: Jarrold, 1849), pp. 162-65; David Spring, and Travis L. Crosby, 'George Webb Hall and the Agricultural Association.', </w:t>
      </w:r>
      <w:r w:rsidR="00BF57C3" w:rsidRPr="00BF57C3">
        <w:rPr>
          <w:rFonts w:ascii="Arial" w:hAnsi="Arial" w:cs="Arial"/>
          <w:i/>
          <w:noProof/>
        </w:rPr>
        <w:t xml:space="preserve">Journal of British Studies, </w:t>
      </w:r>
      <w:r w:rsidR="00BF57C3">
        <w:rPr>
          <w:rFonts w:ascii="Arial" w:hAnsi="Arial" w:cs="Arial"/>
          <w:noProof/>
        </w:rPr>
        <w:t>2 (1962).</w:t>
      </w:r>
      <w:r w:rsidR="00F804DD" w:rsidRPr="00E76518">
        <w:rPr>
          <w:rFonts w:ascii="Arial" w:hAnsi="Arial" w:cs="Arial"/>
        </w:rPr>
        <w:fldChar w:fldCharType="end"/>
      </w:r>
    </w:p>
  </w:footnote>
  <w:footnote w:id="105">
    <w:p w14:paraId="4D109564" w14:textId="59A92307" w:rsidR="001C2FB5" w:rsidRPr="00E76518" w:rsidRDefault="001C2FB5">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00CC5CD5" w:rsidRPr="00E76518">
        <w:rPr>
          <w:rFonts w:ascii="Arial" w:hAnsi="Arial" w:cs="Arial"/>
        </w:rPr>
        <w:fldChar w:fldCharType="begin"/>
      </w:r>
      <w:r w:rsidR="00FE3943" w:rsidRPr="00E76518">
        <w:rPr>
          <w:rFonts w:ascii="Arial" w:hAnsi="Arial" w:cs="Arial"/>
        </w:rPr>
        <w:instrText xml:space="preserve"> ADDIN EN.CITE &lt;EndNote&gt;&lt;Cite&gt;&lt;Author&gt;Poppy&lt;/Author&gt;&lt;Year&gt;1838&lt;/Year&gt;&lt;RecNum&gt;517&lt;/RecNum&gt;&lt;DisplayText&gt;Charles Poppy, &amp;apos;Ashbocking Farmers&amp;apos; Club&amp;apos;, &lt;style face="italic"&gt;Farmers&amp;apos; Magazine, &lt;/style&gt;8 (1838); J. Allen Ransome, &amp;apos;Mr Poppy of Witnesham&amp;apos;, &lt;style face="italic"&gt;Farmer&amp;apos;s Magazine, &lt;/style&gt;13 (1858).&lt;/DisplayText&gt;&lt;record&gt;&lt;rec-number&gt;517&lt;/rec-number&gt;&lt;foreign-keys&gt;&lt;key app="EN" db-id="2px20pt5e0ea5herw28pea9h555razzfdvpa" timestamp="1676643733" guid="e42a9beb-b090-475e-ba84-06596cf50706"&gt;517&lt;/key&gt;&lt;/foreign-keys&gt;&lt;ref-type name="Journal Article"&gt;17&lt;/ref-type&gt;&lt;contributors&gt;&lt;authors&gt;&lt;author&gt;Charles Poppy&lt;/author&gt;&lt;/authors&gt;&lt;/contributors&gt;&lt;titles&gt;&lt;title&gt;Ashbocking Farmers&amp;apos; Club&lt;/title&gt;&lt;secondary-title&gt;Farmers&amp;apos; Magazine&lt;/secondary-title&gt;&lt;/titles&gt;&lt;periodical&gt;&lt;full-title&gt;Farmers&amp;apos; Magazine&lt;/full-title&gt;&lt;/periodical&gt;&lt;volume&gt;8&lt;/volume&gt;&lt;section&gt;367&lt;/section&gt;&lt;dates&gt;&lt;year&gt;1838&lt;/year&gt;&lt;/dates&gt;&lt;urls&gt;&lt;/urls&gt;&lt;/record&gt;&lt;/Cite&gt;&lt;Cite&gt;&lt;Author&gt;Ransome&lt;/Author&gt;&lt;Year&gt;1858&lt;/Year&gt;&lt;RecNum&gt;507&lt;/RecNum&gt;&lt;record&gt;&lt;rec-number&gt;507&lt;/rec-number&gt;&lt;foreign-keys&gt;&lt;key app="EN" db-id="2px20pt5e0ea5herw28pea9h555razzfdvpa" timestamp="1675096883" guid="70ba55f8-f113-4ebb-a280-d7a0dd34fcad"&gt;507&lt;/key&gt;&lt;/foreign-keys&gt;&lt;ref-type name="Journal Article"&gt;17&lt;/ref-type&gt;&lt;contributors&gt;&lt;authors&gt;&lt;author&gt;J. Allen Ransome&lt;/author&gt;&lt;/authors&gt;&lt;/contributors&gt;&lt;titles&gt;&lt;title&gt;Mr Poppy of Witnesham&lt;/title&gt;&lt;secondary-title&gt;Farmer&amp;apos;s Magazine&lt;/secondary-title&gt;&lt;short-title&gt;Poppy of Witnesham&lt;/short-title&gt;&lt;/titles&gt;&lt;periodical&gt;&lt;full-title&gt;Farmer&amp;apos;s Magazine&lt;/full-title&gt;&lt;/periodical&gt;&lt;pages&gt;306/7&lt;/pages&gt;&lt;volume&gt;13&lt;/volume&gt;&lt;dates&gt;&lt;year&gt;1858&lt;/year&gt;&lt;/dates&gt;&lt;urls&gt;&lt;/urls&gt;&lt;/record&gt;&lt;/Cite&gt;&lt;/EndNote&gt;</w:instrText>
      </w:r>
      <w:r w:rsidR="00CC5CD5" w:rsidRPr="00E76518">
        <w:rPr>
          <w:rFonts w:ascii="Arial" w:hAnsi="Arial" w:cs="Arial"/>
        </w:rPr>
        <w:fldChar w:fldCharType="separate"/>
      </w:r>
      <w:r w:rsidR="00FE3943" w:rsidRPr="00E76518">
        <w:rPr>
          <w:rFonts w:ascii="Arial" w:hAnsi="Arial" w:cs="Arial"/>
          <w:noProof/>
        </w:rPr>
        <w:t xml:space="preserve">Charles Poppy, 'Ashbocking Farmers' Club', </w:t>
      </w:r>
      <w:r w:rsidR="00FE3943" w:rsidRPr="00E76518">
        <w:rPr>
          <w:rFonts w:ascii="Arial" w:hAnsi="Arial" w:cs="Arial"/>
          <w:i/>
          <w:noProof/>
        </w:rPr>
        <w:t xml:space="preserve">Farmers' Magazine, </w:t>
      </w:r>
      <w:r w:rsidR="00FE3943" w:rsidRPr="00E76518">
        <w:rPr>
          <w:rFonts w:ascii="Arial" w:hAnsi="Arial" w:cs="Arial"/>
          <w:noProof/>
        </w:rPr>
        <w:t xml:space="preserve">8 (1838); J. Allen Ransome, 'Mr Poppy of Witnesham', </w:t>
      </w:r>
      <w:r w:rsidR="00FE3943" w:rsidRPr="00E76518">
        <w:rPr>
          <w:rFonts w:ascii="Arial" w:hAnsi="Arial" w:cs="Arial"/>
          <w:i/>
          <w:noProof/>
        </w:rPr>
        <w:t xml:space="preserve">Farmer's Magazine, </w:t>
      </w:r>
      <w:r w:rsidR="00FE3943" w:rsidRPr="00E76518">
        <w:rPr>
          <w:rFonts w:ascii="Arial" w:hAnsi="Arial" w:cs="Arial"/>
          <w:noProof/>
        </w:rPr>
        <w:t>13 (1858).</w:t>
      </w:r>
      <w:r w:rsidR="00CC5CD5" w:rsidRPr="00E76518">
        <w:rPr>
          <w:rFonts w:ascii="Arial" w:hAnsi="Arial" w:cs="Arial"/>
        </w:rPr>
        <w:fldChar w:fldCharType="end"/>
      </w:r>
    </w:p>
  </w:footnote>
  <w:footnote w:id="106">
    <w:p w14:paraId="31212015" w14:textId="61153FED" w:rsidR="001C2FB5" w:rsidRPr="00E76518" w:rsidRDefault="001C2FB5">
      <w:pPr>
        <w:pStyle w:val="FootnoteText"/>
        <w:rPr>
          <w:rFonts w:ascii="Arial" w:hAnsi="Arial" w:cs="Arial"/>
          <w:lang w:val="en-US"/>
        </w:rPr>
      </w:pPr>
      <w:r w:rsidRPr="00E76518">
        <w:rPr>
          <w:rStyle w:val="FootnoteReference"/>
          <w:rFonts w:ascii="Arial" w:hAnsi="Arial" w:cs="Arial"/>
        </w:rPr>
        <w:footnoteRef/>
      </w:r>
      <w:r w:rsidR="000B4E46" w:rsidRPr="00E76518">
        <w:rPr>
          <w:rFonts w:ascii="Arial" w:hAnsi="Arial" w:cs="Arial"/>
          <w:lang w:val="en-US"/>
        </w:rPr>
        <w:fldChar w:fldCharType="begin">
          <w:fldData xml:space="preserve">PEVuZE5vdGU+PENpdGU+PEF1dGhvcj5CaWRkZWxsPC9BdXRob3I+PFllYXI+MTg0NC8xOTcwPC9Z
ZWFyPjxSZWNOdW0+MzU8L1JlY051bT48RGlzcGxheVRleHQ+QXJ0aHVyIEJpZGRlbGwsICZhcG9z
O0FncmljdWx0dXJlJmFwb3M7LCBpbiA8c3R5bGUgZmFjZT0iaXRhbGljIj5XaGl0ZXMgRGlyZWN0
b3J5IG9mIFN1ZmZvbGsgMTg0NCwgPC9zdHlsZT4oRCZhbXA7QywgMTg0NC8xOTcwKSwgcHAuIDMx
LTM0OyBIZXJtYW4gQmlkZGVsbCwgJmFwb3M7QWdyaWN1bHR1cmUgJmFwb3M7LCBpbiA8c3R5bGUg
ZmFjZT0iaXRhbGljIj5XaGl0ZXMgRGlyZWN0b3J5IG9mIFN1ZmZvbGssIDwvc3R5bGU+KFNoZWZm
aWVsZDogTGVhZGVyL1doaXRlLCAxODU1KTsgSGVybWFuIEJpZGRlbGwsICZhcG9zO0FncmljdWx0
dXJlJmFwb3M7LCBpbiA8c3R5bGUgZmFjZT0iaXRhbGljIj5WaWN0b3JpYSBDb3VudHkgSGlzdG9y
eSBvZiBTdWZmb2xrIFYyLCA8L3N0eWxlPihMb25kb246IERhd3NvbiwgMTkwNyksIHBwLiAzODUt
NDAyLjwvRGlzcGxheVRleHQ+PHJlY29yZD48cmVjLW51bWJlcj4zNTwvcmVjLW51bWJlcj48Zm9y
ZWlnbi1rZXlzPjxrZXkgYXBwPSJFTiIgZGItaWQ9IjJweDIwcHQ1ZTBlYTVoZXJ3MjhwZWE5aDU1
NXJhenpmZHZwYSIgdGltZXN0YW1wPSIxNjc0MTIwNjU5IiBndWlkPSJmYjk2NDg3Zi0wMjY0LTQ4
OGUtOTI2ZC1kMDI3NjBlODM5NWMiPjM1PC9rZXk+PC9mb3JlaWduLWtleXM+PHJlZi10eXBlIG5h
bWU9IkJvb2sgU2VjdGlvbiI+NTwvcmVmLXR5cGU+PGNvbnRyaWJ1dG9ycz48YXV0aG9ycz48YXV0
aG9yPkFydGh1ciBCaWRkZWxsPC9hdXRob3I+PC9hdXRob3JzPjwvY29udHJpYnV0b3JzPjx0aXRs
ZXM+PHRpdGxlPkFncmljdWx0dXJlPC90aXRsZT48c2Vjb25kYXJ5LXRpdGxlPldoaXRlcyBEaXJl
Y3Rvcnkgb2YgU3VmZm9sayAxODQ0PC9zZWNvbmRhcnktdGl0bGU+PC90aXRsZXM+PHBhZ2VzPjMx
LTM0PC9wYWdlcz48ZGF0ZXM+PHllYXI+MTg0NC8xOTcwPC95ZWFyPjwvZGF0ZXM+PHB1Ymxpc2hl
cj5EJmFtcDtDPC9wdWJsaXNoZXI+PHVybHM+PC91cmxzPjwvcmVjb3JkPjwvQ2l0ZT48Q2l0ZT48
QXV0aG9yPkJpZGRlbGw8L0F1dGhvcj48WWVhcj4xODU1PC9ZZWFyPjxSZWNOdW0+NTk3PC9SZWNO
dW0+PHJlY29yZD48cmVjLW51bWJlcj41OTc8L3JlYy1udW1iZXI+PGZvcmVpZ24ta2V5cz48a2V5
IGFwcD0iRU4iIGRiLWlkPSIycHgyMHB0NWUwZWE1aGVydzI4cGVhOWg1NTVyYXp6ZmR2cGEiIHRp
bWVzdGFtcD0iMTY5NzA2MDYzMSIgZ3VpZD0iNzhjZjBjMzMtNGUwNi00ZWE5LTllNTEtMzU3MDM1
MWI3Zjc3Ij41OTc8L2tleT48L2ZvcmVpZ24ta2V5cz48cmVmLXR5cGUgbmFtZT0iQm9vayBTZWN0
aW9uIj41PC9yZWYtdHlwZT48Y29udHJpYnV0b3JzPjxhdXRob3JzPjxhdXRob3I+SGVybWFuIEJp
ZGRlbGw8L2F1dGhvcj48L2F1dGhvcnM+PC9jb250cmlidXRvcnM+PHRpdGxlcz48dGl0bGU+QWdy
aWN1bHR1cmUgPC90aXRsZT48c2Vjb25kYXJ5LXRpdGxlPldoaXRlcyBEaXJlY3Rvcnkgb2YgU3Vm
Zm9sazwvc2Vjb25kYXJ5LXRpdGxlPjwvdGl0bGVzPjxkYXRlcz48eWVhcj4xODU1PC95ZWFyPjwv
ZGF0ZXM+PHB1Yi1sb2NhdGlvbj5TaGVmZmllbGQ8L3B1Yi1sb2NhdGlvbj48cHVibGlzaGVyPkxl
YWRlci9XaGl0ZTwvcHVibGlzaGVyPjx1cmxzPjwvdXJscz48L3JlY29yZD48L0NpdGU+PENpdGU+
PEF1dGhvcj5CaWRkZWxsPC9BdXRob3I+PFllYXI+MTkwNzwvWWVhcj48UmVjTnVtPjk1PC9SZWNO
dW0+PHJlY29yZD48cmVjLW51bWJlcj45NTwvcmVjLW51bWJlcj48Zm9yZWlnbi1rZXlzPjxrZXkg
YXBwPSJFTiIgZGItaWQ9IjJweDIwcHQ1ZTBlYTVoZXJ3MjhwZWE5aDU1NXJhenpmZHZwYSIgdGlt
ZXN0YW1wPSIxNjc0MTIwNjYwIiBndWlkPSI3ZjMyYzViNi01NWYxLTQzNzUtYTRlOS01NDFhODA3
MDQxNjAiPjk1PC9rZXk+PC9mb3JlaWduLWtleXM+PHJlZi10eXBlIG5hbWU9IkJvb2sgU2VjdGlv
biI+NTwvcmVmLXR5cGU+PGNvbnRyaWJ1dG9ycz48YXV0aG9ycz48YXV0aG9yPkJpZGRlbGwsIEhl
cm1hbjwvYXV0aG9yPjwvYXV0aG9ycz48dGVydGlhcnktYXV0aG9ycz48YXV0aG9yPlBhZ2UsIFdp
bGxpYW08L2F1dGhvcj48L3RlcnRpYXJ5LWF1dGhvcnM+PC9jb250cmlidXRvcnM+PHRpdGxlcz48
dGl0bGU+QWdyaWN1bHR1cmU8L3RpdGxlPjxzZWNvbmRhcnktdGl0bGU+VmljdG9yaWEgQ291bnR5
IEhpc3Rvcnkgb2YgU3VmZm9sayB2Mjwvc2Vjb25kYXJ5LXRpdGxlPjwvdGl0bGVzPjxwYWdlcz4z
ODUtNDAyPC9wYWdlcz48ZGF0ZXM+PHllYXI+MTkwNzwveWVhcj48L2RhdGVzPjxwdWItbG9jYXRp
b24+TG9uZG9uPC9wdWItbG9jYXRpb24+PHB1Ymxpc2hlcj5EYXdzb248L3B1Ymxpc2hlcj48dXJs
cz48L3VybHM+PC9yZWNvcmQ+PC9DaXRlPjwvRW5kTm90ZT4A
</w:fldData>
        </w:fldChar>
      </w:r>
      <w:r w:rsidR="00C52CBD" w:rsidRPr="00E76518">
        <w:rPr>
          <w:rFonts w:ascii="Arial" w:hAnsi="Arial" w:cs="Arial"/>
          <w:lang w:val="en-US"/>
        </w:rPr>
        <w:instrText xml:space="preserve"> ADDIN EN.CITE </w:instrText>
      </w:r>
      <w:r w:rsidR="00C52CBD" w:rsidRPr="00E76518">
        <w:rPr>
          <w:rFonts w:ascii="Arial" w:hAnsi="Arial" w:cs="Arial"/>
          <w:lang w:val="en-US"/>
        </w:rPr>
        <w:fldChar w:fldCharType="begin">
          <w:fldData xml:space="preserve">PEVuZE5vdGU+PENpdGU+PEF1dGhvcj5CaWRkZWxsPC9BdXRob3I+PFllYXI+MTg0NC8xOTcwPC9Z
ZWFyPjxSZWNOdW0+MzU8L1JlY051bT48RGlzcGxheVRleHQ+QXJ0aHVyIEJpZGRlbGwsICZhcG9z
O0FncmljdWx0dXJlJmFwb3M7LCBpbiA8c3R5bGUgZmFjZT0iaXRhbGljIj5XaGl0ZXMgRGlyZWN0
b3J5IG9mIFN1ZmZvbGsgMTg0NCwgPC9zdHlsZT4oRCZhbXA7QywgMTg0NC8xOTcwKSwgcHAuIDMx
LTM0OyBIZXJtYW4gQmlkZGVsbCwgJmFwb3M7QWdyaWN1bHR1cmUgJmFwb3M7LCBpbiA8c3R5bGUg
ZmFjZT0iaXRhbGljIj5XaGl0ZXMgRGlyZWN0b3J5IG9mIFN1ZmZvbGssIDwvc3R5bGU+KFNoZWZm
aWVsZDogTGVhZGVyL1doaXRlLCAxODU1KTsgSGVybWFuIEJpZGRlbGwsICZhcG9zO0FncmljdWx0
dXJlJmFwb3M7LCBpbiA8c3R5bGUgZmFjZT0iaXRhbGljIj5WaWN0b3JpYSBDb3VudHkgSGlzdG9y
eSBvZiBTdWZmb2xrIFYyLCA8L3N0eWxlPihMb25kb246IERhd3NvbiwgMTkwNyksIHBwLiAzODUt
NDAyLjwvRGlzcGxheVRleHQ+PHJlY29yZD48cmVjLW51bWJlcj4zNTwvcmVjLW51bWJlcj48Zm9y
ZWlnbi1rZXlzPjxrZXkgYXBwPSJFTiIgZGItaWQ9IjJweDIwcHQ1ZTBlYTVoZXJ3MjhwZWE5aDU1
NXJhenpmZHZwYSIgdGltZXN0YW1wPSIxNjc0MTIwNjU5IiBndWlkPSJmYjk2NDg3Zi0wMjY0LTQ4
OGUtOTI2ZC1kMDI3NjBlODM5NWMiPjM1PC9rZXk+PC9mb3JlaWduLWtleXM+PHJlZi10eXBlIG5h
bWU9IkJvb2sgU2VjdGlvbiI+NTwvcmVmLXR5cGU+PGNvbnRyaWJ1dG9ycz48YXV0aG9ycz48YXV0
aG9yPkFydGh1ciBCaWRkZWxsPC9hdXRob3I+PC9hdXRob3JzPjwvY29udHJpYnV0b3JzPjx0aXRs
ZXM+PHRpdGxlPkFncmljdWx0dXJlPC90aXRsZT48c2Vjb25kYXJ5LXRpdGxlPldoaXRlcyBEaXJl
Y3Rvcnkgb2YgU3VmZm9sayAxODQ0PC9zZWNvbmRhcnktdGl0bGU+PC90aXRsZXM+PHBhZ2VzPjMx
LTM0PC9wYWdlcz48ZGF0ZXM+PHllYXI+MTg0NC8xOTcwPC95ZWFyPjwvZGF0ZXM+PHB1Ymxpc2hl
cj5EJmFtcDtDPC9wdWJsaXNoZXI+PHVybHM+PC91cmxzPjwvcmVjb3JkPjwvQ2l0ZT48Q2l0ZT48
QXV0aG9yPkJpZGRlbGw8L0F1dGhvcj48WWVhcj4xODU1PC9ZZWFyPjxSZWNOdW0+NTk3PC9SZWNO
dW0+PHJlY29yZD48cmVjLW51bWJlcj41OTc8L3JlYy1udW1iZXI+PGZvcmVpZ24ta2V5cz48a2V5
IGFwcD0iRU4iIGRiLWlkPSIycHgyMHB0NWUwZWE1aGVydzI4cGVhOWg1NTVyYXp6ZmR2cGEiIHRp
bWVzdGFtcD0iMTY5NzA2MDYzMSIgZ3VpZD0iNzhjZjBjMzMtNGUwNi00ZWE5LTllNTEtMzU3MDM1
MWI3Zjc3Ij41OTc8L2tleT48L2ZvcmVpZ24ta2V5cz48cmVmLXR5cGUgbmFtZT0iQm9vayBTZWN0
aW9uIj41PC9yZWYtdHlwZT48Y29udHJpYnV0b3JzPjxhdXRob3JzPjxhdXRob3I+SGVybWFuIEJp
ZGRlbGw8L2F1dGhvcj48L2F1dGhvcnM+PC9jb250cmlidXRvcnM+PHRpdGxlcz48dGl0bGU+QWdy
aWN1bHR1cmUgPC90aXRsZT48c2Vjb25kYXJ5LXRpdGxlPldoaXRlcyBEaXJlY3Rvcnkgb2YgU3Vm
Zm9sazwvc2Vjb25kYXJ5LXRpdGxlPjwvdGl0bGVzPjxkYXRlcz48eWVhcj4xODU1PC95ZWFyPjwv
ZGF0ZXM+PHB1Yi1sb2NhdGlvbj5TaGVmZmllbGQ8L3B1Yi1sb2NhdGlvbj48cHVibGlzaGVyPkxl
YWRlci9XaGl0ZTwvcHVibGlzaGVyPjx1cmxzPjwvdXJscz48L3JlY29yZD48L0NpdGU+PENpdGU+
PEF1dGhvcj5CaWRkZWxsPC9BdXRob3I+PFllYXI+MTkwNzwvWWVhcj48UmVjTnVtPjk1PC9SZWNO
dW0+PHJlY29yZD48cmVjLW51bWJlcj45NTwvcmVjLW51bWJlcj48Zm9yZWlnbi1rZXlzPjxrZXkg
YXBwPSJFTiIgZGItaWQ9IjJweDIwcHQ1ZTBlYTVoZXJ3MjhwZWE5aDU1NXJhenpmZHZwYSIgdGlt
ZXN0YW1wPSIxNjc0MTIwNjYwIiBndWlkPSI3ZjMyYzViNi01NWYxLTQzNzUtYTRlOS01NDFhODA3
MDQxNjAiPjk1PC9rZXk+PC9mb3JlaWduLWtleXM+PHJlZi10eXBlIG5hbWU9IkJvb2sgU2VjdGlv
biI+NTwvcmVmLXR5cGU+PGNvbnRyaWJ1dG9ycz48YXV0aG9ycz48YXV0aG9yPkJpZGRlbGwsIEhl
cm1hbjwvYXV0aG9yPjwvYXV0aG9ycz48dGVydGlhcnktYXV0aG9ycz48YXV0aG9yPlBhZ2UsIFdp
bGxpYW08L2F1dGhvcj48L3RlcnRpYXJ5LWF1dGhvcnM+PC9jb250cmlidXRvcnM+PHRpdGxlcz48
dGl0bGU+QWdyaWN1bHR1cmU8L3RpdGxlPjxzZWNvbmRhcnktdGl0bGU+VmljdG9yaWEgQ291bnR5
IEhpc3Rvcnkgb2YgU3VmZm9sayB2Mjwvc2Vjb25kYXJ5LXRpdGxlPjwvdGl0bGVzPjxwYWdlcz4z
ODUtNDAyPC9wYWdlcz48ZGF0ZXM+PHllYXI+MTkwNzwveWVhcj48L2RhdGVzPjxwdWItbG9jYXRp
b24+TG9uZG9uPC9wdWItbG9jYXRpb24+PHB1Ymxpc2hlcj5EYXdzb248L3B1Ymxpc2hlcj48dXJs
cz48L3VybHM+PC9yZWNvcmQ+PC9DaXRlPjwvRW5kTm90ZT4A
</w:fldData>
        </w:fldChar>
      </w:r>
      <w:r w:rsidR="00C52CBD" w:rsidRPr="00E76518">
        <w:rPr>
          <w:rFonts w:ascii="Arial" w:hAnsi="Arial" w:cs="Arial"/>
          <w:lang w:val="en-US"/>
        </w:rPr>
        <w:instrText xml:space="preserve"> ADDIN EN.CITE.DATA </w:instrText>
      </w:r>
      <w:r w:rsidR="00C52CBD" w:rsidRPr="00E76518">
        <w:rPr>
          <w:rFonts w:ascii="Arial" w:hAnsi="Arial" w:cs="Arial"/>
          <w:lang w:val="en-US"/>
        </w:rPr>
      </w:r>
      <w:r w:rsidR="00C52CBD" w:rsidRPr="00E76518">
        <w:rPr>
          <w:rFonts w:ascii="Arial" w:hAnsi="Arial" w:cs="Arial"/>
          <w:lang w:val="en-US"/>
        </w:rPr>
        <w:fldChar w:fldCharType="end"/>
      </w:r>
      <w:r w:rsidR="000B4E46" w:rsidRPr="00E76518">
        <w:rPr>
          <w:rFonts w:ascii="Arial" w:hAnsi="Arial" w:cs="Arial"/>
          <w:lang w:val="en-US"/>
        </w:rPr>
      </w:r>
      <w:r w:rsidR="000B4E46" w:rsidRPr="00E76518">
        <w:rPr>
          <w:rFonts w:ascii="Arial" w:hAnsi="Arial" w:cs="Arial"/>
          <w:lang w:val="en-US"/>
        </w:rPr>
        <w:fldChar w:fldCharType="separate"/>
      </w:r>
      <w:r w:rsidR="00C52CBD" w:rsidRPr="00E76518">
        <w:rPr>
          <w:rFonts w:ascii="Arial" w:hAnsi="Arial" w:cs="Arial"/>
          <w:noProof/>
          <w:lang w:val="en-US"/>
        </w:rPr>
        <w:t xml:space="preserve">Arthur Biddell, 'Agriculture', in </w:t>
      </w:r>
      <w:r w:rsidR="00C52CBD" w:rsidRPr="00E76518">
        <w:rPr>
          <w:rFonts w:ascii="Arial" w:hAnsi="Arial" w:cs="Arial"/>
          <w:i/>
          <w:noProof/>
          <w:lang w:val="en-US"/>
        </w:rPr>
        <w:t xml:space="preserve">Whites Directory of Suffolk 1844, </w:t>
      </w:r>
      <w:r w:rsidR="00C52CBD" w:rsidRPr="00E76518">
        <w:rPr>
          <w:rFonts w:ascii="Arial" w:hAnsi="Arial" w:cs="Arial"/>
          <w:noProof/>
          <w:lang w:val="en-US"/>
        </w:rPr>
        <w:t xml:space="preserve">(D&amp;C, 1844/1970), pp. 31-34; Herman Biddell, 'Agriculture ', in </w:t>
      </w:r>
      <w:r w:rsidR="00C52CBD" w:rsidRPr="00E76518">
        <w:rPr>
          <w:rFonts w:ascii="Arial" w:hAnsi="Arial" w:cs="Arial"/>
          <w:i/>
          <w:noProof/>
          <w:lang w:val="en-US"/>
        </w:rPr>
        <w:t xml:space="preserve">Whites Directory of Suffolk, </w:t>
      </w:r>
      <w:r w:rsidR="00C52CBD" w:rsidRPr="00E76518">
        <w:rPr>
          <w:rFonts w:ascii="Arial" w:hAnsi="Arial" w:cs="Arial"/>
          <w:noProof/>
          <w:lang w:val="en-US"/>
        </w:rPr>
        <w:t xml:space="preserve">(Sheffield: Leader/White, 1855); Herman Biddell, 'Agriculture', in </w:t>
      </w:r>
      <w:r w:rsidR="00C52CBD" w:rsidRPr="00E76518">
        <w:rPr>
          <w:rFonts w:ascii="Arial" w:hAnsi="Arial" w:cs="Arial"/>
          <w:i/>
          <w:noProof/>
          <w:lang w:val="en-US"/>
        </w:rPr>
        <w:t xml:space="preserve">Victoria County History of Suffolk V2, </w:t>
      </w:r>
      <w:r w:rsidR="00C52CBD" w:rsidRPr="00E76518">
        <w:rPr>
          <w:rFonts w:ascii="Arial" w:hAnsi="Arial" w:cs="Arial"/>
          <w:noProof/>
          <w:lang w:val="en-US"/>
        </w:rPr>
        <w:t>(London: Dawson, 1907), pp. 385-402.</w:t>
      </w:r>
      <w:r w:rsidR="000B4E46" w:rsidRPr="00E76518">
        <w:rPr>
          <w:rFonts w:ascii="Arial" w:hAnsi="Arial" w:cs="Arial"/>
          <w:lang w:val="en-US"/>
        </w:rPr>
        <w:fldChar w:fldCharType="end"/>
      </w:r>
    </w:p>
  </w:footnote>
  <w:footnote w:id="107">
    <w:p w14:paraId="60B16499" w14:textId="1690F765" w:rsidR="00E16033" w:rsidRPr="00E76518" w:rsidRDefault="00E16033">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Pr="00E76518">
        <w:rPr>
          <w:rFonts w:ascii="Arial" w:hAnsi="Arial" w:cs="Arial"/>
        </w:rPr>
        <w:fldChar w:fldCharType="begin"/>
      </w:r>
      <w:r w:rsidR="002E61DB" w:rsidRPr="00E76518">
        <w:rPr>
          <w:rFonts w:ascii="Arial" w:hAnsi="Arial" w:cs="Arial"/>
        </w:rPr>
        <w:instrText xml:space="preserve"> ADDIN EN.CITE &lt;EndNote&gt;&lt;Cite&gt;&lt;Author&gt;Ransome&lt;/Author&gt;&lt;Year&gt;1843&lt;/Year&gt;&lt;RecNum&gt;99&lt;/RecNum&gt;&lt;DisplayText&gt;J. Allen Ransome, &lt;style face="italic"&gt;The Implements of Agriculture&lt;/style&gt;,  (London: Ridgway, 1843); Ransome.Poppy of Witnesham.&lt;/DisplayText&gt;&lt;record&gt;&lt;rec-number&gt;99&lt;/rec-number&gt;&lt;foreign-keys&gt;&lt;key app="EN" db-id="2px20pt5e0ea5herw28pea9h555razzfdvpa" timestamp="1674120660" guid="fae284d2-0e92-4b13-85ab-f4cbd6b0c878"&gt;99&lt;/key&gt;&lt;/foreign-keys&gt;&lt;ref-type name="Book"&gt;6&lt;/ref-type&gt;&lt;contributors&gt;&lt;authors&gt;&lt;author&gt;J. Allen Ransome&lt;/author&gt;&lt;/authors&gt;&lt;/contributors&gt;&lt;titles&gt;&lt;title&gt;The Implements of Agriculture&lt;/title&gt;&lt;/titles&gt;&lt;dates&gt;&lt;year&gt;1843&lt;/year&gt;&lt;/dates&gt;&lt;pub-location&gt;London&lt;/pub-location&gt;&lt;publisher&gt;Ridgway&lt;/publisher&gt;&lt;urls&gt;&lt;/urls&gt;&lt;/record&gt;&lt;/Cite&gt;&lt;Cite&gt;&lt;Author&gt;Ransome&lt;/Author&gt;&lt;Year&gt;1858&lt;/Year&gt;&lt;RecNum&gt;507&lt;/RecNum&gt;&lt;record&gt;&lt;rec-number&gt;507&lt;/rec-number&gt;&lt;foreign-keys&gt;&lt;key app="EN" db-id="2px20pt5e0ea5herw28pea9h555razzfdvpa" timestamp="1675096883" guid="70ba55f8-f113-4ebb-a280-d7a0dd34fcad"&gt;507&lt;/key&gt;&lt;/foreign-keys&gt;&lt;ref-type name="Journal Article"&gt;17&lt;/ref-type&gt;&lt;contributors&gt;&lt;authors&gt;&lt;author&gt;J. Allen Ransome&lt;/author&gt;&lt;/authors&gt;&lt;/contributors&gt;&lt;titles&gt;&lt;title&gt;Mr Poppy of Witnesham&lt;/title&gt;&lt;secondary-title&gt;Farmer&amp;apos;s Magazine&lt;/secondary-title&gt;&lt;short-title&gt;Poppy of Witnesham&lt;/short-title&gt;&lt;/titles&gt;&lt;periodical&gt;&lt;full-title&gt;Farmer&amp;apos;s Magazine&lt;/full-title&gt;&lt;/periodical&gt;&lt;pages&gt;306/7&lt;/pages&gt;&lt;volume&gt;13&lt;/volume&gt;&lt;dates&gt;&lt;year&gt;1858&lt;/year&gt;&lt;/dates&gt;&lt;urls&gt;&lt;/urls&gt;&lt;/record&gt;&lt;/Cite&gt;&lt;/EndNote&gt;</w:instrText>
      </w:r>
      <w:r w:rsidRPr="00E76518">
        <w:rPr>
          <w:rFonts w:ascii="Arial" w:hAnsi="Arial" w:cs="Arial"/>
        </w:rPr>
        <w:fldChar w:fldCharType="separate"/>
      </w:r>
      <w:r w:rsidR="002E61DB" w:rsidRPr="00E76518">
        <w:rPr>
          <w:rFonts w:ascii="Arial" w:hAnsi="Arial" w:cs="Arial"/>
          <w:noProof/>
        </w:rPr>
        <w:t xml:space="preserve">J. Allen Ransome, </w:t>
      </w:r>
      <w:r w:rsidR="002E61DB" w:rsidRPr="00E76518">
        <w:rPr>
          <w:rFonts w:ascii="Arial" w:hAnsi="Arial" w:cs="Arial"/>
          <w:i/>
          <w:noProof/>
        </w:rPr>
        <w:t>The Implements of Agriculture</w:t>
      </w:r>
      <w:r w:rsidR="002E61DB" w:rsidRPr="00E76518">
        <w:rPr>
          <w:rFonts w:ascii="Arial" w:hAnsi="Arial" w:cs="Arial"/>
          <w:noProof/>
        </w:rPr>
        <w:t>,  (London: Ridgway, 1843); Ransome.Poppy of Witnesham.</w:t>
      </w:r>
      <w:r w:rsidRPr="00E76518">
        <w:rPr>
          <w:rFonts w:ascii="Arial" w:hAnsi="Arial" w:cs="Arial"/>
        </w:rPr>
        <w:fldChar w:fldCharType="end"/>
      </w:r>
    </w:p>
  </w:footnote>
  <w:footnote w:id="108">
    <w:p w14:paraId="3DF0EDD5" w14:textId="3DB606BF" w:rsidR="37AFA3CD" w:rsidRPr="00E76518" w:rsidRDefault="37AFA3CD" w:rsidP="37AFA3CD">
      <w:pPr>
        <w:pStyle w:val="FootnoteText"/>
        <w:rPr>
          <w:rFonts w:ascii="Arial" w:hAnsi="Arial" w:cs="Arial"/>
        </w:rPr>
      </w:pPr>
      <w:r w:rsidRPr="00E76518">
        <w:rPr>
          <w:rStyle w:val="FootnoteReference"/>
          <w:rFonts w:ascii="Arial" w:hAnsi="Arial" w:cs="Arial"/>
        </w:rPr>
        <w:footnoteRef/>
      </w:r>
      <w:r w:rsidRPr="00E76518">
        <w:rPr>
          <w:rFonts w:ascii="Arial" w:hAnsi="Arial" w:cs="Arial"/>
        </w:rPr>
        <w:t xml:space="preserve"> </w:t>
      </w:r>
      <w:r w:rsidR="00F10FD3" w:rsidRPr="00E76518">
        <w:rPr>
          <w:rFonts w:ascii="Arial" w:hAnsi="Arial" w:cs="Arial"/>
        </w:rPr>
        <w:fldChar w:fldCharType="begin"/>
      </w:r>
      <w:r w:rsidR="00F10FD3" w:rsidRPr="00E76518">
        <w:rPr>
          <w:rFonts w:ascii="Arial" w:hAnsi="Arial" w:cs="Arial"/>
        </w:rPr>
        <w:instrText xml:space="preserve"> ADDIN EN.CITE &lt;EndNote&gt;&lt;Cite&gt;&lt;Author&gt;Fussell&lt;/Author&gt;&lt;Year&gt;1983&lt;/Year&gt;&lt;RecNum&gt;171&lt;/RecNum&gt;&lt;DisplayText&gt;Fussell,The Old English Farming Books. V3 1793-1839&lt;/DisplayText&gt;&lt;record&gt;&lt;rec-number&gt;171&lt;/rec-number&gt;&lt;foreign-keys&gt;&lt;key app="EN" db-id="2px20pt5e0ea5herw28pea9h555razzfdvpa" timestamp="1674120661" guid="aebf4d15-5db1-43b1-ae9d-9dc9fc65ebbb"&gt;171&lt;/key&gt;&lt;/foreign-keys&gt;&lt;ref-type name="Book"&gt;6&lt;/ref-type&gt;&lt;contributors&gt;&lt;authors&gt;&lt;author&gt;Fussell, G.E.&lt;/author&gt;&lt;/authors&gt;&lt;/contributors&gt;&lt;titles&gt;&lt;title&gt;The Old English Farming Books. v3 1793-1839&lt;/title&gt;&lt;/titles&gt;&lt;dates&gt;&lt;year&gt;1983&lt;/year&gt;&lt;/dates&gt;&lt;pub-location&gt;London&lt;/pub-location&gt;&lt;publisher&gt;Pindar&lt;/publisher&gt;&lt;urls&gt;&lt;/urls&gt;&lt;/record&gt;&lt;/Cite&gt;&lt;/EndNote&gt;</w:instrText>
      </w:r>
      <w:r w:rsidR="00F10FD3" w:rsidRPr="00E76518">
        <w:rPr>
          <w:rFonts w:ascii="Arial" w:hAnsi="Arial" w:cs="Arial"/>
        </w:rPr>
        <w:fldChar w:fldCharType="separate"/>
      </w:r>
      <w:r w:rsidR="00F10FD3" w:rsidRPr="00E76518">
        <w:rPr>
          <w:rFonts w:ascii="Arial" w:hAnsi="Arial" w:cs="Arial"/>
          <w:noProof/>
        </w:rPr>
        <w:t>Fussell,The Old English Farming Books. V3 1793-1839</w:t>
      </w:r>
      <w:r w:rsidR="00F10FD3" w:rsidRPr="00E76518">
        <w:rPr>
          <w:rFonts w:ascii="Arial" w:hAnsi="Arial" w:cs="Arial"/>
        </w:rPr>
        <w:fldChar w:fldCharType="end"/>
      </w:r>
      <w:r w:rsidR="00F10FD3" w:rsidRPr="00E76518">
        <w:rPr>
          <w:rFonts w:ascii="Arial" w:hAnsi="Arial" w:cs="Arial"/>
        </w:rPr>
        <w:t xml:space="preserve"> pp.</w:t>
      </w:r>
      <w:r w:rsidR="00891F3A" w:rsidRPr="00E76518">
        <w:rPr>
          <w:rFonts w:ascii="Arial" w:hAnsi="Arial" w:cs="Arial"/>
        </w:rPr>
        <w:t>26-29.</w:t>
      </w:r>
      <w:r w:rsidR="00C81561" w:rsidRPr="00E76518">
        <w:rPr>
          <w:rFonts w:ascii="Arial" w:hAnsi="Arial" w:cs="Arial"/>
        </w:rPr>
        <w:t xml:space="preserve"> </w:t>
      </w:r>
      <w:r w:rsidR="000D7256" w:rsidRPr="00E76518">
        <w:rPr>
          <w:rFonts w:ascii="Arial" w:hAnsi="Arial" w:cs="Arial"/>
        </w:rPr>
        <w:fldChar w:fldCharType="begin"/>
      </w:r>
      <w:r w:rsidR="000D7256" w:rsidRPr="00E76518">
        <w:rPr>
          <w:rFonts w:ascii="Arial" w:hAnsi="Arial" w:cs="Arial"/>
        </w:rPr>
        <w:instrText xml:space="preserve"> ADDIN EN.CITE &lt;EndNote&gt;&lt;Cite&gt;&lt;Author&gt;Copsey&lt;/Author&gt;&lt;Year&gt;2000&lt;/Year&gt;&lt;RecNum&gt;118&lt;/RecNum&gt;&lt;DisplayText&gt;Copsey,Suffolk Writers from the Beginning until 1800&lt;/DisplayText&gt;&lt;record&gt;&lt;rec-number&gt;118&lt;/rec-number&gt;&lt;foreign-keys&gt;&lt;key app="EN" db-id="2px20pt5e0ea5herw28pea9h555razzfdvpa" timestamp="1674120660" guid="2eadbc62-4d99-4866-a4aa-4483854a751b"&gt;118&lt;/key&gt;&lt;/foreign-keys&gt;&lt;ref-type name="Book"&gt;6&lt;/ref-type&gt;&lt;contributors&gt;&lt;authors&gt;&lt;author&gt;Tony Copsey&lt;/author&gt;&lt;/authors&gt;&lt;/contributors&gt;&lt;titles&gt;&lt;title&gt;Suffolk Writers from the Beginning until 1800&lt;/title&gt;&lt;/titles&gt;&lt;dates&gt;&lt;year&gt;2000&lt;/year&gt;&lt;/dates&gt;&lt;pub-location&gt;&lt;style face="italic" font="default" size="100%"&gt;Ipswich&lt;/style&gt;&lt;/pub-location&gt;&lt;publisher&gt;Ipswich: Book Company&lt;/publisher&gt;&lt;urls&gt;&lt;/urls&gt;&lt;/record&gt;&lt;/Cite&gt;&lt;/EndNote&gt;</w:instrText>
      </w:r>
      <w:r w:rsidR="000D7256" w:rsidRPr="00E76518">
        <w:rPr>
          <w:rFonts w:ascii="Arial" w:hAnsi="Arial" w:cs="Arial"/>
        </w:rPr>
        <w:fldChar w:fldCharType="separate"/>
      </w:r>
      <w:r w:rsidR="000D7256" w:rsidRPr="00E76518">
        <w:rPr>
          <w:rFonts w:ascii="Arial" w:hAnsi="Arial" w:cs="Arial"/>
          <w:noProof/>
        </w:rPr>
        <w:t>Copsey,Suffolk Writers from the Beginning until 1800</w:t>
      </w:r>
      <w:r w:rsidR="000D7256" w:rsidRPr="00E76518">
        <w:rPr>
          <w:rFonts w:ascii="Arial" w:hAnsi="Arial" w:cs="Arial"/>
        </w:rPr>
        <w:fldChar w:fldCharType="end"/>
      </w:r>
      <w:r w:rsidR="000D7256" w:rsidRPr="00E76518">
        <w:rPr>
          <w:rFonts w:ascii="Arial" w:hAnsi="Arial" w:cs="Arial"/>
        </w:rPr>
        <w:t>. Pp.310-311</w:t>
      </w:r>
    </w:p>
  </w:footnote>
  <w:footnote w:id="109">
    <w:p w14:paraId="2B962E4E" w14:textId="47B45113" w:rsidR="37AFA3CD" w:rsidRPr="00E76518" w:rsidRDefault="37AFA3CD" w:rsidP="37AFA3CD">
      <w:pPr>
        <w:pStyle w:val="FootnoteText"/>
        <w:rPr>
          <w:rFonts w:ascii="Arial" w:hAnsi="Arial" w:cs="Arial"/>
        </w:rPr>
      </w:pPr>
      <w:r w:rsidRPr="00E76518">
        <w:rPr>
          <w:rStyle w:val="FootnoteReference"/>
          <w:rFonts w:ascii="Arial" w:hAnsi="Arial" w:cs="Arial"/>
        </w:rPr>
        <w:footnoteRef/>
      </w:r>
      <w:r w:rsidRPr="00E76518">
        <w:rPr>
          <w:rFonts w:ascii="Arial" w:hAnsi="Arial" w:cs="Arial"/>
        </w:rPr>
        <w:t xml:space="preserve"> </w:t>
      </w:r>
      <w:r w:rsidR="000963C7" w:rsidRPr="00E76518">
        <w:rPr>
          <w:rFonts w:ascii="Arial" w:hAnsi="Arial" w:cs="Arial"/>
        </w:rPr>
        <w:fldChar w:fldCharType="begin"/>
      </w:r>
      <w:r w:rsidR="005538A4" w:rsidRPr="00E76518">
        <w:rPr>
          <w:rFonts w:ascii="Arial" w:hAnsi="Arial" w:cs="Arial"/>
        </w:rPr>
        <w:instrText xml:space="preserve"> ADDIN EN.CITE &lt;EndNote&gt;&lt;Cite&gt;&lt;Author&gt;Lawrence&lt;/Author&gt;&lt;Year&gt;1801&lt;/Year&gt;&lt;RecNum&gt;40&lt;/RecNum&gt;&lt;DisplayText&gt;John Lawrence, &lt;style face="italic"&gt;The Modern Land Steward&lt;/style&gt;,  (London: H.D.Symonds, 1801); John Lawrence, &lt;style face="italic"&gt;The New Farmer&amp;apos;s Calendar; or, Monthly Remembrancer ... By a Farmer and Breeder&lt;/style&gt;,  (London: H.D.Symonds, 1801).&lt;/DisplayText&gt;&lt;record&gt;&lt;rec-number&gt;40&lt;/rec-number&gt;&lt;foreign-keys&gt;&lt;key app="EN" db-id="2px20pt5e0ea5herw28pea9h555razzfdvpa" timestamp="1674120659" guid="9d410b0a-cf2f-4cf4-b677-1fb2ab3d3231"&gt;40&lt;/key&gt;&lt;/foreign-keys&gt;&lt;ref-type name="Book"&gt;6&lt;/ref-type&gt;&lt;contributors&gt;&lt;authors&gt;&lt;author&gt;John Lawrence&lt;/author&gt;&lt;/authors&gt;&lt;/contributors&gt;&lt;titles&gt;&lt;title&gt;The Modern Land Steward&lt;/title&gt;&lt;/titles&gt;&lt;dates&gt;&lt;year&gt;1801&lt;/year&gt;&lt;/dates&gt;&lt;pub-location&gt;London&lt;/pub-location&gt;&lt;publisher&gt;H.D.Symonds&lt;/publisher&gt;&lt;urls&gt;&lt;/urls&gt;&lt;/record&gt;&lt;/Cite&gt;&lt;Cite&gt;&lt;Author&gt;Lawrence&lt;/Author&gt;&lt;Year&gt;1801&lt;/Year&gt;&lt;RecNum&gt;42&lt;/RecNum&gt;&lt;record&gt;&lt;rec-number&gt;42&lt;/rec-number&gt;&lt;foreign-keys&gt;&lt;key app="EN" db-id="2px20pt5e0ea5herw28pea9h555razzfdvpa" timestamp="1674120659" guid="37731396-d1dd-4c0c-b03c-b86337521eef"&gt;42&lt;/key&gt;&lt;/foreign-keys&gt;&lt;ref-type name="Book"&gt;6&lt;/ref-type&gt;&lt;contributors&gt;&lt;authors&gt;&lt;author&gt;John Lawrence&lt;/author&gt;&lt;/authors&gt;&lt;/contributors&gt;&lt;titles&gt;&lt;title&gt;The New Farmer&amp;apos;s Calendar; or, Monthly Remembrancer ... By a farmer and breeder&lt;/title&gt;&lt;/titles&gt;&lt;dates&gt;&lt;year&gt;1801&lt;/year&gt;&lt;/dates&gt;&lt;pub-location&gt;London&lt;/pub-location&gt;&lt;publisher&gt;H.D.Symonds&lt;/publisher&gt;&lt;urls&gt;&lt;/urls&gt;&lt;/record&gt;&lt;/Cite&gt;&lt;/EndNote&gt;</w:instrText>
      </w:r>
      <w:r w:rsidR="000963C7" w:rsidRPr="00E76518">
        <w:rPr>
          <w:rFonts w:ascii="Arial" w:hAnsi="Arial" w:cs="Arial"/>
        </w:rPr>
        <w:fldChar w:fldCharType="separate"/>
      </w:r>
      <w:r w:rsidR="005538A4" w:rsidRPr="00E76518">
        <w:rPr>
          <w:rFonts w:ascii="Arial" w:hAnsi="Arial" w:cs="Arial"/>
          <w:noProof/>
        </w:rPr>
        <w:t xml:space="preserve">John Lawrence, </w:t>
      </w:r>
      <w:r w:rsidR="005538A4" w:rsidRPr="00E76518">
        <w:rPr>
          <w:rFonts w:ascii="Arial" w:hAnsi="Arial" w:cs="Arial"/>
          <w:i/>
          <w:noProof/>
        </w:rPr>
        <w:t>The Modern Land Steward</w:t>
      </w:r>
      <w:r w:rsidR="005538A4" w:rsidRPr="00E76518">
        <w:rPr>
          <w:rFonts w:ascii="Arial" w:hAnsi="Arial" w:cs="Arial"/>
          <w:noProof/>
        </w:rPr>
        <w:t xml:space="preserve">,  (London: H.D.Symonds, 1801); John Lawrence, </w:t>
      </w:r>
      <w:r w:rsidR="005538A4" w:rsidRPr="00E76518">
        <w:rPr>
          <w:rFonts w:ascii="Arial" w:hAnsi="Arial" w:cs="Arial"/>
          <w:i/>
          <w:noProof/>
        </w:rPr>
        <w:t>The New Farmer's Calendar; or, Monthly Remembrancer ... By a Farmer and Breeder</w:t>
      </w:r>
      <w:r w:rsidR="005538A4" w:rsidRPr="00E76518">
        <w:rPr>
          <w:rFonts w:ascii="Arial" w:hAnsi="Arial" w:cs="Arial"/>
          <w:noProof/>
        </w:rPr>
        <w:t>,  (London: H.D.Symonds, 1801).</w:t>
      </w:r>
      <w:r w:rsidR="000963C7" w:rsidRPr="00E76518">
        <w:rPr>
          <w:rFonts w:ascii="Arial" w:hAnsi="Arial" w:cs="Arial"/>
        </w:rPr>
        <w:fldChar w:fldCharType="end"/>
      </w:r>
    </w:p>
  </w:footnote>
  <w:footnote w:id="110">
    <w:p w14:paraId="71E6C02F" w14:textId="77777777" w:rsidR="00FE67A9" w:rsidRPr="00E76518" w:rsidRDefault="00FE67A9" w:rsidP="00FE67A9">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Pr="00E76518">
        <w:rPr>
          <w:rFonts w:ascii="Arial" w:hAnsi="Arial" w:cs="Arial"/>
        </w:rPr>
        <w:fldChar w:fldCharType="begin"/>
      </w:r>
      <w:r w:rsidRPr="00E76518">
        <w:rPr>
          <w:rFonts w:ascii="Arial" w:hAnsi="Arial" w:cs="Arial"/>
        </w:rPr>
        <w:instrText xml:space="preserve"> ADDIN EN.CITE &lt;EndNote&gt;&lt;Cite&gt;&lt;Author&gt;co.&lt;/Author&gt;&lt;Year&gt;1839&lt;/Year&gt;&lt;RecNum&gt;405&lt;/RecNum&gt;&lt;DisplayText&gt;Pigot and co., &lt;style face="italic"&gt;National Commercial Directory of Suffolk&lt;/style&gt;,  (Manchester: J.Pigot &amp;amp; son., 1839).&lt;/DisplayText&gt;&lt;record&gt;&lt;rec-number&gt;405&lt;/rec-number&gt;&lt;foreign-keys&gt;&lt;key app="EN" db-id="2px20pt5e0ea5herw28pea9h555razzfdvpa" timestamp="1674120663" guid="11bc747f-177d-42e3-a83d-5d228327ba9a"&gt;405&lt;/key&gt;&lt;/foreign-keys&gt;&lt;ref-type name="Book"&gt;6&lt;/ref-type&gt;&lt;contributors&gt;&lt;authors&gt;&lt;author&gt;Pigot and co.&lt;/author&gt;&lt;/authors&gt;&lt;/contributors&gt;&lt;titles&gt;&lt;title&gt;National Commercial Directory of Suffolk&lt;/title&gt;&lt;/titles&gt;&lt;dates&gt;&lt;year&gt;1839&lt;/year&gt;&lt;/dates&gt;&lt;pub-location&gt;Manchester&lt;/pub-location&gt;&lt;publisher&gt;J.Pigot &amp;amp; son.&lt;/publisher&gt;&lt;urls&gt;&lt;/urls&gt;&lt;/record&gt;&lt;/Cite&gt;&lt;/EndNote&gt;</w:instrText>
      </w:r>
      <w:r w:rsidRPr="00E76518">
        <w:rPr>
          <w:rFonts w:ascii="Arial" w:hAnsi="Arial" w:cs="Arial"/>
        </w:rPr>
        <w:fldChar w:fldCharType="separate"/>
      </w:r>
      <w:r w:rsidRPr="00E76518">
        <w:rPr>
          <w:rFonts w:ascii="Arial" w:hAnsi="Arial" w:cs="Arial"/>
          <w:noProof/>
        </w:rPr>
        <w:t xml:space="preserve">Pigot and co., </w:t>
      </w:r>
      <w:r w:rsidRPr="00E76518">
        <w:rPr>
          <w:rFonts w:ascii="Arial" w:hAnsi="Arial" w:cs="Arial"/>
          <w:i/>
          <w:noProof/>
        </w:rPr>
        <w:t>National Commercial Directory of Suffolk</w:t>
      </w:r>
      <w:r w:rsidRPr="00E76518">
        <w:rPr>
          <w:rFonts w:ascii="Arial" w:hAnsi="Arial" w:cs="Arial"/>
          <w:noProof/>
        </w:rPr>
        <w:t>,  (Manchester: J.Pigot &amp; son., 1839).</w:t>
      </w:r>
      <w:r w:rsidRPr="00E76518">
        <w:rPr>
          <w:rFonts w:ascii="Arial" w:hAnsi="Arial" w:cs="Arial"/>
        </w:rPr>
        <w:fldChar w:fldCharType="end"/>
      </w:r>
    </w:p>
  </w:footnote>
  <w:footnote w:id="111">
    <w:p w14:paraId="3C67C0F0" w14:textId="77777777" w:rsidR="00FE67A9" w:rsidRPr="00E76518" w:rsidRDefault="00FE67A9" w:rsidP="00FE67A9">
      <w:pPr>
        <w:pStyle w:val="FootnoteText"/>
        <w:rPr>
          <w:rFonts w:ascii="Arial" w:hAnsi="Arial" w:cs="Arial"/>
        </w:rPr>
      </w:pPr>
      <w:r w:rsidRPr="00E76518">
        <w:rPr>
          <w:rStyle w:val="FootnoteReference"/>
          <w:rFonts w:ascii="Arial" w:hAnsi="Arial" w:cs="Arial"/>
        </w:rPr>
        <w:footnoteRef/>
      </w:r>
      <w:r w:rsidRPr="00E76518">
        <w:rPr>
          <w:rFonts w:ascii="Arial" w:hAnsi="Arial" w:cs="Arial"/>
        </w:rPr>
        <w:t xml:space="preserve"> </w:t>
      </w:r>
      <w:r w:rsidRPr="00E76518">
        <w:rPr>
          <w:rFonts w:ascii="Arial" w:hAnsi="Arial" w:cs="Arial"/>
        </w:rPr>
        <w:fldChar w:fldCharType="begin"/>
      </w:r>
      <w:r w:rsidRPr="00E76518">
        <w:rPr>
          <w:rFonts w:ascii="Arial" w:hAnsi="Arial" w:cs="Arial"/>
        </w:rPr>
        <w:instrText xml:space="preserve"> ADDIN EN.CITE &lt;EndNote&gt;&lt;Cite&gt;&lt;Author&gt;White&lt;/Author&gt;&lt;Year&gt;1844&lt;/Year&gt;&lt;RecNum&gt;0&lt;/RecNum&gt;&lt;DisplayText&gt;William. White&amp;apos;s 1844 Suffolk : A Reprint of the 1844 Issue of History White, Gazetteer, and the Directory of Suffolk. 1970. Print.,  (1844); Kelly., &lt;style face="italic"&gt;Kelly&amp;apos;s Directory of Cambridge, Norfolk, and Suffolk&lt;/style&gt;,  (1853).&lt;/DisplayText&gt;&lt;record&gt;&lt;ref-type name="Book"&gt;6&lt;/ref-type&gt;&lt;contributors&gt;&lt;authors&gt;&lt;author&gt;White, William. White's 1844 Suffolk : A Reprint of the 1844 Issue of History, Gazetteer, and the Directory of Suffolk. 1970. Print.&lt;/author&gt;&lt;/authors&gt;&lt;/contributors&gt;&lt;titles /&gt;&lt;dates&gt;&lt;year&gt;1844&lt;/year&gt;&lt;/dates&gt;&lt;/record&gt;&lt;/Cite&gt;&lt;Cite&gt;&lt;Author&gt;Kelly.&lt;/Author&gt;&lt;Year&gt;1853&lt;/Year&gt;&lt;RecNum&gt;126&lt;/RecNum&gt;&lt;IDText&gt;Kelly&amp;apos;s Directory of Cambridge, Norfolk, and Suffolk&lt;/IDText&gt;&lt;record&gt;&lt;rec-number&gt;126&lt;/rec-number&gt;&lt;foreign-keys&gt;&lt;key app="EN" db-id="2px20pt5e0ea5herw28pea9h555razzfdvpa" timestamp="1674120660" guid="92d7c252-a8c2-4f91-a18d-353cdabef6ee"&gt;126&lt;/key&gt;&lt;/foreign-keys&gt;&lt;ref-type name="Book"&gt;6&lt;/ref-type&gt;&lt;contributors&gt;&lt;authors&gt;&lt;author&gt;Kelly.&lt;/author&gt;&lt;/authors&gt;&lt;/contributors&gt;&lt;titles&gt;&lt;title&gt;Kelly&amp;apos;s Directory of Cambridge, Norfolk, and Suffolk&lt;/title&gt;&lt;/titles&gt;&lt;dates&gt;&lt;year&gt;1853&lt;/year&gt;&lt;/dates&gt;&lt;urls&gt;&lt;/urls&gt;&lt;/record&gt;&lt;/Cite&gt;&lt;/EndNote&gt;</w:instrText>
      </w:r>
      <w:r w:rsidRPr="00E76518">
        <w:rPr>
          <w:rFonts w:ascii="Arial" w:hAnsi="Arial" w:cs="Arial"/>
        </w:rPr>
        <w:fldChar w:fldCharType="separate"/>
      </w:r>
      <w:r w:rsidRPr="00E76518">
        <w:rPr>
          <w:rFonts w:ascii="Arial" w:hAnsi="Arial" w:cs="Arial"/>
          <w:noProof/>
        </w:rPr>
        <w:t xml:space="preserve">William. White's 1844 Suffolk : A Reprint of the 1844 Issue of History White, Gazetteer, and the Directory of Suffolk. 1970. Print.,  (1844); Kelly., </w:t>
      </w:r>
      <w:r w:rsidRPr="00E76518">
        <w:rPr>
          <w:rFonts w:ascii="Arial" w:hAnsi="Arial" w:cs="Arial"/>
          <w:i/>
          <w:noProof/>
        </w:rPr>
        <w:t>Kelly's Directory of Cambridge, Norfolk, and Suffolk</w:t>
      </w:r>
      <w:r w:rsidRPr="00E76518">
        <w:rPr>
          <w:rFonts w:ascii="Arial" w:hAnsi="Arial" w:cs="Arial"/>
          <w:noProof/>
        </w:rPr>
        <w:t>,  (1853).</w:t>
      </w:r>
      <w:r w:rsidRPr="00E76518">
        <w:rPr>
          <w:rFonts w:ascii="Arial" w:hAnsi="Arial" w:cs="Arial"/>
        </w:rPr>
        <w:fldChar w:fldCharType="end"/>
      </w:r>
    </w:p>
  </w:footnote>
  <w:footnote w:id="112">
    <w:p w14:paraId="73618662" w14:textId="77777777" w:rsidR="00FE67A9" w:rsidRPr="00E76518" w:rsidRDefault="00FE67A9" w:rsidP="00FE67A9">
      <w:pPr>
        <w:pStyle w:val="FootnoteText"/>
        <w:rPr>
          <w:rFonts w:ascii="Arial" w:hAnsi="Arial" w:cs="Arial"/>
        </w:rPr>
      </w:pPr>
      <w:r w:rsidRPr="00E76518">
        <w:rPr>
          <w:rStyle w:val="FootnoteReference"/>
          <w:rFonts w:ascii="Arial" w:hAnsi="Arial" w:cs="Arial"/>
        </w:rPr>
        <w:footnoteRef/>
      </w:r>
      <w:r w:rsidRPr="00E76518">
        <w:rPr>
          <w:rFonts w:ascii="Arial" w:hAnsi="Arial" w:cs="Arial"/>
        </w:rPr>
        <w:t xml:space="preserve"> </w:t>
      </w:r>
      <w:r w:rsidRPr="00E76518">
        <w:rPr>
          <w:rFonts w:ascii="Arial" w:hAnsi="Arial" w:cs="Arial"/>
        </w:rPr>
        <w:fldChar w:fldCharType="begin"/>
      </w:r>
      <w:r w:rsidRPr="00E76518">
        <w:rPr>
          <w:rFonts w:ascii="Arial" w:hAnsi="Arial" w:cs="Arial"/>
        </w:rPr>
        <w:instrText xml:space="preserve"> ADDIN EN.CITE &lt;EndNote&gt;&lt;Cite&gt;&lt;Author&gt;Shaw&lt;/Author&gt;&lt;Year&gt;1982&lt;/Year&gt;&lt;RecNum&gt;125&lt;/RecNum&gt;&lt;IDText&gt;British Directories as Sources in Historical Geography&lt;/IDText&gt;&lt;DisplayText&gt;Gareth Shaw, &amp;apos;British Directories as Sources in Historical Geography&amp;apos;, in &lt;style face="italic"&gt;Historical Geography Research Group Research Series Number 8, &lt;/style&gt;(London: Institute of British Geographers, 1982).&lt;/DisplayText&gt;&lt;record&gt;&lt;rec-number&gt;125&lt;/rec-number&gt;&lt;foreign-keys&gt;&lt;key app="EN" db-id="2px20pt5e0ea5herw28pea9h555razzfdvpa" timestamp="1674120660" guid="a8a86250-3cab-471b-a174-697be4486adf"&gt;125&lt;/key&gt;&lt;/foreign-keys&gt;&lt;ref-type name="Generic"&gt;13&lt;/ref-type&gt;&lt;contributors&gt;&lt;authors&gt;&lt;author&gt;Shaw, Gareth&lt;/author&gt;&lt;/authors&gt;&lt;/contributors&gt;&lt;titles&gt;&lt;title&gt;British Directories as Sources in Historical Geography&lt;/title&gt;&lt;secondary-title&gt;Historical Geography Research Group Research Series Number 8&lt;/secondary-title&gt;&lt;/titles&gt;&lt;dates&gt;&lt;year&gt;1982&lt;/year&gt;&lt;pub-dates&gt;&lt;date&gt;April&lt;/date&gt;&lt;/pub-dates&gt;&lt;/dates&gt;&lt;pub-location&gt;London&lt;/pub-location&gt;&lt;publisher&gt;Institute of British Geographers&lt;/publisher&gt;&lt;urls&gt;&lt;/urls&gt;&lt;/record&gt;&lt;/Cite&gt;&lt;/EndNote&gt;</w:instrText>
      </w:r>
      <w:r w:rsidRPr="00E76518">
        <w:rPr>
          <w:rFonts w:ascii="Arial" w:hAnsi="Arial" w:cs="Arial"/>
        </w:rPr>
        <w:fldChar w:fldCharType="separate"/>
      </w:r>
      <w:r w:rsidRPr="00E76518">
        <w:rPr>
          <w:rFonts w:ascii="Arial" w:hAnsi="Arial" w:cs="Arial"/>
          <w:noProof/>
        </w:rPr>
        <w:t xml:space="preserve">Gareth Shaw, 'British Directories as Sources in Historical Geography', in </w:t>
      </w:r>
      <w:r w:rsidRPr="00E76518">
        <w:rPr>
          <w:rFonts w:ascii="Arial" w:hAnsi="Arial" w:cs="Arial"/>
          <w:i/>
          <w:noProof/>
        </w:rPr>
        <w:t xml:space="preserve">Historical Geography Research Group Research Series Number 8, </w:t>
      </w:r>
      <w:r w:rsidRPr="00E76518">
        <w:rPr>
          <w:rFonts w:ascii="Arial" w:hAnsi="Arial" w:cs="Arial"/>
          <w:noProof/>
        </w:rPr>
        <w:t>(London: Institute of British Geographers, 1982).</w:t>
      </w:r>
      <w:r w:rsidRPr="00E76518">
        <w:rPr>
          <w:rFonts w:ascii="Arial" w:hAnsi="Arial" w:cs="Arial"/>
        </w:rPr>
        <w:fldChar w:fldCharType="end"/>
      </w:r>
      <w:r w:rsidRPr="00E76518">
        <w:rPr>
          <w:rFonts w:ascii="Arial" w:hAnsi="Arial" w:cs="Arial"/>
        </w:rPr>
        <w:t xml:space="preserve"> p30</w:t>
      </w:r>
    </w:p>
  </w:footnote>
  <w:footnote w:id="113">
    <w:p w14:paraId="5DC30D7A" w14:textId="77777777" w:rsidR="00FA6715" w:rsidRPr="00E76518" w:rsidRDefault="00FA6715" w:rsidP="00FA6715">
      <w:pPr>
        <w:pStyle w:val="FootnoteText"/>
        <w:rPr>
          <w:rFonts w:ascii="Arial" w:hAnsi="Arial" w:cs="Arial"/>
        </w:rPr>
      </w:pPr>
      <w:r w:rsidRPr="00E76518">
        <w:rPr>
          <w:rStyle w:val="FootnoteReference"/>
          <w:rFonts w:ascii="Arial" w:hAnsi="Arial" w:cs="Arial"/>
        </w:rPr>
        <w:footnoteRef/>
      </w:r>
      <w:r w:rsidRPr="00E76518">
        <w:rPr>
          <w:rFonts w:ascii="Arial" w:hAnsi="Arial" w:cs="Arial"/>
        </w:rPr>
        <w:t xml:space="preserve"> </w:t>
      </w:r>
      <w:r w:rsidRPr="00E76518">
        <w:rPr>
          <w:rFonts w:ascii="Arial" w:hAnsi="Arial" w:cs="Arial"/>
        </w:rPr>
        <w:fldChar w:fldCharType="begin"/>
      </w:r>
      <w:r w:rsidRPr="00E76518">
        <w:rPr>
          <w:rFonts w:ascii="Arial" w:hAnsi="Arial" w:cs="Arial"/>
        </w:rPr>
        <w:instrText xml:space="preserve"> ADDIN EN.CITE &lt;EndNote&gt;&lt;Cite&gt;&lt;Author&gt;Knight&lt;/Author&gt;&lt;Year&gt;1885&lt;/Year&gt;&lt;RecNum&gt;130&lt;/RecNum&gt;&lt;IDText&gt;Suffolk County Handbook, including Glyde&amp;apos;s almanac and directory.&lt;/IDText&gt;&lt;DisplayText&gt;Knight, &lt;style face="italic"&gt;Suffolk County Handbook, Including Glyde&amp;apos;s Almanac and Directory.&lt;/style&gt;,  (Ipswich: Ipswich Journal, 1885).&lt;/DisplayText&gt;&lt;record&gt;&lt;rec-number&gt;130&lt;/rec-number&gt;&lt;foreign-keys&gt;&lt;key app="EN" db-id="2px20pt5e0ea5herw28pea9h555razzfdvpa" timestamp="1674120660" guid="59c6a190-cceb-4c1e-af89-905450085484"&gt;130&lt;/key&gt;&lt;/foreign-keys&gt;&lt;ref-type name="Book"&gt;6&lt;/ref-type&gt;&lt;contributors&gt;&lt;authors&gt;&lt;author&gt;Knight&lt;/author&gt;&lt;/authors&gt;&lt;/contributors&gt;&lt;titles&gt;&lt;title&gt;Suffolk County Handbook, including Glyde&amp;apos;s almanac and directory.&lt;/title&gt;&lt;/titles&gt;&lt;dates&gt;&lt;year&gt;1885&lt;/year&gt;&lt;/dates&gt;&lt;pub-location&gt;Ipswich&lt;/pub-location&gt;&lt;publisher&gt;Ipswich Journal&lt;/publisher&gt;&lt;urls&gt;&lt;/urls&gt;&lt;/record&gt;&lt;/Cite&gt;&lt;/EndNote&gt;</w:instrText>
      </w:r>
      <w:r w:rsidRPr="00E76518">
        <w:rPr>
          <w:rFonts w:ascii="Arial" w:hAnsi="Arial" w:cs="Arial"/>
        </w:rPr>
        <w:fldChar w:fldCharType="separate"/>
      </w:r>
      <w:r w:rsidRPr="00E76518">
        <w:rPr>
          <w:rFonts w:ascii="Arial" w:hAnsi="Arial" w:cs="Arial"/>
          <w:noProof/>
        </w:rPr>
        <w:t xml:space="preserve">Knight, </w:t>
      </w:r>
      <w:r w:rsidRPr="00E76518">
        <w:rPr>
          <w:rFonts w:ascii="Arial" w:hAnsi="Arial" w:cs="Arial"/>
          <w:i/>
          <w:noProof/>
        </w:rPr>
        <w:t>Suffolk County Handbook, Including Glyde's Almanac and Directory.</w:t>
      </w:r>
      <w:r w:rsidRPr="00E76518">
        <w:rPr>
          <w:rFonts w:ascii="Arial" w:hAnsi="Arial" w:cs="Arial"/>
          <w:noProof/>
        </w:rPr>
        <w:t>,  (Ipswich: Ipswich Journal, 1885).</w:t>
      </w:r>
      <w:r w:rsidRPr="00E76518">
        <w:rPr>
          <w:rFonts w:ascii="Arial" w:hAnsi="Arial" w:cs="Arial"/>
        </w:rPr>
        <w:fldChar w:fldCharType="end"/>
      </w:r>
    </w:p>
  </w:footnote>
  <w:footnote w:id="114">
    <w:p w14:paraId="21ABD9E6" w14:textId="77777777" w:rsidR="00FE67A9" w:rsidRPr="00E76518" w:rsidRDefault="00FE67A9" w:rsidP="00FE67A9">
      <w:pPr>
        <w:pStyle w:val="FootnoteText"/>
        <w:rPr>
          <w:rFonts w:ascii="Arial" w:hAnsi="Arial" w:cs="Arial"/>
        </w:rPr>
      </w:pPr>
      <w:r w:rsidRPr="00E76518">
        <w:rPr>
          <w:rStyle w:val="FootnoteReference"/>
          <w:rFonts w:ascii="Arial" w:hAnsi="Arial" w:cs="Arial"/>
        </w:rPr>
        <w:footnoteRef/>
      </w:r>
      <w:r w:rsidRPr="00E76518">
        <w:rPr>
          <w:rFonts w:ascii="Arial" w:hAnsi="Arial" w:cs="Arial"/>
        </w:rPr>
        <w:t xml:space="preserve"> </w:t>
      </w:r>
      <w:r w:rsidRPr="00E76518">
        <w:rPr>
          <w:rFonts w:ascii="Arial" w:hAnsi="Arial" w:cs="Arial"/>
        </w:rPr>
        <w:fldChar w:fldCharType="begin">
          <w:fldData xml:space="preserve">PEVuZE5vdGU+PENpdGU+PEF1dGhvcj5HbHlkZTwvQXV0aG9yPjxZZWFyPjE4NTY8L1llYXI+PFJl
Y051bT4wPC9SZWNOdW0+PElEVGV4dD4gU3VmZm9sayBpbiB0aGUgTmluZXRlZW50aCBDZW50dXJ5
OiBQaHlzaWNhbCwgU29jaWFsLCBNb3JhbCwgUmVsaWdpb3VzLCBhbmQgSW5kdXN0cmlhbC48L0lE
VGV4dD48RGlzcGxheVRleHQ+Sm9obi4gR2x5ZGUsPHN0eWxlIGZhY2U9Iml0YWxpYyI+IFN1ZmZv
bGsgaW4gdGhlIE5pbmV0ZWVudGggQ2VudHVyeTogUGh5c2ljYWwsIFNvY2lhbCwgTW9yYWwsIFJl
bGlnaW91cywgYW5kIEluZHVzdHJpYWwuPC9zdHlsZT4sICAoTG9uZG9uOiBTaW1wa2luIE1hcnNo
YWxsLCAxODU2KTsgSm9obi5UaGUgTW9yYWwgR2x5ZGUsIFNvY2lhbCBhbmQgUmVsaWdpb3VzIENv
bmRpdGlvbiBvZiBJcHN3aWNoIGluIHRoZSBNaWRkbGUgb2YgdGhlIE5pbmV0ZWVudGggQ2VudHVy
eSwgd2l0aCBhIFNrZXRjaCBvZiBJdHMgSGlzdG9yeSwgUmlzZSBhbmQgUHJvZ3Jlc3MuLCAgKElw
c3dpY2g6IEJ1cnRvbiwgMTg1MCk7IEpvaG4uVGhlIE5ldyBTdWZmb2xrIEdhcmxhbmQ6IEhpc3Rv
cmljYWwgYW5kIEJpb2dyYXBoaWNhbCBOb3RpY2VzIEdseWRlLCBhbmQgU3RhdGlzdGljYWwgUmV0
dXJucyBSZWxhdGluZyB0byB0aGUgQ291bnR5IG9mIFN1ZmZvbGsuLCAgKElwc3dpY2gsIDE4NjYp
OyBKb2huLiBHbHlkZSwgJmFwb3M7VGhlIEF1dG9iaW9ncmFwaHkgb2YgYSBTdWZmb2xrIEZhcm0g
TGFib3VyZXIxODE2LTE4NzYmYXBvczssIGluIDxzdHlsZSBmYWNlPSJpdGFsaWMiPklwc3dpY2gg
TWVyY3VyeSwgPC9zdHlsZT4oSXBzd2ljaDogU3VmZm9sayBNZXJjdXJ5LCAxODk0KS48L0Rpc3Bs
YXlUZXh0PjxyZWNvcmQ+PHJlZi10eXBlIG5hbWU9IkJvb2siPjY8L3JlZi10eXBlPjxjb250cmli
dXRvcnM+PGF1dGhvcnM+PGF1dGhvcj5HbHlkZSwgSm9obi48L2F1dGhvcj48L2F1dGhvcnM+PC9j
b250cmlidXRvcnM+PHRpdGxlcz48dGl0bGU+IFN1ZmZvbGsgaW4gdGhlIE5pbmV0ZWVudGggQ2Vu
dHVyeTogUGh5c2ljYWwsIFNvY2lhbCwgTW9yYWwsIFJlbGlnaW91cywgYW5kIEluZHVzdHJpYWwu
PC90aXRsZT48L3RpdGxlcz48ZGF0ZXM+PHllYXI+MTg1NjwveWVhcj48L2RhdGVzPjxwdWItbG9j
YXRpb24+TG9uZG9uPC9wdWItbG9jYXRpb24+PHB1Ymxpc2hlcj5TaW1wa2luIE1hcnNoYWxsPC9w
dWJsaXNoZXI+PC9yZWNvcmQ+PC9DaXRlPjxDaXRlPjxBdXRob3I+R2x5ZGU8L0F1dGhvcj48WWVh
cj4xODUwPC9ZZWFyPjxSZWNOdW0+MDwvUmVjTnVtPjxyZWNvcmQ+PHJlZi10eXBlIG5hbWU9IkJv
b2siPjY8L3JlZi10eXBlPjxjb250cmlidXRvcnM+PGF1dGhvcnM+PGF1dGhvcj5HbHlkZSwgSm9o
bi5UaGUgTW9yYWwsIFNvY2lhbCBhbmQgUmVsaWdpb3VzIENvbmRpdGlvbiBvZiBJcHN3aWNoIGlu
IHRoZSBNaWRkbGUgb2YgdGhlIE5pbmV0ZWVudGggQ2VudHVyeSwgd2l0aCBhIFNrZXRjaCBvZiBJ
dHMgSGlzdG9yeSwgUmlzZSBhbmQgUHJvZ3Jlc3MuPC9hdXRob3I+PC9hdXRob3JzPjwvY29udHJp
YnV0b3JzPjx0aXRsZXMgLz48ZGF0ZXM+PHllYXI+MTg1MDwveWVhcj48L2RhdGVzPjxwdWItbG9j
YXRpb24+SXBzd2ljaDwvcHViLWxvY2F0aW9uPjxwdWJsaXNoZXI+QnVydG9uPC9wdWJsaXNoZXI+
PC9yZWNvcmQ+PC9DaXRlPjxDaXRlPjxBdXRob3I+R2x5ZGU8L0F1dGhvcj48WWVhcj4xODY2PC9Z
ZWFyPjxSZWNOdW0+MDwvUmVjTnVtPjxyZWNvcmQ+PHJlZi10eXBlIG5hbWU9IkJvb2siPjY8L3Jl
Zi10eXBlPjxjb250cmlidXRvcnM+PGF1dGhvcnM+PGF1dGhvcj5HbHlkZSwgSm9obi5UaGUgTmV3
IFN1ZmZvbGsgR2FybGFuZDogSGlzdG9yaWNhbCBhbmQgQmlvZ3JhcGhpY2FsIE5vdGljZXMsIGFu
ZCBTdGF0aXN0aWNhbCBSZXR1cm5zIFJlbGF0aW5nIHRvIHRoZSBDb3VudHkgb2YgU3VmZm9say48
L2F1dGhvcj48L2F1dGhvcnM+PC9jb250cmlidXRvcnM+PHRpdGxlcyAvPjxkYXRlcz48eWVhcj4x
ODY2PC95ZWFyPjwvZGF0ZXM+PHB1Yi1sb2NhdGlvbj5JcHN3aWNoPC9wdWItbG9jYXRpb24+PC9y
ZWNvcmQ+PC9DaXRlPjxDaXRlPjxBdXRob3I+R2x5ZGU8L0F1dGhvcj48WWVhcj4xODk0PC9ZZWFy
PjxSZWNOdW0+MTI4PC9SZWNOdW0+PElEVGV4dD5UaGUgYXV0b2Jpb2dyYXBoeSBvZiBhIFN1ZmZv
bGsgZmFybSBsYWJvdXJlcjE4MTYtMTg3NjwvSURUZXh0PjxyZWNvcmQ+PHJlYy1udW1iZXI+MTI4
PC9yZWMtbnVtYmVyPjxmb3JlaWduLWtleXM+PGtleSBhcHA9IkVOIiBkYi1pZD0iMnB4MjBwdDVl
MGVhNWhlcncyOHBlYTloNTU1cmF6emZkdnBhIiB0aW1lc3RhbXA9IjE2NzQxMjA2NjAiIGd1aWQ9
IjI5MmUyY2JkLTEzNGEtNDJmNS1hYjFkLTk2MmMwMjQ4NjE4YSI+MTI4PC9rZXk+PC9mb3JlaWdu
LWtleXM+PHJlZi10eXBlIG5hbWU9Ik1hZ2F6aW5lIEFydGljbGUiPjE5PC9yZWYtdHlwZT48Y29u
dHJpYnV0b3JzPjxhdXRob3JzPjxhdXRob3I+R2x5ZGUsIEpvaG4uPC9hdXRob3I+PC9hdXRob3Jz
PjwvY29udHJpYnV0b3JzPjx0aXRsZXM+PHRpdGxlPlRoZSBhdXRvYmlvZ3JhcGh5IG9mIGEgU3Vm
Zm9sayBmYXJtIGxhYm91cmVyMTgxNi0xODc2PC90aXRsZT48c2Vjb25kYXJ5LXRpdGxlPklwc3dp
Y2ggTWVyY3VyeTwvc2Vjb25kYXJ5LXRpdGxlPjwvdGl0bGVzPjxkYXRlcz48eWVhcj4xODk0PC95
ZWFyPjwvZGF0ZXM+PHB1Yi1sb2NhdGlvbj5JcHN3aWNoPC9wdWItbG9jYXRpb24+PHB1Ymxpc2hl
cj5TdWZmb2xrIE1lcmN1cnk8L3B1Ymxpc2hlcj48dXJscz48L3VybHM+PC9yZWNvcmQ+PC9DaXRl
PjwvRW5kTm90ZT5=
</w:fldData>
        </w:fldChar>
      </w:r>
      <w:r w:rsidRPr="00E76518">
        <w:rPr>
          <w:rFonts w:ascii="Arial" w:hAnsi="Arial" w:cs="Arial"/>
        </w:rPr>
        <w:instrText xml:space="preserve"> ADDIN EN.CITE </w:instrText>
      </w:r>
      <w:r w:rsidRPr="00E76518">
        <w:rPr>
          <w:rFonts w:ascii="Arial" w:hAnsi="Arial" w:cs="Arial"/>
        </w:rPr>
        <w:fldChar w:fldCharType="begin">
          <w:fldData xml:space="preserve">PEVuZE5vdGU+PENpdGU+PEF1dGhvcj5HbHlkZTwvQXV0aG9yPjxZZWFyPjE4NTY8L1llYXI+PFJl
Y051bT4wPC9SZWNOdW0+PElEVGV4dD4gU3VmZm9sayBpbiB0aGUgTmluZXRlZW50aCBDZW50dXJ5
OiBQaHlzaWNhbCwgU29jaWFsLCBNb3JhbCwgUmVsaWdpb3VzLCBhbmQgSW5kdXN0cmlhbC48L0lE
VGV4dD48RGlzcGxheVRleHQ+Sm9obi4gR2x5ZGUsPHN0eWxlIGZhY2U9Iml0YWxpYyI+IFN1ZmZv
bGsgaW4gdGhlIE5pbmV0ZWVudGggQ2VudHVyeTogUGh5c2ljYWwsIFNvY2lhbCwgTW9yYWwsIFJl
bGlnaW91cywgYW5kIEluZHVzdHJpYWwuPC9zdHlsZT4sICAoTG9uZG9uOiBTaW1wa2luIE1hcnNo
YWxsLCAxODU2KTsgSm9obi5UaGUgTW9yYWwgR2x5ZGUsIFNvY2lhbCBhbmQgUmVsaWdpb3VzIENv
bmRpdGlvbiBvZiBJcHN3aWNoIGluIHRoZSBNaWRkbGUgb2YgdGhlIE5pbmV0ZWVudGggQ2VudHVy
eSwgd2l0aCBhIFNrZXRjaCBvZiBJdHMgSGlzdG9yeSwgUmlzZSBhbmQgUHJvZ3Jlc3MuLCAgKElw
c3dpY2g6IEJ1cnRvbiwgMTg1MCk7IEpvaG4uVGhlIE5ldyBTdWZmb2xrIEdhcmxhbmQ6IEhpc3Rv
cmljYWwgYW5kIEJpb2dyYXBoaWNhbCBOb3RpY2VzIEdseWRlLCBhbmQgU3RhdGlzdGljYWwgUmV0
dXJucyBSZWxhdGluZyB0byB0aGUgQ291bnR5IG9mIFN1ZmZvbGsuLCAgKElwc3dpY2gsIDE4NjYp
OyBKb2huLiBHbHlkZSwgJmFwb3M7VGhlIEF1dG9iaW9ncmFwaHkgb2YgYSBTdWZmb2xrIEZhcm0g
TGFib3VyZXIxODE2LTE4NzYmYXBvczssIGluIDxzdHlsZSBmYWNlPSJpdGFsaWMiPklwc3dpY2gg
TWVyY3VyeSwgPC9zdHlsZT4oSXBzd2ljaDogU3VmZm9sayBNZXJjdXJ5LCAxODk0KS48L0Rpc3Bs
YXlUZXh0PjxyZWNvcmQ+PHJlZi10eXBlIG5hbWU9IkJvb2siPjY8L3JlZi10eXBlPjxjb250cmli
dXRvcnM+PGF1dGhvcnM+PGF1dGhvcj5HbHlkZSwgSm9obi48L2F1dGhvcj48L2F1dGhvcnM+PC9j
b250cmlidXRvcnM+PHRpdGxlcz48dGl0bGU+IFN1ZmZvbGsgaW4gdGhlIE5pbmV0ZWVudGggQ2Vu
dHVyeTogUGh5c2ljYWwsIFNvY2lhbCwgTW9yYWwsIFJlbGlnaW91cywgYW5kIEluZHVzdHJpYWwu
PC90aXRsZT48L3RpdGxlcz48ZGF0ZXM+PHllYXI+MTg1NjwveWVhcj48L2RhdGVzPjxwdWItbG9j
YXRpb24+TG9uZG9uPC9wdWItbG9jYXRpb24+PHB1Ymxpc2hlcj5TaW1wa2luIE1hcnNoYWxsPC9w
dWJsaXNoZXI+PC9yZWNvcmQ+PC9DaXRlPjxDaXRlPjxBdXRob3I+R2x5ZGU8L0F1dGhvcj48WWVh
cj4xODUwPC9ZZWFyPjxSZWNOdW0+MDwvUmVjTnVtPjxyZWNvcmQ+PHJlZi10eXBlIG5hbWU9IkJv
b2siPjY8L3JlZi10eXBlPjxjb250cmlidXRvcnM+PGF1dGhvcnM+PGF1dGhvcj5HbHlkZSwgSm9o
bi5UaGUgTW9yYWwsIFNvY2lhbCBhbmQgUmVsaWdpb3VzIENvbmRpdGlvbiBvZiBJcHN3aWNoIGlu
IHRoZSBNaWRkbGUgb2YgdGhlIE5pbmV0ZWVudGggQ2VudHVyeSwgd2l0aCBhIFNrZXRjaCBvZiBJ
dHMgSGlzdG9yeSwgUmlzZSBhbmQgUHJvZ3Jlc3MuPC9hdXRob3I+PC9hdXRob3JzPjwvY29udHJp
YnV0b3JzPjx0aXRsZXMgLz48ZGF0ZXM+PHllYXI+MTg1MDwveWVhcj48L2RhdGVzPjxwdWItbG9j
YXRpb24+SXBzd2ljaDwvcHViLWxvY2F0aW9uPjxwdWJsaXNoZXI+QnVydG9uPC9wdWJsaXNoZXI+
PC9yZWNvcmQ+PC9DaXRlPjxDaXRlPjxBdXRob3I+R2x5ZGU8L0F1dGhvcj48WWVhcj4xODY2PC9Z
ZWFyPjxSZWNOdW0+MDwvUmVjTnVtPjxyZWNvcmQ+PHJlZi10eXBlIG5hbWU9IkJvb2siPjY8L3Jl
Zi10eXBlPjxjb250cmlidXRvcnM+PGF1dGhvcnM+PGF1dGhvcj5HbHlkZSwgSm9obi5UaGUgTmV3
IFN1ZmZvbGsgR2FybGFuZDogSGlzdG9yaWNhbCBhbmQgQmlvZ3JhcGhpY2FsIE5vdGljZXMsIGFu
ZCBTdGF0aXN0aWNhbCBSZXR1cm5zIFJlbGF0aW5nIHRvIHRoZSBDb3VudHkgb2YgU3VmZm9say48
L2F1dGhvcj48L2F1dGhvcnM+PC9jb250cmlidXRvcnM+PHRpdGxlcyAvPjxkYXRlcz48eWVhcj4x
ODY2PC95ZWFyPjwvZGF0ZXM+PHB1Yi1sb2NhdGlvbj5JcHN3aWNoPC9wdWItbG9jYXRpb24+PC9y
ZWNvcmQ+PC9DaXRlPjxDaXRlPjxBdXRob3I+R2x5ZGU8L0F1dGhvcj48WWVhcj4xODk0PC9ZZWFy
PjxSZWNOdW0+MTI4PC9SZWNOdW0+PElEVGV4dD5UaGUgYXV0b2Jpb2dyYXBoeSBvZiBhIFN1ZmZv
bGsgZmFybSBsYWJvdXJlcjE4MTYtMTg3NjwvSURUZXh0PjxyZWNvcmQ+PHJlYy1udW1iZXI+MTI4
PC9yZWMtbnVtYmVyPjxmb3JlaWduLWtleXM+PGtleSBhcHA9IkVOIiBkYi1pZD0iMnB4MjBwdDVl
MGVhNWhlcncyOHBlYTloNTU1cmF6emZkdnBhIiB0aW1lc3RhbXA9IjE2NzQxMjA2NjAiIGd1aWQ9
IjI5MmUyY2JkLTEzNGEtNDJmNS1hYjFkLTk2MmMwMjQ4NjE4YSI+MTI4PC9rZXk+PC9mb3JlaWdu
LWtleXM+PHJlZi10eXBlIG5hbWU9Ik1hZ2F6aW5lIEFydGljbGUiPjE5PC9yZWYtdHlwZT48Y29u
dHJpYnV0b3JzPjxhdXRob3JzPjxhdXRob3I+R2x5ZGUsIEpvaG4uPC9hdXRob3I+PC9hdXRob3Jz
PjwvY29udHJpYnV0b3JzPjx0aXRsZXM+PHRpdGxlPlRoZSBhdXRvYmlvZ3JhcGh5IG9mIGEgU3Vm
Zm9sayBmYXJtIGxhYm91cmVyMTgxNi0xODc2PC90aXRsZT48c2Vjb25kYXJ5LXRpdGxlPklwc3dp
Y2ggTWVyY3VyeTwvc2Vjb25kYXJ5LXRpdGxlPjwvdGl0bGVzPjxkYXRlcz48eWVhcj4xODk0PC95
ZWFyPjwvZGF0ZXM+PHB1Yi1sb2NhdGlvbj5JcHN3aWNoPC9wdWItbG9jYXRpb24+PHB1Ymxpc2hl
cj5TdWZmb2xrIE1lcmN1cnk8L3B1Ymxpc2hlcj48dXJscz48L3VybHM+PC9yZWNvcmQ+PC9DaXRl
PjwvRW5kTm90ZT5=
</w:fldData>
        </w:fldChar>
      </w:r>
      <w:r w:rsidRPr="00E76518">
        <w:rPr>
          <w:rFonts w:ascii="Arial" w:hAnsi="Arial" w:cs="Arial"/>
        </w:rPr>
        <w:instrText xml:space="preserve"> ADDIN EN.CITE.DATA </w:instrText>
      </w:r>
      <w:r w:rsidRPr="00E76518">
        <w:rPr>
          <w:rFonts w:ascii="Arial" w:hAnsi="Arial" w:cs="Arial"/>
        </w:rPr>
      </w:r>
      <w:r w:rsidRPr="00E76518">
        <w:rPr>
          <w:rFonts w:ascii="Arial" w:hAnsi="Arial" w:cs="Arial"/>
        </w:rPr>
        <w:fldChar w:fldCharType="end"/>
      </w:r>
      <w:r w:rsidRPr="00E76518">
        <w:rPr>
          <w:rFonts w:ascii="Arial" w:hAnsi="Arial" w:cs="Arial"/>
        </w:rPr>
      </w:r>
      <w:r w:rsidRPr="00E76518">
        <w:rPr>
          <w:rFonts w:ascii="Arial" w:hAnsi="Arial" w:cs="Arial"/>
        </w:rPr>
        <w:fldChar w:fldCharType="separate"/>
      </w:r>
      <w:r w:rsidRPr="00E76518">
        <w:rPr>
          <w:rFonts w:ascii="Arial" w:hAnsi="Arial" w:cs="Arial"/>
          <w:noProof/>
        </w:rPr>
        <w:t>John. Glyde,</w:t>
      </w:r>
      <w:r w:rsidRPr="00E76518">
        <w:rPr>
          <w:rFonts w:ascii="Arial" w:hAnsi="Arial" w:cs="Arial"/>
          <w:i/>
          <w:noProof/>
        </w:rPr>
        <w:t xml:space="preserve"> Suffolk in the Nineteenth Century: Physical, Social, Moral, Religious, and Industrial.</w:t>
      </w:r>
      <w:r w:rsidRPr="00E76518">
        <w:rPr>
          <w:rFonts w:ascii="Arial" w:hAnsi="Arial" w:cs="Arial"/>
          <w:noProof/>
        </w:rPr>
        <w:t xml:space="preserve">,  (London: Simpkin Marshall, 1856); John.The Moral Glyde, Social and Religious Condition of Ipswich in the Middle of the Nineteenth Century, with a Sketch of Its History, Rise and Progress.,  (Ipswich: Burton, 1850); John.The New Suffolk Garland: Historical and Biographical Notices Glyde, and Statistical Returns Relating to the County of Suffolk.,  (Ipswich, 1866); John. Glyde, 'The Autobiography of a Suffolk Farm Labourer1816-1876', in </w:t>
      </w:r>
      <w:r w:rsidRPr="00E76518">
        <w:rPr>
          <w:rFonts w:ascii="Arial" w:hAnsi="Arial" w:cs="Arial"/>
          <w:i/>
          <w:noProof/>
        </w:rPr>
        <w:t xml:space="preserve">Ipswich Mercury, </w:t>
      </w:r>
      <w:r w:rsidRPr="00E76518">
        <w:rPr>
          <w:rFonts w:ascii="Arial" w:hAnsi="Arial" w:cs="Arial"/>
          <w:noProof/>
        </w:rPr>
        <w:t>(Ipswich: Suffolk Mercury, 1894).</w:t>
      </w:r>
      <w:r w:rsidRPr="00E76518">
        <w:rPr>
          <w:rFonts w:ascii="Arial" w:hAnsi="Arial" w:cs="Arial"/>
        </w:rPr>
        <w:fldChar w:fldCharType="end"/>
      </w:r>
    </w:p>
  </w:footnote>
  <w:footnote w:id="115">
    <w:p w14:paraId="1003768B" w14:textId="070B5690" w:rsidR="00A102E7" w:rsidRPr="00E76518" w:rsidRDefault="00A102E7">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00B5159F" w:rsidRPr="00E76518">
        <w:rPr>
          <w:rFonts w:ascii="Arial" w:hAnsi="Arial" w:cs="Arial"/>
        </w:rPr>
        <w:fldChar w:fldCharType="begin"/>
      </w:r>
      <w:r w:rsidR="00551D44" w:rsidRPr="00E76518">
        <w:rPr>
          <w:rFonts w:ascii="Arial" w:hAnsi="Arial" w:cs="Arial"/>
        </w:rPr>
        <w:instrText xml:space="preserve"> ADDIN EN.CITE &lt;EndNote&gt;&lt;Cite&gt;&lt;Author&gt;Ed.&lt;/Author&gt;&lt;Year&gt;1989&lt;/Year&gt;&lt;RecNum&gt;331&lt;/RecNum&gt;&lt;DisplayText&gt;Ed.,A.H.E.W. 6; Ed.,A.H.E.W. 7&lt;/DisplayText&gt;&lt;record&gt;&lt;rec-number&gt;331&lt;/rec-number&gt;&lt;foreign-keys&gt;&lt;key app="EN" db-id="2px20pt5e0ea5herw28pea9h555razzfdvpa" timestamp="1674120662" guid="7aabf2fa-88bb-4c4e-b6ca-a4828c2500a6"&gt;331&lt;/key&gt;&lt;/foreign-keys&gt;&lt;ref-type name="Book"&gt;6&lt;/ref-type&gt;&lt;contributors&gt;&lt;authors&gt;&lt;author&gt;Gordon MIngay Ed.&lt;/author&gt;&lt;/authors&gt;&lt;secondary-authors&gt;&lt;author&gt;Joan Thirsk&lt;/author&gt;&lt;/secondary-authors&gt;&lt;/contributors&gt;&lt;titles&gt;&lt;title&gt;The Agrarian History of England and Wales 1750-1850&lt;/title&gt;&lt;short-title&gt;A.H.E.W. 6&lt;/short-title&gt;&lt;/titles&gt;&lt;volume&gt;6&lt;/volume&gt;&lt;dates&gt;&lt;year&gt;1989&lt;/year&gt;&lt;/dates&gt;&lt;pub-location&gt;Cambridge&lt;/pub-location&gt;&lt;publisher&gt;CUP&lt;/publisher&gt;&lt;urls&gt;&lt;/urls&gt;&lt;/record&gt;&lt;/Cite&gt;&lt;Cite&gt;&lt;Author&gt;Ed.&lt;/Author&gt;&lt;Year&gt;2000&lt;/Year&gt;&lt;RecNum&gt;663&lt;/RecNum&gt;&lt;record&gt;&lt;rec-number&gt;663&lt;/rec-number&gt;&lt;foreign-keys&gt;&lt;key app="EN" db-id="2px20pt5e0ea5herw28pea9h555razzfdvpa" timestamp="1701525742" guid="668548fc-8475-47fd-8e8c-c5bbb8c346b5"&gt;663&lt;/key&gt;&lt;/foreign-keys&gt;&lt;ref-type name="Book"&gt;6&lt;/ref-type&gt;&lt;contributors&gt;&lt;authors&gt;&lt;author&gt;Edward Collins Ed.&lt;/author&gt;&lt;/authors&gt;&lt;secondary-authors&gt;&lt;author&gt;Joan Thirsk&lt;/author&gt;&lt;/secondary-authors&gt;&lt;/contributors&gt;&lt;titles&gt;&lt;title&gt;Agrarian History of England and Wales 1850-1914&lt;/title&gt;&lt;short-title&gt;A.H.E.W. 7&lt;/short-title&gt;&lt;/titles&gt;&lt;volume&gt;7&lt;/volume&gt;&lt;dates&gt;&lt;year&gt;2000&lt;/year&gt;&lt;/dates&gt;&lt;pub-location&gt;Cambridge&lt;/pub-location&gt;&lt;publisher&gt;CUP&lt;/publisher&gt;&lt;urls&gt;&lt;/urls&gt;&lt;/record&gt;&lt;/Cite&gt;&lt;/EndNote&gt;</w:instrText>
      </w:r>
      <w:r w:rsidR="00B5159F" w:rsidRPr="00E76518">
        <w:rPr>
          <w:rFonts w:ascii="Arial" w:hAnsi="Arial" w:cs="Arial"/>
        </w:rPr>
        <w:fldChar w:fldCharType="separate"/>
      </w:r>
      <w:r w:rsidR="00873FD7" w:rsidRPr="00E76518">
        <w:rPr>
          <w:rFonts w:ascii="Arial" w:hAnsi="Arial" w:cs="Arial"/>
          <w:noProof/>
        </w:rPr>
        <w:t>Ed.,A.H.E.W. 6; Ed.,A.H.E.W. 7</w:t>
      </w:r>
      <w:r w:rsidR="00B5159F" w:rsidRPr="00E76518">
        <w:rPr>
          <w:rFonts w:ascii="Arial" w:hAnsi="Arial" w:cs="Arial"/>
        </w:rPr>
        <w:fldChar w:fldCharType="end"/>
      </w:r>
    </w:p>
  </w:footnote>
  <w:footnote w:id="116">
    <w:p w14:paraId="5B326DD0" w14:textId="5054459A" w:rsidR="00A102E7" w:rsidRPr="00E76518" w:rsidRDefault="00A102E7">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002F495E" w:rsidRPr="00E76518">
        <w:rPr>
          <w:rFonts w:ascii="Arial" w:hAnsi="Arial" w:cs="Arial"/>
        </w:rPr>
        <w:fldChar w:fldCharType="begin"/>
      </w:r>
      <w:r w:rsidR="002F495E" w:rsidRPr="00E76518">
        <w:rPr>
          <w:rFonts w:ascii="Arial" w:hAnsi="Arial" w:cs="Arial"/>
        </w:rPr>
        <w:instrText xml:space="preserve"> ADDIN EN.CITE &lt;EndNote&gt;&lt;Cite&gt;&lt;Author&gt;Mingay&lt;/Author&gt;&lt;Year&gt;1981&lt;/Year&gt;&lt;RecNum&gt;170&lt;/RecNum&gt;&lt;DisplayText&gt;Mingay,The Victorian Countryside (Two Volumes)&lt;/DisplayText&gt;&lt;record&gt;&lt;rec-number&gt;170&lt;/rec-number&gt;&lt;foreign-keys&gt;&lt;key app="EN" db-id="2px20pt5e0ea5herw28pea9h555razzfdvpa" timestamp="1674120661" guid="e35b6530-b65e-4888-9ff0-97e932d99294"&gt;170&lt;/key&gt;&lt;/foreign-keys&gt;&lt;ref-type name="Book"&gt;6&lt;/ref-type&gt;&lt;contributors&gt;&lt;authors&gt;&lt;author&gt;Mingay, Gordon&lt;/author&gt;&lt;/authors&gt;&lt;secondary-authors&gt;&lt;author&gt;Gordon MIngay&lt;/author&gt;&lt;/secondary-authors&gt;&lt;/contributors&gt;&lt;titles&gt;&lt;title&gt;The Victorian Countryside (two volumes)&lt;/title&gt;&lt;/titles&gt;&lt;volume&gt;1&amp;amp;2&lt;/volume&gt;&lt;num-vols&gt;2&lt;/num-vols&gt;&lt;dates&gt;&lt;year&gt;1981&lt;/year&gt;&lt;/dates&gt;&lt;pub-location&gt;London&lt;/pub-location&gt;&lt;publisher&gt;Routledge&lt;/publisher&gt;&lt;urls&gt;&lt;/urls&gt;&lt;/record&gt;&lt;/Cite&gt;&lt;/EndNote&gt;</w:instrText>
      </w:r>
      <w:r w:rsidR="002F495E" w:rsidRPr="00E76518">
        <w:rPr>
          <w:rFonts w:ascii="Arial" w:hAnsi="Arial" w:cs="Arial"/>
        </w:rPr>
        <w:fldChar w:fldCharType="separate"/>
      </w:r>
      <w:r w:rsidR="002F495E" w:rsidRPr="00E76518">
        <w:rPr>
          <w:rFonts w:ascii="Arial" w:hAnsi="Arial" w:cs="Arial"/>
          <w:noProof/>
        </w:rPr>
        <w:t>Mingay,The Victorian Countryside (Two Volumes)</w:t>
      </w:r>
      <w:r w:rsidR="002F495E" w:rsidRPr="00E76518">
        <w:rPr>
          <w:rFonts w:ascii="Arial" w:hAnsi="Arial" w:cs="Arial"/>
        </w:rPr>
        <w:fldChar w:fldCharType="end"/>
      </w:r>
    </w:p>
  </w:footnote>
  <w:footnote w:id="117">
    <w:p w14:paraId="2670C584" w14:textId="4822A768" w:rsidR="008915B4" w:rsidRPr="00E76518" w:rsidRDefault="008915B4">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003477DC" w:rsidRPr="00E76518">
        <w:rPr>
          <w:rFonts w:ascii="Arial" w:hAnsi="Arial" w:cs="Arial"/>
        </w:rPr>
        <w:fldChar w:fldCharType="begin"/>
      </w:r>
      <w:r w:rsidR="00705D2D" w:rsidRPr="00E76518">
        <w:rPr>
          <w:rFonts w:ascii="Arial" w:hAnsi="Arial" w:cs="Arial"/>
        </w:rPr>
        <w:instrText xml:space="preserve"> ADDIN EN.CITE &lt;EndNote&gt;&lt;Cite&gt;&lt;Author&gt;Bujak&lt;/Author&gt;&lt;Year&gt;2007&lt;/Year&gt;&lt;RecNum&gt;345&lt;/RecNum&gt;&lt;DisplayText&gt;Bujak,Realms&lt;/DisplayText&gt;&lt;record&gt;&lt;rec-number&gt;345&lt;/rec-number&gt;&lt;foreign-keys&gt;&lt;key app="EN" db-id="2px20pt5e0ea5herw28pea9h555razzfdvpa" timestamp="1674120663" guid="cb25d4f6-c874-4683-ba7c-903d325b54e1"&gt;345&lt;/key&gt;&lt;/foreign-keys&gt;&lt;ref-type name="Book"&gt;6&lt;/ref-type&gt;&lt;contributors&gt;&lt;authors&gt;&lt;author&gt;Edward Bujak&lt;/author&gt;&lt;/authors&gt;&lt;/contributors&gt;&lt;titles&gt;&lt;title&gt;England&amp;apos;s Rural Realms: Landholding and the Agricultural Revolution&lt;/title&gt;&lt;short-title&gt;Realms&lt;/short-title&gt;&lt;/titles&gt;&lt;dates&gt;&lt;year&gt;2007&lt;/year&gt;&lt;/dates&gt;&lt;pub-location&gt;London&lt;/pub-location&gt;&lt;publisher&gt;Tauris Academic&lt;/publisher&gt;&lt;urls&gt;&lt;/urls&gt;&lt;/record&gt;&lt;/Cite&gt;&lt;/EndNote&gt;</w:instrText>
      </w:r>
      <w:r w:rsidR="003477DC" w:rsidRPr="00E76518">
        <w:rPr>
          <w:rFonts w:ascii="Arial" w:hAnsi="Arial" w:cs="Arial"/>
        </w:rPr>
        <w:fldChar w:fldCharType="separate"/>
      </w:r>
      <w:r w:rsidR="00705D2D" w:rsidRPr="00E76518">
        <w:rPr>
          <w:rFonts w:ascii="Arial" w:hAnsi="Arial" w:cs="Arial"/>
          <w:noProof/>
        </w:rPr>
        <w:t>Bujak,Realms</w:t>
      </w:r>
      <w:r w:rsidR="003477DC" w:rsidRPr="00E76518">
        <w:rPr>
          <w:rFonts w:ascii="Arial" w:hAnsi="Arial" w:cs="Arial"/>
        </w:rPr>
        <w:fldChar w:fldCharType="end"/>
      </w:r>
    </w:p>
  </w:footnote>
  <w:footnote w:id="118">
    <w:p w14:paraId="78DD3199" w14:textId="422D1253" w:rsidR="00FE346F" w:rsidRPr="00E76518" w:rsidRDefault="00FE346F" w:rsidP="00FE346F">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00C56EA4" w:rsidRPr="00E76518">
        <w:rPr>
          <w:rFonts w:ascii="Arial" w:hAnsi="Arial" w:cs="Arial"/>
        </w:rPr>
        <w:fldChar w:fldCharType="begin"/>
      </w:r>
      <w:r w:rsidR="00C56EA4" w:rsidRPr="00E76518">
        <w:rPr>
          <w:rFonts w:ascii="Arial" w:hAnsi="Arial" w:cs="Arial"/>
        </w:rPr>
        <w:instrText xml:space="preserve"> ADDIN EN.CITE &lt;EndNote&gt;&lt;Cite&gt;&lt;Author&gt;Belcher&lt;/Author&gt;&lt;Year&gt;2020&lt;/Year&gt;&lt;RecNum&gt;280&lt;/RecNum&gt;&lt;DisplayText&gt;John Belcher, &lt;style face="italic"&gt;The Foldcourse and East Anglian Agriculture and Landscape, 1100-1900&lt;/style&gt;,  (Woodbridge: Boydell, 2020).&lt;/DisplayText&gt;&lt;record&gt;&lt;rec-number&gt;280&lt;/rec-number&gt;&lt;foreign-keys&gt;&lt;key app="EN" db-id="2px20pt5e0ea5herw28pea9h555razzfdvpa" timestamp="1674120662" guid="958de5d6-2d22-45b1-9503-3351d6a19837"&gt;280&lt;/key&gt;&lt;/foreign-keys&gt;&lt;ref-type name="Book"&gt;6&lt;/ref-type&gt;&lt;contributors&gt;&lt;authors&gt;&lt;author&gt;John Belcher&lt;/author&gt;&lt;/authors&gt;&lt;/contributors&gt;&lt;titles&gt;&lt;title&gt;The Foldcourse and East Anglian Agriculture and Landscape, 1100-1900&lt;/title&gt;&lt;short-title&gt;Foldcourse&lt;/short-title&gt;&lt;/titles&gt;&lt;dates&gt;&lt;year&gt;2020&lt;/year&gt;&lt;/dates&gt;&lt;pub-location&gt;Woodbridge&lt;/pub-location&gt;&lt;publisher&gt;Boydell&lt;/publisher&gt;&lt;urls&gt;&lt;/urls&gt;&lt;/record&gt;&lt;/Cite&gt;&lt;/EndNote&gt;</w:instrText>
      </w:r>
      <w:r w:rsidR="00C56EA4" w:rsidRPr="00E76518">
        <w:rPr>
          <w:rFonts w:ascii="Arial" w:hAnsi="Arial" w:cs="Arial"/>
        </w:rPr>
        <w:fldChar w:fldCharType="separate"/>
      </w:r>
      <w:r w:rsidR="00C56EA4" w:rsidRPr="00E76518">
        <w:rPr>
          <w:rFonts w:ascii="Arial" w:hAnsi="Arial" w:cs="Arial"/>
          <w:noProof/>
        </w:rPr>
        <w:t xml:space="preserve">John Belcher, </w:t>
      </w:r>
      <w:r w:rsidR="00C56EA4" w:rsidRPr="00E76518">
        <w:rPr>
          <w:rFonts w:ascii="Arial" w:hAnsi="Arial" w:cs="Arial"/>
          <w:i/>
          <w:noProof/>
        </w:rPr>
        <w:t>The Foldcourse and East Anglian Agriculture and Landscape, 1100-1900</w:t>
      </w:r>
      <w:r w:rsidR="00C56EA4" w:rsidRPr="00E76518">
        <w:rPr>
          <w:rFonts w:ascii="Arial" w:hAnsi="Arial" w:cs="Arial"/>
          <w:noProof/>
        </w:rPr>
        <w:t>,  (Woodbridge: Boydell, 2020).</w:t>
      </w:r>
      <w:r w:rsidR="00C56EA4" w:rsidRPr="00E76518">
        <w:rPr>
          <w:rFonts w:ascii="Arial" w:hAnsi="Arial" w:cs="Arial"/>
        </w:rPr>
        <w:fldChar w:fldCharType="end"/>
      </w:r>
    </w:p>
  </w:footnote>
  <w:footnote w:id="119">
    <w:p w14:paraId="58C4B04B" w14:textId="5925B7B2" w:rsidR="00FE346F" w:rsidRPr="00E76518" w:rsidRDefault="00FE346F" w:rsidP="00FE346F">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00445445" w:rsidRPr="00E76518">
        <w:rPr>
          <w:rFonts w:ascii="Arial" w:hAnsi="Arial" w:cs="Arial"/>
        </w:rPr>
        <w:fldChar w:fldCharType="begin"/>
      </w:r>
      <w:r w:rsidR="00BF57C3">
        <w:rPr>
          <w:rFonts w:ascii="Arial" w:hAnsi="Arial" w:cs="Arial"/>
        </w:rPr>
        <w:instrText xml:space="preserve"> ADDIN EN.CITE &lt;EndNote&gt;&lt;Cite&gt;&lt;Author&gt;Williamson&lt;/Author&gt;&lt;Year&gt;1999&lt;/Year&gt;&lt;RecNum&gt;301&lt;/RecNum&gt;&lt;DisplayText&gt;Susanna Wade Martins and Tom Williamson, &lt;style face="italic"&gt;Roots of Change : Farming and the Landscape in East Anglia, C.1700-1870.&lt;/style&gt;,  (Exeter: BAHS, 1999).&lt;/DisplayText&gt;&lt;record&gt;&lt;rec-number&gt;301&lt;/rec-number&gt;&lt;foreign-keys&gt;&lt;key app="EN" db-id="2px20pt5e0ea5herw28pea9h555razzfdvpa" timestamp="1674120662" guid="96471dc7-cd7d-4b47-911e-474874d056f5"&gt;301&lt;/key&gt;&lt;/foreign-keys&gt;&lt;ref-type name="Book"&gt;6&lt;/ref-type&gt;&lt;contributors&gt;&lt;authors&gt;&lt;author&gt;Susanna Wade Martins and Tom Williamson&lt;/author&gt;&lt;/authors&gt;&lt;/contributors&gt;&lt;titles&gt;&lt;title&gt;Roots of Change : Farming and the Landscape in East Anglia, C.1700-1870.&lt;/title&gt;&lt;short-title&gt;Roots&lt;/short-title&gt;&lt;/titles&gt;&lt;dates&gt;&lt;year&gt;1999&lt;/year&gt;&lt;/dates&gt;&lt;pub-location&gt;Exeter&lt;/pub-location&gt;&lt;publisher&gt;BAHS&lt;/publisher&gt;&lt;urls&gt;&lt;/urls&gt;&lt;/record&gt;&lt;/Cite&gt;&lt;/EndNote&gt;</w:instrText>
      </w:r>
      <w:r w:rsidR="00445445" w:rsidRPr="00E76518">
        <w:rPr>
          <w:rFonts w:ascii="Arial" w:hAnsi="Arial" w:cs="Arial"/>
        </w:rPr>
        <w:fldChar w:fldCharType="separate"/>
      </w:r>
      <w:r w:rsidR="00BF57C3">
        <w:rPr>
          <w:rFonts w:ascii="Arial" w:hAnsi="Arial" w:cs="Arial"/>
          <w:noProof/>
        </w:rPr>
        <w:t xml:space="preserve">Susanna Wade Martins and Tom Williamson, </w:t>
      </w:r>
      <w:r w:rsidR="00BF57C3" w:rsidRPr="00BF57C3">
        <w:rPr>
          <w:rFonts w:ascii="Arial" w:hAnsi="Arial" w:cs="Arial"/>
          <w:i/>
          <w:noProof/>
        </w:rPr>
        <w:t>Roots of Change : Farming and the Landscape in East Anglia, C.1700-1870.</w:t>
      </w:r>
      <w:r w:rsidR="00BF57C3">
        <w:rPr>
          <w:rFonts w:ascii="Arial" w:hAnsi="Arial" w:cs="Arial"/>
          <w:noProof/>
        </w:rPr>
        <w:t>,  (Exeter: BAHS, 1999).</w:t>
      </w:r>
      <w:r w:rsidR="00445445" w:rsidRPr="00E76518">
        <w:rPr>
          <w:rFonts w:ascii="Arial" w:hAnsi="Arial" w:cs="Arial"/>
        </w:rPr>
        <w:fldChar w:fldCharType="end"/>
      </w:r>
    </w:p>
  </w:footnote>
  <w:footnote w:id="120">
    <w:p w14:paraId="580ED95B" w14:textId="44B75335" w:rsidR="008915B4" w:rsidRPr="00E76518" w:rsidRDefault="008915B4">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00D032FB" w:rsidRPr="00E76518">
        <w:rPr>
          <w:rFonts w:ascii="Arial" w:hAnsi="Arial" w:cs="Arial"/>
        </w:rPr>
        <w:fldChar w:fldCharType="begin"/>
      </w:r>
      <w:r w:rsidR="00D032FB" w:rsidRPr="00E76518">
        <w:rPr>
          <w:rFonts w:ascii="Arial" w:hAnsi="Arial" w:cs="Arial"/>
        </w:rPr>
        <w:instrText xml:space="preserve"> ADDIN EN.CITE &lt;EndNote&gt;&lt;Cite&gt;&lt;Author&gt;Hoyle&lt;/Author&gt;&lt;Year&gt;2016&lt;/Year&gt;&lt;RecNum&gt;168&lt;/RecNum&gt;&lt;DisplayText&gt;R.W. Hoyle, &lt;style face="italic"&gt;The Farmer in England, 1650-1980&lt;/style&gt;,  (London: Routledge, 2016).&lt;/DisplayText&gt;&lt;record&gt;&lt;rec-number&gt;168&lt;/rec-number&gt;&lt;foreign-keys&gt;&lt;key app="EN" db-id="2px20pt5e0ea5herw28pea9h555razzfdvpa" timestamp="1674120661" guid="c76f434f-9105-4beb-9073-61e3b9dfb369"&gt;168&lt;/key&gt;&lt;/foreign-keys&gt;&lt;ref-type name="Book"&gt;6&lt;/ref-type&gt;&lt;contributors&gt;&lt;authors&gt;&lt;author&gt;Hoyle, R.W.&lt;/author&gt;&lt;/authors&gt;&lt;/contributors&gt;&lt;titles&gt;&lt;title&gt;The Farmer in England, 1650-1980&lt;/title&gt;&lt;/titles&gt;&lt;dates&gt;&lt;year&gt;2016&lt;/year&gt;&lt;/dates&gt;&lt;pub-location&gt;London&lt;/pub-location&gt;&lt;publisher&gt;Routledge&lt;/publisher&gt;&lt;urls&gt;&lt;/urls&gt;&lt;/record&gt;&lt;/Cite&gt;&lt;/EndNote&gt;</w:instrText>
      </w:r>
      <w:r w:rsidR="00D032FB" w:rsidRPr="00E76518">
        <w:rPr>
          <w:rFonts w:ascii="Arial" w:hAnsi="Arial" w:cs="Arial"/>
        </w:rPr>
        <w:fldChar w:fldCharType="separate"/>
      </w:r>
      <w:r w:rsidR="00D032FB" w:rsidRPr="00E76518">
        <w:rPr>
          <w:rFonts w:ascii="Arial" w:hAnsi="Arial" w:cs="Arial"/>
          <w:noProof/>
        </w:rPr>
        <w:t xml:space="preserve">R.W. Hoyle, </w:t>
      </w:r>
      <w:r w:rsidR="00D032FB" w:rsidRPr="00E76518">
        <w:rPr>
          <w:rFonts w:ascii="Arial" w:hAnsi="Arial" w:cs="Arial"/>
          <w:i/>
          <w:noProof/>
        </w:rPr>
        <w:t>The Farmer in England, 1650-1980</w:t>
      </w:r>
      <w:r w:rsidR="00D032FB" w:rsidRPr="00E76518">
        <w:rPr>
          <w:rFonts w:ascii="Arial" w:hAnsi="Arial" w:cs="Arial"/>
          <w:noProof/>
        </w:rPr>
        <w:t>,  (London: Routledge, 2016).</w:t>
      </w:r>
      <w:r w:rsidR="00D032FB" w:rsidRPr="00E76518">
        <w:rPr>
          <w:rFonts w:ascii="Arial" w:hAnsi="Arial" w:cs="Arial"/>
        </w:rPr>
        <w:fldChar w:fldCharType="end"/>
      </w:r>
    </w:p>
  </w:footnote>
  <w:footnote w:id="121">
    <w:p w14:paraId="03F72FF7" w14:textId="4581046E" w:rsidR="00B34BAB" w:rsidRPr="00E76518" w:rsidRDefault="00B34BAB">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005B699F" w:rsidRPr="00E76518">
        <w:rPr>
          <w:rFonts w:ascii="Arial" w:hAnsi="Arial" w:cs="Arial"/>
        </w:rPr>
        <w:fldChar w:fldCharType="begin"/>
      </w:r>
      <w:r w:rsidR="002D2157" w:rsidRPr="00E76518">
        <w:rPr>
          <w:rFonts w:ascii="Arial" w:hAnsi="Arial" w:cs="Arial"/>
        </w:rPr>
        <w:instrText xml:space="preserve"> ADDIN EN.CITE &lt;EndNote&gt;&lt;Cite&gt;&lt;Author&gt;MIngay&lt;/Author&gt;&lt;Year&gt;1990&lt;/Year&gt;&lt;RecNum&gt;596&lt;/RecNum&gt;&lt;DisplayText&gt;Gordon MIngay, &lt;style face="italic"&gt;A Social History of the English Countryside&lt;/style&gt;,  (London: Routledge, 1990).&lt;/DisplayText&gt;&lt;record&gt;&lt;rec-number&gt;596&lt;/rec-number&gt;&lt;foreign-keys&gt;&lt;key app="EN" db-id="2px20pt5e0ea5herw28pea9h555razzfdvpa" timestamp="1696347912" guid="658ce034-f184-4087-a244-32324a3b37c3"&gt;596&lt;/key&gt;&lt;/foreign-keys&gt;&lt;ref-type name="Book"&gt;6&lt;/ref-type&gt;&lt;contributors&gt;&lt;authors&gt;&lt;author&gt;Gordon MIngay&lt;/author&gt;&lt;/authors&gt;&lt;/contributors&gt;&lt;titles&gt;&lt;title&gt;A Social History of the English Countryside&lt;/title&gt;&lt;short-title&gt;the english countryside&lt;/short-title&gt;&lt;/titles&gt;&lt;dates&gt;&lt;year&gt;1990&lt;/year&gt;&lt;/dates&gt;&lt;pub-location&gt;London&lt;/pub-location&gt;&lt;publisher&gt;Routledge&lt;/publisher&gt;&lt;urls&gt;&lt;/urls&gt;&lt;/record&gt;&lt;/Cite&gt;&lt;/EndNote&gt;</w:instrText>
      </w:r>
      <w:r w:rsidR="005B699F" w:rsidRPr="00E76518">
        <w:rPr>
          <w:rFonts w:ascii="Arial" w:hAnsi="Arial" w:cs="Arial"/>
        </w:rPr>
        <w:fldChar w:fldCharType="separate"/>
      </w:r>
      <w:r w:rsidR="002D2157" w:rsidRPr="00E76518">
        <w:rPr>
          <w:rFonts w:ascii="Arial" w:hAnsi="Arial" w:cs="Arial"/>
          <w:noProof/>
        </w:rPr>
        <w:t xml:space="preserve">Gordon MIngay, </w:t>
      </w:r>
      <w:r w:rsidR="002D2157" w:rsidRPr="00E76518">
        <w:rPr>
          <w:rFonts w:ascii="Arial" w:hAnsi="Arial" w:cs="Arial"/>
          <w:i/>
          <w:noProof/>
        </w:rPr>
        <w:t>A Social History of the English Countryside</w:t>
      </w:r>
      <w:r w:rsidR="002D2157" w:rsidRPr="00E76518">
        <w:rPr>
          <w:rFonts w:ascii="Arial" w:hAnsi="Arial" w:cs="Arial"/>
          <w:noProof/>
        </w:rPr>
        <w:t>,  (London: Routledge, 1990).</w:t>
      </w:r>
      <w:r w:rsidR="005B699F" w:rsidRPr="00E76518">
        <w:rPr>
          <w:rFonts w:ascii="Arial" w:hAnsi="Arial" w:cs="Arial"/>
        </w:rPr>
        <w:fldChar w:fldCharType="end"/>
      </w:r>
    </w:p>
  </w:footnote>
  <w:footnote w:id="122">
    <w:p w14:paraId="08AD4566" w14:textId="26604B46" w:rsidR="0056009C" w:rsidRPr="00E76518" w:rsidRDefault="0056009C" w:rsidP="0056009C">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Pr="00E76518">
        <w:rPr>
          <w:rFonts w:ascii="Arial" w:hAnsi="Arial" w:cs="Arial"/>
        </w:rPr>
        <w:fldChar w:fldCharType="begin"/>
      </w:r>
      <w:r w:rsidR="00BF57C3">
        <w:rPr>
          <w:rFonts w:ascii="Arial" w:hAnsi="Arial" w:cs="Arial"/>
        </w:rPr>
        <w:instrText xml:space="preserve"> ADDIN EN.CITE &lt;EndNote&gt;&lt;Cite&gt;&lt;Author&gt;Turner&lt;/Author&gt;&lt;Year&gt;2001&lt;/Year&gt;&lt;RecNum&gt;440&lt;/RecNum&gt;&lt;DisplayText&gt;Michael Edward Turner, &lt;style face="italic"&gt;Farm Production in England 1700-1914&lt;/style&gt;,  (Oxford: OUP, 2001).&lt;/DisplayText&gt;&lt;record&gt;&lt;rec-number&gt;440&lt;/rec-number&gt;&lt;foreign-keys&gt;&lt;key app="EN" db-id="2px20pt5e0ea5herw28pea9h555razzfdvpa" timestamp="1674120664" guid="86aac245-6ea3-4f90-98fb-a6b8a7e8a90b"&gt;440&lt;/key&gt;&lt;/foreign-keys&gt;&lt;ref-type name="Book"&gt;6&lt;/ref-type&gt;&lt;contributors&gt;&lt;authors&gt;&lt;author&gt;Turner, Michael Edward&lt;/author&gt;&lt;/authors&gt;&lt;secondary-authors&gt;&lt;author&gt;Beckett, J. V.&lt;/author&gt;&lt;author&gt;Afton, B.&lt;/author&gt;&lt;/secondary-authors&gt;&lt;/contributors&gt;&lt;titles&gt;&lt;title&gt;Farm production in England 1700-1914&lt;/title&gt;&lt;/titles&gt;&lt;keywords&gt;&lt;keyword&gt;Agriculture -- England -- History&lt;/keyword&gt;&lt;keyword&gt;Dewey: 630.94209033&lt;/keyword&gt;&lt;/keywords&gt;&lt;dates&gt;&lt;year&gt;2001&lt;/year&gt;&lt;/dates&gt;&lt;pub-location&gt;Oxford&lt;/pub-location&gt;&lt;publisher&gt;OUP&lt;/publisher&gt;&lt;urls&gt;&lt;/urls&gt;&lt;/record&gt;&lt;/Cite&gt;&lt;/EndNote&gt;</w:instrText>
      </w:r>
      <w:r w:rsidRPr="00E76518">
        <w:rPr>
          <w:rFonts w:ascii="Arial" w:hAnsi="Arial" w:cs="Arial"/>
        </w:rPr>
        <w:fldChar w:fldCharType="separate"/>
      </w:r>
      <w:r w:rsidR="00BF57C3">
        <w:rPr>
          <w:rFonts w:ascii="Arial" w:hAnsi="Arial" w:cs="Arial"/>
          <w:noProof/>
        </w:rPr>
        <w:t xml:space="preserve">Michael Edward Turner, </w:t>
      </w:r>
      <w:r w:rsidR="00BF57C3" w:rsidRPr="00BF57C3">
        <w:rPr>
          <w:rFonts w:ascii="Arial" w:hAnsi="Arial" w:cs="Arial"/>
          <w:i/>
          <w:noProof/>
        </w:rPr>
        <w:t>Farm Production in England 1700-1914</w:t>
      </w:r>
      <w:r w:rsidR="00BF57C3">
        <w:rPr>
          <w:rFonts w:ascii="Arial" w:hAnsi="Arial" w:cs="Arial"/>
          <w:noProof/>
        </w:rPr>
        <w:t>,  (Oxford: OUP, 2001).</w:t>
      </w:r>
      <w:r w:rsidRPr="00E76518">
        <w:rPr>
          <w:rFonts w:ascii="Arial" w:hAnsi="Arial" w:cs="Arial"/>
        </w:rPr>
        <w:fldChar w:fldCharType="end"/>
      </w:r>
    </w:p>
  </w:footnote>
  <w:footnote w:id="123">
    <w:p w14:paraId="250570E5" w14:textId="596006B1" w:rsidR="0086367B" w:rsidRPr="00E76518" w:rsidRDefault="0086367B">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007D6281" w:rsidRPr="00E76518">
        <w:rPr>
          <w:rFonts w:ascii="Arial" w:hAnsi="Arial" w:cs="Arial"/>
        </w:rPr>
        <w:fldChar w:fldCharType="begin"/>
      </w:r>
      <w:r w:rsidR="007D6281" w:rsidRPr="00E76518">
        <w:rPr>
          <w:rFonts w:ascii="Arial" w:hAnsi="Arial" w:cs="Arial"/>
        </w:rPr>
        <w:instrText xml:space="preserve"> ADDIN EN.CITE &lt;EndNote&gt;&lt;Cite&gt;&lt;Author&gt;Brown&lt;/Author&gt;&lt;Year&gt;1969&lt;/Year&gt;&lt;RecNum&gt;169&lt;/RecNum&gt;&lt;DisplayText&gt;A. F. J. Brown, &lt;style face="italic"&gt;Essex at Work, 1700-1815&lt;/style&gt;,  (Chelmsford: Essex Record Office Publications ; No. 49, 1969).&lt;/DisplayText&gt;&lt;record&gt;&lt;rec-number&gt;169&lt;/rec-number&gt;&lt;foreign-keys&gt;&lt;key app="EN" db-id="2px20pt5e0ea5herw28pea9h555razzfdvpa" timestamp="1674120661" guid="66cb54de-8a77-4dd6-9e4e-aad67e7962be"&gt;169&lt;/key&gt;&lt;/foreign-keys&gt;&lt;ref-type name="Book"&gt;6&lt;/ref-type&gt;&lt;contributors&gt;&lt;authors&gt;&lt;author&gt;Brown, A. F. J.&lt;/author&gt;&lt;/authors&gt;&lt;/contributors&gt;&lt;titles&gt;&lt;title&gt;Essex at Work, 1700-1815&lt;/title&gt;&lt;short-title&gt;Essex at Work&lt;/short-title&gt;&lt;/titles&gt;&lt;dates&gt;&lt;year&gt;1969&lt;/year&gt;&lt;/dates&gt;&lt;pub-location&gt;Chelmsford&lt;/pub-location&gt;&lt;publisher&gt;Essex Record Office Publications ; No. 49&lt;/publisher&gt;&lt;urls&gt;&lt;/urls&gt;&lt;/record&gt;&lt;/Cite&gt;&lt;/EndNote&gt;</w:instrText>
      </w:r>
      <w:r w:rsidR="007D6281" w:rsidRPr="00E76518">
        <w:rPr>
          <w:rFonts w:ascii="Arial" w:hAnsi="Arial" w:cs="Arial"/>
        </w:rPr>
        <w:fldChar w:fldCharType="separate"/>
      </w:r>
      <w:r w:rsidR="007D6281" w:rsidRPr="00E76518">
        <w:rPr>
          <w:rFonts w:ascii="Arial" w:hAnsi="Arial" w:cs="Arial"/>
          <w:noProof/>
        </w:rPr>
        <w:t xml:space="preserve">A. F. J. Brown, </w:t>
      </w:r>
      <w:r w:rsidR="007D6281" w:rsidRPr="00E76518">
        <w:rPr>
          <w:rFonts w:ascii="Arial" w:hAnsi="Arial" w:cs="Arial"/>
          <w:i/>
          <w:noProof/>
        </w:rPr>
        <w:t>Essex at Work, 1700-1815</w:t>
      </w:r>
      <w:r w:rsidR="007D6281" w:rsidRPr="00E76518">
        <w:rPr>
          <w:rFonts w:ascii="Arial" w:hAnsi="Arial" w:cs="Arial"/>
          <w:noProof/>
        </w:rPr>
        <w:t>,  (Chelmsford: Essex Record Office Publications ; No. 49, 1969).</w:t>
      </w:r>
      <w:r w:rsidR="007D6281" w:rsidRPr="00E76518">
        <w:rPr>
          <w:rFonts w:ascii="Arial" w:hAnsi="Arial" w:cs="Arial"/>
        </w:rPr>
        <w:fldChar w:fldCharType="end"/>
      </w:r>
    </w:p>
  </w:footnote>
  <w:footnote w:id="124">
    <w:p w14:paraId="564A6A55" w14:textId="4AC2C832" w:rsidR="0086367B" w:rsidRPr="00E76518" w:rsidRDefault="0086367B">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00597417" w:rsidRPr="00E76518">
        <w:rPr>
          <w:rFonts w:ascii="Arial" w:hAnsi="Arial" w:cs="Arial"/>
        </w:rPr>
        <w:fldChar w:fldCharType="begin"/>
      </w:r>
      <w:r w:rsidR="00597417" w:rsidRPr="00E76518">
        <w:rPr>
          <w:rFonts w:ascii="Arial" w:hAnsi="Arial" w:cs="Arial"/>
        </w:rPr>
        <w:instrText xml:space="preserve"> ADDIN EN.CITE &lt;EndNote&gt;&lt;Cite&gt;&lt;Author&gt;Evans&lt;/Author&gt;&lt;RecNum&gt;138&lt;/RecNum&gt;&lt;DisplayText&gt;Nesta Evans, &amp;apos;The Suffolk Linen Industry&amp;apos;, in &lt;style face="italic"&gt;Suffolk Local History Review&lt;/style&gt;.&lt;/DisplayText&gt;&lt;record&gt;&lt;rec-number&gt;138&lt;/rec-number&gt;&lt;foreign-keys&gt;&lt;key app="EN" db-id="2px20pt5e0ea5herw28pea9h555razzfdvpa" timestamp="1674120660" guid="f754482b-5deb-4b01-b2a1-042aaa1c0715"&gt;138&lt;/key&gt;&lt;/foreign-keys&gt;&lt;ref-type name="Magazine Article"&gt;19&lt;/ref-type&gt;&lt;contributors&gt;&lt;authors&gt;&lt;author&gt;Evans, Nesta&lt;/author&gt;&lt;/authors&gt;&lt;/contributors&gt;&lt;titles&gt;&lt;title&gt;The Suffolk Linen Industry&lt;/title&gt;&lt;secondary-title&gt;Suffolk Local History Review&lt;/secondary-title&gt;&lt;/titles&gt;&lt;dates&gt;&lt;/dates&gt;&lt;urls&gt;&lt;/urls&gt;&lt;/record&gt;&lt;/Cite&gt;&lt;/EndNote&gt;</w:instrText>
      </w:r>
      <w:r w:rsidR="00597417" w:rsidRPr="00E76518">
        <w:rPr>
          <w:rFonts w:ascii="Arial" w:hAnsi="Arial" w:cs="Arial"/>
        </w:rPr>
        <w:fldChar w:fldCharType="separate"/>
      </w:r>
      <w:r w:rsidR="00597417" w:rsidRPr="00E76518">
        <w:rPr>
          <w:rFonts w:ascii="Arial" w:hAnsi="Arial" w:cs="Arial"/>
          <w:noProof/>
        </w:rPr>
        <w:t xml:space="preserve">Nesta Evans, 'The Suffolk Linen Industry', in </w:t>
      </w:r>
      <w:r w:rsidR="00597417" w:rsidRPr="00E76518">
        <w:rPr>
          <w:rFonts w:ascii="Arial" w:hAnsi="Arial" w:cs="Arial"/>
          <w:i/>
          <w:noProof/>
        </w:rPr>
        <w:t>Suffolk Local History Review</w:t>
      </w:r>
      <w:r w:rsidR="00597417" w:rsidRPr="00E76518">
        <w:rPr>
          <w:rFonts w:ascii="Arial" w:hAnsi="Arial" w:cs="Arial"/>
          <w:noProof/>
        </w:rPr>
        <w:t>.</w:t>
      </w:r>
      <w:r w:rsidR="00597417" w:rsidRPr="00E76518">
        <w:rPr>
          <w:rFonts w:ascii="Arial" w:hAnsi="Arial" w:cs="Arial"/>
        </w:rPr>
        <w:fldChar w:fldCharType="end"/>
      </w:r>
    </w:p>
  </w:footnote>
  <w:footnote w:id="125">
    <w:p w14:paraId="36D064C3" w14:textId="61ED5168" w:rsidR="00353255" w:rsidRPr="00E76518" w:rsidRDefault="00353255">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00B41863" w:rsidRPr="00E76518">
        <w:rPr>
          <w:rFonts w:ascii="Arial" w:hAnsi="Arial" w:cs="Arial"/>
        </w:rPr>
        <w:fldChar w:fldCharType="begin"/>
      </w:r>
      <w:r w:rsidR="0095755E" w:rsidRPr="00E76518">
        <w:rPr>
          <w:rFonts w:ascii="Arial" w:hAnsi="Arial" w:cs="Arial"/>
        </w:rPr>
        <w:instrText xml:space="preserve"> ADDIN EN.CITE &lt;EndNote&gt;&lt;Cite&gt;&lt;Author&gt;Eds&lt;/Author&gt;&lt;Year&gt;1999&lt;/Year&gt;&lt;RecNum&gt;640&lt;/RecNum&gt;&lt;DisplayText&gt;H. Cook and T. Williamson Eds, &lt;style face="italic"&gt;Water Management in the English Landscape.&lt;/style&gt;,  (Edinburgh: EUP, 1999).&lt;/DisplayText&gt;&lt;record&gt;&lt;rec-number&gt;640&lt;/rec-number&gt;&lt;foreign-keys&gt;&lt;key app="EN" db-id="2px20pt5e0ea5herw28pea9h555razzfdvpa" timestamp="1699886756" guid="ae6c7672-5333-44af-aec9-f844edc87c07"&gt;640&lt;/key&gt;&lt;/foreign-keys&gt;&lt;ref-type name="Book"&gt;6&lt;/ref-type&gt;&lt;contributors&gt;&lt;authors&gt;&lt;author&gt;H. Cook and T. Williamson Eds&lt;/author&gt;&lt;/authors&gt;&lt;/contributors&gt;&lt;titles&gt;&lt;title&gt;Water Management in the English Landscape.&lt;/title&gt;&lt;short-title&gt;Wtae Management&lt;/short-title&gt;&lt;/titles&gt;&lt;dates&gt;&lt;year&gt;1999&lt;/year&gt;&lt;/dates&gt;&lt;pub-location&gt;Edinburgh&lt;/pub-location&gt;&lt;publisher&gt;EUP&lt;/publisher&gt;&lt;urls&gt;&lt;/urls&gt;&lt;/record&gt;&lt;/Cite&gt;&lt;/EndNote&gt;</w:instrText>
      </w:r>
      <w:r w:rsidR="00B41863" w:rsidRPr="00E76518">
        <w:rPr>
          <w:rFonts w:ascii="Arial" w:hAnsi="Arial" w:cs="Arial"/>
        </w:rPr>
        <w:fldChar w:fldCharType="separate"/>
      </w:r>
      <w:r w:rsidR="00B41863" w:rsidRPr="00E76518">
        <w:rPr>
          <w:rFonts w:ascii="Arial" w:hAnsi="Arial" w:cs="Arial"/>
          <w:noProof/>
        </w:rPr>
        <w:t xml:space="preserve">H. Cook and T. Williamson Eds, </w:t>
      </w:r>
      <w:r w:rsidR="00B41863" w:rsidRPr="00E76518">
        <w:rPr>
          <w:rFonts w:ascii="Arial" w:hAnsi="Arial" w:cs="Arial"/>
          <w:i/>
          <w:noProof/>
        </w:rPr>
        <w:t>Water Management in the English Landscape.</w:t>
      </w:r>
      <w:r w:rsidR="00B41863" w:rsidRPr="00E76518">
        <w:rPr>
          <w:rFonts w:ascii="Arial" w:hAnsi="Arial" w:cs="Arial"/>
          <w:noProof/>
        </w:rPr>
        <w:t>,  (Edinburgh: EUP, 1999).</w:t>
      </w:r>
      <w:r w:rsidR="00B41863" w:rsidRPr="00E76518">
        <w:rPr>
          <w:rFonts w:ascii="Arial" w:hAnsi="Arial" w:cs="Arial"/>
        </w:rPr>
        <w:fldChar w:fldCharType="end"/>
      </w:r>
    </w:p>
  </w:footnote>
  <w:footnote w:id="126">
    <w:p w14:paraId="75503644" w14:textId="3C9AF8E1" w:rsidR="0095755E" w:rsidRPr="00E76518" w:rsidRDefault="0095755E">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Pr="00E76518">
        <w:rPr>
          <w:rFonts w:ascii="Arial" w:hAnsi="Arial" w:cs="Arial"/>
        </w:rPr>
        <w:fldChar w:fldCharType="begin"/>
      </w:r>
      <w:r w:rsidRPr="00E76518">
        <w:rPr>
          <w:rFonts w:ascii="Arial" w:hAnsi="Arial" w:cs="Arial"/>
        </w:rPr>
        <w:instrText xml:space="preserve"> ADDIN EN.CITE &lt;EndNote&gt;&lt;Cite&gt;&lt;Author&gt;Beckett&lt;/Author&gt;&lt;Year&gt;1990&lt;/Year&gt;&lt;RecNum&gt;281&lt;/RecNum&gt;&lt;DisplayText&gt;John V Beckett, &lt;style face="italic"&gt;The Agricultural Revolution&lt;/style&gt;,  (Oxford: Blackwell, 1990).&lt;/DisplayText&gt;&lt;record&gt;&lt;rec-number&gt;281&lt;/rec-number&gt;&lt;foreign-keys&gt;&lt;key app="EN" db-id="2px20pt5e0ea5herw28pea9h555razzfdvpa" timestamp="1674120662" guid="403fc62f-4807-4698-a885-6e2015d2cafd"&gt;281&lt;/key&gt;&lt;/foreign-keys&gt;&lt;ref-type name="Book"&gt;6&lt;/ref-type&gt;&lt;contributors&gt;&lt;authors&gt;&lt;author&gt;Beckett, John V&lt;/author&gt;&lt;/authors&gt;&lt;/contributors&gt;&lt;titles&gt;&lt;title&gt;The Agricultural Revolution&lt;/title&gt;&lt;short-title&gt;Agricultural Revolution&lt;/short-title&gt;&lt;/titles&gt;&lt;dates&gt;&lt;year&gt;1990&lt;/year&gt;&lt;/dates&gt;&lt;pub-location&gt;Oxford&lt;/pub-location&gt;&lt;publisher&gt;Blackwell&lt;/publisher&gt;&lt;urls&gt;&lt;/urls&gt;&lt;/record&gt;&lt;/Cite&gt;&lt;/EndNote&gt;</w:instrText>
      </w:r>
      <w:r w:rsidRPr="00E76518">
        <w:rPr>
          <w:rFonts w:ascii="Arial" w:hAnsi="Arial" w:cs="Arial"/>
        </w:rPr>
        <w:fldChar w:fldCharType="separate"/>
      </w:r>
      <w:r w:rsidRPr="00E76518">
        <w:rPr>
          <w:rFonts w:ascii="Arial" w:hAnsi="Arial" w:cs="Arial"/>
          <w:noProof/>
        </w:rPr>
        <w:t xml:space="preserve">John V Beckett, </w:t>
      </w:r>
      <w:r w:rsidRPr="00E76518">
        <w:rPr>
          <w:rFonts w:ascii="Arial" w:hAnsi="Arial" w:cs="Arial"/>
          <w:i/>
          <w:noProof/>
        </w:rPr>
        <w:t>The Agricultural Revolution</w:t>
      </w:r>
      <w:r w:rsidRPr="00E76518">
        <w:rPr>
          <w:rFonts w:ascii="Arial" w:hAnsi="Arial" w:cs="Arial"/>
          <w:noProof/>
        </w:rPr>
        <w:t>,  (Oxford: Blackwell, 1990).</w:t>
      </w:r>
      <w:r w:rsidRPr="00E76518">
        <w:rPr>
          <w:rFonts w:ascii="Arial" w:hAnsi="Arial" w:cs="Arial"/>
        </w:rPr>
        <w:fldChar w:fldCharType="end"/>
      </w:r>
    </w:p>
  </w:footnote>
  <w:footnote w:id="127">
    <w:p w14:paraId="01316666" w14:textId="2956B17C" w:rsidR="00735667" w:rsidRPr="00E76518" w:rsidRDefault="00735667">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00A53C09" w:rsidRPr="00E76518">
        <w:rPr>
          <w:rFonts w:ascii="Arial" w:hAnsi="Arial" w:cs="Arial"/>
        </w:rPr>
        <w:fldChar w:fldCharType="begin"/>
      </w:r>
      <w:r w:rsidR="00132708" w:rsidRPr="00E76518">
        <w:rPr>
          <w:rFonts w:ascii="Arial" w:hAnsi="Arial" w:cs="Arial"/>
        </w:rPr>
        <w:instrText xml:space="preserve"> ADDIN EN.CITE &lt;EndNote&gt;&lt;Cite&gt;&lt;Author&gt;Kerridge&lt;/Author&gt;&lt;Year&gt;2022&lt;/Year&gt;&lt;RecNum&gt;662&lt;/RecNum&gt;&lt;DisplayText&gt;Andrew Kerridge, &amp;apos;Life as  a Suffolk Farm Worker in Nineteenth Century Suffolk&amp;apos;&lt;style face="italic"&gt;, &lt;/style&gt;(2022).&lt;/DisplayText&gt;&lt;record&gt;&lt;rec-number&gt;662&lt;/rec-number&gt;&lt;foreign-keys&gt;&lt;key app="EN" db-id="2px20pt5e0ea5herw28pea9h555razzfdvpa" timestamp="1701511855" guid="cecf7729-1e81-4a6d-8188-e5cc15b54c4f"&gt;662&lt;/key&gt;&lt;/foreign-keys&gt;&lt;ref-type name="Electronic Article"&gt;43&lt;/ref-type&gt;&lt;contributors&gt;&lt;authors&gt;&lt;author&gt;Andrew Kerridge&lt;/author&gt;&lt;/authors&gt;&lt;/contributors&gt;&lt;titles&gt;&lt;title&gt;Life as  a Suffolk Farm Worker in Nineteenth Century Suffolk&lt;/title&gt;&lt;/titles&gt;&lt;dates&gt;&lt;year&gt;2022&lt;/year&gt;&lt;/dates&gt;&lt;pub-location&gt;SRO/I&lt;/pub-location&gt;&lt;publisher&gt;SRO/I/HD2272/323/64&lt;/publisher&gt;&lt;urls&gt;&lt;/urls&gt;&lt;/record&gt;&lt;/Cite&gt;&lt;/EndNote&gt;</w:instrText>
      </w:r>
      <w:r w:rsidR="00A53C09" w:rsidRPr="00E76518">
        <w:rPr>
          <w:rFonts w:ascii="Arial" w:hAnsi="Arial" w:cs="Arial"/>
        </w:rPr>
        <w:fldChar w:fldCharType="separate"/>
      </w:r>
      <w:r w:rsidR="005A48FA" w:rsidRPr="00E76518">
        <w:rPr>
          <w:rFonts w:ascii="Arial" w:hAnsi="Arial" w:cs="Arial"/>
          <w:noProof/>
        </w:rPr>
        <w:t>Andrew Kerridge, 'Life as  a Suffolk Farm Worker in Nineteenth Century Suffolk'</w:t>
      </w:r>
      <w:r w:rsidR="005A48FA" w:rsidRPr="00E76518">
        <w:rPr>
          <w:rFonts w:ascii="Arial" w:hAnsi="Arial" w:cs="Arial"/>
          <w:i/>
          <w:noProof/>
        </w:rPr>
        <w:t xml:space="preserve">, </w:t>
      </w:r>
      <w:r w:rsidR="005A48FA" w:rsidRPr="00E76518">
        <w:rPr>
          <w:rFonts w:ascii="Arial" w:hAnsi="Arial" w:cs="Arial"/>
          <w:noProof/>
        </w:rPr>
        <w:t>(2022).</w:t>
      </w:r>
      <w:r w:rsidR="00A53C09" w:rsidRPr="00E76518">
        <w:rPr>
          <w:rFonts w:ascii="Arial" w:hAnsi="Arial" w:cs="Arial"/>
        </w:rPr>
        <w:fldChar w:fldCharType="end"/>
      </w:r>
      <w:r w:rsidR="00FD5603" w:rsidRPr="00E76518">
        <w:rPr>
          <w:rFonts w:ascii="Arial" w:hAnsi="Arial" w:cs="Arial"/>
        </w:rPr>
        <w:t xml:space="preserve"> SRO/I/</w:t>
      </w:r>
      <w:r w:rsidR="00FD5603" w:rsidRPr="00E76518">
        <w:rPr>
          <w:rFonts w:ascii="Arial" w:hAnsi="Arial" w:cs="Arial"/>
          <w:color w:val="24272C"/>
        </w:rPr>
        <w:t>HD2272/323/64</w:t>
      </w:r>
    </w:p>
  </w:footnote>
  <w:footnote w:id="128">
    <w:p w14:paraId="1563E775" w14:textId="4A2CED8A" w:rsidR="00735667" w:rsidRPr="00E76518" w:rsidRDefault="00735667">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00430963" w:rsidRPr="00E76518">
        <w:rPr>
          <w:rFonts w:ascii="Arial" w:hAnsi="Arial" w:cs="Arial"/>
        </w:rPr>
        <w:fldChar w:fldCharType="begin"/>
      </w:r>
      <w:r w:rsidR="00A55F73" w:rsidRPr="00E76518">
        <w:rPr>
          <w:rFonts w:ascii="Arial" w:hAnsi="Arial" w:cs="Arial"/>
        </w:rPr>
        <w:instrText xml:space="preserve"> ADDIN EN.CITE &lt;EndNote&gt;&lt;Cite&gt;&lt;Author&gt;Clark&lt;/Author&gt;&lt;Year&gt;1996&lt;/Year&gt;&lt;RecNum&gt;134&lt;/RecNum&gt;&lt;DisplayText&gt;Peter Clark, &amp;apos;Hodge&amp;apos;s Politics; Agricultural Labourers and the Third Reform Act in Suffolk.&amp;apos;, in &lt;style face="italic"&gt;Land and Society in Britain 1799-1914 Eds. Harte &amp;amp; Quinault, &lt;/style&gt;(Bath: Bookcraft, 1996).&lt;/DisplayText&gt;&lt;record&gt;&lt;rec-number&gt;134&lt;/rec-number&gt;&lt;foreign-keys&gt;&lt;key app="EN" db-id="2px20pt5e0ea5herw28pea9h555razzfdvpa" timestamp="1674120660" guid="17a19aca-556e-4cf3-8a7f-aee11bee566d"&gt;134&lt;/key&gt;&lt;/foreign-keys&gt;&lt;ref-type name="Book Section"&gt;5&lt;/ref-type&gt;&lt;contributors&gt;&lt;authors&gt;&lt;author&gt;Clark, Peter&lt;/author&gt;&lt;/authors&gt;&lt;/contributors&gt;&lt;titles&gt;&lt;title&gt;Hodge&amp;apos;s Politics; Agricultural Labourers and the Third Reform Act in Suffolk.&lt;/title&gt;&lt;secondary-title&gt;Land and Society in Britain 1799-1914 Eds. Harte &amp;amp; Quinault&lt;/secondary-title&gt;&lt;/titles&gt;&lt;dates&gt;&lt;year&gt;1996&lt;/year&gt;&lt;/dates&gt;&lt;pub-location&gt;Bath&lt;/pub-location&gt;&lt;publisher&gt;Bookcraft&lt;/publisher&gt;&lt;urls&gt;&lt;/urls&gt;&lt;/record&gt;&lt;/Cite&gt;&lt;/EndNote&gt;</w:instrText>
      </w:r>
      <w:r w:rsidR="00430963" w:rsidRPr="00E76518">
        <w:rPr>
          <w:rFonts w:ascii="Arial" w:hAnsi="Arial" w:cs="Arial"/>
        </w:rPr>
        <w:fldChar w:fldCharType="separate"/>
      </w:r>
      <w:r w:rsidR="00A55F73" w:rsidRPr="00E76518">
        <w:rPr>
          <w:rFonts w:ascii="Arial" w:hAnsi="Arial" w:cs="Arial"/>
          <w:noProof/>
        </w:rPr>
        <w:t xml:space="preserve">Peter Clark, 'Hodge's Politics; Agricultural Labourers and the Third Reform Act in Suffolk.', in </w:t>
      </w:r>
      <w:r w:rsidR="00A55F73" w:rsidRPr="00E76518">
        <w:rPr>
          <w:rFonts w:ascii="Arial" w:hAnsi="Arial" w:cs="Arial"/>
          <w:i/>
          <w:noProof/>
        </w:rPr>
        <w:t xml:space="preserve">Land and Society in Britain 1799-1914 Eds. Harte &amp; Quinault, </w:t>
      </w:r>
      <w:r w:rsidR="00A55F73" w:rsidRPr="00E76518">
        <w:rPr>
          <w:rFonts w:ascii="Arial" w:hAnsi="Arial" w:cs="Arial"/>
          <w:noProof/>
        </w:rPr>
        <w:t>(Bath: Bookcraft, 1996).</w:t>
      </w:r>
      <w:r w:rsidR="00430963" w:rsidRPr="00E76518">
        <w:rPr>
          <w:rFonts w:ascii="Arial" w:hAnsi="Arial" w:cs="Arial"/>
        </w:rPr>
        <w:fldChar w:fldCharType="end"/>
      </w:r>
    </w:p>
  </w:footnote>
  <w:footnote w:id="129">
    <w:p w14:paraId="243ECA36" w14:textId="658CE36D" w:rsidR="003F2B2C" w:rsidRPr="00E76518" w:rsidRDefault="003F2B2C">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Pr="00E76518">
        <w:rPr>
          <w:rFonts w:ascii="Arial" w:hAnsi="Arial" w:cs="Arial"/>
        </w:rPr>
        <w:fldChar w:fldCharType="begin"/>
      </w:r>
      <w:r w:rsidRPr="00E76518">
        <w:rPr>
          <w:rFonts w:ascii="Arial" w:hAnsi="Arial" w:cs="Arial"/>
        </w:rPr>
        <w:instrText xml:space="preserve"> ADDIN EN.CITE &lt;EndNote&gt;&lt;Cite&gt;&lt;Author&gt;M.Satchell&lt;/Author&gt;&lt;Year&gt;2018&lt;/Year&gt;&lt;RecNum&gt;144&lt;/RecNum&gt;&lt;DisplayText&gt;R.Smith M.Satchell, &amp;apos;Malthus, Poverty and Population Change in Suffolk 1780-1834&amp;apos;, &lt;style face="italic"&gt;Proceedings Suffolk Institute Archaeology and History, &lt;/style&gt; (2018).&lt;/DisplayText&gt;&lt;record&gt;&lt;rec-number&gt;144&lt;/rec-number&gt;&lt;foreign-keys&gt;&lt;key app="EN" db-id="2px20pt5e0ea5herw28pea9h555razzfdvpa" timestamp="1674120660" guid="19a43dfd-788c-4aec-82dc-0ba1df0111af"&gt;144&lt;/key&gt;&lt;/foreign-keys&gt;&lt;ref-type name="Journal Article"&gt;17&lt;/ref-type&gt;&lt;contributors&gt;&lt;authors&gt;&lt;author&gt;M.Satchell, R.Smith&lt;/author&gt;&lt;/authors&gt;&lt;/contributors&gt;&lt;titles&gt;&lt;title&gt;Malthus, Poverty and Population Change in Suffolk 1780-1834&lt;/title&gt;&lt;secondary-title&gt;Proceedings Suffolk Institute Archaeology and History&lt;/secondary-title&gt;&lt;/titles&gt;&lt;periodical&gt;&lt;full-title&gt;Proceedings Suffolk Institute Archaeology and History&lt;/full-title&gt;&lt;/periodical&gt;&lt;pages&gt;v44 pt2 pp256-269&lt;/pages&gt;&lt;dates&gt;&lt;year&gt;2018&lt;/year&gt;&lt;/dates&gt;&lt;urls&gt;&lt;/urls&gt;&lt;/record&gt;&lt;/Cite&gt;&lt;/EndNote&gt;</w:instrText>
      </w:r>
      <w:r w:rsidRPr="00E76518">
        <w:rPr>
          <w:rFonts w:ascii="Arial" w:hAnsi="Arial" w:cs="Arial"/>
        </w:rPr>
        <w:fldChar w:fldCharType="separate"/>
      </w:r>
      <w:r w:rsidRPr="00E76518">
        <w:rPr>
          <w:rFonts w:ascii="Arial" w:hAnsi="Arial" w:cs="Arial"/>
          <w:noProof/>
        </w:rPr>
        <w:t xml:space="preserve">R.Smith M.Satchell, 'Malthus, Poverty and Population Change in Suffolk 1780-1834', </w:t>
      </w:r>
      <w:r w:rsidRPr="00E76518">
        <w:rPr>
          <w:rFonts w:ascii="Arial" w:hAnsi="Arial" w:cs="Arial"/>
          <w:i/>
          <w:noProof/>
        </w:rPr>
        <w:t xml:space="preserve">Proceedings Suffolk Institute Archaeology and History, </w:t>
      </w:r>
      <w:r w:rsidRPr="00E76518">
        <w:rPr>
          <w:rFonts w:ascii="Arial" w:hAnsi="Arial" w:cs="Arial"/>
          <w:noProof/>
        </w:rPr>
        <w:t xml:space="preserve"> (2018).</w:t>
      </w:r>
      <w:r w:rsidRPr="00E76518">
        <w:rPr>
          <w:rFonts w:ascii="Arial" w:hAnsi="Arial" w:cs="Arial"/>
        </w:rPr>
        <w:fldChar w:fldCharType="end"/>
      </w:r>
    </w:p>
  </w:footnote>
  <w:footnote w:id="130">
    <w:p w14:paraId="4D4437AB" w14:textId="50EB94DC" w:rsidR="002D2F37" w:rsidRPr="00427CFD" w:rsidRDefault="002D2F37">
      <w:pPr>
        <w:pStyle w:val="FootnoteText"/>
        <w:rPr>
          <w:rFonts w:ascii="Arial" w:hAnsi="Arial" w:cs="Arial"/>
          <w:lang w:val="en-US"/>
        </w:rPr>
      </w:pPr>
      <w:r w:rsidRPr="00427CFD">
        <w:rPr>
          <w:rStyle w:val="FootnoteReference"/>
          <w:rFonts w:ascii="Arial" w:hAnsi="Arial" w:cs="Arial"/>
        </w:rPr>
        <w:footnoteRef/>
      </w:r>
      <w:r w:rsidRPr="00427CFD">
        <w:rPr>
          <w:rFonts w:ascii="Arial" w:hAnsi="Arial" w:cs="Arial"/>
        </w:rPr>
        <w:t xml:space="preserve"> </w:t>
      </w:r>
      <w:r w:rsidR="00E042E9" w:rsidRPr="00427CFD">
        <w:rPr>
          <w:rFonts w:ascii="Arial" w:hAnsi="Arial" w:cs="Arial"/>
        </w:rPr>
        <w:fldChar w:fldCharType="begin"/>
      </w:r>
      <w:r w:rsidR="00E042E9" w:rsidRPr="00427CFD">
        <w:rPr>
          <w:rFonts w:ascii="Arial" w:hAnsi="Arial" w:cs="Arial"/>
        </w:rPr>
        <w:instrText xml:space="preserve"> ADDIN EN.CITE &lt;EndNote&gt;&lt;Cite&gt;&lt;Author&gt;R.Kain&lt;/Author&gt;&lt;Year&gt;1982&lt;/Year&gt;&lt;RecNum&gt;145&lt;/RecNum&gt;&lt;DisplayText&gt;H.Holt R.Kain, &amp;apos;Land Use and Farming in Suffolk About 1840&amp;apos;, &lt;style face="italic"&gt;Proceedings Suffolk Institute Archaeology History, &lt;/style&gt; (1982).&lt;/DisplayText&gt;&lt;record&gt;&lt;rec-number&gt;145&lt;/rec-number&gt;&lt;foreign-keys&gt;&lt;key app="EN" db-id="2px20pt5e0ea5herw28pea9h555razzfdvpa" timestamp="1674120660" guid="1f06c316-2991-416b-a5f7-f2dca3bde2d3"&gt;145&lt;/key&gt;&lt;/foreign-keys&gt;&lt;ref-type name="Journal Article"&gt;17&lt;/ref-type&gt;&lt;contributors&gt;&lt;authors&gt;&lt;author&gt;R.Kain, H.Holt&lt;/author&gt;&lt;/authors&gt;&lt;/contributors&gt;&lt;titles&gt;&lt;title&gt;Land Use and Farming in Suffolk about 1840&lt;/title&gt;&lt;secondary-title&gt;Proceedings Suffolk Institute Archaeology History&lt;/secondary-title&gt;&lt;/titles&gt;&lt;periodical&gt;&lt;full-title&gt;Proceedings Suffolk Institute Archaeology History&lt;/full-title&gt;&lt;/periodical&gt;&lt;pages&gt;v35 pt2 pp125-139&lt;/pages&gt;&lt;dates&gt;&lt;year&gt;1982&lt;/year&gt;&lt;/dates&gt;&lt;urls&gt;&lt;/urls&gt;&lt;/record&gt;&lt;/Cite&gt;&lt;/EndNote&gt;</w:instrText>
      </w:r>
      <w:r w:rsidR="00E042E9" w:rsidRPr="00427CFD">
        <w:rPr>
          <w:rFonts w:ascii="Arial" w:hAnsi="Arial" w:cs="Arial"/>
        </w:rPr>
        <w:fldChar w:fldCharType="separate"/>
      </w:r>
      <w:r w:rsidR="00E042E9" w:rsidRPr="00427CFD">
        <w:rPr>
          <w:rFonts w:ascii="Arial" w:hAnsi="Arial" w:cs="Arial"/>
          <w:noProof/>
        </w:rPr>
        <w:t xml:space="preserve">H.Holt R.Kain, 'Land Use and Farming in Suffolk About 1840', </w:t>
      </w:r>
      <w:r w:rsidR="00E042E9" w:rsidRPr="00427CFD">
        <w:rPr>
          <w:rFonts w:ascii="Arial" w:hAnsi="Arial" w:cs="Arial"/>
          <w:i/>
          <w:noProof/>
        </w:rPr>
        <w:t xml:space="preserve">Proceedings Suffolk Institute Archaeology History, </w:t>
      </w:r>
      <w:r w:rsidR="00E042E9" w:rsidRPr="00427CFD">
        <w:rPr>
          <w:rFonts w:ascii="Arial" w:hAnsi="Arial" w:cs="Arial"/>
          <w:noProof/>
        </w:rPr>
        <w:t xml:space="preserve"> (1982).</w:t>
      </w:r>
      <w:r w:rsidR="00E042E9" w:rsidRPr="00427CFD">
        <w:rPr>
          <w:rFonts w:ascii="Arial" w:hAnsi="Arial" w:cs="Arial"/>
        </w:rPr>
        <w:fldChar w:fldCharType="end"/>
      </w:r>
    </w:p>
  </w:footnote>
  <w:footnote w:id="131">
    <w:p w14:paraId="1DD38410" w14:textId="5B8D088A" w:rsidR="00EA0464" w:rsidRPr="00427CFD" w:rsidRDefault="00F14E01" w:rsidP="00EA0464">
      <w:pPr>
        <w:autoSpaceDE w:val="0"/>
        <w:autoSpaceDN w:val="0"/>
        <w:adjustRightInd w:val="0"/>
        <w:spacing w:after="0" w:line="240" w:lineRule="auto"/>
        <w:ind w:left="720" w:hanging="720"/>
        <w:rPr>
          <w:rFonts w:ascii="Arial" w:hAnsi="Arial" w:cs="Arial"/>
          <w:sz w:val="20"/>
          <w:szCs w:val="20"/>
        </w:rPr>
      </w:pPr>
      <w:r w:rsidRPr="00427CFD">
        <w:rPr>
          <w:rStyle w:val="FootnoteReference"/>
          <w:rFonts w:ascii="Arial" w:hAnsi="Arial" w:cs="Arial"/>
          <w:sz w:val="20"/>
          <w:szCs w:val="20"/>
        </w:rPr>
        <w:footnoteRef/>
      </w:r>
      <w:r w:rsidR="00BF57C3">
        <w:rPr>
          <w:rFonts w:ascii="Arial" w:hAnsi="Arial" w:cs="Arial"/>
          <w:sz w:val="20"/>
          <w:szCs w:val="20"/>
        </w:rPr>
        <w:fldChar w:fldCharType="begin"/>
      </w:r>
      <w:r w:rsidR="00BF57C3">
        <w:rPr>
          <w:rFonts w:ascii="Arial" w:hAnsi="Arial" w:cs="Arial"/>
          <w:sz w:val="20"/>
          <w:szCs w:val="20"/>
        </w:rPr>
        <w:instrText xml:space="preserve"> ADDIN EN.CITE &lt;EndNote&gt;&lt;Cite&gt;&lt;Author&gt;Dymond&lt;/Author&gt;&lt;Year&gt;2012&lt;/Year&gt;&lt;RecNum&gt;666&lt;/RecNum&gt;&lt;DisplayText&gt;David Dymond, &amp;apos;Terriers, Tithes and Farming &amp;apos;, &lt;style face="italic"&gt;Proceedings of the Suffolk Institute of Archaeology and History, &lt;/style&gt;42/4 (2012).&lt;/DisplayText&gt;&lt;record&gt;&lt;rec-number&gt;666&lt;/rec-number&gt;&lt;foreign-keys&gt;&lt;key app="EN" db-id="2px20pt5e0ea5herw28pea9h555razzfdvpa" timestamp="1701605847" guid="f8247397-ee77-4f98-aa60-7a6013d19d24"&gt;666&lt;/key&gt;&lt;/foreign-keys&gt;&lt;ref-type name="Journal Article"&gt;17&lt;/ref-type&gt;&lt;contributors&gt;&lt;authors&gt;&lt;author&gt;David Dymond&lt;/author&gt;&lt;/authors&gt;&lt;/contributors&gt;&lt;titles&gt;&lt;title&gt;Terriers, Tithes and Farming &lt;/title&gt;&lt;secondary-title&gt;Proceedings of the Suffolk Institute of Archaeology and History&lt;/secondary-title&gt;&lt;/titles&gt;&lt;periodical&gt;&lt;full-title&gt;Proceedings of the Suffolk Institute of Archaeology and History&lt;/full-title&gt;&lt;/periodical&gt;&lt;volume&gt;42/4&lt;/volume&gt;&lt;dates&gt;&lt;year&gt;2012&lt;/year&gt;&lt;/dates&gt;&lt;urls&gt;&lt;/urls&gt;&lt;/record&gt;&lt;/Cite&gt;&lt;/EndNote&gt;</w:instrText>
      </w:r>
      <w:r w:rsidR="00BF57C3">
        <w:rPr>
          <w:rFonts w:ascii="Arial" w:hAnsi="Arial" w:cs="Arial"/>
          <w:sz w:val="20"/>
          <w:szCs w:val="20"/>
        </w:rPr>
        <w:fldChar w:fldCharType="separate"/>
      </w:r>
      <w:r w:rsidR="00BF57C3">
        <w:rPr>
          <w:rFonts w:ascii="Arial" w:hAnsi="Arial" w:cs="Arial"/>
          <w:noProof/>
          <w:sz w:val="20"/>
          <w:szCs w:val="20"/>
        </w:rPr>
        <w:t xml:space="preserve">David Dymond, 'Terriers, Tithes and Farming ', </w:t>
      </w:r>
      <w:r w:rsidR="00BF57C3" w:rsidRPr="00BF57C3">
        <w:rPr>
          <w:rFonts w:ascii="Arial" w:hAnsi="Arial" w:cs="Arial"/>
          <w:i/>
          <w:noProof/>
          <w:sz w:val="20"/>
          <w:szCs w:val="20"/>
        </w:rPr>
        <w:t xml:space="preserve">Proceedings of the Suffolk Institute of Archaeology and History, </w:t>
      </w:r>
      <w:r w:rsidR="00BF57C3">
        <w:rPr>
          <w:rFonts w:ascii="Arial" w:hAnsi="Arial" w:cs="Arial"/>
          <w:noProof/>
          <w:sz w:val="20"/>
          <w:szCs w:val="20"/>
        </w:rPr>
        <w:t>42/4 (2012).</w:t>
      </w:r>
      <w:r w:rsidR="00BF57C3">
        <w:rPr>
          <w:rFonts w:ascii="Arial" w:hAnsi="Arial" w:cs="Arial"/>
          <w:sz w:val="20"/>
          <w:szCs w:val="20"/>
        </w:rPr>
        <w:fldChar w:fldCharType="end"/>
      </w:r>
    </w:p>
    <w:p w14:paraId="3F405FB0" w14:textId="567E2317" w:rsidR="00F14E01" w:rsidRPr="00E76518" w:rsidRDefault="00F14E01">
      <w:pPr>
        <w:pStyle w:val="FootnoteText"/>
        <w:rPr>
          <w:rFonts w:ascii="Arial" w:hAnsi="Arial" w:cs="Arial"/>
          <w:lang w:val="en-US"/>
        </w:rPr>
      </w:pPr>
    </w:p>
  </w:footnote>
  <w:footnote w:id="132">
    <w:p w14:paraId="5F2815F8" w14:textId="25E51011" w:rsidR="00E364D1" w:rsidRPr="00E76518" w:rsidRDefault="00E364D1">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004D54AD" w:rsidRPr="00E76518">
        <w:rPr>
          <w:rFonts w:ascii="Arial" w:hAnsi="Arial" w:cs="Arial"/>
        </w:rPr>
        <w:fldChar w:fldCharType="begin"/>
      </w:r>
      <w:r w:rsidR="004D54AD" w:rsidRPr="00E76518">
        <w:rPr>
          <w:rFonts w:ascii="Arial" w:hAnsi="Arial" w:cs="Arial"/>
        </w:rPr>
        <w:instrText xml:space="preserve"> ADDIN EN.CITE &lt;EndNote&gt;&lt;Cite&gt;&lt;Author&gt;Bateman&lt;/Author&gt;&lt;Year&gt;1883&lt;/Year&gt;&lt;RecNum&gt;420&lt;/RecNum&gt;&lt;DisplayText&gt;John Bateman, &lt;style face="italic"&gt;The Great Landowners of Great Britain&lt;/style&gt;,  (London: Harrison, 1883).&lt;/DisplayText&gt;&lt;record&gt;&lt;rec-number&gt;420&lt;/rec-number&gt;&lt;foreign-keys&gt;&lt;key app="EN" db-id="2px20pt5e0ea5herw28pea9h555razzfdvpa" timestamp="1674120663" guid="00d64173-e492-4398-8fa7-6a8ee0bc27aa"&gt;420&lt;/key&gt;&lt;/foreign-keys&gt;&lt;ref-type name="Book"&gt;6&lt;/ref-type&gt;&lt;contributors&gt;&lt;authors&gt;&lt;author&gt;John Bateman&lt;/author&gt;&lt;/authors&gt;&lt;/contributors&gt;&lt;titles&gt;&lt;title&gt;The Great Landowners of Great Britain&lt;/title&gt;&lt;short-title&gt;Great Landowners&lt;/short-title&gt;&lt;/titles&gt;&lt;dates&gt;&lt;year&gt;1883&lt;/year&gt;&lt;/dates&gt;&lt;pub-location&gt;London&lt;/pub-location&gt;&lt;publisher&gt;Harrison&lt;/publisher&gt;&lt;urls&gt;&lt;/urls&gt;&lt;/record&gt;&lt;/Cite&gt;&lt;/EndNote&gt;</w:instrText>
      </w:r>
      <w:r w:rsidR="004D54AD" w:rsidRPr="00E76518">
        <w:rPr>
          <w:rFonts w:ascii="Arial" w:hAnsi="Arial" w:cs="Arial"/>
        </w:rPr>
        <w:fldChar w:fldCharType="separate"/>
      </w:r>
      <w:r w:rsidR="004D54AD" w:rsidRPr="00E76518">
        <w:rPr>
          <w:rFonts w:ascii="Arial" w:hAnsi="Arial" w:cs="Arial"/>
          <w:noProof/>
        </w:rPr>
        <w:t xml:space="preserve">John Bateman, </w:t>
      </w:r>
      <w:r w:rsidR="004D54AD" w:rsidRPr="00E76518">
        <w:rPr>
          <w:rFonts w:ascii="Arial" w:hAnsi="Arial" w:cs="Arial"/>
          <w:i/>
          <w:noProof/>
        </w:rPr>
        <w:t>The Great Landowners of Great Britain</w:t>
      </w:r>
      <w:r w:rsidR="004D54AD" w:rsidRPr="00E76518">
        <w:rPr>
          <w:rFonts w:ascii="Arial" w:hAnsi="Arial" w:cs="Arial"/>
          <w:noProof/>
        </w:rPr>
        <w:t>,  (London: Harrison, 1883).</w:t>
      </w:r>
      <w:r w:rsidR="004D54AD" w:rsidRPr="00E76518">
        <w:rPr>
          <w:rFonts w:ascii="Arial" w:hAnsi="Arial" w:cs="Arial"/>
        </w:rPr>
        <w:fldChar w:fldCharType="end"/>
      </w:r>
    </w:p>
  </w:footnote>
  <w:footnote w:id="133">
    <w:p w14:paraId="1D54B67D" w14:textId="5B94DE4C" w:rsidR="002129C5" w:rsidRPr="00E76518" w:rsidRDefault="002129C5" w:rsidP="002129C5">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Pr="00E76518">
        <w:rPr>
          <w:rFonts w:ascii="Arial" w:hAnsi="Arial" w:cs="Arial"/>
        </w:rPr>
        <w:fldChar w:fldCharType="begin"/>
      </w:r>
      <w:r w:rsidR="00BF57C3">
        <w:rPr>
          <w:rFonts w:ascii="Arial" w:hAnsi="Arial" w:cs="Arial"/>
        </w:rPr>
        <w:instrText xml:space="preserve"> ADDIN EN.CITE &lt;EndNote&gt;&lt;Cite&gt;&lt;Author&gt;Williamson&lt;/Author&gt;&lt;Year&gt;1999&lt;/Year&gt;&lt;RecNum&gt;301&lt;/RecNum&gt;&lt;DisplayText&gt;Williamson,Roots&lt;/DisplayText&gt;&lt;record&gt;&lt;rec-number&gt;301&lt;/rec-number&gt;&lt;foreign-keys&gt;&lt;key app="EN" db-id="2px20pt5e0ea5herw28pea9h555razzfdvpa" timestamp="1674120662" guid="96471dc7-cd7d-4b47-911e-474874d056f5"&gt;301&lt;/key&gt;&lt;/foreign-keys&gt;&lt;ref-type name="Book"&gt;6&lt;/ref-type&gt;&lt;contributors&gt;&lt;authors&gt;&lt;author&gt;Susanna Wade Martins and Tom Williamson&lt;/author&gt;&lt;/authors&gt;&lt;/contributors&gt;&lt;titles&gt;&lt;title&gt;Roots of Change : Farming and the Landscape in East Anglia, C.1700-1870.&lt;/title&gt;&lt;short-title&gt;Roots&lt;/short-title&gt;&lt;/titles&gt;&lt;dates&gt;&lt;year&gt;1999&lt;/year&gt;&lt;/dates&gt;&lt;pub-location&gt;Exeter&lt;/pub-location&gt;&lt;publisher&gt;BAHS&lt;/publisher&gt;&lt;urls&gt;&lt;/urls&gt;&lt;/record&gt;&lt;/Cite&gt;&lt;/EndNote&gt;</w:instrText>
      </w:r>
      <w:r w:rsidRPr="00E76518">
        <w:rPr>
          <w:rFonts w:ascii="Arial" w:hAnsi="Arial" w:cs="Arial"/>
        </w:rPr>
        <w:fldChar w:fldCharType="separate"/>
      </w:r>
      <w:r w:rsidR="00BF57C3">
        <w:rPr>
          <w:rFonts w:ascii="Arial" w:hAnsi="Arial" w:cs="Arial"/>
          <w:noProof/>
        </w:rPr>
        <w:t>Williamson,Roots</w:t>
      </w:r>
      <w:r w:rsidRPr="00E76518">
        <w:rPr>
          <w:rFonts w:ascii="Arial" w:hAnsi="Arial" w:cs="Arial"/>
        </w:rPr>
        <w:fldChar w:fldCharType="end"/>
      </w:r>
      <w:r w:rsidRPr="00E76518">
        <w:rPr>
          <w:rFonts w:ascii="Arial" w:hAnsi="Arial" w:cs="Arial"/>
        </w:rPr>
        <w:t>. Pp.97/138/139</w:t>
      </w:r>
      <w:r w:rsidRPr="00E76518">
        <w:rPr>
          <w:rFonts w:ascii="Arial" w:hAnsi="Arial" w:cs="Arial"/>
        </w:rPr>
        <w:fldChar w:fldCharType="begin"/>
      </w:r>
      <w:r w:rsidRPr="00E76518">
        <w:rPr>
          <w:rFonts w:ascii="Arial" w:hAnsi="Arial" w:cs="Arial"/>
        </w:rPr>
        <w:instrText xml:space="preserve"> ADDIN EN.CITE &lt;EndNote&gt;&lt;Cite&gt;&lt;Author&gt;Martins&lt;/Author&gt;&lt;Year&gt;2004&lt;/Year&gt;&lt;RecNum&gt;370&lt;/RecNum&gt;&lt;DisplayText&gt;Susanna Wade Martins, &lt;style face="italic"&gt;Farmers, Landlords and Landscapes : Rural Britain, 1720-1870&lt;/style&gt;,  (Macclesfield: Windgather, 2004).&lt;/DisplayText&gt;&lt;record&gt;&lt;rec-number&gt;370&lt;/rec-number&gt;&lt;foreign-keys&gt;&lt;key app="EN" db-id="2px20pt5e0ea5herw28pea9h555razzfdvpa" timestamp="1674120663" guid="f3e87c64-74b6-4e73-8857-d7914f629885"&gt;370&lt;/key&gt;&lt;/foreign-keys&gt;&lt;ref-type name="Book"&gt;6&lt;/ref-type&gt;&lt;contributors&gt;&lt;authors&gt;&lt;author&gt;Martins, Susanna Wade&lt;/author&gt;&lt;/authors&gt;&lt;/contributors&gt;&lt;titles&gt;&lt;title&gt;Farmers, Landlords and Landscapes : Rural Britain, 1720-1870&lt;/title&gt;&lt;short-title&gt;Farmers&lt;/short-title&gt;&lt;/titles&gt;&lt;dates&gt;&lt;year&gt;2004&lt;/year&gt;&lt;/dates&gt;&lt;pub-location&gt;Macclesfield&lt;/pub-location&gt;&lt;publisher&gt;Windgather&lt;/publisher&gt;&lt;urls&gt;&lt;/urls&gt;&lt;/record&gt;&lt;/Cite&gt;&lt;/EndNote&gt;</w:instrText>
      </w:r>
      <w:r w:rsidRPr="00E76518">
        <w:rPr>
          <w:rFonts w:ascii="Arial" w:hAnsi="Arial" w:cs="Arial"/>
        </w:rPr>
        <w:fldChar w:fldCharType="separate"/>
      </w:r>
      <w:r w:rsidRPr="00E76518">
        <w:rPr>
          <w:rFonts w:ascii="Arial" w:hAnsi="Arial" w:cs="Arial"/>
          <w:noProof/>
        </w:rPr>
        <w:t xml:space="preserve">Susanna Wade Martins, </w:t>
      </w:r>
      <w:r w:rsidRPr="00E76518">
        <w:rPr>
          <w:rFonts w:ascii="Arial" w:hAnsi="Arial" w:cs="Arial"/>
          <w:i/>
          <w:noProof/>
        </w:rPr>
        <w:t>Farmers, Landlords and Landscapes : Rural Britain, 1720-1870</w:t>
      </w:r>
      <w:r w:rsidRPr="00E76518">
        <w:rPr>
          <w:rFonts w:ascii="Arial" w:hAnsi="Arial" w:cs="Arial"/>
          <w:noProof/>
        </w:rPr>
        <w:t>,  (Macclesfield: Windgather, 2004).</w:t>
      </w:r>
      <w:r w:rsidRPr="00E76518">
        <w:rPr>
          <w:rFonts w:ascii="Arial" w:hAnsi="Arial" w:cs="Arial"/>
        </w:rPr>
        <w:fldChar w:fldCharType="end"/>
      </w:r>
      <w:r w:rsidRPr="00E76518">
        <w:rPr>
          <w:rFonts w:ascii="Arial" w:hAnsi="Arial" w:cs="Arial"/>
        </w:rPr>
        <w:t xml:space="preserve"> P.108/9</w:t>
      </w:r>
      <w:r w:rsidR="00550FA3" w:rsidRPr="00E76518">
        <w:rPr>
          <w:rFonts w:ascii="Arial" w:hAnsi="Arial" w:cs="Arial"/>
        </w:rPr>
        <w:fldChar w:fldCharType="begin"/>
      </w:r>
      <w:r w:rsidR="0035401F" w:rsidRPr="00E76518">
        <w:rPr>
          <w:rFonts w:ascii="Arial" w:hAnsi="Arial" w:cs="Arial"/>
        </w:rPr>
        <w:instrText xml:space="preserve"> ADDIN EN.CITE &lt;EndNote&gt;&lt;Cite&gt;&lt;Author&gt;Hamilton&lt;/Author&gt;&lt;Year&gt;1982&lt;/Year&gt;&lt;RecNum&gt;633&lt;/RecNum&gt;&lt;DisplayText&gt;D.A. Hamilton, &lt;style face="italic"&gt;The Hedges of Fornham St. Martin Suffolk 1759-1970&lt;/style&gt;,  (Suffolk: D.A. Hamilton, 1982).&lt;/DisplayText&gt;&lt;record&gt;&lt;rec-number&gt;633&lt;/rec-number&gt;&lt;foreign-keys&gt;&lt;key app="EN" db-id="2px20pt5e0ea5herw28pea9h555razzfdvpa" timestamp="1699283392" guid="2bcbb107-4235-4e64-8b0b-7fe2543e7670"&gt;633&lt;/key&gt;&lt;/foreign-keys&gt;&lt;ref-type name="Book"&gt;6&lt;/ref-type&gt;&lt;contributors&gt;&lt;authors&gt;&lt;author&gt;D.A. Hamilton&lt;/author&gt;&lt;/authors&gt;&lt;/contributors&gt;&lt;titles&gt;&lt;title&gt;The Hedges of Fornham St. Martin Suffolk 1759-1970&lt;/title&gt;&lt;/titles&gt;&lt;dates&gt;&lt;year&gt;1982&lt;/year&gt;&lt;/dates&gt;&lt;pub-location&gt;Suffolk&lt;/pub-location&gt;&lt;publisher&gt;D.A. Hamilton&lt;/publisher&gt;&lt;urls&gt;&lt;/urls&gt;&lt;/record&gt;&lt;/Cite&gt;&lt;/EndNote&gt;</w:instrText>
      </w:r>
      <w:r w:rsidR="00550FA3" w:rsidRPr="00E76518">
        <w:rPr>
          <w:rFonts w:ascii="Arial" w:hAnsi="Arial" w:cs="Arial"/>
        </w:rPr>
        <w:fldChar w:fldCharType="separate"/>
      </w:r>
      <w:r w:rsidR="00550FA3" w:rsidRPr="00E76518">
        <w:rPr>
          <w:rFonts w:ascii="Arial" w:hAnsi="Arial" w:cs="Arial"/>
          <w:noProof/>
        </w:rPr>
        <w:t xml:space="preserve">D.A. Hamilton, </w:t>
      </w:r>
      <w:r w:rsidR="00550FA3" w:rsidRPr="00E76518">
        <w:rPr>
          <w:rFonts w:ascii="Arial" w:hAnsi="Arial" w:cs="Arial"/>
          <w:i/>
          <w:noProof/>
        </w:rPr>
        <w:t>The Hedges of Fornham St. Martin Suffolk 1759-1970</w:t>
      </w:r>
      <w:r w:rsidR="00550FA3" w:rsidRPr="00E76518">
        <w:rPr>
          <w:rFonts w:ascii="Arial" w:hAnsi="Arial" w:cs="Arial"/>
          <w:noProof/>
        </w:rPr>
        <w:t>,  (Suffolk: D.A. Hamilton, 1982).</w:t>
      </w:r>
      <w:r w:rsidR="00550FA3" w:rsidRPr="00E76518">
        <w:rPr>
          <w:rFonts w:ascii="Arial" w:hAnsi="Arial" w:cs="Arial"/>
        </w:rPr>
        <w:fldChar w:fldCharType="end"/>
      </w:r>
      <w:r w:rsidR="001369B7" w:rsidRPr="00E76518">
        <w:rPr>
          <w:rFonts w:ascii="Arial" w:hAnsi="Arial" w:cs="Arial"/>
        </w:rPr>
        <w:t xml:space="preserve"> SRO/B</w:t>
      </w:r>
    </w:p>
  </w:footnote>
  <w:footnote w:id="134">
    <w:p w14:paraId="7DF839D5" w14:textId="14DCE9C3" w:rsidR="00B23829" w:rsidRPr="00E76518" w:rsidRDefault="00B23829">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00D73759" w:rsidRPr="00E76518">
        <w:rPr>
          <w:rFonts w:ascii="Arial" w:hAnsi="Arial" w:cs="Arial"/>
        </w:rPr>
        <w:fldChar w:fldCharType="begin">
          <w:fldData xml:space="preserve">PEVuZE5vdGU+PENpdGU+PEF1dGhvcj5SLkouUC4gS2FpbjwvQXV0aG9yPjxZZWFyPjE5ODY8L1ll
YXI+PFJlY051bT4xNDY8L1JlY051bT48RGlzcGxheVRleHQ+Ui5FLkouIEZyeSBSLkouUC4gS2Fp
biwgSC5NLkUuIEhvbHQsIGFuZCBILkMuIFByaW5jZS4sIDxzdHlsZSBmYWNlPSJpdGFsaWMiPkFu
IEF0bGFzIGFuZCBJbmRleCBvZiB0aGUgVGl0aGUgRmlsZXMgb2YgTWlkLU5pbmV0ZWVudGgtQ2Vu
dHVyeSBFbmdsYW5kIGFuZCBXYWxlcyA6IEEgU2VxdWVsIHRvIFJvZ2VyIEouUC4gS2FpbiBhbmQg
SHVnaCBDLiBQcmluY2UsIHRoZSBUaXRoZSBTdXJ2ZXlzIG9mIEVuZ2xhbmQgYW5kIFdhbGVzLiBD
YW1icmlkZ2U8L3N0eWxlPiwgIChDYW1icmlkZ2U6IENVUCwgMTk4Nik7IEh1Z2ggUHJpbmNlLCAm
YXBvcztUaGUgVGl0aGUgU3VydmV5cyBvZiB0aGUgTWlkLU5pbmV0ZWVudGggQ2VudHVyeSZhcG9z
OywgPHN0eWxlIGZhY2U9Iml0YWxpYyI+QWdyaWN1bHR1cmFsIEhpc3RvcnkgUmV2aWV3LCA8L3N0
eWxlPjcvMSAoMTk1OSk7IEVyaWMgRXZhbnMsIDxzdHlsZSBmYWNlPSJpdGFsaWMiPlRoZSBDb250
ZW50aW91cyBUaXRoZTogVGhlIFRpdGhlIFByb2JsZW0gYW5kIEVuZ2xpc2ggQWdyaWN1bHR1cmUg
MTc1MC0xODUwPC9zdHlsZT4sICAoMTk3NikuPC9EaXNwbGF5VGV4dD48cmVjb3JkPjxyZWMtbnVt
YmVyPjE0NjwvcmVjLW51bWJlcj48Zm9yZWlnbi1rZXlzPjxrZXkgYXBwPSJFTiIgZGItaWQ9IjJw
eDIwcHQ1ZTBlYTVoZXJ3MjhwZWE5aDU1NXJhenpmZHZwYSIgdGltZXN0YW1wPSIxNjc0MTIwNjYw
IiBndWlkPSI4MWQzODJjYi0zNWUwLTRhOGUtODkxOC01ZDRhMThiYmE4ZTQiPjE0Njwva2V5Pjwv
Zm9yZWlnbi1rZXlzPjxyZWYtdHlwZSBuYW1lPSJCb29rIj42PC9yZWYtdHlwZT48Y29udHJpYnV0
b3JzPjxhdXRob3JzPjxhdXRob3I+Ui5KLlAuIEthaW4sIFIuRS5KLiBGcnksIEguTS5FLiBIb2x0
LCBhbmQgSC5DLiBQcmluY2UuPC9hdXRob3I+PC9hdXRob3JzPjwvY29udHJpYnV0b3JzPjx0aXRs
ZXM+PHRpdGxlPkFuIEF0bGFzIGFuZCBJbmRleCBvZiB0aGUgVGl0aGUgRmlsZXMgb2YgTWlkLW5p
bmV0ZWVudGgtY2VudHVyeSBFbmdsYW5kIGFuZCBXYWxlcyA6IEEgU2VxdWVsIHRvIFJvZ2VyIEou
UC4gS2FpbiBhbmQgSHVnaCBDLiBQcmluY2UsIFRoZSBUaXRoZSBTdXJ2ZXlzIG9mIEVuZ2xhbmQg
YW5kIFdhbGVzLiBDYW1icmlkZ2U8L3RpdGxlPjwvdGl0bGVzPjxkYXRlcz48eWVhcj4xOTg2PC95
ZWFyPjwvZGF0ZXM+PHB1Yi1sb2NhdGlvbj5DYW1icmlkZ2U8L3B1Yi1sb2NhdGlvbj48cHVibGlz
aGVyPkNVUDwvcHVibGlzaGVyPjx1cmxzPjwvdXJscz48L3JlY29yZD48L0NpdGU+PENpdGU+PEF1
dGhvcj5QcmluY2U8L0F1dGhvcj48WWVhcj4xOTU5PC9ZZWFyPjxSZWNOdW0+NjY0PC9SZWNOdW0+
PHJlY29yZD48cmVjLW51bWJlcj42NjQ8L3JlYy1udW1iZXI+PGZvcmVpZ24ta2V5cz48a2V5IGFw
cD0iRU4iIGRiLWlkPSIycHgyMHB0NWUwZWE1aGVydzI4cGVhOWg1NTVyYXp6ZmR2cGEiIHRpbWVz
dGFtcD0iMTcwMTYwNDE3MCIgZ3VpZD0iYTVlYTQ5YjMtMjhiNy00NmU3LWEwYmEtYjAxOWMxODhm
NTQ0Ij42NjQ8L2tleT48L2ZvcmVpZ24ta2V5cz48cmVmLXR5cGUgbmFtZT0iSm91cm5hbCBBcnRp
Y2xlIj4xNzwvcmVmLXR5cGU+PGNvbnRyaWJ1dG9ycz48YXV0aG9ycz48YXV0aG9yPkh1Z2ggUHJp
bmNlPC9hdXRob3I+PC9hdXRob3JzPjwvY29udHJpYnV0b3JzPjx0aXRsZXM+PHRpdGxlPlRoZSBU
aXRoZSBTdXJ2ZXlzIG9mIHRoZSBNSWQtTmluZXRlZW50aCBDZW50dXJ5PC90aXRsZT48c2Vjb25k
YXJ5LXRpdGxlPkFncmljdWx0dXJhbCBIaXN0b3J5IFJldmlldzwvc2Vjb25kYXJ5LXRpdGxlPjwv
dGl0bGVzPjxwZXJpb2RpY2FsPjxmdWxsLXRpdGxlPkFncmljdWx0dXJhbCBIaXN0b3J5IFJldmll
dzwvZnVsbC10aXRsZT48L3BlcmlvZGljYWw+PHBhZ2VzPjE0LTI2PC9wYWdlcz48dm9sdW1lPjcv
MTwvdm9sdW1lPjxkYXRlcz48eWVhcj4xOTU5PC95ZWFyPjwvZGF0ZXM+PHVybHM+PC91cmxzPjwv
cmVjb3JkPjwvQ2l0ZT48Q2l0ZT48QXV0aG9yPkV2YW5zPC9BdXRob3I+PFllYXI+MTk3NjwvWWVh
cj48UmVjTnVtPjY2NTwvUmVjTnVtPjxyZWNvcmQ+PHJlYy1udW1iZXI+NjY1PC9yZWMtbnVtYmVy
Pjxmb3JlaWduLWtleXM+PGtleSBhcHA9IkVOIiBkYi1pZD0iMnB4MjBwdDVlMGVhNWhlcncyOHBl
YTloNTU1cmF6emZkdnBhIiB0aW1lc3RhbXA9IjE3MDE2MDQ0NjAiIGd1aWQ9IjJlMTBlNTg0LTEw
NDgtNGM4NS05MWRlLTEzMDE3OWRiODFjMiI+NjY1PC9rZXk+PC9mb3JlaWduLWtleXM+PHJlZi10
eXBlIG5hbWU9IkJvb2siPjY8L3JlZi10eXBlPjxjb250cmlidXRvcnM+PGF1dGhvcnM+PGF1dGhv
cj5FcmljIEV2YW5zPC9hdXRob3I+PC9hdXRob3JzPjwvY29udHJpYnV0b3JzPjx0aXRsZXM+PHRp
dGxlPlRoZSBDb250ZW50aW91cyBUaXRoZTogVGhlIFRpdGhlIFByb2JsZW0gYW5kIEVuZ2xpc2gg
QWdyaWN1bHR1cmUgMTc1MC0xODUwPC90aXRsZT48L3RpdGxlcz48ZGF0ZXM+PHllYXI+MTk3Njwv
eWVhcj48L2RhdGVzPjx1cmxzPjwvdXJscz48L3JlY29yZD48L0NpdGU+PC9FbmROb3RlPgB=
</w:fldData>
        </w:fldChar>
      </w:r>
      <w:r w:rsidR="00132708" w:rsidRPr="00E76518">
        <w:rPr>
          <w:rFonts w:ascii="Arial" w:hAnsi="Arial" w:cs="Arial"/>
        </w:rPr>
        <w:instrText xml:space="preserve"> ADDIN EN.CITE </w:instrText>
      </w:r>
      <w:r w:rsidR="00132708" w:rsidRPr="00E76518">
        <w:rPr>
          <w:rFonts w:ascii="Arial" w:hAnsi="Arial" w:cs="Arial"/>
        </w:rPr>
        <w:fldChar w:fldCharType="begin">
          <w:fldData xml:space="preserve">PEVuZE5vdGU+PENpdGU+PEF1dGhvcj5SLkouUC4gS2FpbjwvQXV0aG9yPjxZZWFyPjE5ODY8L1ll
YXI+PFJlY051bT4xNDY8L1JlY051bT48RGlzcGxheVRleHQ+Ui5FLkouIEZyeSBSLkouUC4gS2Fp
biwgSC5NLkUuIEhvbHQsIGFuZCBILkMuIFByaW5jZS4sIDxzdHlsZSBmYWNlPSJpdGFsaWMiPkFu
IEF0bGFzIGFuZCBJbmRleCBvZiB0aGUgVGl0aGUgRmlsZXMgb2YgTWlkLU5pbmV0ZWVudGgtQ2Vu
dHVyeSBFbmdsYW5kIGFuZCBXYWxlcyA6IEEgU2VxdWVsIHRvIFJvZ2VyIEouUC4gS2FpbiBhbmQg
SHVnaCBDLiBQcmluY2UsIHRoZSBUaXRoZSBTdXJ2ZXlzIG9mIEVuZ2xhbmQgYW5kIFdhbGVzLiBD
YW1icmlkZ2U8L3N0eWxlPiwgIChDYW1icmlkZ2U6IENVUCwgMTk4Nik7IEh1Z2ggUHJpbmNlLCAm
YXBvcztUaGUgVGl0aGUgU3VydmV5cyBvZiB0aGUgTWlkLU5pbmV0ZWVudGggQ2VudHVyeSZhcG9z
OywgPHN0eWxlIGZhY2U9Iml0YWxpYyI+QWdyaWN1bHR1cmFsIEhpc3RvcnkgUmV2aWV3LCA8L3N0
eWxlPjcvMSAoMTk1OSk7IEVyaWMgRXZhbnMsIDxzdHlsZSBmYWNlPSJpdGFsaWMiPlRoZSBDb250
ZW50aW91cyBUaXRoZTogVGhlIFRpdGhlIFByb2JsZW0gYW5kIEVuZ2xpc2ggQWdyaWN1bHR1cmUg
MTc1MC0xODUwPC9zdHlsZT4sICAoMTk3NikuPC9EaXNwbGF5VGV4dD48cmVjb3JkPjxyZWMtbnVt
YmVyPjE0NjwvcmVjLW51bWJlcj48Zm9yZWlnbi1rZXlzPjxrZXkgYXBwPSJFTiIgZGItaWQ9IjJw
eDIwcHQ1ZTBlYTVoZXJ3MjhwZWE5aDU1NXJhenpmZHZwYSIgdGltZXN0YW1wPSIxNjc0MTIwNjYw
IiBndWlkPSI4MWQzODJjYi0zNWUwLTRhOGUtODkxOC01ZDRhMThiYmE4ZTQiPjE0Njwva2V5Pjwv
Zm9yZWlnbi1rZXlzPjxyZWYtdHlwZSBuYW1lPSJCb29rIj42PC9yZWYtdHlwZT48Y29udHJpYnV0
b3JzPjxhdXRob3JzPjxhdXRob3I+Ui5KLlAuIEthaW4sIFIuRS5KLiBGcnksIEguTS5FLiBIb2x0
LCBhbmQgSC5DLiBQcmluY2UuPC9hdXRob3I+PC9hdXRob3JzPjwvY29udHJpYnV0b3JzPjx0aXRs
ZXM+PHRpdGxlPkFuIEF0bGFzIGFuZCBJbmRleCBvZiB0aGUgVGl0aGUgRmlsZXMgb2YgTWlkLW5p
bmV0ZWVudGgtY2VudHVyeSBFbmdsYW5kIGFuZCBXYWxlcyA6IEEgU2VxdWVsIHRvIFJvZ2VyIEou
UC4gS2FpbiBhbmQgSHVnaCBDLiBQcmluY2UsIFRoZSBUaXRoZSBTdXJ2ZXlzIG9mIEVuZ2xhbmQg
YW5kIFdhbGVzLiBDYW1icmlkZ2U8L3RpdGxlPjwvdGl0bGVzPjxkYXRlcz48eWVhcj4xOTg2PC95
ZWFyPjwvZGF0ZXM+PHB1Yi1sb2NhdGlvbj5DYW1icmlkZ2U8L3B1Yi1sb2NhdGlvbj48cHVibGlz
aGVyPkNVUDwvcHVibGlzaGVyPjx1cmxzPjwvdXJscz48L3JlY29yZD48L0NpdGU+PENpdGU+PEF1
dGhvcj5QcmluY2U8L0F1dGhvcj48WWVhcj4xOTU5PC9ZZWFyPjxSZWNOdW0+NjY0PC9SZWNOdW0+
PHJlY29yZD48cmVjLW51bWJlcj42NjQ8L3JlYy1udW1iZXI+PGZvcmVpZ24ta2V5cz48a2V5IGFw
cD0iRU4iIGRiLWlkPSIycHgyMHB0NWUwZWE1aGVydzI4cGVhOWg1NTVyYXp6ZmR2cGEiIHRpbWVz
dGFtcD0iMTcwMTYwNDE3MCIgZ3VpZD0iYTVlYTQ5YjMtMjhiNy00NmU3LWEwYmEtYjAxOWMxODhm
NTQ0Ij42NjQ8L2tleT48L2ZvcmVpZ24ta2V5cz48cmVmLXR5cGUgbmFtZT0iSm91cm5hbCBBcnRp
Y2xlIj4xNzwvcmVmLXR5cGU+PGNvbnRyaWJ1dG9ycz48YXV0aG9ycz48YXV0aG9yPkh1Z2ggUHJp
bmNlPC9hdXRob3I+PC9hdXRob3JzPjwvY29udHJpYnV0b3JzPjx0aXRsZXM+PHRpdGxlPlRoZSBU
aXRoZSBTdXJ2ZXlzIG9mIHRoZSBNSWQtTmluZXRlZW50aCBDZW50dXJ5PC90aXRsZT48c2Vjb25k
YXJ5LXRpdGxlPkFncmljdWx0dXJhbCBIaXN0b3J5IFJldmlldzwvc2Vjb25kYXJ5LXRpdGxlPjwv
dGl0bGVzPjxwZXJpb2RpY2FsPjxmdWxsLXRpdGxlPkFncmljdWx0dXJhbCBIaXN0b3J5IFJldmll
dzwvZnVsbC10aXRsZT48L3BlcmlvZGljYWw+PHBhZ2VzPjE0LTI2PC9wYWdlcz48dm9sdW1lPjcv
MTwvdm9sdW1lPjxkYXRlcz48eWVhcj4xOTU5PC95ZWFyPjwvZGF0ZXM+PHVybHM+PC91cmxzPjwv
cmVjb3JkPjwvQ2l0ZT48Q2l0ZT48QXV0aG9yPkV2YW5zPC9BdXRob3I+PFllYXI+MTk3NjwvWWVh
cj48UmVjTnVtPjY2NTwvUmVjTnVtPjxyZWNvcmQ+PHJlYy1udW1iZXI+NjY1PC9yZWMtbnVtYmVy
Pjxmb3JlaWduLWtleXM+PGtleSBhcHA9IkVOIiBkYi1pZD0iMnB4MjBwdDVlMGVhNWhlcncyOHBl
YTloNTU1cmF6emZkdnBhIiB0aW1lc3RhbXA9IjE3MDE2MDQ0NjAiIGd1aWQ9IjJlMTBlNTg0LTEw
NDgtNGM4NS05MWRlLTEzMDE3OWRiODFjMiI+NjY1PC9rZXk+PC9mb3JlaWduLWtleXM+PHJlZi10
eXBlIG5hbWU9IkJvb2siPjY8L3JlZi10eXBlPjxjb250cmlidXRvcnM+PGF1dGhvcnM+PGF1dGhv
cj5FcmljIEV2YW5zPC9hdXRob3I+PC9hdXRob3JzPjwvY29udHJpYnV0b3JzPjx0aXRsZXM+PHRp
dGxlPlRoZSBDb250ZW50aW91cyBUaXRoZTogVGhlIFRpdGhlIFByb2JsZW0gYW5kIEVuZ2xpc2gg
QWdyaWN1bHR1cmUgMTc1MC0xODUwPC90aXRsZT48L3RpdGxlcz48ZGF0ZXM+PHllYXI+MTk3Njwv
eWVhcj48L2RhdGVzPjx1cmxzPjwvdXJscz48L3JlY29yZD48L0NpdGU+PC9FbmROb3RlPgB=
</w:fldData>
        </w:fldChar>
      </w:r>
      <w:r w:rsidR="00132708" w:rsidRPr="00E76518">
        <w:rPr>
          <w:rFonts w:ascii="Arial" w:hAnsi="Arial" w:cs="Arial"/>
        </w:rPr>
        <w:instrText xml:space="preserve"> ADDIN EN.CITE.DATA </w:instrText>
      </w:r>
      <w:r w:rsidR="00132708" w:rsidRPr="00E76518">
        <w:rPr>
          <w:rFonts w:ascii="Arial" w:hAnsi="Arial" w:cs="Arial"/>
        </w:rPr>
      </w:r>
      <w:r w:rsidR="00132708" w:rsidRPr="00E76518">
        <w:rPr>
          <w:rFonts w:ascii="Arial" w:hAnsi="Arial" w:cs="Arial"/>
        </w:rPr>
        <w:fldChar w:fldCharType="end"/>
      </w:r>
      <w:r w:rsidR="00D73759" w:rsidRPr="00E76518">
        <w:rPr>
          <w:rFonts w:ascii="Arial" w:hAnsi="Arial" w:cs="Arial"/>
        </w:rPr>
      </w:r>
      <w:r w:rsidR="00D73759" w:rsidRPr="00E76518">
        <w:rPr>
          <w:rFonts w:ascii="Arial" w:hAnsi="Arial" w:cs="Arial"/>
        </w:rPr>
        <w:fldChar w:fldCharType="separate"/>
      </w:r>
      <w:r w:rsidR="005A48FA" w:rsidRPr="00E76518">
        <w:rPr>
          <w:rFonts w:ascii="Arial" w:hAnsi="Arial" w:cs="Arial"/>
          <w:noProof/>
        </w:rPr>
        <w:t xml:space="preserve">R.E.J. Fry R.J.P. Kain, H.M.E. Holt, and H.C. Prince., </w:t>
      </w:r>
      <w:r w:rsidR="005A48FA" w:rsidRPr="00E76518">
        <w:rPr>
          <w:rFonts w:ascii="Arial" w:hAnsi="Arial" w:cs="Arial"/>
          <w:i/>
          <w:noProof/>
        </w:rPr>
        <w:t>An Atlas and Index of the Tithe Files of Mid-Nineteenth-Century England and Wales : A Sequel to Roger J.P. Kain and Hugh C. Prince, the Tithe Surveys of England and Wales. Cambridge</w:t>
      </w:r>
      <w:r w:rsidR="005A48FA" w:rsidRPr="00E76518">
        <w:rPr>
          <w:rFonts w:ascii="Arial" w:hAnsi="Arial" w:cs="Arial"/>
          <w:noProof/>
        </w:rPr>
        <w:t xml:space="preserve">,  (Cambridge: CUP, 1986); Hugh Prince, 'The Tithe Surveys of the Mid-Nineteenth Century', </w:t>
      </w:r>
      <w:r w:rsidR="005A48FA" w:rsidRPr="00E76518">
        <w:rPr>
          <w:rFonts w:ascii="Arial" w:hAnsi="Arial" w:cs="Arial"/>
          <w:i/>
          <w:noProof/>
        </w:rPr>
        <w:t xml:space="preserve">Agricultural History Review, </w:t>
      </w:r>
      <w:r w:rsidR="005A48FA" w:rsidRPr="00E76518">
        <w:rPr>
          <w:rFonts w:ascii="Arial" w:hAnsi="Arial" w:cs="Arial"/>
          <w:noProof/>
        </w:rPr>
        <w:t xml:space="preserve">7/1 (1959); Eric Evans, </w:t>
      </w:r>
      <w:r w:rsidR="005A48FA" w:rsidRPr="00E76518">
        <w:rPr>
          <w:rFonts w:ascii="Arial" w:hAnsi="Arial" w:cs="Arial"/>
          <w:i/>
          <w:noProof/>
        </w:rPr>
        <w:t>The Contentious Tithe: The Tithe Problem and English Agriculture 1750-1850</w:t>
      </w:r>
      <w:r w:rsidR="005A48FA" w:rsidRPr="00E76518">
        <w:rPr>
          <w:rFonts w:ascii="Arial" w:hAnsi="Arial" w:cs="Arial"/>
          <w:noProof/>
        </w:rPr>
        <w:t>,  (1976).</w:t>
      </w:r>
      <w:r w:rsidR="00D73759" w:rsidRPr="00E76518">
        <w:rPr>
          <w:rFonts w:ascii="Arial" w:hAnsi="Arial" w:cs="Arial"/>
        </w:rPr>
        <w:fldChar w:fldCharType="end"/>
      </w:r>
    </w:p>
  </w:footnote>
  <w:footnote w:id="135">
    <w:p w14:paraId="307CEBDC" w14:textId="6B769415" w:rsidR="000B7D28" w:rsidRPr="00E76518" w:rsidRDefault="000B7D28" w:rsidP="000B7D28">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Report on the Depressed State of Agriculture. Parliamentary Papers,</w:t>
      </w:r>
      <w:r w:rsidR="00FD7C7F" w:rsidRPr="00E76518">
        <w:rPr>
          <w:rFonts w:ascii="Arial" w:hAnsi="Arial" w:cs="Arial"/>
        </w:rPr>
        <w:t xml:space="preserve"> </w:t>
      </w:r>
      <w:r w:rsidRPr="00E76518">
        <w:rPr>
          <w:rFonts w:ascii="Arial" w:hAnsi="Arial" w:cs="Arial"/>
        </w:rPr>
        <w:t xml:space="preserve">HCP, 1821, ix, pp.33-42. </w:t>
      </w:r>
    </w:p>
  </w:footnote>
  <w:footnote w:id="136">
    <w:p w14:paraId="437122F9" w14:textId="1872EA7D" w:rsidR="000B7D28" w:rsidRPr="00E76518" w:rsidRDefault="000B7D28" w:rsidP="000B7D28">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Pr="00E76518">
        <w:rPr>
          <w:rFonts w:ascii="Arial" w:hAnsi="Arial" w:cs="Arial"/>
          <w:lang w:val="en-US"/>
        </w:rPr>
        <w:t>Report on Agricultural Customs. Parliamentary Papers, HCP,1847, vii.</w:t>
      </w:r>
      <w:r w:rsidR="00193947" w:rsidRPr="00E76518">
        <w:rPr>
          <w:rFonts w:ascii="Arial" w:hAnsi="Arial" w:cs="Arial"/>
          <w:lang w:val="en-US"/>
        </w:rPr>
        <w:t xml:space="preserve"> </w:t>
      </w:r>
      <w:r w:rsidRPr="00E76518">
        <w:rPr>
          <w:rFonts w:ascii="Arial" w:hAnsi="Arial" w:cs="Arial"/>
          <w:lang w:val="en-US"/>
        </w:rPr>
        <w:t>i, pp.68-80.</w:t>
      </w:r>
      <w:r w:rsidR="003638A2" w:rsidRPr="00E76518">
        <w:rPr>
          <w:rFonts w:ascii="Arial" w:hAnsi="Arial" w:cs="Arial"/>
          <w:lang w:val="en-US"/>
        </w:rPr>
        <w:fldChar w:fldCharType="begin"/>
      </w:r>
      <w:r w:rsidR="003638A2" w:rsidRPr="00E76518">
        <w:rPr>
          <w:rFonts w:ascii="Arial" w:hAnsi="Arial" w:cs="Arial"/>
          <w:lang w:val="en-US"/>
        </w:rPr>
        <w:instrText xml:space="preserve"> ADDIN EN.CITE &lt;EndNote&gt;&lt;Cite&gt;&lt;Author&gt;Fox&lt;/Author&gt;&lt;Year&gt;1895&lt;/Year&gt;&lt;RecNum&gt;16&lt;/RecNum&gt;&lt;DisplayText&gt;Wilson. Fox, &amp;apos;Report on the County of Suffolk.&amp;apos;, in &lt;style face="italic"&gt;Royal Commission on Agriculture. England., &lt;/style&gt;(London: HMSO BPP 1895 XVI, 1895); Wilson Fox, &amp;apos;Report on the County of Suffolk.&amp;apos;, in &lt;style face="italic"&gt;Royal Commission on Agriculture. England., &lt;/style&gt;(London: HMSO BPP 1896 XVII, 1896).&lt;/DisplayText&gt;&lt;record&gt;&lt;rec-number&gt;16&lt;/rec-number&gt;&lt;foreign-keys&gt;&lt;key app="EN" db-id="2px20pt5e0ea5herw28pea9h555razzfdvpa" timestamp="1674120659" guid="b3592395-656b-4ff2-924f-8616c9dda575"&gt;16&lt;/key&gt;&lt;/foreign-keys&gt;&lt;ref-type name="Generic"&gt;13&lt;/ref-type&gt;&lt;contributors&gt;&lt;authors&gt;&lt;author&gt;Fox, Wilson.&lt;/author&gt;&lt;/authors&gt;&lt;/contributors&gt;&lt;titles&gt;&lt;title&gt;Report on The County of Suffolk.&lt;/title&gt;&lt;secondary-title&gt;Royal Commission on Agriculture. England.&lt;/secondary-title&gt;&lt;/titles&gt;&lt;dates&gt;&lt;year&gt;1895&lt;/year&gt;&lt;/dates&gt;&lt;pub-location&gt;London&lt;/pub-location&gt;&lt;publisher&gt;HMSO BPP 1895 XVI&lt;/publisher&gt;&lt;urls&gt;&lt;/urls&gt;&lt;/record&gt;&lt;/Cite&gt;&lt;Cite&gt;&lt;Author&gt;Fox&lt;/Author&gt;&lt;Year&gt;1896&lt;/Year&gt;&lt;RecNum&gt;17&lt;/RecNum&gt;&lt;record&gt;&lt;rec-number&gt;17&lt;/rec-number&gt;&lt;foreign-keys&gt;&lt;key app="EN" db-id="2px20pt5e0ea5herw28pea9h555razzfdvpa" timestamp="1674120659" guid="79bf0463-2dbd-4c89-ab6e-3374715797c4"&gt;17&lt;/key&gt;&lt;/foreign-keys&gt;&lt;ref-type name="Generic"&gt;13&lt;/ref-type&gt;&lt;contributors&gt;&lt;authors&gt;&lt;author&gt;Fox, Wilson&lt;/author&gt;&lt;/authors&gt;&lt;/contributors&gt;&lt;titles&gt;&lt;title&gt;Report on the County of Suffolk.&lt;/title&gt;&lt;secondary-title&gt;Royal Commission on Agriculture. England.&lt;/secondary-title&gt;&lt;/titles&gt;&lt;dates&gt;&lt;year&gt;1896&lt;/year&gt;&lt;/dates&gt;&lt;pub-location&gt;London&lt;/pub-location&gt;&lt;publisher&gt;HMSO BPP 1896 XVII&lt;/publisher&gt;&lt;urls&gt;&lt;/urls&gt;&lt;/record&gt;&lt;/Cite&gt;&lt;/EndNote&gt;</w:instrText>
      </w:r>
      <w:r w:rsidR="003638A2" w:rsidRPr="00E76518">
        <w:rPr>
          <w:rFonts w:ascii="Arial" w:hAnsi="Arial" w:cs="Arial"/>
          <w:lang w:val="en-US"/>
        </w:rPr>
        <w:fldChar w:fldCharType="separate"/>
      </w:r>
      <w:r w:rsidR="003638A2" w:rsidRPr="00E76518">
        <w:rPr>
          <w:rFonts w:ascii="Arial" w:hAnsi="Arial" w:cs="Arial"/>
          <w:noProof/>
          <w:lang w:val="en-US"/>
        </w:rPr>
        <w:t xml:space="preserve">Wilson. Fox, 'Report on the County of Suffolk.', in </w:t>
      </w:r>
      <w:r w:rsidR="003638A2" w:rsidRPr="00E76518">
        <w:rPr>
          <w:rFonts w:ascii="Arial" w:hAnsi="Arial" w:cs="Arial"/>
          <w:i/>
          <w:noProof/>
          <w:lang w:val="en-US"/>
        </w:rPr>
        <w:t xml:space="preserve">Royal Commission on Agriculture. England., </w:t>
      </w:r>
      <w:r w:rsidR="003638A2" w:rsidRPr="00E76518">
        <w:rPr>
          <w:rFonts w:ascii="Arial" w:hAnsi="Arial" w:cs="Arial"/>
          <w:noProof/>
          <w:lang w:val="en-US"/>
        </w:rPr>
        <w:t xml:space="preserve">(London: HMSO BPP 1895 XVI, 1895); Wilson Fox, 'Report on the County of Suffolk.', in </w:t>
      </w:r>
      <w:r w:rsidR="003638A2" w:rsidRPr="00E76518">
        <w:rPr>
          <w:rFonts w:ascii="Arial" w:hAnsi="Arial" w:cs="Arial"/>
          <w:i/>
          <w:noProof/>
          <w:lang w:val="en-US"/>
        </w:rPr>
        <w:t xml:space="preserve">Royal Commission on Agriculture. England., </w:t>
      </w:r>
      <w:r w:rsidR="003638A2" w:rsidRPr="00E76518">
        <w:rPr>
          <w:rFonts w:ascii="Arial" w:hAnsi="Arial" w:cs="Arial"/>
          <w:noProof/>
          <w:lang w:val="en-US"/>
        </w:rPr>
        <w:t>(London: HMSO BPP 1896 XVII, 1896).</w:t>
      </w:r>
      <w:r w:rsidR="003638A2" w:rsidRPr="00E76518">
        <w:rPr>
          <w:rFonts w:ascii="Arial" w:hAnsi="Arial" w:cs="Arial"/>
          <w:lang w:val="en-US"/>
        </w:rPr>
        <w:fldChar w:fldCharType="end"/>
      </w:r>
    </w:p>
  </w:footnote>
  <w:footnote w:id="137">
    <w:p w14:paraId="4ED2D946" w14:textId="2F9FB142" w:rsidR="004E4489" w:rsidRPr="00E76518" w:rsidRDefault="004E4489">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00E67DD7" w:rsidRPr="00E76518">
        <w:rPr>
          <w:rFonts w:ascii="Arial" w:hAnsi="Arial" w:cs="Arial"/>
        </w:rPr>
        <w:fldChar w:fldCharType="begin"/>
      </w:r>
      <w:r w:rsidR="00F01E5A" w:rsidRPr="00E76518">
        <w:rPr>
          <w:rFonts w:ascii="Arial" w:hAnsi="Arial" w:cs="Arial"/>
        </w:rPr>
        <w:instrText xml:space="preserve"> ADDIN EN.CITE &lt;EndNote&gt;&lt;Cite&gt;&lt;Year&gt;1836&lt;/Year&gt;&lt;RecNum&gt;630&lt;/RecNum&gt;&lt;DisplayText&gt;&amp;apos;Parliamentary Papers&amp;apos;, in &lt;style face="italic"&gt;1836, i, p.62, &lt;/style&gt;(London: HCP, 1836).&lt;/DisplayText&gt;&lt;record&gt;&lt;rec-number&gt;630&lt;/rec-number&gt;&lt;foreign-keys&gt;&lt;key app="EN" db-id="2px20pt5e0ea5herw28pea9h555razzfdvpa" timestamp="1698769126" guid="554ae422-45b8-42fb-8fd0-420b38546c82"&gt;630&lt;/key&gt;&lt;/foreign-keys&gt;&lt;ref-type name="Hearing"&gt;14&lt;/ref-type&gt;&lt;contributors&gt;&lt;/contributors&gt;&lt;titles&gt;&lt;title&gt;Parliamentary Papers&lt;/title&gt;&lt;secondary-title&gt;1836, i, p.62&lt;/secondary-title&gt;&lt;/titles&gt;&lt;dates&gt;&lt;year&gt;1836&lt;/year&gt;&lt;/dates&gt;&lt;pub-location&gt;London&lt;/pub-location&gt;&lt;publisher&gt;HCP&lt;/publisher&gt;&lt;urls&gt;&lt;/urls&gt;&lt;/record&gt;&lt;/Cite&gt;&lt;/EndNote&gt;</w:instrText>
      </w:r>
      <w:r w:rsidR="00E67DD7" w:rsidRPr="00E76518">
        <w:rPr>
          <w:rFonts w:ascii="Arial" w:hAnsi="Arial" w:cs="Arial"/>
        </w:rPr>
        <w:fldChar w:fldCharType="separate"/>
      </w:r>
      <w:r w:rsidR="00E67DD7" w:rsidRPr="00E76518">
        <w:rPr>
          <w:rFonts w:ascii="Arial" w:hAnsi="Arial" w:cs="Arial"/>
          <w:noProof/>
        </w:rPr>
        <w:t xml:space="preserve">'Parliamentary Papers', in </w:t>
      </w:r>
      <w:r w:rsidR="00E67DD7" w:rsidRPr="00E76518">
        <w:rPr>
          <w:rFonts w:ascii="Arial" w:hAnsi="Arial" w:cs="Arial"/>
          <w:i/>
          <w:noProof/>
        </w:rPr>
        <w:t xml:space="preserve">1836, i, p.62, </w:t>
      </w:r>
      <w:r w:rsidR="00E67DD7" w:rsidRPr="00E76518">
        <w:rPr>
          <w:rFonts w:ascii="Arial" w:hAnsi="Arial" w:cs="Arial"/>
          <w:noProof/>
        </w:rPr>
        <w:t>(London: HCP, 1836).</w:t>
      </w:r>
      <w:r w:rsidR="00E67DD7" w:rsidRPr="00E76518">
        <w:rPr>
          <w:rFonts w:ascii="Arial" w:hAnsi="Arial" w:cs="Arial"/>
        </w:rPr>
        <w:fldChar w:fldCharType="end"/>
      </w:r>
    </w:p>
  </w:footnote>
  <w:footnote w:id="138">
    <w:p w14:paraId="7F571FBA" w14:textId="7A4947BD" w:rsidR="004E4489" w:rsidRPr="00E76518" w:rsidRDefault="004E4489">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00DF59FA" w:rsidRPr="00E76518">
        <w:rPr>
          <w:rFonts w:ascii="Arial" w:hAnsi="Arial" w:cs="Arial"/>
        </w:rPr>
        <w:fldChar w:fldCharType="begin"/>
      </w:r>
      <w:r w:rsidR="00DF59FA" w:rsidRPr="00E76518">
        <w:rPr>
          <w:rFonts w:ascii="Arial" w:hAnsi="Arial" w:cs="Arial"/>
        </w:rPr>
        <w:instrText xml:space="preserve"> ADDIN EN.CITE &lt;EndNote&gt;&lt;Cite&gt;&lt;Year&gt;1882&lt;/Year&gt;&lt;RecNum&gt;628&lt;/RecNum&gt;&lt;DisplayText&gt;&amp;apos;Royal Commision Report on Agriculture&amp;apos;, in &lt;style face="italic"&gt;1882 xv, &lt;/style&gt;(London: HoC, 1882).&lt;/DisplayText&gt;&lt;record&gt;&lt;rec-number&gt;628&lt;/rec-number&gt;&lt;foreign-keys&gt;&lt;key app="EN" db-id="2px20pt5e0ea5herw28pea9h555razzfdvpa" timestamp="1698768510" guid="b51842f9-df43-473a-a0e8-c604aa626c5e"&gt;628&lt;/key&gt;&lt;/foreign-keys&gt;&lt;ref-type name="Hearing"&gt;14&lt;/ref-type&gt;&lt;contributors&gt;&lt;/contributors&gt;&lt;titles&gt;&lt;title&gt;Royal Commision Report On Agriculture&lt;/title&gt;&lt;secondary-title&gt;1882 xv&lt;/secondary-title&gt;&lt;/titles&gt;&lt;dates&gt;&lt;year&gt;1882&lt;/year&gt;&lt;/dates&gt;&lt;pub-location&gt;London&lt;/pub-location&gt;&lt;publisher&gt;HoC&lt;/publisher&gt;&lt;urls&gt;&lt;/urls&gt;&lt;/record&gt;&lt;/Cite&gt;&lt;/EndNote&gt;</w:instrText>
      </w:r>
      <w:r w:rsidR="00DF59FA" w:rsidRPr="00E76518">
        <w:rPr>
          <w:rFonts w:ascii="Arial" w:hAnsi="Arial" w:cs="Arial"/>
        </w:rPr>
        <w:fldChar w:fldCharType="separate"/>
      </w:r>
      <w:r w:rsidR="00DF59FA" w:rsidRPr="00E76518">
        <w:rPr>
          <w:rFonts w:ascii="Arial" w:hAnsi="Arial" w:cs="Arial"/>
          <w:noProof/>
        </w:rPr>
        <w:t xml:space="preserve">'Royal Commision Report on Agriculture', in </w:t>
      </w:r>
      <w:r w:rsidR="00DF59FA" w:rsidRPr="00E76518">
        <w:rPr>
          <w:rFonts w:ascii="Arial" w:hAnsi="Arial" w:cs="Arial"/>
          <w:i/>
          <w:noProof/>
        </w:rPr>
        <w:t xml:space="preserve">1882 xv, </w:t>
      </w:r>
      <w:r w:rsidR="00DF59FA" w:rsidRPr="00E76518">
        <w:rPr>
          <w:rFonts w:ascii="Arial" w:hAnsi="Arial" w:cs="Arial"/>
          <w:noProof/>
        </w:rPr>
        <w:t>(London: HoC, 1882).</w:t>
      </w:r>
      <w:r w:rsidR="00DF59FA" w:rsidRPr="00E76518">
        <w:rPr>
          <w:rFonts w:ascii="Arial" w:hAnsi="Arial" w:cs="Arial"/>
        </w:rPr>
        <w:fldChar w:fldCharType="end"/>
      </w:r>
    </w:p>
  </w:footnote>
  <w:footnote w:id="139">
    <w:p w14:paraId="11CE5186" w14:textId="754C87CA" w:rsidR="00EF5332" w:rsidRPr="00E76518" w:rsidRDefault="00EF5332">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008D7C44" w:rsidRPr="00E76518">
        <w:rPr>
          <w:rFonts w:ascii="Arial" w:hAnsi="Arial" w:cs="Arial"/>
        </w:rPr>
        <w:fldChar w:fldCharType="begin"/>
      </w:r>
      <w:r w:rsidR="00CD4AAE" w:rsidRPr="00E76518">
        <w:rPr>
          <w:rFonts w:ascii="Arial" w:hAnsi="Arial" w:cs="Arial"/>
        </w:rPr>
        <w:instrText xml:space="preserve"> ADDIN EN.CITE &lt;EndNote&gt;&lt;Cite&gt;&lt;Author&gt;Pusey&lt;/Author&gt;&lt;Year&gt;1847&lt;/Year&gt;&lt;RecNum&gt;519&lt;/RecNum&gt;&lt;DisplayText&gt;Philip Pusey, &lt;style face="italic"&gt;Select Committee on Agricultural Customs House of Commons, &lt;/style&gt;,  (London: HMSO, 1847).&lt;/DisplayText&gt;&lt;record&gt;&lt;rec-number&gt;519&lt;/rec-number&gt;&lt;foreign-keys&gt;&lt;key app="EN" db-id="2px20pt5e0ea5herw28pea9h555razzfdvpa" timestamp="1676998700" guid="df60409c-a10a-4208-8b30-253ed395907d"&gt;519&lt;/key&gt;&lt;/foreign-keys&gt;&lt;ref-type name="Book"&gt;6&lt;/ref-type&gt;&lt;contributors&gt;&lt;authors&gt;&lt;author&gt;Philip Pusey&lt;/author&gt;&lt;/authors&gt;&lt;/contributors&gt;&lt;titles&gt;&lt;title&gt;Select Committee on Agricultural Customs House of Commons, &lt;/title&gt;&lt;/titles&gt;&lt;dates&gt;&lt;year&gt;1847&lt;/year&gt;&lt;/dates&gt;&lt;pub-location&gt;London&lt;/pub-location&gt;&lt;publisher&gt;HMSO&lt;/publisher&gt;&lt;urls&gt;&lt;/urls&gt;&lt;/record&gt;&lt;/Cite&gt;&lt;/EndNote&gt;</w:instrText>
      </w:r>
      <w:r w:rsidR="008D7C44" w:rsidRPr="00E76518">
        <w:rPr>
          <w:rFonts w:ascii="Arial" w:hAnsi="Arial" w:cs="Arial"/>
        </w:rPr>
        <w:fldChar w:fldCharType="separate"/>
      </w:r>
      <w:r w:rsidR="00CD4AAE" w:rsidRPr="00E76518">
        <w:rPr>
          <w:rFonts w:ascii="Arial" w:hAnsi="Arial" w:cs="Arial"/>
          <w:noProof/>
        </w:rPr>
        <w:t xml:space="preserve">Philip Pusey, </w:t>
      </w:r>
      <w:r w:rsidR="00CD4AAE" w:rsidRPr="00E76518">
        <w:rPr>
          <w:rFonts w:ascii="Arial" w:hAnsi="Arial" w:cs="Arial"/>
          <w:i/>
          <w:noProof/>
        </w:rPr>
        <w:t xml:space="preserve">Select Committee on Agricultural Customs House of Commons, </w:t>
      </w:r>
      <w:r w:rsidR="00CD4AAE" w:rsidRPr="00E76518">
        <w:rPr>
          <w:rFonts w:ascii="Arial" w:hAnsi="Arial" w:cs="Arial"/>
          <w:noProof/>
        </w:rPr>
        <w:t>,  (London: HMSO, 1847).</w:t>
      </w:r>
      <w:r w:rsidR="008D7C44" w:rsidRPr="00E76518">
        <w:rPr>
          <w:rFonts w:ascii="Arial" w:hAnsi="Arial" w:cs="Arial"/>
        </w:rPr>
        <w:fldChar w:fldCharType="end"/>
      </w:r>
    </w:p>
  </w:footnote>
  <w:footnote w:id="140">
    <w:p w14:paraId="47658049" w14:textId="61B87075" w:rsidR="00461947" w:rsidRPr="00E76518" w:rsidRDefault="00461947">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009C5ECA" w:rsidRPr="00E76518">
        <w:rPr>
          <w:rFonts w:ascii="Arial" w:hAnsi="Arial" w:cs="Arial"/>
        </w:rPr>
        <w:fldChar w:fldCharType="begin"/>
      </w:r>
      <w:r w:rsidR="009C5ECA" w:rsidRPr="00E76518">
        <w:rPr>
          <w:rFonts w:ascii="Arial" w:hAnsi="Arial" w:cs="Arial"/>
        </w:rPr>
        <w:instrText xml:space="preserve"> ADDIN EN.CITE &lt;EndNote&gt;&lt;Cite&gt;&lt;Author&gt;Butcher&lt;/Author&gt;&lt;Year&gt;1941&lt;/Year&gt;&lt;RecNum&gt;19&lt;/RecNum&gt;&lt;DisplayText&gt;R.W Butcher, &lt;style face="italic"&gt;The Land of Britain: The Report of the Land Utilisation Survey of Britain: Parts 72-73 Suffolk East and West&lt;/style&gt;,  (Geographical Publications, 1941).&lt;/DisplayText&gt;&lt;record&gt;&lt;rec-number&gt;19&lt;/rec-number&gt;&lt;foreign-keys&gt;&lt;key app="EN" db-id="2px20pt5e0ea5herw28pea9h555razzfdvpa" timestamp="1674120659" guid="06666b6c-7e7d-4b66-a546-097a09ba546a"&gt;19&lt;/key&gt;&lt;/foreign-keys&gt;&lt;ref-type name="Book"&gt;6&lt;/ref-type&gt;&lt;contributors&gt;&lt;authors&gt;&lt;author&gt;Butcher, R.W&lt;/author&gt;&lt;/authors&gt;&lt;/contributors&gt;&lt;titles&gt;&lt;title&gt;The Land of Britain: the report of the Land Utilisation Survey of Britain: parts 72-73 Suffolk East and West&lt;/title&gt;&lt;/titles&gt;&lt;dates&gt;&lt;year&gt;1941&lt;/year&gt;&lt;/dates&gt;&lt;publisher&gt;Geographical Publications&lt;/publisher&gt;&lt;urls&gt;&lt;/urls&gt;&lt;/record&gt;&lt;/Cite&gt;&lt;/EndNote&gt;</w:instrText>
      </w:r>
      <w:r w:rsidR="009C5ECA" w:rsidRPr="00E76518">
        <w:rPr>
          <w:rFonts w:ascii="Arial" w:hAnsi="Arial" w:cs="Arial"/>
        </w:rPr>
        <w:fldChar w:fldCharType="separate"/>
      </w:r>
      <w:r w:rsidR="009C5ECA" w:rsidRPr="00E76518">
        <w:rPr>
          <w:rFonts w:ascii="Arial" w:hAnsi="Arial" w:cs="Arial"/>
          <w:noProof/>
        </w:rPr>
        <w:t xml:space="preserve">R.W Butcher, </w:t>
      </w:r>
      <w:r w:rsidR="009C5ECA" w:rsidRPr="00E76518">
        <w:rPr>
          <w:rFonts w:ascii="Arial" w:hAnsi="Arial" w:cs="Arial"/>
          <w:i/>
          <w:noProof/>
        </w:rPr>
        <w:t>The Land of Britain: The Report of the Land Utilisation Survey of Britain: Parts 72-73 Suffolk East and West</w:t>
      </w:r>
      <w:r w:rsidR="009C5ECA" w:rsidRPr="00E76518">
        <w:rPr>
          <w:rFonts w:ascii="Arial" w:hAnsi="Arial" w:cs="Arial"/>
          <w:noProof/>
        </w:rPr>
        <w:t>,  (Geographical Publications, 1941).</w:t>
      </w:r>
      <w:r w:rsidR="009C5ECA" w:rsidRPr="00E76518">
        <w:rPr>
          <w:rFonts w:ascii="Arial" w:hAnsi="Arial" w:cs="Arial"/>
        </w:rPr>
        <w:fldChar w:fldCharType="end"/>
      </w:r>
    </w:p>
  </w:footnote>
  <w:footnote w:id="141">
    <w:p w14:paraId="612220BC" w14:textId="1C92B7A3" w:rsidR="00F859B3" w:rsidRPr="00E76518" w:rsidRDefault="00F859B3">
      <w:pPr>
        <w:pStyle w:val="FootnoteText"/>
        <w:rPr>
          <w:rFonts w:ascii="Arial" w:hAnsi="Arial" w:cs="Arial"/>
          <w:lang w:val="en-US"/>
        </w:rPr>
      </w:pPr>
    </w:p>
  </w:footnote>
  <w:footnote w:id="142">
    <w:p w14:paraId="799F1B9E" w14:textId="423D1555" w:rsidR="00EB7BA1" w:rsidRPr="00E76518" w:rsidRDefault="00EB7BA1">
      <w:pPr>
        <w:pStyle w:val="FootnoteText"/>
        <w:rPr>
          <w:rFonts w:ascii="Arial" w:hAnsi="Arial" w:cs="Arial"/>
          <w:lang w:val="en-US"/>
        </w:rPr>
      </w:pPr>
      <w:r w:rsidRPr="00E76518">
        <w:rPr>
          <w:rStyle w:val="FootnoteReference"/>
          <w:rFonts w:ascii="Arial" w:hAnsi="Arial" w:cs="Arial"/>
        </w:rPr>
        <w:footnoteRef/>
      </w:r>
      <w:r w:rsidRPr="00E76518">
        <w:rPr>
          <w:rFonts w:ascii="Arial" w:hAnsi="Arial" w:cs="Arial"/>
        </w:rPr>
        <w:t xml:space="preserve"> </w:t>
      </w:r>
      <w:r w:rsidR="00496F85" w:rsidRPr="00E76518">
        <w:rPr>
          <w:rFonts w:ascii="Arial" w:hAnsi="Arial" w:cs="Arial"/>
        </w:rPr>
        <w:fldChar w:fldCharType="begin"/>
      </w:r>
      <w:r w:rsidR="000501AD" w:rsidRPr="00E76518">
        <w:rPr>
          <w:rFonts w:ascii="Arial" w:hAnsi="Arial" w:cs="Arial"/>
        </w:rPr>
        <w:instrText xml:space="preserve"> ADDIN EN.CITE &lt;EndNote&gt;&lt;Cite&gt;&lt;Author&gt;Dymond&lt;/Author&gt;&lt;Year&gt;1965&lt;/Year&gt;&lt;RecNum&gt;655&lt;/RecNum&gt;&lt;DisplayText&gt;David Dymond, &amp;apos;Employment of Women and Children in Agriculture in 1843&amp;apos;, &lt;style face="italic"&gt;Suffolk Review, &lt;/style&gt; (1965).&lt;/DisplayText&gt;&lt;record&gt;&lt;rec-number&gt;655&lt;/rec-number&gt;&lt;foreign-keys&gt;&lt;key app="EN" db-id="2px20pt5e0ea5herw28pea9h555razzfdvpa" timestamp="1700566893" guid="cfe27373-ad94-47c9-aeef-5ad0197698d0"&gt;655&lt;/key&gt;&lt;/foreign-keys&gt;&lt;ref-type name="Journal Article"&gt;17&lt;/ref-type&gt;&lt;contributors&gt;&lt;authors&gt;&lt;author&gt;David Dymond&lt;/author&gt;&lt;/authors&gt;&lt;/contributors&gt;&lt;titles&gt;&lt;title&gt;Employment of Women and Children in Agriculture in 1843&lt;/title&gt;&lt;secondary-title&gt;Suffolk Review&lt;/secondary-title&gt;&lt;/titles&gt;&lt;periodical&gt;&lt;full-title&gt;Suffolk Review&lt;/full-title&gt;&lt;/periodical&gt;&lt;dates&gt;&lt;year&gt;1965&lt;/year&gt;&lt;/dates&gt;&lt;urls&gt;&lt;/urls&gt;&lt;/record&gt;&lt;/Cite&gt;&lt;/EndNote&gt;</w:instrText>
      </w:r>
      <w:r w:rsidR="00496F85" w:rsidRPr="00E76518">
        <w:rPr>
          <w:rFonts w:ascii="Arial" w:hAnsi="Arial" w:cs="Arial"/>
        </w:rPr>
        <w:fldChar w:fldCharType="separate"/>
      </w:r>
      <w:r w:rsidR="00496F85" w:rsidRPr="00E76518">
        <w:rPr>
          <w:rFonts w:ascii="Arial" w:hAnsi="Arial" w:cs="Arial"/>
          <w:noProof/>
        </w:rPr>
        <w:t xml:space="preserve">David Dymond, 'Employment of Women and Children in Agriculture in 1843', </w:t>
      </w:r>
      <w:r w:rsidR="00496F85" w:rsidRPr="00E76518">
        <w:rPr>
          <w:rFonts w:ascii="Arial" w:hAnsi="Arial" w:cs="Arial"/>
          <w:i/>
          <w:noProof/>
        </w:rPr>
        <w:t xml:space="preserve">Suffolk Review, </w:t>
      </w:r>
      <w:r w:rsidR="00496F85" w:rsidRPr="00E76518">
        <w:rPr>
          <w:rFonts w:ascii="Arial" w:hAnsi="Arial" w:cs="Arial"/>
          <w:noProof/>
        </w:rPr>
        <w:t xml:space="preserve"> (1965).</w:t>
      </w:r>
      <w:r w:rsidR="00496F85" w:rsidRPr="00E76518">
        <w:rPr>
          <w:rFonts w:ascii="Arial" w:hAnsi="Arial" w:cs="Arial"/>
        </w:rPr>
        <w:fldChar w:fldCharType="end"/>
      </w:r>
    </w:p>
  </w:footnote>
  <w:footnote w:id="143">
    <w:p w14:paraId="7EEDD086" w14:textId="5D697A9E" w:rsidR="000F5519" w:rsidRPr="000F5519" w:rsidRDefault="000F5519">
      <w:pPr>
        <w:pStyle w:val="FootnoteText"/>
        <w:rPr>
          <w:lang w:val="en-US"/>
        </w:rPr>
      </w:pPr>
      <w:r>
        <w:rPr>
          <w:rStyle w:val="FootnoteReference"/>
        </w:rPr>
        <w:footnoteRef/>
      </w:r>
      <w:r>
        <w:t xml:space="preserve"> </w:t>
      </w:r>
      <w:r w:rsidR="00E72342">
        <w:fldChar w:fldCharType="begin"/>
      </w:r>
      <w:r w:rsidR="00E72342">
        <w:instrText xml:space="preserve"> ADDIN EN.CITE &lt;EndNote&gt;&lt;Cite&gt;&lt;Author&gt;Peter Wade-Martins&lt;/Author&gt;&lt;Year&gt;1994&lt;/Year&gt;&lt;RecNum&gt;65&lt;/RecNum&gt;&lt;DisplayText&gt;Peter Wade-Martins,An Historical Atlas of Norfolk.&lt;/DisplayText&gt;&lt;record&gt;&lt;rec-number&gt;65&lt;/rec-number&gt;&lt;foreign-keys&gt;&lt;key app="EN" db-id="2px20pt5e0ea5herw28pea9h555razzfdvpa" timestamp="1674120660" guid="fc7be027-2d61-461e-b6a4-7bcbbcb13b64"&gt;65&lt;/key&gt;&lt;/foreign-keys&gt;&lt;ref-type name="Book"&gt;6&lt;/ref-type&gt;&lt;contributors&gt;&lt;authors&gt;&lt;author&gt;Peter Wade-Martins, Jane Everett, Phillip Judge&lt;/author&gt;&lt;/authors&gt;&lt;/contributors&gt;&lt;titles&gt;&lt;title&gt;An Historical Atlas of Norfolk.&lt;/title&gt;&lt;/titles&gt;&lt;dates&gt;&lt;year&gt;1994&lt;/year&gt;&lt;/dates&gt;&lt;pub-location&gt;Norwich&lt;/pub-location&gt;&lt;publisher&gt;Norfolk Museums Service&lt;/publisher&gt;&lt;urls&gt;&lt;/urls&gt;&lt;/record&gt;&lt;/Cite&gt;&lt;/EndNote&gt;</w:instrText>
      </w:r>
      <w:r w:rsidR="00E72342">
        <w:fldChar w:fldCharType="separate"/>
      </w:r>
      <w:r w:rsidR="00E72342">
        <w:rPr>
          <w:noProof/>
        </w:rPr>
        <w:t>Peter Wade-Martins,An Historical Atlas of Norfolk.</w:t>
      </w:r>
      <w:r w:rsidR="00E72342">
        <w:fldChar w:fldCharType="end"/>
      </w:r>
      <w:r w:rsidR="00E72342">
        <w:t>p.11</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68752352"/>
      <w:placeholder>
        <w:docPart w:val="F7E7E65128424D5AAD16378C18C3435E"/>
      </w:placeholder>
      <w:temporary/>
      <w:showingPlcHdr/>
      <w15:appearance w15:val="hidden"/>
    </w:sdtPr>
    <w:sdtEndPr/>
    <w:sdtContent>
      <w:p w14:paraId="3D2EB0F9" w14:textId="77777777" w:rsidR="006B0732" w:rsidRDefault="006B0732">
        <w:pPr>
          <w:pStyle w:val="Header"/>
        </w:pPr>
        <w:r>
          <w:t>[Type here]</w:t>
        </w:r>
      </w:p>
    </w:sdtContent>
  </w:sdt>
  <w:p w14:paraId="60493FAB" w14:textId="0C9085DB" w:rsidR="00E012ED" w:rsidRDefault="007365EF">
    <w:pPr>
      <w:pStyle w:val="Header"/>
    </w:pPr>
    <w:sdt>
      <w:sdtPr>
        <w:id w:val="-2136945348"/>
        <w:docPartObj>
          <w:docPartGallery w:val="Watermarks"/>
          <w:docPartUnique/>
        </w:docPartObj>
      </w:sdtPr>
      <w:sdtEndPr/>
      <w:sdtContent>
        <w:r w:rsidR="00EB4002">
          <w:rPr>
            <w:noProof/>
          </w:rPr>
          <mc:AlternateContent>
            <mc:Choice Requires="wps">
              <w:drawing>
                <wp:anchor distT="0" distB="0" distL="114300" distR="114300" simplePos="0" relativeHeight="251658240" behindDoc="1" locked="0" layoutInCell="0" allowOverlap="1" wp14:anchorId="4275D4BA" wp14:editId="4370B6FF">
                  <wp:simplePos x="0" y="0"/>
                  <wp:positionH relativeFrom="margin">
                    <wp:align>center</wp:align>
                  </wp:positionH>
                  <wp:positionV relativeFrom="margin">
                    <wp:align>center</wp:align>
                  </wp:positionV>
                  <wp:extent cx="1623060" cy="974090"/>
                  <wp:effectExtent l="0" t="0" r="0" b="0"/>
                  <wp:wrapNone/>
                  <wp:docPr id="1" name="PowerPlusWaterMarkObject357831064"/>
                  <wp:cNvGraphicFramePr>
                    <a:graphicFrameLocks xmlns:a="http://schemas.openxmlformats.org/drawingml/2006/main" noGrp="1" noChangeAspect="1" noResize="1"/>
                  </wp:cNvGraphicFramePr>
                  <a:graphic xmlns:a="http://schemas.openxmlformats.org/drawingml/2006/main">
                    <a:graphicData uri="http://schemas.microsoft.com/office/word/2010/wordprocessingShape">
                      <wps:wsp>
                        <wps:cNvSpPr txBox="1">
                          <a:spLocks noGrp="1" noRot="1" noChangeAspect="1" noResize="1" noEditPoints="1" noAdjustHandles="1" noChangeArrowheads="1" noChangeShapeType="1" noTextEdit="1"/>
                        </wps:cNvSpPr>
                        <wps:spPr bwMode="auto">
                          <a:xfrm rot="18900000">
                            <a:off x="0" y="0"/>
                            <a:ext cx="1623060" cy="97409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D28D1D6" w14:textId="77777777" w:rsidR="00EB4002" w:rsidRDefault="00EB4002" w:rsidP="00EB4002">
                              <w:pPr>
                                <w:jc w:val="center"/>
                                <w:rPr>
                                  <w:rFonts w:ascii="Calibri" w:hAnsi="Calibri" w:cs="Calibri"/>
                                  <w:color w:val="C0C0C0"/>
                                  <w:sz w:val="16"/>
                                  <w:szCs w:val="16"/>
                                  <w14:textFill>
                                    <w14:solidFill>
                                      <w14:srgbClr w14:val="C0C0C0">
                                        <w14:alpha w14:val="50000"/>
                                      </w14:srgbClr>
                                    </w14:solidFill>
                                  </w14:textFill>
                                </w:rPr>
                              </w:pPr>
                              <w:r>
                                <w:rPr>
                                  <w:rFonts w:ascii="Calibri" w:hAnsi="Calibri" w:cs="Calibri"/>
                                  <w:color w:val="C0C0C0"/>
                                  <w:sz w:val="16"/>
                                  <w:szCs w:val="16"/>
                                  <w14:textFill>
                                    <w14:solidFill>
                                      <w14:srgbClr w14:val="C0C0C0">
                                        <w14:alpha w14:val="50000"/>
                                      </w14:srgbClr>
                                    </w14:solidFill>
                                  </w14:textFill>
                                </w:rPr>
                                <w:t>DRAFT</w:t>
                              </w:r>
                            </w:p>
                          </w:txbxContent>
                        </wps:txbx>
                        <wps:bodyPr wrap="square" numCol="1" fromWordArt="1">
                          <a:prstTxWarp prst="textPlain">
                            <a:avLst>
                              <a:gd name="adj" fmla="val 50000"/>
                            </a:avLst>
                          </a:prstTxWarp>
                          <a:noAutofit/>
                        </wps:bodyPr>
                      </wps:wsp>
                    </a:graphicData>
                  </a:graphic>
                  <wp14:sizeRelH relativeFrom="page">
                    <wp14:pctWidth>0</wp14:pctWidth>
                  </wp14:sizeRelH>
                  <wp14:sizeRelV relativeFrom="page">
                    <wp14:pctHeight>0</wp14:pctHeight>
                  </wp14:sizeRelV>
                </wp:anchor>
              </w:drawing>
            </mc:Choice>
            <mc:Fallback>
              <w:pict>
                <v:shapetype w14:anchorId="4275D4BA" id="_x0000_t202" coordsize="21600,21600" o:spt="202" path="m,l,21600r21600,l21600,xe">
                  <v:stroke joinstyle="miter"/>
                  <v:path gradientshapeok="t" o:connecttype="rect"/>
                </v:shapetype>
                <v:shape id="PowerPlusWaterMarkObject357831064" o:spid="_x0000_s1026" type="#_x0000_t202" style="position:absolute;margin-left:0;margin-top:0;width:127.8pt;height:76.7pt;rotation:-45;z-index:-25165824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SqGUGQIAAB0EAAAOAAAAZHJzL2Uyb0RvYy54bWysU02P0zAQvSPxHyzfadICZRs1XZVdWA4L&#10;VGzRnl3babLEHjN2m5Rfz9hNWz5uiBwsZ8Z5fu/Ny/y6Ny3ba/QN2JKPRzln2kpQjd2W/Ov6/Ysr&#10;znwQVokWrC75QXt+vXj+bN65Qk+ghlZpZARifdG5ktchuCLLvKy1EX4ETltqVoBGBHrFbaZQdIRu&#10;2myS59OsA1QOQWrvqXp7bPJFwq8qLcPnqvI6sLbkxC2kFdO6iWu2mItii8LVjRxoiH9gYURj6dIz&#10;1K0Igu2w+QvKNBLBQxVGEkwGVdVInTSQmnH+h5qHWjidtJA53p1t8v8PVn7aP7gVstC/hZ4GmER4&#10;dw/ym2cW7pBmMua0+wLkXdrd1MJu9dI7MvfU1L75QdNN/XeqCStobCCaqbBUTzsfPlAIWn2qDSCI&#10;0NVaqN/LSff64E6Ia92HiBrxaGBZ53wxEI+D9oWPEjbdR1D0idgFSDL6Cg3DxPtqlscnlcl0RlIp&#10;DYdzAugCJqP+6eRlPqWWpN7szat8liKSiSKCxQE79OFOg2FxU3IkExKq2N/7EMldjgxMI7kjzdBv&#10;ejoSGW9AHYhzR8kruf++E6jJ5Z25AQoquVYhmEeK9hKT6tPN6/5RoBvuDsR61Z6SlwikCCpmhYlG&#10;qCcCMi0Fei9a9jo5cKQ4HB7IHlHjtxaW5F7VJCUXnoMSymASOPwvMeS/vqdTl7968RMAAP//AwBQ&#10;SwMEFAAGAAgAAAAhAC8t2RDdAAAABQEAAA8AAABkcnMvZG93bnJldi54bWxMj0FPwkAQhe8m/ofN&#10;mHgxshUtMbVbIiSc5CJy8Dh0h7axO1u6W6j8ekYvennJ5L28900+H12rjtSHxrOBh0kCirj0tuHK&#10;wPZjdf8MKkRki61nMvBNAebF9VWOmfUnfqfjJlZKSjhkaKCOscu0DmVNDsPEd8Ti7X3vMMrZV9r2&#10;eJJy1+ppksy0w4ZlocaOljWVX5vBGaj2n4fhcLdevq22Y0l+vTinzcKY25vx9QVUpDH+heEHX9Ch&#10;EKadH9gG1RqQR+KvijdN0xmonYTSxyfQRa7/0xcXAAAA//8DAFBLAQItABQABgAIAAAAIQC2gziS&#10;/gAAAOEBAAATAAAAAAAAAAAAAAAAAAAAAABbQ29udGVudF9UeXBlc10ueG1sUEsBAi0AFAAGAAgA&#10;AAAhADj9If/WAAAAlAEAAAsAAAAAAAAAAAAAAAAALwEAAF9yZWxzLy5yZWxzUEsBAi0AFAAGAAgA&#10;AAAhAAlKoZQZAgAAHQQAAA4AAAAAAAAAAAAAAAAALgIAAGRycy9lMm9Eb2MueG1sUEsBAi0AFAAG&#10;AAgAAAAhAC8t2RDdAAAABQEAAA8AAAAAAAAAAAAAAAAAcwQAAGRycy9kb3ducmV2LnhtbFBLBQYA&#10;AAAABAAEAPMAAAB9BQAAAAA=&#10;" o:allowincell="f" filled="f" stroked="f">
                  <v:stroke joinstyle="round"/>
                  <o:lock v:ext="edit" rotation="t" aspectratio="t" verticies="t" adjusthandles="t" grouping="t" shapetype="t"/>
                  <v:textbox>
                    <w:txbxContent>
                      <w:p w14:paraId="3D28D1D6" w14:textId="77777777" w:rsidR="00EB4002" w:rsidRDefault="00EB4002" w:rsidP="00EB4002">
                        <w:pPr>
                          <w:jc w:val="center"/>
                          <w:rPr>
                            <w:rFonts w:ascii="Calibri" w:hAnsi="Calibri" w:cs="Calibri"/>
                            <w:color w:val="C0C0C0"/>
                            <w:sz w:val="16"/>
                            <w:szCs w:val="16"/>
                            <w14:textFill>
                              <w14:solidFill>
                                <w14:srgbClr w14:val="C0C0C0">
                                  <w14:alpha w14:val="50000"/>
                                </w14:srgbClr>
                              </w14:solidFill>
                            </w14:textFill>
                          </w:rPr>
                        </w:pPr>
                        <w:r>
                          <w:rPr>
                            <w:rFonts w:ascii="Calibri" w:hAnsi="Calibri" w:cs="Calibri"/>
                            <w:color w:val="C0C0C0"/>
                            <w:sz w:val="16"/>
                            <w:szCs w:val="16"/>
                            <w14:textFill>
                              <w14:solidFill>
                                <w14:srgbClr w14:val="C0C0C0">
                                  <w14:alpha w14:val="50000"/>
                                </w14:srgbClr>
                              </w14:solidFill>
                            </w14:textFill>
                          </w:rPr>
                          <w:t>DRAFT</w:t>
                        </w:r>
                      </w:p>
                    </w:txbxContent>
                  </v:textbox>
                  <w10:wrap anchorx="margin" anchory="margin"/>
                </v:shape>
              </w:pict>
            </mc:Fallback>
          </mc:AlternateContent>
        </w:r>
      </w:sdtContent>
    </w:sdt>
  </w:p>
</w:hdr>
</file>

<file path=word/intelligence2.xml><?xml version="1.0" encoding="utf-8"?>
<int2:intelligence xmlns:int2="http://schemas.microsoft.com/office/intelligence/2020/intelligence" xmlns:oel="http://schemas.microsoft.com/office/2019/extlst">
  <int2:observations>
    <int2:textHash int2:hashCode="ROy5VPjV3YgphF" int2:id="1eEeKdcA">
      <int2:state int2:value="Rejected" int2:type="AugLoop_Text_Critique"/>
    </int2:textHash>
    <int2:textHash int2:hashCode="vhKVmbHu70oEKl" int2:id="1puGzrx0">
      <int2:state int2:value="Rejected" int2:type="AugLoop_Text_Critique"/>
    </int2:textHash>
    <int2:textHash int2:hashCode="Azrax3IbgY8qia" int2:id="1zpSfBz8">
      <int2:state int2:value="Rejected" int2:type="AugLoop_Text_Critique"/>
    </int2:textHash>
    <int2:textHash int2:hashCode="DCgAUNLTgqoGM/" int2:id="2q1v8MAE">
      <int2:state int2:value="Rejected" int2:type="AugLoop_Text_Critique"/>
    </int2:textHash>
    <int2:textHash int2:hashCode="w+dhkc/lu2y4rs" int2:id="3mJ5U4Um">
      <int2:state int2:value="Rejected" int2:type="AugLoop_Text_Critique"/>
    </int2:textHash>
    <int2:textHash int2:hashCode="opAScDloD08zKH" int2:id="4NSZjGDQ">
      <int2:state int2:value="Rejected" int2:type="AugLoop_Text_Critique"/>
    </int2:textHash>
    <int2:textHash int2:hashCode="3CKbZFYoPlMZ3O" int2:id="4OZZs6hj">
      <int2:state int2:value="Rejected" int2:type="AugLoop_Text_Critique"/>
    </int2:textHash>
    <int2:textHash int2:hashCode="zyuUWAXXOq0ZOz" int2:id="4g0CvwLz">
      <int2:state int2:value="Rejected" int2:type="AugLoop_Text_Critique"/>
    </int2:textHash>
    <int2:textHash int2:hashCode="6NsyQ1NA0wkukR" int2:id="5GrEBWjw">
      <int2:state int2:value="Rejected" int2:type="AugLoop_Text_Critique"/>
    </int2:textHash>
    <int2:textHash int2:hashCode="CgZ6tSOHCCTIZA" int2:id="6bqmsZin">
      <int2:state int2:value="Rejected" int2:type="AugLoop_Text_Critique"/>
    </int2:textHash>
    <int2:textHash int2:hashCode="JtGnrH4eHarp//" int2:id="7NOY88kd">
      <int2:state int2:value="Rejected" int2:type="AugLoop_Text_Critique"/>
    </int2:textHash>
    <int2:textHash int2:hashCode="3Du7BNzTjo/qr8" int2:id="A99QMsL0">
      <int2:state int2:value="Rejected" int2:type="AugLoop_Text_Critique"/>
    </int2:textHash>
    <int2:textHash int2:hashCode="Q7+6q//bnVD4Ma" int2:id="BZDKgb6g">
      <int2:state int2:value="Rejected" int2:type="AugLoop_Text_Critique"/>
    </int2:textHash>
    <int2:textHash int2:hashCode="7quwmjktzIAnNm" int2:id="D3K7z03J">
      <int2:state int2:value="Rejected" int2:type="AugLoop_Text_Critique"/>
    </int2:textHash>
    <int2:textHash int2:hashCode="9q85nHrbJMMIeQ" int2:id="DOehWEqG">
      <int2:state int2:value="Rejected" int2:type="AugLoop_Text_Critique"/>
    </int2:textHash>
    <int2:textHash int2:hashCode="asGGDBOMc7vR/t" int2:id="FPTyE4zA">
      <int2:state int2:value="Rejected" int2:type="AugLoop_Text_Critique"/>
    </int2:textHash>
    <int2:textHash int2:hashCode="JEYHiMKoPxaUNR" int2:id="FZnqZCjH">
      <int2:state int2:value="Rejected" int2:type="AugLoop_Text_Critique"/>
    </int2:textHash>
    <int2:textHash int2:hashCode="hAw+EHIKDC28KN" int2:id="Fnk1zxt5">
      <int2:state int2:value="Rejected" int2:type="AugLoop_Text_Critique"/>
    </int2:textHash>
    <int2:textHash int2:hashCode="FJ5SKKKqi0mthb" int2:id="GC5sNyv0">
      <int2:state int2:value="Rejected" int2:type="AugLoop_Text_Critique"/>
    </int2:textHash>
    <int2:textHash int2:hashCode="T6pAAigrJwMnDo" int2:id="Luhx0ivJ">
      <int2:state int2:value="Rejected" int2:type="AugLoop_Text_Critique"/>
    </int2:textHash>
    <int2:textHash int2:hashCode="Ilz4lrPuJGuxr9" int2:id="M1lwAoGR">
      <int2:state int2:value="Rejected" int2:type="AugLoop_Text_Critique"/>
    </int2:textHash>
    <int2:textHash int2:hashCode="tTTzMZ/tQnBEi2" int2:id="Ogg7cAhK">
      <int2:state int2:value="Rejected" int2:type="AugLoop_Text_Critique"/>
    </int2:textHash>
    <int2:textHash int2:hashCode="KPbaZUP2bekO7W" int2:id="PiLXAI7l">
      <int2:state int2:value="Rejected" int2:type="AugLoop_Text_Critique"/>
    </int2:textHash>
    <int2:textHash int2:hashCode="3syer9Bh0l2rs1" int2:id="QE2KkavV">
      <int2:state int2:value="Rejected" int2:type="AugLoop_Text_Critique"/>
    </int2:textHash>
    <int2:textHash int2:hashCode="E5ZbtbJ0cRVF/1" int2:id="QEt3bGEq">
      <int2:state int2:value="Rejected" int2:type="AugLoop_Text_Critique"/>
    </int2:textHash>
    <int2:textHash int2:hashCode="sLX/s3PF78oGHn" int2:id="Qnopqb9t">
      <int2:state int2:value="Rejected" int2:type="AugLoop_Text_Critique"/>
    </int2:textHash>
    <int2:textHash int2:hashCode="g7g6Buvl0+TKJ2" int2:id="RYojKLry">
      <int2:state int2:value="Rejected" int2:type="AugLoop_Text_Critique"/>
    </int2:textHash>
    <int2:textHash int2:hashCode="trbBKsxJvJYW9h" int2:id="TeVaIN04">
      <int2:state int2:value="Rejected" int2:type="AugLoop_Text_Critique"/>
    </int2:textHash>
    <int2:textHash int2:hashCode="gVKIcg2cZoaTAW" int2:id="TzLlAPgN">
      <int2:state int2:value="Rejected" int2:type="AugLoop_Text_Critique"/>
    </int2:textHash>
    <int2:textHash int2:hashCode="oBSifr39QsXIcr" int2:id="V6K1arPD">
      <int2:state int2:value="Rejected" int2:type="AugLoop_Text_Critique"/>
    </int2:textHash>
    <int2:textHash int2:hashCode="Ic0tLxMOuOxd+q" int2:id="VUunvqPY">
      <int2:state int2:value="Rejected" int2:type="AugLoop_Text_Critique"/>
    </int2:textHash>
    <int2:textHash int2:hashCode="c/wqs4wDpTSVst" int2:id="WNpQ8BKC">
      <int2:state int2:value="Rejected" int2:type="AugLoop_Text_Critique"/>
    </int2:textHash>
    <int2:textHash int2:hashCode="sOOWvR9D/wANuu" int2:id="WYCNjq8Z">
      <int2:state int2:value="Rejected" int2:type="AugLoop_Text_Critique"/>
    </int2:textHash>
    <int2:textHash int2:hashCode="FzItjjkLbo8lH/" int2:id="XFFBaQ8m">
      <int2:state int2:value="Rejected" int2:type="AugLoop_Text_Critique"/>
    </int2:textHash>
    <int2:textHash int2:hashCode="apmspjI192jAvj" int2:id="Y1s1K423">
      <int2:state int2:value="Rejected" int2:type="AugLoop_Text_Critique"/>
    </int2:textHash>
    <int2:textHash int2:hashCode="WK9Cj2peJ6atLW" int2:id="YNTGNIBp">
      <int2:state int2:value="Rejected" int2:type="AugLoop_Text_Critique"/>
    </int2:textHash>
    <int2:textHash int2:hashCode="uMWlah6SoXLKCn" int2:id="bg6yiuF0">
      <int2:state int2:value="Rejected" int2:type="AugLoop_Text_Critique"/>
    </int2:textHash>
    <int2:textHash int2:hashCode="v4Mcw1YQ3iNnsI" int2:id="dDE85IjX">
      <int2:state int2:value="Rejected" int2:type="AugLoop_Text_Critique"/>
    </int2:textHash>
    <int2:textHash int2:hashCode="BYp6Cj3USxlR34" int2:id="e0BrzRpz">
      <int2:state int2:value="Rejected" int2:type="AugLoop_Text_Critique"/>
    </int2:textHash>
    <int2:textHash int2:hashCode="+QU6bU+DKk8ATT" int2:id="i9k45azA">
      <int2:state int2:value="Rejected" int2:type="AugLoop_Text_Critique"/>
    </int2:textHash>
    <int2:textHash int2:hashCode="kByidkXaRxGvMx" int2:id="ib8JlGEV">
      <int2:state int2:value="Rejected" int2:type="AugLoop_Text_Critique"/>
    </int2:textHash>
    <int2:textHash int2:hashCode="mx3BaEvDmpC9AP" int2:id="jVDvFLAj">
      <int2:state int2:value="Rejected" int2:type="AugLoop_Text_Critique"/>
    </int2:textHash>
    <int2:textHash int2:hashCode="LT6GW20H/smxkp" int2:id="lbWEp3kC">
      <int2:state int2:value="Rejected" int2:type="AugLoop_Text_Critique"/>
    </int2:textHash>
    <int2:textHash int2:hashCode="RIQCRjRgjkOyPg" int2:id="lsm8GC5c">
      <int2:state int2:value="Rejected" int2:type="AugLoop_Text_Critique"/>
    </int2:textHash>
    <int2:textHash int2:hashCode="6uM2SH+g+FijXC" int2:id="naS800Y9">
      <int2:state int2:value="Rejected" int2:type="AugLoop_Text_Critique"/>
    </int2:textHash>
    <int2:textHash int2:hashCode="qUjGRmOYJzVnLT" int2:id="nmGLxBrH">
      <int2:state int2:value="Rejected" int2:type="AugLoop_Text_Critique"/>
    </int2:textHash>
    <int2:textHash int2:hashCode="SqIww/lpK5XzYn" int2:id="rTP4SUit">
      <int2:state int2:value="Rejected" int2:type="AugLoop_Text_Critique"/>
    </int2:textHash>
    <int2:textHash int2:hashCode="BqY3dLcn7WgVAO" int2:id="sEA5CffW">
      <int2:state int2:value="Rejected" int2:type="AugLoop_Text_Critique"/>
    </int2:textHash>
    <int2:textHash int2:hashCode="uBFXt97iTg+WNg" int2:id="saLaShgx">
      <int2:state int2:value="Rejected" int2:type="AugLoop_Text_Critique"/>
    </int2:textHash>
    <int2:textHash int2:hashCode="6oEQnx3VacQI6F" int2:id="scD8e8Wi">
      <int2:state int2:value="Rejected" int2:type="AugLoop_Text_Critique"/>
    </int2:textHash>
    <int2:textHash int2:hashCode="91Zqy/ymYAQX6I" int2:id="skIZSFbn">
      <int2:state int2:value="Rejected" int2:type="AugLoop_Text_Critique"/>
    </int2:textHash>
    <int2:textHash int2:hashCode="xj0JaCvkn4Ix6c" int2:id="staRZfKF">
      <int2:state int2:value="Rejected" int2:type="AugLoop_Text_Critique"/>
    </int2:textHash>
    <int2:textHash int2:hashCode="wtKSqYmrO8qHMS" int2:id="u3gWBYAA">
      <int2:state int2:value="Rejected" int2:type="AugLoop_Text_Critique"/>
    </int2:textHash>
    <int2:textHash int2:hashCode="no6x4/iHrdLpoj" int2:id="vRJtv6Hl">
      <int2:state int2:value="Rejected" int2:type="AugLoop_Text_Critique"/>
    </int2:textHash>
    <int2:textHash int2:hashCode="BNdQ2qGEDCXdz+" int2:id="vmiLKHFr">
      <int2:state int2:value="Rejected" int2:type="AugLoop_Text_Critique"/>
    </int2:textHash>
    <int2:textHash int2:hashCode="GE9FXTqHfHz3fA" int2:id="zynPgzbJ">
      <int2:state int2:value="Rejected" int2:type="AugLoop_Text_Critique"/>
    </int2:textHash>
    <int2:bookmark int2:bookmarkName="_Int_UtoTts45" int2:invalidationBookmarkName="" int2:hashCode="k+8N2CcQNoH87k" int2:id="RgTYH9He">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AF4036"/>
    <w:multiLevelType w:val="hybridMultilevel"/>
    <w:tmpl w:val="32F650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0AA79A0"/>
    <w:multiLevelType w:val="hybridMultilevel"/>
    <w:tmpl w:val="8C88A4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5D422BD"/>
    <w:multiLevelType w:val="hybridMultilevel"/>
    <w:tmpl w:val="AFE6AE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3470624"/>
    <w:multiLevelType w:val="hybridMultilevel"/>
    <w:tmpl w:val="2460CF6A"/>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FB613BB"/>
    <w:multiLevelType w:val="hybridMultilevel"/>
    <w:tmpl w:val="41CEE458"/>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9FA7E93"/>
    <w:multiLevelType w:val="hybridMultilevel"/>
    <w:tmpl w:val="F76CAC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57A1BBB"/>
    <w:multiLevelType w:val="hybridMultilevel"/>
    <w:tmpl w:val="C8226C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F6A68ED"/>
    <w:multiLevelType w:val="hybridMultilevel"/>
    <w:tmpl w:val="2BDC1B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3E83217"/>
    <w:multiLevelType w:val="hybridMultilevel"/>
    <w:tmpl w:val="958819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E215976"/>
    <w:multiLevelType w:val="hybridMultilevel"/>
    <w:tmpl w:val="A342A2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2244397"/>
    <w:multiLevelType w:val="hybridMultilevel"/>
    <w:tmpl w:val="DE5ADE8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7553F68"/>
    <w:multiLevelType w:val="hybridMultilevel"/>
    <w:tmpl w:val="6F928B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D1C635F"/>
    <w:multiLevelType w:val="hybridMultilevel"/>
    <w:tmpl w:val="B588B7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482187295">
    <w:abstractNumId w:val="1"/>
  </w:num>
  <w:num w:numId="2" w16cid:durableId="291667665">
    <w:abstractNumId w:val="12"/>
  </w:num>
  <w:num w:numId="3" w16cid:durableId="209344232">
    <w:abstractNumId w:val="5"/>
  </w:num>
  <w:num w:numId="4" w16cid:durableId="2109036666">
    <w:abstractNumId w:val="11"/>
  </w:num>
  <w:num w:numId="5" w16cid:durableId="927812771">
    <w:abstractNumId w:val="6"/>
  </w:num>
  <w:num w:numId="6" w16cid:durableId="1341391927">
    <w:abstractNumId w:val="7"/>
  </w:num>
  <w:num w:numId="7" w16cid:durableId="1374889332">
    <w:abstractNumId w:val="2"/>
  </w:num>
  <w:num w:numId="8" w16cid:durableId="1414162915">
    <w:abstractNumId w:val="0"/>
  </w:num>
  <w:num w:numId="9" w16cid:durableId="1971206142">
    <w:abstractNumId w:val="8"/>
  </w:num>
  <w:num w:numId="10" w16cid:durableId="1817452481">
    <w:abstractNumId w:val="9"/>
  </w:num>
  <w:num w:numId="11" w16cid:durableId="165370279">
    <w:abstractNumId w:val="3"/>
  </w:num>
  <w:num w:numId="12" w16cid:durableId="1030572306">
    <w:abstractNumId w:val="10"/>
  </w:num>
  <w:num w:numId="13" w16cid:durableId="26689104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ocumentProtection w:edit="readOnly" w:enforcement="1" w:cryptProviderType="rsaAES" w:cryptAlgorithmClass="hash" w:cryptAlgorithmType="typeAny" w:cryptAlgorithmSid="14" w:cryptSpinCount="100000" w:hash="kptKOqCHY73JfgUJ47StZOMpOgqIlSlLdfGYOnE25fa0x6LsgWGWT5KpZGBw6+HluLgwZ+peYzoryURkRGJyGQ==" w:salt="MOmfBCGhFlb0xDXgMxJ9Vg=="/>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HRA (Footnote) shor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x20pt5e0ea5herw28pea9h555razzfdvpa&quot;&gt;My EndNote Library&lt;record-ids&gt;&lt;item&gt;10&lt;/item&gt;&lt;item&gt;13&lt;/item&gt;&lt;item&gt;15&lt;/item&gt;&lt;item&gt;16&lt;/item&gt;&lt;item&gt;17&lt;/item&gt;&lt;item&gt;19&lt;/item&gt;&lt;item&gt;34&lt;/item&gt;&lt;item&gt;35&lt;/item&gt;&lt;item&gt;40&lt;/item&gt;&lt;item&gt;42&lt;/item&gt;&lt;item&gt;53&lt;/item&gt;&lt;item&gt;58&lt;/item&gt;&lt;item&gt;59&lt;/item&gt;&lt;item&gt;60&lt;/item&gt;&lt;item&gt;61&lt;/item&gt;&lt;item&gt;62&lt;/item&gt;&lt;item&gt;63&lt;/item&gt;&lt;item&gt;65&lt;/item&gt;&lt;item&gt;73&lt;/item&gt;&lt;item&gt;83&lt;/item&gt;&lt;item&gt;89&lt;/item&gt;&lt;item&gt;90&lt;/item&gt;&lt;item&gt;95&lt;/item&gt;&lt;item&gt;97&lt;/item&gt;&lt;item&gt;98&lt;/item&gt;&lt;item&gt;99&lt;/item&gt;&lt;item&gt;100&lt;/item&gt;&lt;item&gt;101&lt;/item&gt;&lt;item&gt;102&lt;/item&gt;&lt;item&gt;103&lt;/item&gt;&lt;item&gt;104&lt;/item&gt;&lt;item&gt;106&lt;/item&gt;&lt;item&gt;109&lt;/item&gt;&lt;item&gt;111&lt;/item&gt;&lt;item&gt;116&lt;/item&gt;&lt;item&gt;117&lt;/item&gt;&lt;item&gt;118&lt;/item&gt;&lt;item&gt;122&lt;/item&gt;&lt;item&gt;123&lt;/item&gt;&lt;item&gt;124&lt;/item&gt;&lt;item&gt;125&lt;/item&gt;&lt;item&gt;126&lt;/item&gt;&lt;item&gt;128&lt;/item&gt;&lt;item&gt;130&lt;/item&gt;&lt;item&gt;134&lt;/item&gt;&lt;item&gt;138&lt;/item&gt;&lt;item&gt;144&lt;/item&gt;&lt;item&gt;145&lt;/item&gt;&lt;item&gt;146&lt;/item&gt;&lt;item&gt;151&lt;/item&gt;&lt;item&gt;169&lt;/item&gt;&lt;item&gt;170&lt;/item&gt;&lt;item&gt;171&lt;/item&gt;&lt;item&gt;172&lt;/item&gt;&lt;item&gt;174&lt;/item&gt;&lt;item&gt;206&lt;/item&gt;&lt;item&gt;211&lt;/item&gt;&lt;item&gt;212&lt;/item&gt;&lt;item&gt;213&lt;/item&gt;&lt;item&gt;215&lt;/item&gt;&lt;item&gt;216&lt;/item&gt;&lt;item&gt;220&lt;/item&gt;&lt;item&gt;267&lt;/item&gt;&lt;item&gt;272&lt;/item&gt;&lt;item&gt;278&lt;/item&gt;&lt;item&gt;280&lt;/item&gt;&lt;item&gt;281&lt;/item&gt;&lt;item&gt;283&lt;/item&gt;&lt;item&gt;285&lt;/item&gt;&lt;item&gt;288&lt;/item&gt;&lt;item&gt;289&lt;/item&gt;&lt;item&gt;293&lt;/item&gt;&lt;item&gt;294&lt;/item&gt;&lt;item&gt;301&lt;/item&gt;&lt;item&gt;310&lt;/item&gt;&lt;item&gt;316&lt;/item&gt;&lt;item&gt;325&lt;/item&gt;&lt;item&gt;331&lt;/item&gt;&lt;item&gt;334&lt;/item&gt;&lt;item&gt;338&lt;/item&gt;&lt;item&gt;345&lt;/item&gt;&lt;item&gt;370&lt;/item&gt;&lt;item&gt;375&lt;/item&gt;&lt;item&gt;377&lt;/item&gt;&lt;item&gt;384&lt;/item&gt;&lt;item&gt;403&lt;/item&gt;&lt;item&gt;405&lt;/item&gt;&lt;item&gt;408&lt;/item&gt;&lt;item&gt;409&lt;/item&gt;&lt;item&gt;411&lt;/item&gt;&lt;item&gt;414&lt;/item&gt;&lt;item&gt;420&lt;/item&gt;&lt;item&gt;429&lt;/item&gt;&lt;item&gt;431&lt;/item&gt;&lt;item&gt;440&lt;/item&gt;&lt;item&gt;503&lt;/item&gt;&lt;item&gt;504&lt;/item&gt;&lt;item&gt;505&lt;/item&gt;&lt;item&gt;507&lt;/item&gt;&lt;item&gt;509&lt;/item&gt;&lt;item&gt;512&lt;/item&gt;&lt;item&gt;516&lt;/item&gt;&lt;item&gt;517&lt;/item&gt;&lt;item&gt;519&lt;/item&gt;&lt;item&gt;541&lt;/item&gt;&lt;item&gt;542&lt;/item&gt;&lt;item&gt;543&lt;/item&gt;&lt;item&gt;545&lt;/item&gt;&lt;item&gt;549&lt;/item&gt;&lt;item&gt;553&lt;/item&gt;&lt;item&gt;554&lt;/item&gt;&lt;item&gt;555&lt;/item&gt;&lt;item&gt;556&lt;/item&gt;&lt;item&gt;557&lt;/item&gt;&lt;item&gt;560&lt;/item&gt;&lt;item&gt;561&lt;/item&gt;&lt;item&gt;562&lt;/item&gt;&lt;item&gt;564&lt;/item&gt;&lt;item&gt;565&lt;/item&gt;&lt;item&gt;590&lt;/item&gt;&lt;item&gt;592&lt;/item&gt;&lt;item&gt;594&lt;/item&gt;&lt;item&gt;596&lt;/item&gt;&lt;item&gt;597&lt;/item&gt;&lt;item&gt;600&lt;/item&gt;&lt;item&gt;601&lt;/item&gt;&lt;item&gt;602&lt;/item&gt;&lt;item&gt;603&lt;/item&gt;&lt;item&gt;604&lt;/item&gt;&lt;item&gt;605&lt;/item&gt;&lt;item&gt;606&lt;/item&gt;&lt;item&gt;607&lt;/item&gt;&lt;item&gt;608&lt;/item&gt;&lt;item&gt;609&lt;/item&gt;&lt;item&gt;610&lt;/item&gt;&lt;item&gt;612&lt;/item&gt;&lt;item&gt;613&lt;/item&gt;&lt;item&gt;614&lt;/item&gt;&lt;item&gt;615&lt;/item&gt;&lt;item&gt;616&lt;/item&gt;&lt;item&gt;617&lt;/item&gt;&lt;item&gt;618&lt;/item&gt;&lt;item&gt;619&lt;/item&gt;&lt;item&gt;623&lt;/item&gt;&lt;item&gt;624&lt;/item&gt;&lt;item&gt;628&lt;/item&gt;&lt;item&gt;630&lt;/item&gt;&lt;item&gt;631&lt;/item&gt;&lt;item&gt;632&lt;/item&gt;&lt;item&gt;633&lt;/item&gt;&lt;item&gt;634&lt;/item&gt;&lt;item&gt;635&lt;/item&gt;&lt;item&gt;636&lt;/item&gt;&lt;item&gt;637&lt;/item&gt;&lt;item&gt;638&lt;/item&gt;&lt;item&gt;639&lt;/item&gt;&lt;item&gt;640&lt;/item&gt;&lt;item&gt;641&lt;/item&gt;&lt;item&gt;642&lt;/item&gt;&lt;item&gt;643&lt;/item&gt;&lt;item&gt;644&lt;/item&gt;&lt;item&gt;646&lt;/item&gt;&lt;item&gt;648&lt;/item&gt;&lt;item&gt;649&lt;/item&gt;&lt;item&gt;650&lt;/item&gt;&lt;item&gt;651&lt;/item&gt;&lt;item&gt;652&lt;/item&gt;&lt;item&gt;653&lt;/item&gt;&lt;item&gt;654&lt;/item&gt;&lt;item&gt;655&lt;/item&gt;&lt;item&gt;656&lt;/item&gt;&lt;item&gt;658&lt;/item&gt;&lt;item&gt;659&lt;/item&gt;&lt;item&gt;660&lt;/item&gt;&lt;item&gt;662&lt;/item&gt;&lt;item&gt;663&lt;/item&gt;&lt;item&gt;664&lt;/item&gt;&lt;item&gt;665&lt;/item&gt;&lt;item&gt;666&lt;/item&gt;&lt;/record-ids&gt;&lt;/item&gt;&lt;/Libraries&gt;"/>
  </w:docVars>
  <w:rsids>
    <w:rsidRoot w:val="00E012ED"/>
    <w:rsid w:val="000002E1"/>
    <w:rsid w:val="00000CB8"/>
    <w:rsid w:val="0000121E"/>
    <w:rsid w:val="00001A8F"/>
    <w:rsid w:val="00002029"/>
    <w:rsid w:val="000020A5"/>
    <w:rsid w:val="00002BDC"/>
    <w:rsid w:val="00003144"/>
    <w:rsid w:val="0000385C"/>
    <w:rsid w:val="00003F35"/>
    <w:rsid w:val="00004123"/>
    <w:rsid w:val="00004644"/>
    <w:rsid w:val="0000486E"/>
    <w:rsid w:val="00004CD3"/>
    <w:rsid w:val="000050F9"/>
    <w:rsid w:val="000053E1"/>
    <w:rsid w:val="0000593A"/>
    <w:rsid w:val="00005ED5"/>
    <w:rsid w:val="000062DB"/>
    <w:rsid w:val="000063BE"/>
    <w:rsid w:val="000063E4"/>
    <w:rsid w:val="000064B0"/>
    <w:rsid w:val="0000653F"/>
    <w:rsid w:val="0000690C"/>
    <w:rsid w:val="00006A42"/>
    <w:rsid w:val="00006D6A"/>
    <w:rsid w:val="00006E52"/>
    <w:rsid w:val="000070B2"/>
    <w:rsid w:val="00007C69"/>
    <w:rsid w:val="00010995"/>
    <w:rsid w:val="00010B91"/>
    <w:rsid w:val="00010E85"/>
    <w:rsid w:val="00010E8E"/>
    <w:rsid w:val="00010FCD"/>
    <w:rsid w:val="000110CC"/>
    <w:rsid w:val="000113D3"/>
    <w:rsid w:val="00011AAA"/>
    <w:rsid w:val="00011E0B"/>
    <w:rsid w:val="0001235D"/>
    <w:rsid w:val="00012654"/>
    <w:rsid w:val="00012762"/>
    <w:rsid w:val="00012954"/>
    <w:rsid w:val="00012B5B"/>
    <w:rsid w:val="00012C62"/>
    <w:rsid w:val="0001309A"/>
    <w:rsid w:val="0001325B"/>
    <w:rsid w:val="00013A70"/>
    <w:rsid w:val="00013CBA"/>
    <w:rsid w:val="00014118"/>
    <w:rsid w:val="00014439"/>
    <w:rsid w:val="00014647"/>
    <w:rsid w:val="00014D7F"/>
    <w:rsid w:val="000153ED"/>
    <w:rsid w:val="000157D6"/>
    <w:rsid w:val="00016062"/>
    <w:rsid w:val="000166B1"/>
    <w:rsid w:val="000168B5"/>
    <w:rsid w:val="00016A5D"/>
    <w:rsid w:val="00017960"/>
    <w:rsid w:val="00017A58"/>
    <w:rsid w:val="00017D6B"/>
    <w:rsid w:val="000201A5"/>
    <w:rsid w:val="0002068F"/>
    <w:rsid w:val="00020A28"/>
    <w:rsid w:val="00020BAA"/>
    <w:rsid w:val="00021072"/>
    <w:rsid w:val="0002108E"/>
    <w:rsid w:val="00021283"/>
    <w:rsid w:val="0002133F"/>
    <w:rsid w:val="00021FAC"/>
    <w:rsid w:val="0002221E"/>
    <w:rsid w:val="00022308"/>
    <w:rsid w:val="00022314"/>
    <w:rsid w:val="00022349"/>
    <w:rsid w:val="00022383"/>
    <w:rsid w:val="000227B4"/>
    <w:rsid w:val="00022AC3"/>
    <w:rsid w:val="00023180"/>
    <w:rsid w:val="00023333"/>
    <w:rsid w:val="000238A2"/>
    <w:rsid w:val="00023A4C"/>
    <w:rsid w:val="00023EF4"/>
    <w:rsid w:val="00024117"/>
    <w:rsid w:val="00024A8C"/>
    <w:rsid w:val="00024CC3"/>
    <w:rsid w:val="00025734"/>
    <w:rsid w:val="0002594E"/>
    <w:rsid w:val="00025CBE"/>
    <w:rsid w:val="0002650E"/>
    <w:rsid w:val="00026D0E"/>
    <w:rsid w:val="00026F25"/>
    <w:rsid w:val="00026FB9"/>
    <w:rsid w:val="0002703D"/>
    <w:rsid w:val="00027481"/>
    <w:rsid w:val="00027654"/>
    <w:rsid w:val="000277C2"/>
    <w:rsid w:val="000304E2"/>
    <w:rsid w:val="00030542"/>
    <w:rsid w:val="00030B00"/>
    <w:rsid w:val="00030CDB"/>
    <w:rsid w:val="00030D61"/>
    <w:rsid w:val="0003124A"/>
    <w:rsid w:val="0003155E"/>
    <w:rsid w:val="0003169D"/>
    <w:rsid w:val="00031D80"/>
    <w:rsid w:val="00031FA7"/>
    <w:rsid w:val="0003213D"/>
    <w:rsid w:val="00032C67"/>
    <w:rsid w:val="00032C73"/>
    <w:rsid w:val="00032D98"/>
    <w:rsid w:val="00032EB3"/>
    <w:rsid w:val="00033194"/>
    <w:rsid w:val="00033846"/>
    <w:rsid w:val="00033AFB"/>
    <w:rsid w:val="00034920"/>
    <w:rsid w:val="0003492D"/>
    <w:rsid w:val="00034AAF"/>
    <w:rsid w:val="00035235"/>
    <w:rsid w:val="00035817"/>
    <w:rsid w:val="00035B4E"/>
    <w:rsid w:val="00035C7C"/>
    <w:rsid w:val="00036593"/>
    <w:rsid w:val="000369A5"/>
    <w:rsid w:val="00037A1F"/>
    <w:rsid w:val="00037AE1"/>
    <w:rsid w:val="00037F55"/>
    <w:rsid w:val="000402BE"/>
    <w:rsid w:val="00040D39"/>
    <w:rsid w:val="00040FF7"/>
    <w:rsid w:val="0004136A"/>
    <w:rsid w:val="00041548"/>
    <w:rsid w:val="0004196C"/>
    <w:rsid w:val="00041DAE"/>
    <w:rsid w:val="00042227"/>
    <w:rsid w:val="0004239F"/>
    <w:rsid w:val="00042B5E"/>
    <w:rsid w:val="00042D2D"/>
    <w:rsid w:val="00042E1D"/>
    <w:rsid w:val="00043BBE"/>
    <w:rsid w:val="00043BCC"/>
    <w:rsid w:val="00043E14"/>
    <w:rsid w:val="00044380"/>
    <w:rsid w:val="00044E96"/>
    <w:rsid w:val="00044EB1"/>
    <w:rsid w:val="0004525E"/>
    <w:rsid w:val="00045579"/>
    <w:rsid w:val="00046686"/>
    <w:rsid w:val="00047C1C"/>
    <w:rsid w:val="00047FFC"/>
    <w:rsid w:val="00050077"/>
    <w:rsid w:val="000501AD"/>
    <w:rsid w:val="000504DD"/>
    <w:rsid w:val="0005065A"/>
    <w:rsid w:val="000506EF"/>
    <w:rsid w:val="000508CA"/>
    <w:rsid w:val="00050AE9"/>
    <w:rsid w:val="000532F6"/>
    <w:rsid w:val="00053439"/>
    <w:rsid w:val="000535C9"/>
    <w:rsid w:val="00053723"/>
    <w:rsid w:val="00053C3E"/>
    <w:rsid w:val="00054455"/>
    <w:rsid w:val="00054468"/>
    <w:rsid w:val="000544D8"/>
    <w:rsid w:val="0005468F"/>
    <w:rsid w:val="000554B9"/>
    <w:rsid w:val="000555F7"/>
    <w:rsid w:val="00055652"/>
    <w:rsid w:val="0005574B"/>
    <w:rsid w:val="000558B1"/>
    <w:rsid w:val="00055A95"/>
    <w:rsid w:val="000560F8"/>
    <w:rsid w:val="00057285"/>
    <w:rsid w:val="0005731E"/>
    <w:rsid w:val="0005751E"/>
    <w:rsid w:val="00057584"/>
    <w:rsid w:val="000576DD"/>
    <w:rsid w:val="0005788C"/>
    <w:rsid w:val="00057E84"/>
    <w:rsid w:val="00057FF9"/>
    <w:rsid w:val="00060032"/>
    <w:rsid w:val="00060519"/>
    <w:rsid w:val="00060636"/>
    <w:rsid w:val="00060B72"/>
    <w:rsid w:val="00061618"/>
    <w:rsid w:val="00061644"/>
    <w:rsid w:val="00061E3D"/>
    <w:rsid w:val="00062046"/>
    <w:rsid w:val="000631FF"/>
    <w:rsid w:val="0006338E"/>
    <w:rsid w:val="00063469"/>
    <w:rsid w:val="00063FB8"/>
    <w:rsid w:val="00064574"/>
    <w:rsid w:val="0006482F"/>
    <w:rsid w:val="000648D1"/>
    <w:rsid w:val="00064CE5"/>
    <w:rsid w:val="00065095"/>
    <w:rsid w:val="00065617"/>
    <w:rsid w:val="00065F5E"/>
    <w:rsid w:val="000662F4"/>
    <w:rsid w:val="00066389"/>
    <w:rsid w:val="0006653C"/>
    <w:rsid w:val="00066975"/>
    <w:rsid w:val="00066D54"/>
    <w:rsid w:val="0006730E"/>
    <w:rsid w:val="0006735D"/>
    <w:rsid w:val="00067532"/>
    <w:rsid w:val="000679BC"/>
    <w:rsid w:val="00067F4E"/>
    <w:rsid w:val="00067F8B"/>
    <w:rsid w:val="00070048"/>
    <w:rsid w:val="00070265"/>
    <w:rsid w:val="0007074D"/>
    <w:rsid w:val="00070D1E"/>
    <w:rsid w:val="000711C7"/>
    <w:rsid w:val="00071956"/>
    <w:rsid w:val="00071A43"/>
    <w:rsid w:val="00071AA5"/>
    <w:rsid w:val="00071D79"/>
    <w:rsid w:val="00071FBF"/>
    <w:rsid w:val="000732EC"/>
    <w:rsid w:val="00073558"/>
    <w:rsid w:val="0007372A"/>
    <w:rsid w:val="00073C94"/>
    <w:rsid w:val="00073FBA"/>
    <w:rsid w:val="000741A8"/>
    <w:rsid w:val="000742B5"/>
    <w:rsid w:val="00074CBC"/>
    <w:rsid w:val="00074E36"/>
    <w:rsid w:val="00075448"/>
    <w:rsid w:val="00075902"/>
    <w:rsid w:val="00075EFD"/>
    <w:rsid w:val="000760FC"/>
    <w:rsid w:val="0007655F"/>
    <w:rsid w:val="00076EEC"/>
    <w:rsid w:val="0007703D"/>
    <w:rsid w:val="000771B0"/>
    <w:rsid w:val="00077A69"/>
    <w:rsid w:val="00077B26"/>
    <w:rsid w:val="00080087"/>
    <w:rsid w:val="0008039B"/>
    <w:rsid w:val="0008042F"/>
    <w:rsid w:val="000804C8"/>
    <w:rsid w:val="000805DF"/>
    <w:rsid w:val="0008069E"/>
    <w:rsid w:val="00080E01"/>
    <w:rsid w:val="00081011"/>
    <w:rsid w:val="000817DC"/>
    <w:rsid w:val="00081A2B"/>
    <w:rsid w:val="00081AC4"/>
    <w:rsid w:val="00082090"/>
    <w:rsid w:val="000823FD"/>
    <w:rsid w:val="0008291D"/>
    <w:rsid w:val="00082D65"/>
    <w:rsid w:val="0008301A"/>
    <w:rsid w:val="00083074"/>
    <w:rsid w:val="0008312F"/>
    <w:rsid w:val="00083233"/>
    <w:rsid w:val="00083C0E"/>
    <w:rsid w:val="00084068"/>
    <w:rsid w:val="000845E1"/>
    <w:rsid w:val="00084F1E"/>
    <w:rsid w:val="000852FB"/>
    <w:rsid w:val="00085323"/>
    <w:rsid w:val="00085AB1"/>
    <w:rsid w:val="00085D90"/>
    <w:rsid w:val="00085E1C"/>
    <w:rsid w:val="000863B9"/>
    <w:rsid w:val="0008641D"/>
    <w:rsid w:val="000869CA"/>
    <w:rsid w:val="00086A92"/>
    <w:rsid w:val="00086CF5"/>
    <w:rsid w:val="000870CD"/>
    <w:rsid w:val="0008729D"/>
    <w:rsid w:val="00087424"/>
    <w:rsid w:val="000875C0"/>
    <w:rsid w:val="00087646"/>
    <w:rsid w:val="00087EC8"/>
    <w:rsid w:val="00087EE3"/>
    <w:rsid w:val="000901F8"/>
    <w:rsid w:val="00090784"/>
    <w:rsid w:val="000908BC"/>
    <w:rsid w:val="00090A44"/>
    <w:rsid w:val="00090A8B"/>
    <w:rsid w:val="00090E29"/>
    <w:rsid w:val="00091B55"/>
    <w:rsid w:val="00091F0A"/>
    <w:rsid w:val="00092247"/>
    <w:rsid w:val="0009228D"/>
    <w:rsid w:val="0009258A"/>
    <w:rsid w:val="000928B2"/>
    <w:rsid w:val="00093635"/>
    <w:rsid w:val="00093F2A"/>
    <w:rsid w:val="0009413F"/>
    <w:rsid w:val="000942C3"/>
    <w:rsid w:val="00094D5B"/>
    <w:rsid w:val="00095076"/>
    <w:rsid w:val="00095281"/>
    <w:rsid w:val="0009553C"/>
    <w:rsid w:val="0009576F"/>
    <w:rsid w:val="00095914"/>
    <w:rsid w:val="00095ABF"/>
    <w:rsid w:val="00095B29"/>
    <w:rsid w:val="00095C9B"/>
    <w:rsid w:val="00096385"/>
    <w:rsid w:val="000963C7"/>
    <w:rsid w:val="0009666E"/>
    <w:rsid w:val="000969D9"/>
    <w:rsid w:val="00096EDE"/>
    <w:rsid w:val="00097216"/>
    <w:rsid w:val="000A021F"/>
    <w:rsid w:val="000A0493"/>
    <w:rsid w:val="000A0547"/>
    <w:rsid w:val="000A096A"/>
    <w:rsid w:val="000A09C9"/>
    <w:rsid w:val="000A0F96"/>
    <w:rsid w:val="000A12DD"/>
    <w:rsid w:val="000A12EC"/>
    <w:rsid w:val="000A1DAB"/>
    <w:rsid w:val="000A1F21"/>
    <w:rsid w:val="000A2CE1"/>
    <w:rsid w:val="000A309A"/>
    <w:rsid w:val="000A3D8A"/>
    <w:rsid w:val="000A3F7F"/>
    <w:rsid w:val="000A4263"/>
    <w:rsid w:val="000A4296"/>
    <w:rsid w:val="000A4347"/>
    <w:rsid w:val="000A4D4A"/>
    <w:rsid w:val="000A5214"/>
    <w:rsid w:val="000A5230"/>
    <w:rsid w:val="000A52C4"/>
    <w:rsid w:val="000A532B"/>
    <w:rsid w:val="000A57C6"/>
    <w:rsid w:val="000A6210"/>
    <w:rsid w:val="000A66D3"/>
    <w:rsid w:val="000A689E"/>
    <w:rsid w:val="000A6B8A"/>
    <w:rsid w:val="000A6DB6"/>
    <w:rsid w:val="000A7884"/>
    <w:rsid w:val="000A7C5C"/>
    <w:rsid w:val="000B0246"/>
    <w:rsid w:val="000B0299"/>
    <w:rsid w:val="000B03A3"/>
    <w:rsid w:val="000B054A"/>
    <w:rsid w:val="000B18BE"/>
    <w:rsid w:val="000B1E0A"/>
    <w:rsid w:val="000B1E8A"/>
    <w:rsid w:val="000B301D"/>
    <w:rsid w:val="000B33AF"/>
    <w:rsid w:val="000B3545"/>
    <w:rsid w:val="000B3DB5"/>
    <w:rsid w:val="000B4770"/>
    <w:rsid w:val="000B4E46"/>
    <w:rsid w:val="000B6290"/>
    <w:rsid w:val="000B654C"/>
    <w:rsid w:val="000B74DE"/>
    <w:rsid w:val="000B7718"/>
    <w:rsid w:val="000B794F"/>
    <w:rsid w:val="000B7D28"/>
    <w:rsid w:val="000C0573"/>
    <w:rsid w:val="000C06C6"/>
    <w:rsid w:val="000C0E04"/>
    <w:rsid w:val="000C11BF"/>
    <w:rsid w:val="000C11CB"/>
    <w:rsid w:val="000C121D"/>
    <w:rsid w:val="000C1714"/>
    <w:rsid w:val="000C18E0"/>
    <w:rsid w:val="000C1A3A"/>
    <w:rsid w:val="000C1B2E"/>
    <w:rsid w:val="000C1CEA"/>
    <w:rsid w:val="000C23F1"/>
    <w:rsid w:val="000C2406"/>
    <w:rsid w:val="000C2428"/>
    <w:rsid w:val="000C2AA8"/>
    <w:rsid w:val="000C2D90"/>
    <w:rsid w:val="000C2D9B"/>
    <w:rsid w:val="000C3421"/>
    <w:rsid w:val="000C394B"/>
    <w:rsid w:val="000C49EC"/>
    <w:rsid w:val="000C4E4B"/>
    <w:rsid w:val="000C500F"/>
    <w:rsid w:val="000C51A2"/>
    <w:rsid w:val="000C51C1"/>
    <w:rsid w:val="000C52B6"/>
    <w:rsid w:val="000C5314"/>
    <w:rsid w:val="000C542A"/>
    <w:rsid w:val="000C57DF"/>
    <w:rsid w:val="000C5ABD"/>
    <w:rsid w:val="000C5E95"/>
    <w:rsid w:val="000C667C"/>
    <w:rsid w:val="000C698B"/>
    <w:rsid w:val="000C69FC"/>
    <w:rsid w:val="000C6A42"/>
    <w:rsid w:val="000C76FF"/>
    <w:rsid w:val="000D0FC0"/>
    <w:rsid w:val="000D10B7"/>
    <w:rsid w:val="000D1211"/>
    <w:rsid w:val="000D156F"/>
    <w:rsid w:val="000D179B"/>
    <w:rsid w:val="000D1BFF"/>
    <w:rsid w:val="000D2440"/>
    <w:rsid w:val="000D281D"/>
    <w:rsid w:val="000D321F"/>
    <w:rsid w:val="000D364D"/>
    <w:rsid w:val="000D36A2"/>
    <w:rsid w:val="000D37E9"/>
    <w:rsid w:val="000D3E2E"/>
    <w:rsid w:val="000D4049"/>
    <w:rsid w:val="000D405A"/>
    <w:rsid w:val="000D48DB"/>
    <w:rsid w:val="000D4F08"/>
    <w:rsid w:val="000D5464"/>
    <w:rsid w:val="000D56E9"/>
    <w:rsid w:val="000D5AAE"/>
    <w:rsid w:val="000D5CAF"/>
    <w:rsid w:val="000D5FB0"/>
    <w:rsid w:val="000D654C"/>
    <w:rsid w:val="000D7256"/>
    <w:rsid w:val="000D76DE"/>
    <w:rsid w:val="000D7BFD"/>
    <w:rsid w:val="000E02E7"/>
    <w:rsid w:val="000E03F7"/>
    <w:rsid w:val="000E08F8"/>
    <w:rsid w:val="000E0A17"/>
    <w:rsid w:val="000E0D4B"/>
    <w:rsid w:val="000E1899"/>
    <w:rsid w:val="000E18A2"/>
    <w:rsid w:val="000E1CD7"/>
    <w:rsid w:val="000E2804"/>
    <w:rsid w:val="000E2A53"/>
    <w:rsid w:val="000E34B5"/>
    <w:rsid w:val="000E433D"/>
    <w:rsid w:val="000E4360"/>
    <w:rsid w:val="000E47FA"/>
    <w:rsid w:val="000E5064"/>
    <w:rsid w:val="000E5DE5"/>
    <w:rsid w:val="000E5F69"/>
    <w:rsid w:val="000E611B"/>
    <w:rsid w:val="000E659C"/>
    <w:rsid w:val="000E6889"/>
    <w:rsid w:val="000E68CA"/>
    <w:rsid w:val="000E6D9E"/>
    <w:rsid w:val="000E7562"/>
    <w:rsid w:val="000E75C2"/>
    <w:rsid w:val="000E7AEB"/>
    <w:rsid w:val="000E7EDA"/>
    <w:rsid w:val="000F0595"/>
    <w:rsid w:val="000F0D06"/>
    <w:rsid w:val="000F0D21"/>
    <w:rsid w:val="000F0DB9"/>
    <w:rsid w:val="000F0F69"/>
    <w:rsid w:val="000F1533"/>
    <w:rsid w:val="000F1C21"/>
    <w:rsid w:val="000F1ECC"/>
    <w:rsid w:val="000F23C9"/>
    <w:rsid w:val="000F2505"/>
    <w:rsid w:val="000F2BD1"/>
    <w:rsid w:val="000F2D17"/>
    <w:rsid w:val="000F2DB5"/>
    <w:rsid w:val="000F337E"/>
    <w:rsid w:val="000F408F"/>
    <w:rsid w:val="000F4165"/>
    <w:rsid w:val="000F44B4"/>
    <w:rsid w:val="000F4ACD"/>
    <w:rsid w:val="000F4F5E"/>
    <w:rsid w:val="000F5389"/>
    <w:rsid w:val="000F5519"/>
    <w:rsid w:val="000F5BF8"/>
    <w:rsid w:val="000F62D6"/>
    <w:rsid w:val="000F64C2"/>
    <w:rsid w:val="000F67C5"/>
    <w:rsid w:val="000F68B5"/>
    <w:rsid w:val="000F6A86"/>
    <w:rsid w:val="000F6ADA"/>
    <w:rsid w:val="000F6B4A"/>
    <w:rsid w:val="000F7017"/>
    <w:rsid w:val="000F7096"/>
    <w:rsid w:val="000F7C2F"/>
    <w:rsid w:val="001000D8"/>
    <w:rsid w:val="00100169"/>
    <w:rsid w:val="00100A79"/>
    <w:rsid w:val="00100CDA"/>
    <w:rsid w:val="00100E5F"/>
    <w:rsid w:val="001010FF"/>
    <w:rsid w:val="0010135E"/>
    <w:rsid w:val="00101808"/>
    <w:rsid w:val="00101B52"/>
    <w:rsid w:val="00101E0E"/>
    <w:rsid w:val="00101E89"/>
    <w:rsid w:val="00103275"/>
    <w:rsid w:val="00103A80"/>
    <w:rsid w:val="00103D7A"/>
    <w:rsid w:val="00104164"/>
    <w:rsid w:val="00104745"/>
    <w:rsid w:val="00104A65"/>
    <w:rsid w:val="00104EB4"/>
    <w:rsid w:val="0010503C"/>
    <w:rsid w:val="001052AF"/>
    <w:rsid w:val="00105573"/>
    <w:rsid w:val="00105703"/>
    <w:rsid w:val="0010582D"/>
    <w:rsid w:val="00105985"/>
    <w:rsid w:val="00106073"/>
    <w:rsid w:val="0010613B"/>
    <w:rsid w:val="001066C9"/>
    <w:rsid w:val="00106BF4"/>
    <w:rsid w:val="00107511"/>
    <w:rsid w:val="001103D8"/>
    <w:rsid w:val="0011043C"/>
    <w:rsid w:val="00110705"/>
    <w:rsid w:val="00110D8F"/>
    <w:rsid w:val="0011132D"/>
    <w:rsid w:val="001117AE"/>
    <w:rsid w:val="001118A6"/>
    <w:rsid w:val="00112505"/>
    <w:rsid w:val="001125B5"/>
    <w:rsid w:val="00112975"/>
    <w:rsid w:val="001132DA"/>
    <w:rsid w:val="0011337B"/>
    <w:rsid w:val="00113668"/>
    <w:rsid w:val="00113B5E"/>
    <w:rsid w:val="00113E3D"/>
    <w:rsid w:val="00114293"/>
    <w:rsid w:val="00114FE4"/>
    <w:rsid w:val="0011514F"/>
    <w:rsid w:val="00115460"/>
    <w:rsid w:val="001167BF"/>
    <w:rsid w:val="00116809"/>
    <w:rsid w:val="0011685F"/>
    <w:rsid w:val="00116A0F"/>
    <w:rsid w:val="00116DDA"/>
    <w:rsid w:val="00116F21"/>
    <w:rsid w:val="00117400"/>
    <w:rsid w:val="00117A63"/>
    <w:rsid w:val="00117D61"/>
    <w:rsid w:val="00117E9E"/>
    <w:rsid w:val="00120033"/>
    <w:rsid w:val="001204F0"/>
    <w:rsid w:val="001209DF"/>
    <w:rsid w:val="00120A2F"/>
    <w:rsid w:val="001212A9"/>
    <w:rsid w:val="0012152B"/>
    <w:rsid w:val="00121DB8"/>
    <w:rsid w:val="001230EE"/>
    <w:rsid w:val="0012353B"/>
    <w:rsid w:val="00124163"/>
    <w:rsid w:val="00124747"/>
    <w:rsid w:val="00124846"/>
    <w:rsid w:val="00124A5F"/>
    <w:rsid w:val="0012575E"/>
    <w:rsid w:val="00125787"/>
    <w:rsid w:val="00125D02"/>
    <w:rsid w:val="00125F23"/>
    <w:rsid w:val="001262E9"/>
    <w:rsid w:val="001263F8"/>
    <w:rsid w:val="00127265"/>
    <w:rsid w:val="00127286"/>
    <w:rsid w:val="001279AD"/>
    <w:rsid w:val="00127B62"/>
    <w:rsid w:val="00127C96"/>
    <w:rsid w:val="00127E98"/>
    <w:rsid w:val="001302F7"/>
    <w:rsid w:val="0013054B"/>
    <w:rsid w:val="00130783"/>
    <w:rsid w:val="001312B3"/>
    <w:rsid w:val="0013144C"/>
    <w:rsid w:val="00131650"/>
    <w:rsid w:val="001318A8"/>
    <w:rsid w:val="001319D4"/>
    <w:rsid w:val="00131D80"/>
    <w:rsid w:val="001320D0"/>
    <w:rsid w:val="00132377"/>
    <w:rsid w:val="0013252C"/>
    <w:rsid w:val="00132537"/>
    <w:rsid w:val="0013254E"/>
    <w:rsid w:val="00132708"/>
    <w:rsid w:val="00132CDA"/>
    <w:rsid w:val="00132F7D"/>
    <w:rsid w:val="00133181"/>
    <w:rsid w:val="0013470F"/>
    <w:rsid w:val="0013502F"/>
    <w:rsid w:val="00135155"/>
    <w:rsid w:val="00135566"/>
    <w:rsid w:val="00135772"/>
    <w:rsid w:val="00135A00"/>
    <w:rsid w:val="00135C96"/>
    <w:rsid w:val="00135D04"/>
    <w:rsid w:val="00135D0E"/>
    <w:rsid w:val="00135D3E"/>
    <w:rsid w:val="0013668F"/>
    <w:rsid w:val="0013689C"/>
    <w:rsid w:val="001369B7"/>
    <w:rsid w:val="00137489"/>
    <w:rsid w:val="00140833"/>
    <w:rsid w:val="00140A45"/>
    <w:rsid w:val="00140F16"/>
    <w:rsid w:val="00140F93"/>
    <w:rsid w:val="00141204"/>
    <w:rsid w:val="0014136F"/>
    <w:rsid w:val="001417AF"/>
    <w:rsid w:val="00141AB6"/>
    <w:rsid w:val="00141B25"/>
    <w:rsid w:val="00141D5F"/>
    <w:rsid w:val="001421FA"/>
    <w:rsid w:val="00142BEA"/>
    <w:rsid w:val="001430DC"/>
    <w:rsid w:val="001436FD"/>
    <w:rsid w:val="00143C25"/>
    <w:rsid w:val="00144FB2"/>
    <w:rsid w:val="001453D8"/>
    <w:rsid w:val="00145545"/>
    <w:rsid w:val="00145592"/>
    <w:rsid w:val="00145722"/>
    <w:rsid w:val="00145729"/>
    <w:rsid w:val="001460F8"/>
    <w:rsid w:val="001463E8"/>
    <w:rsid w:val="00146F6A"/>
    <w:rsid w:val="00147C28"/>
    <w:rsid w:val="00147E59"/>
    <w:rsid w:val="00150865"/>
    <w:rsid w:val="00150A8E"/>
    <w:rsid w:val="00150C07"/>
    <w:rsid w:val="001510BB"/>
    <w:rsid w:val="00151392"/>
    <w:rsid w:val="00151AC1"/>
    <w:rsid w:val="00151B64"/>
    <w:rsid w:val="00152087"/>
    <w:rsid w:val="00152129"/>
    <w:rsid w:val="0015213C"/>
    <w:rsid w:val="0015240A"/>
    <w:rsid w:val="00152BFE"/>
    <w:rsid w:val="00152C83"/>
    <w:rsid w:val="001537E0"/>
    <w:rsid w:val="001538F4"/>
    <w:rsid w:val="00153CBD"/>
    <w:rsid w:val="00153FE5"/>
    <w:rsid w:val="00154BE9"/>
    <w:rsid w:val="00154F40"/>
    <w:rsid w:val="001551D4"/>
    <w:rsid w:val="001551EC"/>
    <w:rsid w:val="00155994"/>
    <w:rsid w:val="001560EA"/>
    <w:rsid w:val="00156889"/>
    <w:rsid w:val="001576FE"/>
    <w:rsid w:val="001577A7"/>
    <w:rsid w:val="001577AE"/>
    <w:rsid w:val="00157E1A"/>
    <w:rsid w:val="001600DE"/>
    <w:rsid w:val="00160A69"/>
    <w:rsid w:val="00160CD3"/>
    <w:rsid w:val="00160ED0"/>
    <w:rsid w:val="00161E34"/>
    <w:rsid w:val="00161F6E"/>
    <w:rsid w:val="00162196"/>
    <w:rsid w:val="0016247B"/>
    <w:rsid w:val="00162771"/>
    <w:rsid w:val="00162B03"/>
    <w:rsid w:val="00162B85"/>
    <w:rsid w:val="00162C53"/>
    <w:rsid w:val="00163311"/>
    <w:rsid w:val="001638B3"/>
    <w:rsid w:val="00163CD8"/>
    <w:rsid w:val="00163CF7"/>
    <w:rsid w:val="00163D3F"/>
    <w:rsid w:val="001649CF"/>
    <w:rsid w:val="00164CC0"/>
    <w:rsid w:val="00164DE7"/>
    <w:rsid w:val="00164ED9"/>
    <w:rsid w:val="00164EF1"/>
    <w:rsid w:val="00165617"/>
    <w:rsid w:val="001657E4"/>
    <w:rsid w:val="00165988"/>
    <w:rsid w:val="00165D55"/>
    <w:rsid w:val="001664C4"/>
    <w:rsid w:val="00166A07"/>
    <w:rsid w:val="00166DB2"/>
    <w:rsid w:val="0016769D"/>
    <w:rsid w:val="00167B1F"/>
    <w:rsid w:val="001701B2"/>
    <w:rsid w:val="00170446"/>
    <w:rsid w:val="00171058"/>
    <w:rsid w:val="00171294"/>
    <w:rsid w:val="00171454"/>
    <w:rsid w:val="00171512"/>
    <w:rsid w:val="0017181D"/>
    <w:rsid w:val="00171828"/>
    <w:rsid w:val="00171BC3"/>
    <w:rsid w:val="00171C43"/>
    <w:rsid w:val="001725E7"/>
    <w:rsid w:val="00173E63"/>
    <w:rsid w:val="00173FDE"/>
    <w:rsid w:val="001740CB"/>
    <w:rsid w:val="001744A3"/>
    <w:rsid w:val="00174AA1"/>
    <w:rsid w:val="00175266"/>
    <w:rsid w:val="00175B8B"/>
    <w:rsid w:val="00176F08"/>
    <w:rsid w:val="0017737D"/>
    <w:rsid w:val="001774F9"/>
    <w:rsid w:val="0017781F"/>
    <w:rsid w:val="00177CEB"/>
    <w:rsid w:val="001802E8"/>
    <w:rsid w:val="0018033C"/>
    <w:rsid w:val="00180467"/>
    <w:rsid w:val="00180923"/>
    <w:rsid w:val="001818BE"/>
    <w:rsid w:val="001819AF"/>
    <w:rsid w:val="00181D83"/>
    <w:rsid w:val="001820FE"/>
    <w:rsid w:val="001827E6"/>
    <w:rsid w:val="00182A92"/>
    <w:rsid w:val="00182AD5"/>
    <w:rsid w:val="00182D6E"/>
    <w:rsid w:val="00182DCE"/>
    <w:rsid w:val="001830C0"/>
    <w:rsid w:val="00183A9C"/>
    <w:rsid w:val="00183BD1"/>
    <w:rsid w:val="00183D84"/>
    <w:rsid w:val="00183EA8"/>
    <w:rsid w:val="00184407"/>
    <w:rsid w:val="001847D9"/>
    <w:rsid w:val="001848CD"/>
    <w:rsid w:val="00184C3B"/>
    <w:rsid w:val="00184C82"/>
    <w:rsid w:val="0018542C"/>
    <w:rsid w:val="0018550F"/>
    <w:rsid w:val="00185B6D"/>
    <w:rsid w:val="00186799"/>
    <w:rsid w:val="00186973"/>
    <w:rsid w:val="00186A84"/>
    <w:rsid w:val="00186B28"/>
    <w:rsid w:val="00186D09"/>
    <w:rsid w:val="00186D9D"/>
    <w:rsid w:val="00187C7B"/>
    <w:rsid w:val="00187D49"/>
    <w:rsid w:val="00190322"/>
    <w:rsid w:val="001903FB"/>
    <w:rsid w:val="001904F0"/>
    <w:rsid w:val="00190505"/>
    <w:rsid w:val="001907C8"/>
    <w:rsid w:val="00190D2E"/>
    <w:rsid w:val="00190F67"/>
    <w:rsid w:val="001918D3"/>
    <w:rsid w:val="00191BF8"/>
    <w:rsid w:val="00191CF6"/>
    <w:rsid w:val="00191D7D"/>
    <w:rsid w:val="0019261A"/>
    <w:rsid w:val="00192740"/>
    <w:rsid w:val="00192942"/>
    <w:rsid w:val="001930A6"/>
    <w:rsid w:val="0019350E"/>
    <w:rsid w:val="001937A7"/>
    <w:rsid w:val="00193947"/>
    <w:rsid w:val="00193C15"/>
    <w:rsid w:val="00193D6B"/>
    <w:rsid w:val="00194267"/>
    <w:rsid w:val="001944B0"/>
    <w:rsid w:val="001944F3"/>
    <w:rsid w:val="0019469D"/>
    <w:rsid w:val="001946C2"/>
    <w:rsid w:val="00194914"/>
    <w:rsid w:val="00194F19"/>
    <w:rsid w:val="00195755"/>
    <w:rsid w:val="00195EF9"/>
    <w:rsid w:val="00196557"/>
    <w:rsid w:val="001965A7"/>
    <w:rsid w:val="00196865"/>
    <w:rsid w:val="00196D62"/>
    <w:rsid w:val="00196E85"/>
    <w:rsid w:val="00196F97"/>
    <w:rsid w:val="0019760D"/>
    <w:rsid w:val="00197B0F"/>
    <w:rsid w:val="00197DE6"/>
    <w:rsid w:val="001A066B"/>
    <w:rsid w:val="001A0E36"/>
    <w:rsid w:val="001A137C"/>
    <w:rsid w:val="001A169F"/>
    <w:rsid w:val="001A17DE"/>
    <w:rsid w:val="001A1937"/>
    <w:rsid w:val="001A213E"/>
    <w:rsid w:val="001A2625"/>
    <w:rsid w:val="001A2AEE"/>
    <w:rsid w:val="001A2CD3"/>
    <w:rsid w:val="001A30AD"/>
    <w:rsid w:val="001A3287"/>
    <w:rsid w:val="001A33D3"/>
    <w:rsid w:val="001A349B"/>
    <w:rsid w:val="001A3525"/>
    <w:rsid w:val="001A3647"/>
    <w:rsid w:val="001A3654"/>
    <w:rsid w:val="001A43D7"/>
    <w:rsid w:val="001A447E"/>
    <w:rsid w:val="001A45D8"/>
    <w:rsid w:val="001A4A43"/>
    <w:rsid w:val="001A511A"/>
    <w:rsid w:val="001A5FA0"/>
    <w:rsid w:val="001A6625"/>
    <w:rsid w:val="001A726C"/>
    <w:rsid w:val="001A7C27"/>
    <w:rsid w:val="001A7DF7"/>
    <w:rsid w:val="001B043F"/>
    <w:rsid w:val="001B076D"/>
    <w:rsid w:val="001B11E7"/>
    <w:rsid w:val="001B196D"/>
    <w:rsid w:val="001B1A82"/>
    <w:rsid w:val="001B20B1"/>
    <w:rsid w:val="001B234E"/>
    <w:rsid w:val="001B29E9"/>
    <w:rsid w:val="001B2EB9"/>
    <w:rsid w:val="001B2F1B"/>
    <w:rsid w:val="001B3420"/>
    <w:rsid w:val="001B350A"/>
    <w:rsid w:val="001B41B5"/>
    <w:rsid w:val="001B4253"/>
    <w:rsid w:val="001B4764"/>
    <w:rsid w:val="001B4E0B"/>
    <w:rsid w:val="001B59DD"/>
    <w:rsid w:val="001B5A91"/>
    <w:rsid w:val="001B5A9B"/>
    <w:rsid w:val="001B5D2A"/>
    <w:rsid w:val="001B5D81"/>
    <w:rsid w:val="001B5EE1"/>
    <w:rsid w:val="001B6FCB"/>
    <w:rsid w:val="001B7FB3"/>
    <w:rsid w:val="001C0404"/>
    <w:rsid w:val="001C0647"/>
    <w:rsid w:val="001C07B7"/>
    <w:rsid w:val="001C092D"/>
    <w:rsid w:val="001C0A03"/>
    <w:rsid w:val="001C0F4B"/>
    <w:rsid w:val="001C0FF0"/>
    <w:rsid w:val="001C152D"/>
    <w:rsid w:val="001C1647"/>
    <w:rsid w:val="001C1672"/>
    <w:rsid w:val="001C1F85"/>
    <w:rsid w:val="001C2185"/>
    <w:rsid w:val="001C2269"/>
    <w:rsid w:val="001C23BA"/>
    <w:rsid w:val="001C2A5B"/>
    <w:rsid w:val="001C2F10"/>
    <w:rsid w:val="001C2FB5"/>
    <w:rsid w:val="001C34F5"/>
    <w:rsid w:val="001C35A0"/>
    <w:rsid w:val="001C3929"/>
    <w:rsid w:val="001C3CD4"/>
    <w:rsid w:val="001C3F08"/>
    <w:rsid w:val="001C4482"/>
    <w:rsid w:val="001C45D4"/>
    <w:rsid w:val="001C45E9"/>
    <w:rsid w:val="001C4DE9"/>
    <w:rsid w:val="001C5006"/>
    <w:rsid w:val="001C500F"/>
    <w:rsid w:val="001C505B"/>
    <w:rsid w:val="001C5869"/>
    <w:rsid w:val="001C5E5D"/>
    <w:rsid w:val="001C6223"/>
    <w:rsid w:val="001C6618"/>
    <w:rsid w:val="001C72C2"/>
    <w:rsid w:val="001C72EC"/>
    <w:rsid w:val="001C7B52"/>
    <w:rsid w:val="001D0195"/>
    <w:rsid w:val="001D061D"/>
    <w:rsid w:val="001D0898"/>
    <w:rsid w:val="001D1EEC"/>
    <w:rsid w:val="001D2052"/>
    <w:rsid w:val="001D2073"/>
    <w:rsid w:val="001D213F"/>
    <w:rsid w:val="001D2819"/>
    <w:rsid w:val="001D2A1D"/>
    <w:rsid w:val="001D2B9A"/>
    <w:rsid w:val="001D3256"/>
    <w:rsid w:val="001D352B"/>
    <w:rsid w:val="001D42B2"/>
    <w:rsid w:val="001D48F3"/>
    <w:rsid w:val="001D4C71"/>
    <w:rsid w:val="001D5062"/>
    <w:rsid w:val="001D54BA"/>
    <w:rsid w:val="001D553A"/>
    <w:rsid w:val="001D585D"/>
    <w:rsid w:val="001D6176"/>
    <w:rsid w:val="001D6614"/>
    <w:rsid w:val="001D6985"/>
    <w:rsid w:val="001D7134"/>
    <w:rsid w:val="001D74DC"/>
    <w:rsid w:val="001D77DD"/>
    <w:rsid w:val="001D7BA1"/>
    <w:rsid w:val="001E00DA"/>
    <w:rsid w:val="001E0863"/>
    <w:rsid w:val="001E08F7"/>
    <w:rsid w:val="001E0B7F"/>
    <w:rsid w:val="001E0E22"/>
    <w:rsid w:val="001E1A1A"/>
    <w:rsid w:val="001E21D7"/>
    <w:rsid w:val="001E2BAD"/>
    <w:rsid w:val="001E30B5"/>
    <w:rsid w:val="001E30DD"/>
    <w:rsid w:val="001E349A"/>
    <w:rsid w:val="001E35C9"/>
    <w:rsid w:val="001E3C26"/>
    <w:rsid w:val="001E3DBB"/>
    <w:rsid w:val="001E42B9"/>
    <w:rsid w:val="001E442B"/>
    <w:rsid w:val="001E4F3C"/>
    <w:rsid w:val="001E4FFA"/>
    <w:rsid w:val="001E5C9B"/>
    <w:rsid w:val="001E6189"/>
    <w:rsid w:val="001E6246"/>
    <w:rsid w:val="001E6E4D"/>
    <w:rsid w:val="001E71C1"/>
    <w:rsid w:val="001E77ED"/>
    <w:rsid w:val="001E783A"/>
    <w:rsid w:val="001E783B"/>
    <w:rsid w:val="001E7867"/>
    <w:rsid w:val="001E7940"/>
    <w:rsid w:val="001E7982"/>
    <w:rsid w:val="001E7EEF"/>
    <w:rsid w:val="001F0408"/>
    <w:rsid w:val="001F134D"/>
    <w:rsid w:val="001F18B1"/>
    <w:rsid w:val="001F2587"/>
    <w:rsid w:val="001F25C3"/>
    <w:rsid w:val="001F29E9"/>
    <w:rsid w:val="001F2ABB"/>
    <w:rsid w:val="001F327C"/>
    <w:rsid w:val="001F3800"/>
    <w:rsid w:val="001F3885"/>
    <w:rsid w:val="001F39CB"/>
    <w:rsid w:val="001F3AB8"/>
    <w:rsid w:val="001F3EE5"/>
    <w:rsid w:val="001F4533"/>
    <w:rsid w:val="001F4552"/>
    <w:rsid w:val="001F558B"/>
    <w:rsid w:val="001F58A4"/>
    <w:rsid w:val="001F5956"/>
    <w:rsid w:val="001F5FB7"/>
    <w:rsid w:val="001F6092"/>
    <w:rsid w:val="001F68D5"/>
    <w:rsid w:val="001F694C"/>
    <w:rsid w:val="001F6BF0"/>
    <w:rsid w:val="001F7BA7"/>
    <w:rsid w:val="002000FF"/>
    <w:rsid w:val="00200175"/>
    <w:rsid w:val="00200C08"/>
    <w:rsid w:val="002011EB"/>
    <w:rsid w:val="0020124D"/>
    <w:rsid w:val="002015B6"/>
    <w:rsid w:val="002020CB"/>
    <w:rsid w:val="002021EC"/>
    <w:rsid w:val="002028C5"/>
    <w:rsid w:val="00202D9A"/>
    <w:rsid w:val="002032EC"/>
    <w:rsid w:val="002035FA"/>
    <w:rsid w:val="00203610"/>
    <w:rsid w:val="00203B01"/>
    <w:rsid w:val="00205061"/>
    <w:rsid w:val="0020522B"/>
    <w:rsid w:val="00205431"/>
    <w:rsid w:val="00206919"/>
    <w:rsid w:val="00206C3B"/>
    <w:rsid w:val="00206FC0"/>
    <w:rsid w:val="00206FEE"/>
    <w:rsid w:val="002073E2"/>
    <w:rsid w:val="002075BB"/>
    <w:rsid w:val="002076A2"/>
    <w:rsid w:val="00207FDC"/>
    <w:rsid w:val="002102E0"/>
    <w:rsid w:val="0021039B"/>
    <w:rsid w:val="00210AAD"/>
    <w:rsid w:val="00210D3E"/>
    <w:rsid w:val="00210E9C"/>
    <w:rsid w:val="00211252"/>
    <w:rsid w:val="002113DD"/>
    <w:rsid w:val="00211500"/>
    <w:rsid w:val="00211ADF"/>
    <w:rsid w:val="00211B7C"/>
    <w:rsid w:val="00211F2A"/>
    <w:rsid w:val="00211FCC"/>
    <w:rsid w:val="002120A4"/>
    <w:rsid w:val="002129C5"/>
    <w:rsid w:val="0021353F"/>
    <w:rsid w:val="00213B2A"/>
    <w:rsid w:val="00214140"/>
    <w:rsid w:val="00214468"/>
    <w:rsid w:val="00214664"/>
    <w:rsid w:val="00214A1C"/>
    <w:rsid w:val="00214BC7"/>
    <w:rsid w:val="0021543B"/>
    <w:rsid w:val="002154A9"/>
    <w:rsid w:val="0021571E"/>
    <w:rsid w:val="00215E1F"/>
    <w:rsid w:val="00216D02"/>
    <w:rsid w:val="00216D09"/>
    <w:rsid w:val="0021753A"/>
    <w:rsid w:val="00217F5D"/>
    <w:rsid w:val="002201E9"/>
    <w:rsid w:val="00220342"/>
    <w:rsid w:val="00220AD3"/>
    <w:rsid w:val="00220C55"/>
    <w:rsid w:val="002214B6"/>
    <w:rsid w:val="00221658"/>
    <w:rsid w:val="00221829"/>
    <w:rsid w:val="002218E9"/>
    <w:rsid w:val="002219F2"/>
    <w:rsid w:val="00221BF1"/>
    <w:rsid w:val="00221D64"/>
    <w:rsid w:val="002220CB"/>
    <w:rsid w:val="002220F6"/>
    <w:rsid w:val="002224C1"/>
    <w:rsid w:val="00222708"/>
    <w:rsid w:val="002227FA"/>
    <w:rsid w:val="00222864"/>
    <w:rsid w:val="00222B36"/>
    <w:rsid w:val="00222B70"/>
    <w:rsid w:val="00223A86"/>
    <w:rsid w:val="00223EA3"/>
    <w:rsid w:val="0022401C"/>
    <w:rsid w:val="0022430B"/>
    <w:rsid w:val="0022482A"/>
    <w:rsid w:val="002249B5"/>
    <w:rsid w:val="00224ADC"/>
    <w:rsid w:val="00224D55"/>
    <w:rsid w:val="00225027"/>
    <w:rsid w:val="002250F3"/>
    <w:rsid w:val="00225C4C"/>
    <w:rsid w:val="00226434"/>
    <w:rsid w:val="0022680B"/>
    <w:rsid w:val="00226D2A"/>
    <w:rsid w:val="00227304"/>
    <w:rsid w:val="00227577"/>
    <w:rsid w:val="00227AC5"/>
    <w:rsid w:val="00227C7F"/>
    <w:rsid w:val="00227D87"/>
    <w:rsid w:val="00227FF9"/>
    <w:rsid w:val="002306A8"/>
    <w:rsid w:val="002306B5"/>
    <w:rsid w:val="00230C06"/>
    <w:rsid w:val="00231454"/>
    <w:rsid w:val="00232BBA"/>
    <w:rsid w:val="00232C2F"/>
    <w:rsid w:val="002333B5"/>
    <w:rsid w:val="0023340D"/>
    <w:rsid w:val="00233FAC"/>
    <w:rsid w:val="002350C1"/>
    <w:rsid w:val="0023567A"/>
    <w:rsid w:val="002361A5"/>
    <w:rsid w:val="00236A25"/>
    <w:rsid w:val="002379DE"/>
    <w:rsid w:val="00240781"/>
    <w:rsid w:val="00240CF1"/>
    <w:rsid w:val="00240E9A"/>
    <w:rsid w:val="00240FB7"/>
    <w:rsid w:val="0024136C"/>
    <w:rsid w:val="002414A4"/>
    <w:rsid w:val="00241899"/>
    <w:rsid w:val="00241D15"/>
    <w:rsid w:val="00242526"/>
    <w:rsid w:val="0024290C"/>
    <w:rsid w:val="00242963"/>
    <w:rsid w:val="002429A8"/>
    <w:rsid w:val="00243630"/>
    <w:rsid w:val="00243CBA"/>
    <w:rsid w:val="002446A3"/>
    <w:rsid w:val="00244D67"/>
    <w:rsid w:val="00245EC8"/>
    <w:rsid w:val="00246179"/>
    <w:rsid w:val="002462B4"/>
    <w:rsid w:val="002469A4"/>
    <w:rsid w:val="00247175"/>
    <w:rsid w:val="0024735B"/>
    <w:rsid w:val="0024740F"/>
    <w:rsid w:val="00247B5F"/>
    <w:rsid w:val="00247B86"/>
    <w:rsid w:val="00247BF0"/>
    <w:rsid w:val="00247C8B"/>
    <w:rsid w:val="0025095C"/>
    <w:rsid w:val="00250B3B"/>
    <w:rsid w:val="00251029"/>
    <w:rsid w:val="00251312"/>
    <w:rsid w:val="0025154D"/>
    <w:rsid w:val="002515CF"/>
    <w:rsid w:val="00251903"/>
    <w:rsid w:val="00251BDB"/>
    <w:rsid w:val="00251E4A"/>
    <w:rsid w:val="00252321"/>
    <w:rsid w:val="0025283E"/>
    <w:rsid w:val="00252E71"/>
    <w:rsid w:val="00252FCF"/>
    <w:rsid w:val="002539E1"/>
    <w:rsid w:val="00253A10"/>
    <w:rsid w:val="00253B87"/>
    <w:rsid w:val="00253D3E"/>
    <w:rsid w:val="00253F85"/>
    <w:rsid w:val="00254043"/>
    <w:rsid w:val="0025443D"/>
    <w:rsid w:val="002545E8"/>
    <w:rsid w:val="00254C96"/>
    <w:rsid w:val="0025504E"/>
    <w:rsid w:val="00255115"/>
    <w:rsid w:val="00255198"/>
    <w:rsid w:val="00255296"/>
    <w:rsid w:val="00255E63"/>
    <w:rsid w:val="00255F57"/>
    <w:rsid w:val="0025718B"/>
    <w:rsid w:val="002575DA"/>
    <w:rsid w:val="0025763B"/>
    <w:rsid w:val="002576FC"/>
    <w:rsid w:val="00257785"/>
    <w:rsid w:val="00257992"/>
    <w:rsid w:val="00260088"/>
    <w:rsid w:val="002606CB"/>
    <w:rsid w:val="002609D7"/>
    <w:rsid w:val="002609F5"/>
    <w:rsid w:val="00260FDB"/>
    <w:rsid w:val="002615B8"/>
    <w:rsid w:val="002616B9"/>
    <w:rsid w:val="0026183A"/>
    <w:rsid w:val="00261AD6"/>
    <w:rsid w:val="00261D3C"/>
    <w:rsid w:val="00262347"/>
    <w:rsid w:val="002628B7"/>
    <w:rsid w:val="00262B2C"/>
    <w:rsid w:val="002640E2"/>
    <w:rsid w:val="002646F3"/>
    <w:rsid w:val="00264C5D"/>
    <w:rsid w:val="00264DC1"/>
    <w:rsid w:val="00264F75"/>
    <w:rsid w:val="0026556D"/>
    <w:rsid w:val="0026556F"/>
    <w:rsid w:val="00265A64"/>
    <w:rsid w:val="00265AE5"/>
    <w:rsid w:val="00265F28"/>
    <w:rsid w:val="00266CA9"/>
    <w:rsid w:val="00267064"/>
    <w:rsid w:val="002677A6"/>
    <w:rsid w:val="00267942"/>
    <w:rsid w:val="00267E45"/>
    <w:rsid w:val="00270237"/>
    <w:rsid w:val="00270837"/>
    <w:rsid w:val="00270B78"/>
    <w:rsid w:val="00270ED7"/>
    <w:rsid w:val="00270F64"/>
    <w:rsid w:val="002710D6"/>
    <w:rsid w:val="002713E8"/>
    <w:rsid w:val="00271654"/>
    <w:rsid w:val="0027190A"/>
    <w:rsid w:val="00271976"/>
    <w:rsid w:val="00272076"/>
    <w:rsid w:val="00272AA7"/>
    <w:rsid w:val="00272ADC"/>
    <w:rsid w:val="00272B6D"/>
    <w:rsid w:val="0027359D"/>
    <w:rsid w:val="002738E6"/>
    <w:rsid w:val="00273D74"/>
    <w:rsid w:val="00274B42"/>
    <w:rsid w:val="0027562F"/>
    <w:rsid w:val="00275E59"/>
    <w:rsid w:val="00276963"/>
    <w:rsid w:val="00276AB9"/>
    <w:rsid w:val="00277905"/>
    <w:rsid w:val="00277A8A"/>
    <w:rsid w:val="00277ADC"/>
    <w:rsid w:val="00277DB1"/>
    <w:rsid w:val="002802EF"/>
    <w:rsid w:val="002805C8"/>
    <w:rsid w:val="00280874"/>
    <w:rsid w:val="002811E2"/>
    <w:rsid w:val="00281858"/>
    <w:rsid w:val="00281943"/>
    <w:rsid w:val="002821C7"/>
    <w:rsid w:val="002826E3"/>
    <w:rsid w:val="002835FE"/>
    <w:rsid w:val="00283C32"/>
    <w:rsid w:val="00284367"/>
    <w:rsid w:val="00284868"/>
    <w:rsid w:val="002848FD"/>
    <w:rsid w:val="00284C20"/>
    <w:rsid w:val="00285064"/>
    <w:rsid w:val="002858B3"/>
    <w:rsid w:val="002859D3"/>
    <w:rsid w:val="00285A00"/>
    <w:rsid w:val="002866C0"/>
    <w:rsid w:val="00286FC6"/>
    <w:rsid w:val="00287044"/>
    <w:rsid w:val="00287C5A"/>
    <w:rsid w:val="00287DAF"/>
    <w:rsid w:val="00290C5D"/>
    <w:rsid w:val="00290C6A"/>
    <w:rsid w:val="00290CAA"/>
    <w:rsid w:val="00290EAB"/>
    <w:rsid w:val="00291312"/>
    <w:rsid w:val="00291BAE"/>
    <w:rsid w:val="00291EF0"/>
    <w:rsid w:val="0029217E"/>
    <w:rsid w:val="00292639"/>
    <w:rsid w:val="002926CF"/>
    <w:rsid w:val="00292AE1"/>
    <w:rsid w:val="00292EEF"/>
    <w:rsid w:val="0029349B"/>
    <w:rsid w:val="00293518"/>
    <w:rsid w:val="002935D4"/>
    <w:rsid w:val="0029422E"/>
    <w:rsid w:val="002947E8"/>
    <w:rsid w:val="00294A18"/>
    <w:rsid w:val="00294D0F"/>
    <w:rsid w:val="00294D82"/>
    <w:rsid w:val="00294E85"/>
    <w:rsid w:val="002951A6"/>
    <w:rsid w:val="00295438"/>
    <w:rsid w:val="002956F4"/>
    <w:rsid w:val="00295760"/>
    <w:rsid w:val="00295819"/>
    <w:rsid w:val="00295C58"/>
    <w:rsid w:val="00296469"/>
    <w:rsid w:val="0029666A"/>
    <w:rsid w:val="00296800"/>
    <w:rsid w:val="0029680D"/>
    <w:rsid w:val="00296C15"/>
    <w:rsid w:val="00296E20"/>
    <w:rsid w:val="0029718E"/>
    <w:rsid w:val="002972BB"/>
    <w:rsid w:val="0029779A"/>
    <w:rsid w:val="00297803"/>
    <w:rsid w:val="00297C2A"/>
    <w:rsid w:val="00297ECD"/>
    <w:rsid w:val="002A06E4"/>
    <w:rsid w:val="002A07B0"/>
    <w:rsid w:val="002A0DD8"/>
    <w:rsid w:val="002A1389"/>
    <w:rsid w:val="002A211E"/>
    <w:rsid w:val="002A22EE"/>
    <w:rsid w:val="002A26F6"/>
    <w:rsid w:val="002A2DC5"/>
    <w:rsid w:val="002A332C"/>
    <w:rsid w:val="002A3379"/>
    <w:rsid w:val="002A365D"/>
    <w:rsid w:val="002A4182"/>
    <w:rsid w:val="002A420A"/>
    <w:rsid w:val="002A461F"/>
    <w:rsid w:val="002A49FA"/>
    <w:rsid w:val="002A4DDF"/>
    <w:rsid w:val="002A5369"/>
    <w:rsid w:val="002A5660"/>
    <w:rsid w:val="002A5DA4"/>
    <w:rsid w:val="002A5E9D"/>
    <w:rsid w:val="002A695C"/>
    <w:rsid w:val="002A75A9"/>
    <w:rsid w:val="002A77A8"/>
    <w:rsid w:val="002A7965"/>
    <w:rsid w:val="002A7AA6"/>
    <w:rsid w:val="002A7BA3"/>
    <w:rsid w:val="002B006A"/>
    <w:rsid w:val="002B00F8"/>
    <w:rsid w:val="002B01D1"/>
    <w:rsid w:val="002B0320"/>
    <w:rsid w:val="002B13B4"/>
    <w:rsid w:val="002B1450"/>
    <w:rsid w:val="002B161B"/>
    <w:rsid w:val="002B175C"/>
    <w:rsid w:val="002B17A5"/>
    <w:rsid w:val="002B1D1A"/>
    <w:rsid w:val="002B217E"/>
    <w:rsid w:val="002B2A10"/>
    <w:rsid w:val="002B2EC3"/>
    <w:rsid w:val="002B2ECF"/>
    <w:rsid w:val="002B34FA"/>
    <w:rsid w:val="002B35DF"/>
    <w:rsid w:val="002B48F4"/>
    <w:rsid w:val="002B4E6D"/>
    <w:rsid w:val="002B53AF"/>
    <w:rsid w:val="002B57EB"/>
    <w:rsid w:val="002B5A25"/>
    <w:rsid w:val="002B68C4"/>
    <w:rsid w:val="002B690A"/>
    <w:rsid w:val="002B6B86"/>
    <w:rsid w:val="002B6EF5"/>
    <w:rsid w:val="002B7185"/>
    <w:rsid w:val="002B7913"/>
    <w:rsid w:val="002B7929"/>
    <w:rsid w:val="002B7A4C"/>
    <w:rsid w:val="002B7EB1"/>
    <w:rsid w:val="002C0061"/>
    <w:rsid w:val="002C0320"/>
    <w:rsid w:val="002C0972"/>
    <w:rsid w:val="002C0E5D"/>
    <w:rsid w:val="002C1202"/>
    <w:rsid w:val="002C14F8"/>
    <w:rsid w:val="002C178D"/>
    <w:rsid w:val="002C2126"/>
    <w:rsid w:val="002C21F6"/>
    <w:rsid w:val="002C22CC"/>
    <w:rsid w:val="002C25B1"/>
    <w:rsid w:val="002C2619"/>
    <w:rsid w:val="002C28C3"/>
    <w:rsid w:val="002C2B30"/>
    <w:rsid w:val="002C2BFB"/>
    <w:rsid w:val="002C2CBF"/>
    <w:rsid w:val="002C368D"/>
    <w:rsid w:val="002C39A1"/>
    <w:rsid w:val="002C40E0"/>
    <w:rsid w:val="002C4BC8"/>
    <w:rsid w:val="002C4C6C"/>
    <w:rsid w:val="002C4E39"/>
    <w:rsid w:val="002C541B"/>
    <w:rsid w:val="002C5BAD"/>
    <w:rsid w:val="002C5EF3"/>
    <w:rsid w:val="002C68D9"/>
    <w:rsid w:val="002C6AA1"/>
    <w:rsid w:val="002C6CE2"/>
    <w:rsid w:val="002C7157"/>
    <w:rsid w:val="002C729B"/>
    <w:rsid w:val="002C764F"/>
    <w:rsid w:val="002C7745"/>
    <w:rsid w:val="002C7804"/>
    <w:rsid w:val="002C79D9"/>
    <w:rsid w:val="002C7C5E"/>
    <w:rsid w:val="002D0AB7"/>
    <w:rsid w:val="002D162E"/>
    <w:rsid w:val="002D1B24"/>
    <w:rsid w:val="002D1D84"/>
    <w:rsid w:val="002D2157"/>
    <w:rsid w:val="002D22B4"/>
    <w:rsid w:val="002D253B"/>
    <w:rsid w:val="002D2975"/>
    <w:rsid w:val="002D2BE0"/>
    <w:rsid w:val="002D2ED4"/>
    <w:rsid w:val="002D2F37"/>
    <w:rsid w:val="002D40C8"/>
    <w:rsid w:val="002D41EF"/>
    <w:rsid w:val="002D4286"/>
    <w:rsid w:val="002D4301"/>
    <w:rsid w:val="002D4314"/>
    <w:rsid w:val="002D43FB"/>
    <w:rsid w:val="002D50C5"/>
    <w:rsid w:val="002D51EC"/>
    <w:rsid w:val="002D5B79"/>
    <w:rsid w:val="002D6371"/>
    <w:rsid w:val="002D6751"/>
    <w:rsid w:val="002D72BA"/>
    <w:rsid w:val="002D79F6"/>
    <w:rsid w:val="002E0217"/>
    <w:rsid w:val="002E05CF"/>
    <w:rsid w:val="002E0701"/>
    <w:rsid w:val="002E095B"/>
    <w:rsid w:val="002E09B0"/>
    <w:rsid w:val="002E0AE6"/>
    <w:rsid w:val="002E11EE"/>
    <w:rsid w:val="002E14D0"/>
    <w:rsid w:val="002E1524"/>
    <w:rsid w:val="002E1674"/>
    <w:rsid w:val="002E18BA"/>
    <w:rsid w:val="002E1AD9"/>
    <w:rsid w:val="002E1CB9"/>
    <w:rsid w:val="002E24FB"/>
    <w:rsid w:val="002E25D1"/>
    <w:rsid w:val="002E3160"/>
    <w:rsid w:val="002E31EA"/>
    <w:rsid w:val="002E383F"/>
    <w:rsid w:val="002E38F5"/>
    <w:rsid w:val="002E39CE"/>
    <w:rsid w:val="002E446C"/>
    <w:rsid w:val="002E48FB"/>
    <w:rsid w:val="002E499B"/>
    <w:rsid w:val="002E5314"/>
    <w:rsid w:val="002E53B9"/>
    <w:rsid w:val="002E5AD9"/>
    <w:rsid w:val="002E5F0D"/>
    <w:rsid w:val="002E5FE6"/>
    <w:rsid w:val="002E61DB"/>
    <w:rsid w:val="002E652F"/>
    <w:rsid w:val="002E6B31"/>
    <w:rsid w:val="002E711A"/>
    <w:rsid w:val="002E794F"/>
    <w:rsid w:val="002E7A3F"/>
    <w:rsid w:val="002E7B89"/>
    <w:rsid w:val="002F015A"/>
    <w:rsid w:val="002F020A"/>
    <w:rsid w:val="002F0A9A"/>
    <w:rsid w:val="002F1136"/>
    <w:rsid w:val="002F13E7"/>
    <w:rsid w:val="002F1714"/>
    <w:rsid w:val="002F19DF"/>
    <w:rsid w:val="002F1EF9"/>
    <w:rsid w:val="002F2562"/>
    <w:rsid w:val="002F2C90"/>
    <w:rsid w:val="002F3209"/>
    <w:rsid w:val="002F3468"/>
    <w:rsid w:val="002F3941"/>
    <w:rsid w:val="002F3E04"/>
    <w:rsid w:val="002F478D"/>
    <w:rsid w:val="002F495E"/>
    <w:rsid w:val="002F4A41"/>
    <w:rsid w:val="002F4E4A"/>
    <w:rsid w:val="002F4E54"/>
    <w:rsid w:val="002F5048"/>
    <w:rsid w:val="002F5396"/>
    <w:rsid w:val="002F5640"/>
    <w:rsid w:val="002F5E38"/>
    <w:rsid w:val="002F6BFC"/>
    <w:rsid w:val="002F6E42"/>
    <w:rsid w:val="002F7C76"/>
    <w:rsid w:val="0030068F"/>
    <w:rsid w:val="00301400"/>
    <w:rsid w:val="00301C2C"/>
    <w:rsid w:val="00301CDC"/>
    <w:rsid w:val="003024E7"/>
    <w:rsid w:val="003028FE"/>
    <w:rsid w:val="00303351"/>
    <w:rsid w:val="0030337C"/>
    <w:rsid w:val="003034DD"/>
    <w:rsid w:val="003034EA"/>
    <w:rsid w:val="00304173"/>
    <w:rsid w:val="00305196"/>
    <w:rsid w:val="003057F0"/>
    <w:rsid w:val="0030591A"/>
    <w:rsid w:val="00305D32"/>
    <w:rsid w:val="00305E28"/>
    <w:rsid w:val="003061B0"/>
    <w:rsid w:val="00306508"/>
    <w:rsid w:val="00306DBF"/>
    <w:rsid w:val="00306FA8"/>
    <w:rsid w:val="003077FA"/>
    <w:rsid w:val="0030784A"/>
    <w:rsid w:val="00307AF9"/>
    <w:rsid w:val="0031002D"/>
    <w:rsid w:val="00310430"/>
    <w:rsid w:val="003106B7"/>
    <w:rsid w:val="00310A60"/>
    <w:rsid w:val="00310AAF"/>
    <w:rsid w:val="00310C34"/>
    <w:rsid w:val="00310EAF"/>
    <w:rsid w:val="00311203"/>
    <w:rsid w:val="00311586"/>
    <w:rsid w:val="00311953"/>
    <w:rsid w:val="00311CEC"/>
    <w:rsid w:val="00313AA0"/>
    <w:rsid w:val="00313BC9"/>
    <w:rsid w:val="00314753"/>
    <w:rsid w:val="00314928"/>
    <w:rsid w:val="00314E66"/>
    <w:rsid w:val="003153B1"/>
    <w:rsid w:val="00315AF0"/>
    <w:rsid w:val="00316A29"/>
    <w:rsid w:val="00316DD9"/>
    <w:rsid w:val="00317938"/>
    <w:rsid w:val="00317D7C"/>
    <w:rsid w:val="00317FE2"/>
    <w:rsid w:val="003200F8"/>
    <w:rsid w:val="0032124E"/>
    <w:rsid w:val="0032149F"/>
    <w:rsid w:val="00321707"/>
    <w:rsid w:val="003218F2"/>
    <w:rsid w:val="003223BE"/>
    <w:rsid w:val="0032290D"/>
    <w:rsid w:val="00324AB3"/>
    <w:rsid w:val="003254F7"/>
    <w:rsid w:val="003258D2"/>
    <w:rsid w:val="0032592D"/>
    <w:rsid w:val="00325A77"/>
    <w:rsid w:val="00325C90"/>
    <w:rsid w:val="00325C93"/>
    <w:rsid w:val="00325DCE"/>
    <w:rsid w:val="0032688B"/>
    <w:rsid w:val="00326D2C"/>
    <w:rsid w:val="003271A1"/>
    <w:rsid w:val="00327756"/>
    <w:rsid w:val="003278F3"/>
    <w:rsid w:val="00327977"/>
    <w:rsid w:val="00327AED"/>
    <w:rsid w:val="0033092A"/>
    <w:rsid w:val="00331426"/>
    <w:rsid w:val="00331ABC"/>
    <w:rsid w:val="00331CC5"/>
    <w:rsid w:val="0033294B"/>
    <w:rsid w:val="00333061"/>
    <w:rsid w:val="00333464"/>
    <w:rsid w:val="003339D6"/>
    <w:rsid w:val="00333FE0"/>
    <w:rsid w:val="00334374"/>
    <w:rsid w:val="003343D6"/>
    <w:rsid w:val="00334778"/>
    <w:rsid w:val="00334C4C"/>
    <w:rsid w:val="00334FD6"/>
    <w:rsid w:val="0033509A"/>
    <w:rsid w:val="003352CE"/>
    <w:rsid w:val="0033538B"/>
    <w:rsid w:val="003353A3"/>
    <w:rsid w:val="003353B1"/>
    <w:rsid w:val="0033578D"/>
    <w:rsid w:val="00335C84"/>
    <w:rsid w:val="00335E47"/>
    <w:rsid w:val="003361D5"/>
    <w:rsid w:val="00336366"/>
    <w:rsid w:val="00336449"/>
    <w:rsid w:val="003369AF"/>
    <w:rsid w:val="003370DC"/>
    <w:rsid w:val="00337235"/>
    <w:rsid w:val="00337A2A"/>
    <w:rsid w:val="00337D50"/>
    <w:rsid w:val="00337EC5"/>
    <w:rsid w:val="003400E5"/>
    <w:rsid w:val="00341372"/>
    <w:rsid w:val="00341809"/>
    <w:rsid w:val="00341CDE"/>
    <w:rsid w:val="00341EC3"/>
    <w:rsid w:val="00341F93"/>
    <w:rsid w:val="0034201E"/>
    <w:rsid w:val="0034227E"/>
    <w:rsid w:val="003433AB"/>
    <w:rsid w:val="0034356B"/>
    <w:rsid w:val="00343727"/>
    <w:rsid w:val="00343CAB"/>
    <w:rsid w:val="003440AE"/>
    <w:rsid w:val="00344558"/>
    <w:rsid w:val="00344EEF"/>
    <w:rsid w:val="0034546E"/>
    <w:rsid w:val="00345497"/>
    <w:rsid w:val="003454FE"/>
    <w:rsid w:val="00345586"/>
    <w:rsid w:val="00346F57"/>
    <w:rsid w:val="00347025"/>
    <w:rsid w:val="003470EB"/>
    <w:rsid w:val="003471C1"/>
    <w:rsid w:val="00347642"/>
    <w:rsid w:val="003477DC"/>
    <w:rsid w:val="00347BB5"/>
    <w:rsid w:val="00347CAC"/>
    <w:rsid w:val="00347FBE"/>
    <w:rsid w:val="00350437"/>
    <w:rsid w:val="00350A6D"/>
    <w:rsid w:val="00350BDA"/>
    <w:rsid w:val="003511E4"/>
    <w:rsid w:val="00351379"/>
    <w:rsid w:val="00351A81"/>
    <w:rsid w:val="00351A85"/>
    <w:rsid w:val="00351C80"/>
    <w:rsid w:val="00351F40"/>
    <w:rsid w:val="00351F8C"/>
    <w:rsid w:val="00352074"/>
    <w:rsid w:val="00352075"/>
    <w:rsid w:val="00352393"/>
    <w:rsid w:val="003527A2"/>
    <w:rsid w:val="00352814"/>
    <w:rsid w:val="00352D50"/>
    <w:rsid w:val="00352E88"/>
    <w:rsid w:val="00352F5B"/>
    <w:rsid w:val="00353003"/>
    <w:rsid w:val="00353255"/>
    <w:rsid w:val="00353CB3"/>
    <w:rsid w:val="0035401F"/>
    <w:rsid w:val="003543B1"/>
    <w:rsid w:val="00354437"/>
    <w:rsid w:val="0035456F"/>
    <w:rsid w:val="003545E5"/>
    <w:rsid w:val="00354833"/>
    <w:rsid w:val="00354A5C"/>
    <w:rsid w:val="0035529A"/>
    <w:rsid w:val="00355626"/>
    <w:rsid w:val="0035597C"/>
    <w:rsid w:val="00355CC1"/>
    <w:rsid w:val="00355E76"/>
    <w:rsid w:val="00356296"/>
    <w:rsid w:val="003562A1"/>
    <w:rsid w:val="00356355"/>
    <w:rsid w:val="00356599"/>
    <w:rsid w:val="003567FC"/>
    <w:rsid w:val="00356975"/>
    <w:rsid w:val="00356A5A"/>
    <w:rsid w:val="00356F7B"/>
    <w:rsid w:val="00357063"/>
    <w:rsid w:val="0035735C"/>
    <w:rsid w:val="0035761E"/>
    <w:rsid w:val="00357896"/>
    <w:rsid w:val="00357EAC"/>
    <w:rsid w:val="00357EE8"/>
    <w:rsid w:val="003602B9"/>
    <w:rsid w:val="00360534"/>
    <w:rsid w:val="003609E0"/>
    <w:rsid w:val="00361458"/>
    <w:rsid w:val="003614D8"/>
    <w:rsid w:val="003616F7"/>
    <w:rsid w:val="00361722"/>
    <w:rsid w:val="00361C43"/>
    <w:rsid w:val="0036259F"/>
    <w:rsid w:val="00362632"/>
    <w:rsid w:val="00362A4D"/>
    <w:rsid w:val="00362AF3"/>
    <w:rsid w:val="00362E6F"/>
    <w:rsid w:val="003635FE"/>
    <w:rsid w:val="003637C1"/>
    <w:rsid w:val="003638A2"/>
    <w:rsid w:val="00363A2B"/>
    <w:rsid w:val="00364007"/>
    <w:rsid w:val="003642FF"/>
    <w:rsid w:val="00364301"/>
    <w:rsid w:val="00364B87"/>
    <w:rsid w:val="0036509C"/>
    <w:rsid w:val="0036514B"/>
    <w:rsid w:val="00365497"/>
    <w:rsid w:val="00365B74"/>
    <w:rsid w:val="00365F12"/>
    <w:rsid w:val="00366044"/>
    <w:rsid w:val="00366401"/>
    <w:rsid w:val="0036699D"/>
    <w:rsid w:val="00366BBA"/>
    <w:rsid w:val="003670E5"/>
    <w:rsid w:val="003672EE"/>
    <w:rsid w:val="00367620"/>
    <w:rsid w:val="00367EC2"/>
    <w:rsid w:val="00370291"/>
    <w:rsid w:val="00370416"/>
    <w:rsid w:val="003704C0"/>
    <w:rsid w:val="0037076E"/>
    <w:rsid w:val="00370889"/>
    <w:rsid w:val="003716F4"/>
    <w:rsid w:val="00371758"/>
    <w:rsid w:val="00371816"/>
    <w:rsid w:val="0037196E"/>
    <w:rsid w:val="0037265B"/>
    <w:rsid w:val="00372692"/>
    <w:rsid w:val="00372714"/>
    <w:rsid w:val="00372D07"/>
    <w:rsid w:val="00372F9F"/>
    <w:rsid w:val="00373107"/>
    <w:rsid w:val="003736DE"/>
    <w:rsid w:val="00373E56"/>
    <w:rsid w:val="00373E79"/>
    <w:rsid w:val="00373F62"/>
    <w:rsid w:val="00374176"/>
    <w:rsid w:val="0037459F"/>
    <w:rsid w:val="00374655"/>
    <w:rsid w:val="00375A11"/>
    <w:rsid w:val="00375B62"/>
    <w:rsid w:val="003766F3"/>
    <w:rsid w:val="003766FD"/>
    <w:rsid w:val="00376825"/>
    <w:rsid w:val="00376B9E"/>
    <w:rsid w:val="0037784E"/>
    <w:rsid w:val="00377A88"/>
    <w:rsid w:val="00377AAA"/>
    <w:rsid w:val="00377F2C"/>
    <w:rsid w:val="00380138"/>
    <w:rsid w:val="0038042B"/>
    <w:rsid w:val="003804F8"/>
    <w:rsid w:val="00380836"/>
    <w:rsid w:val="00380C8A"/>
    <w:rsid w:val="00381ABE"/>
    <w:rsid w:val="003820A9"/>
    <w:rsid w:val="00382DF0"/>
    <w:rsid w:val="00382E87"/>
    <w:rsid w:val="00382FFF"/>
    <w:rsid w:val="003832CE"/>
    <w:rsid w:val="00384948"/>
    <w:rsid w:val="00384D93"/>
    <w:rsid w:val="00384E74"/>
    <w:rsid w:val="00384E9D"/>
    <w:rsid w:val="003852BC"/>
    <w:rsid w:val="003853BE"/>
    <w:rsid w:val="003857DB"/>
    <w:rsid w:val="00385C52"/>
    <w:rsid w:val="003861E5"/>
    <w:rsid w:val="0038663B"/>
    <w:rsid w:val="00386815"/>
    <w:rsid w:val="00386A71"/>
    <w:rsid w:val="00387111"/>
    <w:rsid w:val="0038723F"/>
    <w:rsid w:val="00387437"/>
    <w:rsid w:val="00387546"/>
    <w:rsid w:val="00387574"/>
    <w:rsid w:val="00387939"/>
    <w:rsid w:val="003900F8"/>
    <w:rsid w:val="00390B42"/>
    <w:rsid w:val="00391066"/>
    <w:rsid w:val="00391CC5"/>
    <w:rsid w:val="00393A7A"/>
    <w:rsid w:val="0039412B"/>
    <w:rsid w:val="00394298"/>
    <w:rsid w:val="00394A23"/>
    <w:rsid w:val="00394D59"/>
    <w:rsid w:val="00395217"/>
    <w:rsid w:val="00395BF4"/>
    <w:rsid w:val="00395D4F"/>
    <w:rsid w:val="00396156"/>
    <w:rsid w:val="00396641"/>
    <w:rsid w:val="00396701"/>
    <w:rsid w:val="00396BFE"/>
    <w:rsid w:val="00397F42"/>
    <w:rsid w:val="003A0107"/>
    <w:rsid w:val="003A0E10"/>
    <w:rsid w:val="003A1257"/>
    <w:rsid w:val="003A1435"/>
    <w:rsid w:val="003A1545"/>
    <w:rsid w:val="003A1639"/>
    <w:rsid w:val="003A1CFF"/>
    <w:rsid w:val="003A2BC4"/>
    <w:rsid w:val="003A2E66"/>
    <w:rsid w:val="003A2F78"/>
    <w:rsid w:val="003A31FD"/>
    <w:rsid w:val="003A3E24"/>
    <w:rsid w:val="003A43F4"/>
    <w:rsid w:val="003A44F5"/>
    <w:rsid w:val="003A4519"/>
    <w:rsid w:val="003A4916"/>
    <w:rsid w:val="003A4AF3"/>
    <w:rsid w:val="003A4F73"/>
    <w:rsid w:val="003A4F7D"/>
    <w:rsid w:val="003A5728"/>
    <w:rsid w:val="003A6325"/>
    <w:rsid w:val="003A63B1"/>
    <w:rsid w:val="003A64C0"/>
    <w:rsid w:val="003A6C78"/>
    <w:rsid w:val="003A6DE5"/>
    <w:rsid w:val="003A794C"/>
    <w:rsid w:val="003A7F71"/>
    <w:rsid w:val="003B0131"/>
    <w:rsid w:val="003B0149"/>
    <w:rsid w:val="003B0564"/>
    <w:rsid w:val="003B0748"/>
    <w:rsid w:val="003B0C63"/>
    <w:rsid w:val="003B0F9A"/>
    <w:rsid w:val="003B13CD"/>
    <w:rsid w:val="003B1BCA"/>
    <w:rsid w:val="003B2B2F"/>
    <w:rsid w:val="003B3304"/>
    <w:rsid w:val="003B3B13"/>
    <w:rsid w:val="003B3D0F"/>
    <w:rsid w:val="003B418C"/>
    <w:rsid w:val="003B41A2"/>
    <w:rsid w:val="003B4D93"/>
    <w:rsid w:val="003B4F03"/>
    <w:rsid w:val="003B4F48"/>
    <w:rsid w:val="003B52DF"/>
    <w:rsid w:val="003B5566"/>
    <w:rsid w:val="003B5DDF"/>
    <w:rsid w:val="003B5F3B"/>
    <w:rsid w:val="003B5F6A"/>
    <w:rsid w:val="003B66F6"/>
    <w:rsid w:val="003B6ABE"/>
    <w:rsid w:val="003B70D8"/>
    <w:rsid w:val="003B7EE7"/>
    <w:rsid w:val="003B7FF1"/>
    <w:rsid w:val="003C007F"/>
    <w:rsid w:val="003C0163"/>
    <w:rsid w:val="003C04E4"/>
    <w:rsid w:val="003C05E2"/>
    <w:rsid w:val="003C0717"/>
    <w:rsid w:val="003C0B23"/>
    <w:rsid w:val="003C12C8"/>
    <w:rsid w:val="003C1475"/>
    <w:rsid w:val="003C161F"/>
    <w:rsid w:val="003C19C9"/>
    <w:rsid w:val="003C1B80"/>
    <w:rsid w:val="003C1DED"/>
    <w:rsid w:val="003C2926"/>
    <w:rsid w:val="003C31DC"/>
    <w:rsid w:val="003C42D9"/>
    <w:rsid w:val="003C4520"/>
    <w:rsid w:val="003C46C6"/>
    <w:rsid w:val="003C4D52"/>
    <w:rsid w:val="003C4F35"/>
    <w:rsid w:val="003C5057"/>
    <w:rsid w:val="003C5208"/>
    <w:rsid w:val="003C5D99"/>
    <w:rsid w:val="003C62B9"/>
    <w:rsid w:val="003C6399"/>
    <w:rsid w:val="003C642B"/>
    <w:rsid w:val="003C65C4"/>
    <w:rsid w:val="003C6726"/>
    <w:rsid w:val="003C6BBE"/>
    <w:rsid w:val="003C7125"/>
    <w:rsid w:val="003C7543"/>
    <w:rsid w:val="003C755C"/>
    <w:rsid w:val="003C7AD9"/>
    <w:rsid w:val="003D0480"/>
    <w:rsid w:val="003D048D"/>
    <w:rsid w:val="003D0506"/>
    <w:rsid w:val="003D05EC"/>
    <w:rsid w:val="003D0881"/>
    <w:rsid w:val="003D0B04"/>
    <w:rsid w:val="003D0F87"/>
    <w:rsid w:val="003D0FEC"/>
    <w:rsid w:val="003D120F"/>
    <w:rsid w:val="003D18E6"/>
    <w:rsid w:val="003D224A"/>
    <w:rsid w:val="003D2266"/>
    <w:rsid w:val="003D2F98"/>
    <w:rsid w:val="003D3946"/>
    <w:rsid w:val="003D3C67"/>
    <w:rsid w:val="003D3E1F"/>
    <w:rsid w:val="003D42BF"/>
    <w:rsid w:val="003D4CAF"/>
    <w:rsid w:val="003D4FDB"/>
    <w:rsid w:val="003D546C"/>
    <w:rsid w:val="003D56FD"/>
    <w:rsid w:val="003D5A87"/>
    <w:rsid w:val="003D5C9E"/>
    <w:rsid w:val="003D616A"/>
    <w:rsid w:val="003D6181"/>
    <w:rsid w:val="003D619F"/>
    <w:rsid w:val="003D6441"/>
    <w:rsid w:val="003D710E"/>
    <w:rsid w:val="003D7562"/>
    <w:rsid w:val="003D76A8"/>
    <w:rsid w:val="003D7A95"/>
    <w:rsid w:val="003D7EB5"/>
    <w:rsid w:val="003E086B"/>
    <w:rsid w:val="003E0B56"/>
    <w:rsid w:val="003E1658"/>
    <w:rsid w:val="003E1B11"/>
    <w:rsid w:val="003E208D"/>
    <w:rsid w:val="003E251B"/>
    <w:rsid w:val="003E29B8"/>
    <w:rsid w:val="003E2FF8"/>
    <w:rsid w:val="003E325B"/>
    <w:rsid w:val="003E36C7"/>
    <w:rsid w:val="003E3C6B"/>
    <w:rsid w:val="003E48BA"/>
    <w:rsid w:val="003E4A9C"/>
    <w:rsid w:val="003E4D9D"/>
    <w:rsid w:val="003E506E"/>
    <w:rsid w:val="003E5EB2"/>
    <w:rsid w:val="003E5EB3"/>
    <w:rsid w:val="003E6065"/>
    <w:rsid w:val="003E613F"/>
    <w:rsid w:val="003E617A"/>
    <w:rsid w:val="003E635C"/>
    <w:rsid w:val="003E68D5"/>
    <w:rsid w:val="003E68F7"/>
    <w:rsid w:val="003E6AAB"/>
    <w:rsid w:val="003E6E52"/>
    <w:rsid w:val="003E7517"/>
    <w:rsid w:val="003E7DB8"/>
    <w:rsid w:val="003E7F3F"/>
    <w:rsid w:val="003F05C2"/>
    <w:rsid w:val="003F0E57"/>
    <w:rsid w:val="003F1129"/>
    <w:rsid w:val="003F141B"/>
    <w:rsid w:val="003F1F2F"/>
    <w:rsid w:val="003F2069"/>
    <w:rsid w:val="003F242F"/>
    <w:rsid w:val="003F2857"/>
    <w:rsid w:val="003F2B2C"/>
    <w:rsid w:val="003F2DC5"/>
    <w:rsid w:val="003F2E00"/>
    <w:rsid w:val="003F2E79"/>
    <w:rsid w:val="003F2EEF"/>
    <w:rsid w:val="003F2FD2"/>
    <w:rsid w:val="003F30B7"/>
    <w:rsid w:val="003F310E"/>
    <w:rsid w:val="003F31F0"/>
    <w:rsid w:val="003F3410"/>
    <w:rsid w:val="003F348C"/>
    <w:rsid w:val="003F3A5E"/>
    <w:rsid w:val="003F4785"/>
    <w:rsid w:val="003F4E5E"/>
    <w:rsid w:val="003F52D6"/>
    <w:rsid w:val="003F5460"/>
    <w:rsid w:val="003F5647"/>
    <w:rsid w:val="003F5F86"/>
    <w:rsid w:val="003F5FE2"/>
    <w:rsid w:val="003F6842"/>
    <w:rsid w:val="003F6A5F"/>
    <w:rsid w:val="003F795B"/>
    <w:rsid w:val="003F79B2"/>
    <w:rsid w:val="003F7C33"/>
    <w:rsid w:val="003F7DE9"/>
    <w:rsid w:val="003F7F89"/>
    <w:rsid w:val="003F7FB6"/>
    <w:rsid w:val="0040024A"/>
    <w:rsid w:val="0040039F"/>
    <w:rsid w:val="00400B90"/>
    <w:rsid w:val="0040116B"/>
    <w:rsid w:val="00401341"/>
    <w:rsid w:val="0040177D"/>
    <w:rsid w:val="00401B70"/>
    <w:rsid w:val="004026EF"/>
    <w:rsid w:val="00402FAF"/>
    <w:rsid w:val="00403223"/>
    <w:rsid w:val="0040401B"/>
    <w:rsid w:val="004040E2"/>
    <w:rsid w:val="004040FC"/>
    <w:rsid w:val="00404571"/>
    <w:rsid w:val="004045E4"/>
    <w:rsid w:val="004046A7"/>
    <w:rsid w:val="00405C14"/>
    <w:rsid w:val="00406BE4"/>
    <w:rsid w:val="00407F40"/>
    <w:rsid w:val="004100E2"/>
    <w:rsid w:val="0041024F"/>
    <w:rsid w:val="004102B7"/>
    <w:rsid w:val="00410458"/>
    <w:rsid w:val="00411837"/>
    <w:rsid w:val="00411D75"/>
    <w:rsid w:val="00411DC4"/>
    <w:rsid w:val="00412A03"/>
    <w:rsid w:val="00412C72"/>
    <w:rsid w:val="00412CA5"/>
    <w:rsid w:val="0041311F"/>
    <w:rsid w:val="0041385E"/>
    <w:rsid w:val="004139DF"/>
    <w:rsid w:val="00413CD2"/>
    <w:rsid w:val="00413D03"/>
    <w:rsid w:val="00413E07"/>
    <w:rsid w:val="00413E7F"/>
    <w:rsid w:val="0041501D"/>
    <w:rsid w:val="00415235"/>
    <w:rsid w:val="0041588D"/>
    <w:rsid w:val="00415BAA"/>
    <w:rsid w:val="00416059"/>
    <w:rsid w:val="0041614C"/>
    <w:rsid w:val="00416795"/>
    <w:rsid w:val="00416AF4"/>
    <w:rsid w:val="00416E8F"/>
    <w:rsid w:val="0041745A"/>
    <w:rsid w:val="00417B79"/>
    <w:rsid w:val="0042024B"/>
    <w:rsid w:val="004202AB"/>
    <w:rsid w:val="00420566"/>
    <w:rsid w:val="00420995"/>
    <w:rsid w:val="00420D03"/>
    <w:rsid w:val="00420FD6"/>
    <w:rsid w:val="004213F8"/>
    <w:rsid w:val="00421BDD"/>
    <w:rsid w:val="004225D6"/>
    <w:rsid w:val="0042262B"/>
    <w:rsid w:val="00422A11"/>
    <w:rsid w:val="0042312B"/>
    <w:rsid w:val="00423447"/>
    <w:rsid w:val="004239E1"/>
    <w:rsid w:val="00423D93"/>
    <w:rsid w:val="0042437A"/>
    <w:rsid w:val="00424F65"/>
    <w:rsid w:val="004250DA"/>
    <w:rsid w:val="00425135"/>
    <w:rsid w:val="004253DB"/>
    <w:rsid w:val="0042670D"/>
    <w:rsid w:val="00426937"/>
    <w:rsid w:val="00426A20"/>
    <w:rsid w:val="00426C71"/>
    <w:rsid w:val="00426F26"/>
    <w:rsid w:val="004274FC"/>
    <w:rsid w:val="004275F9"/>
    <w:rsid w:val="004278B7"/>
    <w:rsid w:val="004279D8"/>
    <w:rsid w:val="00427A22"/>
    <w:rsid w:val="00427B62"/>
    <w:rsid w:val="00427CFD"/>
    <w:rsid w:val="00427F4F"/>
    <w:rsid w:val="004300D5"/>
    <w:rsid w:val="00430238"/>
    <w:rsid w:val="004302FE"/>
    <w:rsid w:val="00430481"/>
    <w:rsid w:val="00430963"/>
    <w:rsid w:val="004313AD"/>
    <w:rsid w:val="00431CA8"/>
    <w:rsid w:val="00432AED"/>
    <w:rsid w:val="00432FEF"/>
    <w:rsid w:val="004330BD"/>
    <w:rsid w:val="00433885"/>
    <w:rsid w:val="00433B97"/>
    <w:rsid w:val="00433CC1"/>
    <w:rsid w:val="0043489D"/>
    <w:rsid w:val="00434C4B"/>
    <w:rsid w:val="004356C4"/>
    <w:rsid w:val="00435D6A"/>
    <w:rsid w:val="00435EC5"/>
    <w:rsid w:val="00436111"/>
    <w:rsid w:val="00436134"/>
    <w:rsid w:val="004363EB"/>
    <w:rsid w:val="004365AC"/>
    <w:rsid w:val="004376FE"/>
    <w:rsid w:val="0043777F"/>
    <w:rsid w:val="00437E7D"/>
    <w:rsid w:val="00440DCF"/>
    <w:rsid w:val="00441444"/>
    <w:rsid w:val="00441CA7"/>
    <w:rsid w:val="00441E73"/>
    <w:rsid w:val="00442261"/>
    <w:rsid w:val="00442D28"/>
    <w:rsid w:val="00442ED0"/>
    <w:rsid w:val="0044307D"/>
    <w:rsid w:val="00443519"/>
    <w:rsid w:val="00443EC3"/>
    <w:rsid w:val="00444018"/>
    <w:rsid w:val="004445ED"/>
    <w:rsid w:val="00445093"/>
    <w:rsid w:val="00445104"/>
    <w:rsid w:val="004451BF"/>
    <w:rsid w:val="00445445"/>
    <w:rsid w:val="00445CA3"/>
    <w:rsid w:val="00445CE7"/>
    <w:rsid w:val="00445CF6"/>
    <w:rsid w:val="0044620F"/>
    <w:rsid w:val="004465BC"/>
    <w:rsid w:val="00446965"/>
    <w:rsid w:val="00446C30"/>
    <w:rsid w:val="004471A7"/>
    <w:rsid w:val="00447455"/>
    <w:rsid w:val="0044749D"/>
    <w:rsid w:val="00447C63"/>
    <w:rsid w:val="00447C99"/>
    <w:rsid w:val="00447F42"/>
    <w:rsid w:val="0045006E"/>
    <w:rsid w:val="004503D8"/>
    <w:rsid w:val="00450B74"/>
    <w:rsid w:val="00450BF4"/>
    <w:rsid w:val="00450C5F"/>
    <w:rsid w:val="0045121A"/>
    <w:rsid w:val="004517AC"/>
    <w:rsid w:val="00451DF2"/>
    <w:rsid w:val="00452233"/>
    <w:rsid w:val="004539AC"/>
    <w:rsid w:val="00453EBF"/>
    <w:rsid w:val="00454DA6"/>
    <w:rsid w:val="004553E0"/>
    <w:rsid w:val="00455447"/>
    <w:rsid w:val="00455A17"/>
    <w:rsid w:val="00457795"/>
    <w:rsid w:val="0045780A"/>
    <w:rsid w:val="004600B2"/>
    <w:rsid w:val="00460519"/>
    <w:rsid w:val="004609EB"/>
    <w:rsid w:val="0046111D"/>
    <w:rsid w:val="00461170"/>
    <w:rsid w:val="004615C5"/>
    <w:rsid w:val="00461947"/>
    <w:rsid w:val="00461F76"/>
    <w:rsid w:val="00463205"/>
    <w:rsid w:val="00463DA7"/>
    <w:rsid w:val="00464DD1"/>
    <w:rsid w:val="0046562F"/>
    <w:rsid w:val="00465D6C"/>
    <w:rsid w:val="0046607D"/>
    <w:rsid w:val="004660DC"/>
    <w:rsid w:val="0046621C"/>
    <w:rsid w:val="00466C68"/>
    <w:rsid w:val="00467B62"/>
    <w:rsid w:val="004703E7"/>
    <w:rsid w:val="0047075D"/>
    <w:rsid w:val="004708DA"/>
    <w:rsid w:val="00470E3D"/>
    <w:rsid w:val="00470FAA"/>
    <w:rsid w:val="0047111B"/>
    <w:rsid w:val="00471122"/>
    <w:rsid w:val="00471661"/>
    <w:rsid w:val="004717EA"/>
    <w:rsid w:val="0047190E"/>
    <w:rsid w:val="00471DA6"/>
    <w:rsid w:val="00472A14"/>
    <w:rsid w:val="004731A0"/>
    <w:rsid w:val="00473A17"/>
    <w:rsid w:val="00474075"/>
    <w:rsid w:val="0047461E"/>
    <w:rsid w:val="0047469B"/>
    <w:rsid w:val="004753CD"/>
    <w:rsid w:val="00475581"/>
    <w:rsid w:val="004755EE"/>
    <w:rsid w:val="004757D0"/>
    <w:rsid w:val="00475A8A"/>
    <w:rsid w:val="00475C69"/>
    <w:rsid w:val="004766C3"/>
    <w:rsid w:val="00476BCB"/>
    <w:rsid w:val="00477A02"/>
    <w:rsid w:val="00477C29"/>
    <w:rsid w:val="00480257"/>
    <w:rsid w:val="0048077D"/>
    <w:rsid w:val="00480939"/>
    <w:rsid w:val="00480B46"/>
    <w:rsid w:val="00480C3E"/>
    <w:rsid w:val="0048118C"/>
    <w:rsid w:val="004816E3"/>
    <w:rsid w:val="0048174E"/>
    <w:rsid w:val="0048211D"/>
    <w:rsid w:val="004827CE"/>
    <w:rsid w:val="00482C41"/>
    <w:rsid w:val="00482C4E"/>
    <w:rsid w:val="00483A18"/>
    <w:rsid w:val="00483E13"/>
    <w:rsid w:val="00483FED"/>
    <w:rsid w:val="0048407A"/>
    <w:rsid w:val="0048447A"/>
    <w:rsid w:val="00484C70"/>
    <w:rsid w:val="00485134"/>
    <w:rsid w:val="004857D2"/>
    <w:rsid w:val="00485CCC"/>
    <w:rsid w:val="00485E0A"/>
    <w:rsid w:val="004863F8"/>
    <w:rsid w:val="004866B7"/>
    <w:rsid w:val="00486A7D"/>
    <w:rsid w:val="00486F4A"/>
    <w:rsid w:val="00487265"/>
    <w:rsid w:val="00487322"/>
    <w:rsid w:val="0049004D"/>
    <w:rsid w:val="004900AC"/>
    <w:rsid w:val="00490224"/>
    <w:rsid w:val="004905E9"/>
    <w:rsid w:val="004908CD"/>
    <w:rsid w:val="00490F04"/>
    <w:rsid w:val="00491485"/>
    <w:rsid w:val="0049179E"/>
    <w:rsid w:val="00491A88"/>
    <w:rsid w:val="00492376"/>
    <w:rsid w:val="004925F0"/>
    <w:rsid w:val="00492EDF"/>
    <w:rsid w:val="00493029"/>
    <w:rsid w:val="00493363"/>
    <w:rsid w:val="0049349B"/>
    <w:rsid w:val="0049396A"/>
    <w:rsid w:val="00493AE6"/>
    <w:rsid w:val="00493DEC"/>
    <w:rsid w:val="00494056"/>
    <w:rsid w:val="00494386"/>
    <w:rsid w:val="004943E7"/>
    <w:rsid w:val="00494661"/>
    <w:rsid w:val="0049525C"/>
    <w:rsid w:val="0049533E"/>
    <w:rsid w:val="0049548A"/>
    <w:rsid w:val="00495B44"/>
    <w:rsid w:val="00495B50"/>
    <w:rsid w:val="004964AD"/>
    <w:rsid w:val="00496678"/>
    <w:rsid w:val="00496876"/>
    <w:rsid w:val="00496897"/>
    <w:rsid w:val="00496F85"/>
    <w:rsid w:val="00497265"/>
    <w:rsid w:val="004974BB"/>
    <w:rsid w:val="00497BF5"/>
    <w:rsid w:val="00497C8C"/>
    <w:rsid w:val="00497FEB"/>
    <w:rsid w:val="004A04A1"/>
    <w:rsid w:val="004A076B"/>
    <w:rsid w:val="004A07BC"/>
    <w:rsid w:val="004A0D0C"/>
    <w:rsid w:val="004A1A47"/>
    <w:rsid w:val="004A1D3E"/>
    <w:rsid w:val="004A2214"/>
    <w:rsid w:val="004A2547"/>
    <w:rsid w:val="004A254E"/>
    <w:rsid w:val="004A28E3"/>
    <w:rsid w:val="004A3343"/>
    <w:rsid w:val="004A3FB5"/>
    <w:rsid w:val="004A44FF"/>
    <w:rsid w:val="004A4596"/>
    <w:rsid w:val="004A45DD"/>
    <w:rsid w:val="004A48AA"/>
    <w:rsid w:val="004A49BB"/>
    <w:rsid w:val="004A4D68"/>
    <w:rsid w:val="004A50E8"/>
    <w:rsid w:val="004A5188"/>
    <w:rsid w:val="004A581D"/>
    <w:rsid w:val="004A5C4A"/>
    <w:rsid w:val="004A62CB"/>
    <w:rsid w:val="004A64FC"/>
    <w:rsid w:val="004A67CF"/>
    <w:rsid w:val="004A6A5D"/>
    <w:rsid w:val="004A6A70"/>
    <w:rsid w:val="004A7E53"/>
    <w:rsid w:val="004B002B"/>
    <w:rsid w:val="004B00CB"/>
    <w:rsid w:val="004B0111"/>
    <w:rsid w:val="004B0428"/>
    <w:rsid w:val="004B0471"/>
    <w:rsid w:val="004B069A"/>
    <w:rsid w:val="004B1805"/>
    <w:rsid w:val="004B1CF8"/>
    <w:rsid w:val="004B1D2E"/>
    <w:rsid w:val="004B1D89"/>
    <w:rsid w:val="004B20B5"/>
    <w:rsid w:val="004B2A31"/>
    <w:rsid w:val="004B31E2"/>
    <w:rsid w:val="004B3BD3"/>
    <w:rsid w:val="004B3CB4"/>
    <w:rsid w:val="004B4112"/>
    <w:rsid w:val="004B4781"/>
    <w:rsid w:val="004B59EB"/>
    <w:rsid w:val="004B604D"/>
    <w:rsid w:val="004B6737"/>
    <w:rsid w:val="004B69EF"/>
    <w:rsid w:val="004B6A00"/>
    <w:rsid w:val="004B6A89"/>
    <w:rsid w:val="004B7777"/>
    <w:rsid w:val="004C04DC"/>
    <w:rsid w:val="004C0740"/>
    <w:rsid w:val="004C0A08"/>
    <w:rsid w:val="004C0E51"/>
    <w:rsid w:val="004C0F67"/>
    <w:rsid w:val="004C126B"/>
    <w:rsid w:val="004C1656"/>
    <w:rsid w:val="004C16A3"/>
    <w:rsid w:val="004C16AF"/>
    <w:rsid w:val="004C1B74"/>
    <w:rsid w:val="004C1BA7"/>
    <w:rsid w:val="004C1EC1"/>
    <w:rsid w:val="004C20B0"/>
    <w:rsid w:val="004C212D"/>
    <w:rsid w:val="004C21B8"/>
    <w:rsid w:val="004C2A51"/>
    <w:rsid w:val="004C2D3C"/>
    <w:rsid w:val="004C2FB1"/>
    <w:rsid w:val="004C3144"/>
    <w:rsid w:val="004C3421"/>
    <w:rsid w:val="004C3535"/>
    <w:rsid w:val="004C3556"/>
    <w:rsid w:val="004C3982"/>
    <w:rsid w:val="004C3C28"/>
    <w:rsid w:val="004C4076"/>
    <w:rsid w:val="004C49E2"/>
    <w:rsid w:val="004C4BDC"/>
    <w:rsid w:val="004C4E5B"/>
    <w:rsid w:val="004C4F51"/>
    <w:rsid w:val="004C4F8F"/>
    <w:rsid w:val="004C5556"/>
    <w:rsid w:val="004C59AD"/>
    <w:rsid w:val="004C64F1"/>
    <w:rsid w:val="004C66C4"/>
    <w:rsid w:val="004C66FE"/>
    <w:rsid w:val="004C6D98"/>
    <w:rsid w:val="004C7C9D"/>
    <w:rsid w:val="004C7D0D"/>
    <w:rsid w:val="004C7E01"/>
    <w:rsid w:val="004C7FB8"/>
    <w:rsid w:val="004D0399"/>
    <w:rsid w:val="004D0CBB"/>
    <w:rsid w:val="004D0DCC"/>
    <w:rsid w:val="004D11B2"/>
    <w:rsid w:val="004D1648"/>
    <w:rsid w:val="004D197A"/>
    <w:rsid w:val="004D1A2A"/>
    <w:rsid w:val="004D23A0"/>
    <w:rsid w:val="004D2BFC"/>
    <w:rsid w:val="004D2EAB"/>
    <w:rsid w:val="004D3C96"/>
    <w:rsid w:val="004D46C6"/>
    <w:rsid w:val="004D4E98"/>
    <w:rsid w:val="004D5148"/>
    <w:rsid w:val="004D5420"/>
    <w:rsid w:val="004D54AD"/>
    <w:rsid w:val="004D5770"/>
    <w:rsid w:val="004D5C32"/>
    <w:rsid w:val="004D64CA"/>
    <w:rsid w:val="004D674C"/>
    <w:rsid w:val="004D6D4E"/>
    <w:rsid w:val="004D6E58"/>
    <w:rsid w:val="004D70BF"/>
    <w:rsid w:val="004D7437"/>
    <w:rsid w:val="004D75E8"/>
    <w:rsid w:val="004D7BB0"/>
    <w:rsid w:val="004D7C21"/>
    <w:rsid w:val="004D7C87"/>
    <w:rsid w:val="004E0479"/>
    <w:rsid w:val="004E0C26"/>
    <w:rsid w:val="004E0C55"/>
    <w:rsid w:val="004E108E"/>
    <w:rsid w:val="004E16B7"/>
    <w:rsid w:val="004E19DC"/>
    <w:rsid w:val="004E1A94"/>
    <w:rsid w:val="004E1B99"/>
    <w:rsid w:val="004E1DFB"/>
    <w:rsid w:val="004E2051"/>
    <w:rsid w:val="004E215A"/>
    <w:rsid w:val="004E28C9"/>
    <w:rsid w:val="004E31C9"/>
    <w:rsid w:val="004E364E"/>
    <w:rsid w:val="004E39FE"/>
    <w:rsid w:val="004E3EE9"/>
    <w:rsid w:val="004E3FCE"/>
    <w:rsid w:val="004E40A7"/>
    <w:rsid w:val="004E41CE"/>
    <w:rsid w:val="004E41EE"/>
    <w:rsid w:val="004E4489"/>
    <w:rsid w:val="004E4843"/>
    <w:rsid w:val="004E4B60"/>
    <w:rsid w:val="004E4BED"/>
    <w:rsid w:val="004E4C90"/>
    <w:rsid w:val="004E540F"/>
    <w:rsid w:val="004E5632"/>
    <w:rsid w:val="004E6862"/>
    <w:rsid w:val="004E69D8"/>
    <w:rsid w:val="004E6A31"/>
    <w:rsid w:val="004E6D4E"/>
    <w:rsid w:val="004E6E97"/>
    <w:rsid w:val="004E7D7F"/>
    <w:rsid w:val="004EB105"/>
    <w:rsid w:val="004F083B"/>
    <w:rsid w:val="004F0BD1"/>
    <w:rsid w:val="004F0EE9"/>
    <w:rsid w:val="004F1446"/>
    <w:rsid w:val="004F1474"/>
    <w:rsid w:val="004F1D06"/>
    <w:rsid w:val="004F2081"/>
    <w:rsid w:val="004F20E1"/>
    <w:rsid w:val="004F355D"/>
    <w:rsid w:val="004F3668"/>
    <w:rsid w:val="004F3816"/>
    <w:rsid w:val="004F3F3A"/>
    <w:rsid w:val="004F3F6D"/>
    <w:rsid w:val="004F4217"/>
    <w:rsid w:val="004F42AA"/>
    <w:rsid w:val="004F5169"/>
    <w:rsid w:val="004F53EE"/>
    <w:rsid w:val="004F553B"/>
    <w:rsid w:val="004F5850"/>
    <w:rsid w:val="004F58B4"/>
    <w:rsid w:val="004F5981"/>
    <w:rsid w:val="004F6674"/>
    <w:rsid w:val="004F66A4"/>
    <w:rsid w:val="004F6E79"/>
    <w:rsid w:val="004F706F"/>
    <w:rsid w:val="0050052B"/>
    <w:rsid w:val="005007CC"/>
    <w:rsid w:val="00500C17"/>
    <w:rsid w:val="005013A7"/>
    <w:rsid w:val="00502303"/>
    <w:rsid w:val="00502513"/>
    <w:rsid w:val="0050260D"/>
    <w:rsid w:val="0050294A"/>
    <w:rsid w:val="00502AB5"/>
    <w:rsid w:val="00502D4C"/>
    <w:rsid w:val="00503132"/>
    <w:rsid w:val="0050391C"/>
    <w:rsid w:val="00503995"/>
    <w:rsid w:val="00504409"/>
    <w:rsid w:val="0050455C"/>
    <w:rsid w:val="0050510C"/>
    <w:rsid w:val="0050550C"/>
    <w:rsid w:val="0050693E"/>
    <w:rsid w:val="00506E7D"/>
    <w:rsid w:val="00506FF5"/>
    <w:rsid w:val="0050734C"/>
    <w:rsid w:val="00507FF0"/>
    <w:rsid w:val="00510535"/>
    <w:rsid w:val="00510D1E"/>
    <w:rsid w:val="00511509"/>
    <w:rsid w:val="005115FF"/>
    <w:rsid w:val="00511820"/>
    <w:rsid w:val="0051189F"/>
    <w:rsid w:val="00511E5E"/>
    <w:rsid w:val="00512499"/>
    <w:rsid w:val="00512B9E"/>
    <w:rsid w:val="00512D79"/>
    <w:rsid w:val="00512F2B"/>
    <w:rsid w:val="005131F6"/>
    <w:rsid w:val="005132CB"/>
    <w:rsid w:val="00513495"/>
    <w:rsid w:val="00513514"/>
    <w:rsid w:val="005135DA"/>
    <w:rsid w:val="005135FA"/>
    <w:rsid w:val="0051398A"/>
    <w:rsid w:val="00513EA8"/>
    <w:rsid w:val="00513F1F"/>
    <w:rsid w:val="0051445B"/>
    <w:rsid w:val="00514F31"/>
    <w:rsid w:val="00515297"/>
    <w:rsid w:val="00515362"/>
    <w:rsid w:val="00515B27"/>
    <w:rsid w:val="00515BB4"/>
    <w:rsid w:val="00515C8A"/>
    <w:rsid w:val="00515E08"/>
    <w:rsid w:val="00516015"/>
    <w:rsid w:val="005167DF"/>
    <w:rsid w:val="00516874"/>
    <w:rsid w:val="00516964"/>
    <w:rsid w:val="00516A0B"/>
    <w:rsid w:val="00516BE6"/>
    <w:rsid w:val="00517662"/>
    <w:rsid w:val="00517889"/>
    <w:rsid w:val="005178B2"/>
    <w:rsid w:val="00520194"/>
    <w:rsid w:val="005206B6"/>
    <w:rsid w:val="00520DF3"/>
    <w:rsid w:val="00520F11"/>
    <w:rsid w:val="00520F18"/>
    <w:rsid w:val="005210D9"/>
    <w:rsid w:val="00521488"/>
    <w:rsid w:val="00521DAD"/>
    <w:rsid w:val="00522DE5"/>
    <w:rsid w:val="00523254"/>
    <w:rsid w:val="00523714"/>
    <w:rsid w:val="00523B03"/>
    <w:rsid w:val="005240B2"/>
    <w:rsid w:val="005242D6"/>
    <w:rsid w:val="005244F8"/>
    <w:rsid w:val="005245CD"/>
    <w:rsid w:val="005246C8"/>
    <w:rsid w:val="00524A66"/>
    <w:rsid w:val="005251DE"/>
    <w:rsid w:val="005257E0"/>
    <w:rsid w:val="00525E0C"/>
    <w:rsid w:val="005268F3"/>
    <w:rsid w:val="005269F9"/>
    <w:rsid w:val="00526B4E"/>
    <w:rsid w:val="005307DF"/>
    <w:rsid w:val="00530B82"/>
    <w:rsid w:val="00530B93"/>
    <w:rsid w:val="00531165"/>
    <w:rsid w:val="00531295"/>
    <w:rsid w:val="00531986"/>
    <w:rsid w:val="00531AFB"/>
    <w:rsid w:val="00531E68"/>
    <w:rsid w:val="005325CC"/>
    <w:rsid w:val="00532834"/>
    <w:rsid w:val="00532AB6"/>
    <w:rsid w:val="00532DD9"/>
    <w:rsid w:val="00533318"/>
    <w:rsid w:val="005335C3"/>
    <w:rsid w:val="00533B43"/>
    <w:rsid w:val="00533E93"/>
    <w:rsid w:val="00533F16"/>
    <w:rsid w:val="005340A4"/>
    <w:rsid w:val="0053456A"/>
    <w:rsid w:val="00534CA4"/>
    <w:rsid w:val="005353AA"/>
    <w:rsid w:val="005354ED"/>
    <w:rsid w:val="00535A98"/>
    <w:rsid w:val="00535AEC"/>
    <w:rsid w:val="005362E7"/>
    <w:rsid w:val="00536429"/>
    <w:rsid w:val="005366CC"/>
    <w:rsid w:val="00536865"/>
    <w:rsid w:val="00536D5A"/>
    <w:rsid w:val="005374F1"/>
    <w:rsid w:val="0053766A"/>
    <w:rsid w:val="0053772B"/>
    <w:rsid w:val="00537A20"/>
    <w:rsid w:val="00537E14"/>
    <w:rsid w:val="00537F82"/>
    <w:rsid w:val="0054007B"/>
    <w:rsid w:val="00540346"/>
    <w:rsid w:val="00540378"/>
    <w:rsid w:val="005407E5"/>
    <w:rsid w:val="005409F6"/>
    <w:rsid w:val="00541189"/>
    <w:rsid w:val="00541335"/>
    <w:rsid w:val="0054149E"/>
    <w:rsid w:val="00541DC9"/>
    <w:rsid w:val="005422B9"/>
    <w:rsid w:val="005423E9"/>
    <w:rsid w:val="0054248E"/>
    <w:rsid w:val="00542631"/>
    <w:rsid w:val="00542CB9"/>
    <w:rsid w:val="00542E6E"/>
    <w:rsid w:val="005435EA"/>
    <w:rsid w:val="0054380A"/>
    <w:rsid w:val="005439A2"/>
    <w:rsid w:val="00543BFF"/>
    <w:rsid w:val="005441E0"/>
    <w:rsid w:val="005443DF"/>
    <w:rsid w:val="00544ABD"/>
    <w:rsid w:val="00544E4F"/>
    <w:rsid w:val="00545CF3"/>
    <w:rsid w:val="005463AB"/>
    <w:rsid w:val="00546C49"/>
    <w:rsid w:val="00546D93"/>
    <w:rsid w:val="00546E03"/>
    <w:rsid w:val="00547512"/>
    <w:rsid w:val="005475F1"/>
    <w:rsid w:val="005478D9"/>
    <w:rsid w:val="00550FA3"/>
    <w:rsid w:val="0055140E"/>
    <w:rsid w:val="00551466"/>
    <w:rsid w:val="005514B1"/>
    <w:rsid w:val="00551D44"/>
    <w:rsid w:val="00552202"/>
    <w:rsid w:val="005522ED"/>
    <w:rsid w:val="005527BA"/>
    <w:rsid w:val="00552921"/>
    <w:rsid w:val="0055317A"/>
    <w:rsid w:val="00553243"/>
    <w:rsid w:val="005538A4"/>
    <w:rsid w:val="00554E1D"/>
    <w:rsid w:val="00554F56"/>
    <w:rsid w:val="0055547F"/>
    <w:rsid w:val="00555B2E"/>
    <w:rsid w:val="0055604F"/>
    <w:rsid w:val="0055611A"/>
    <w:rsid w:val="005561E8"/>
    <w:rsid w:val="00556204"/>
    <w:rsid w:val="005563F8"/>
    <w:rsid w:val="00556888"/>
    <w:rsid w:val="005569D4"/>
    <w:rsid w:val="005574E4"/>
    <w:rsid w:val="00557648"/>
    <w:rsid w:val="00557AEC"/>
    <w:rsid w:val="00557BB7"/>
    <w:rsid w:val="00557FE4"/>
    <w:rsid w:val="0056009C"/>
    <w:rsid w:val="00560257"/>
    <w:rsid w:val="0056098E"/>
    <w:rsid w:val="00560F80"/>
    <w:rsid w:val="00561B33"/>
    <w:rsid w:val="00561DA8"/>
    <w:rsid w:val="0056303E"/>
    <w:rsid w:val="0056338F"/>
    <w:rsid w:val="00563501"/>
    <w:rsid w:val="00563A6B"/>
    <w:rsid w:val="00563CAB"/>
    <w:rsid w:val="005640FF"/>
    <w:rsid w:val="00564541"/>
    <w:rsid w:val="005646E5"/>
    <w:rsid w:val="00564D9F"/>
    <w:rsid w:val="00565062"/>
    <w:rsid w:val="0056528C"/>
    <w:rsid w:val="00565593"/>
    <w:rsid w:val="00565CB4"/>
    <w:rsid w:val="00565D75"/>
    <w:rsid w:val="00565D79"/>
    <w:rsid w:val="00565E7A"/>
    <w:rsid w:val="00566A86"/>
    <w:rsid w:val="00566C97"/>
    <w:rsid w:val="00566C98"/>
    <w:rsid w:val="00566DE9"/>
    <w:rsid w:val="0056749E"/>
    <w:rsid w:val="00567B78"/>
    <w:rsid w:val="0057038E"/>
    <w:rsid w:val="005708AB"/>
    <w:rsid w:val="00570D89"/>
    <w:rsid w:val="00571998"/>
    <w:rsid w:val="00571DD2"/>
    <w:rsid w:val="005724A8"/>
    <w:rsid w:val="00572940"/>
    <w:rsid w:val="00572AA0"/>
    <w:rsid w:val="00574BE6"/>
    <w:rsid w:val="00574F6F"/>
    <w:rsid w:val="0057500B"/>
    <w:rsid w:val="005752B3"/>
    <w:rsid w:val="005755C5"/>
    <w:rsid w:val="00575A49"/>
    <w:rsid w:val="00576227"/>
    <w:rsid w:val="00577F39"/>
    <w:rsid w:val="005802D4"/>
    <w:rsid w:val="00580679"/>
    <w:rsid w:val="00580DB6"/>
    <w:rsid w:val="00580ED9"/>
    <w:rsid w:val="00581A52"/>
    <w:rsid w:val="005820CF"/>
    <w:rsid w:val="00582140"/>
    <w:rsid w:val="00582DDB"/>
    <w:rsid w:val="0058316E"/>
    <w:rsid w:val="00583853"/>
    <w:rsid w:val="00583A84"/>
    <w:rsid w:val="00583C97"/>
    <w:rsid w:val="00583E31"/>
    <w:rsid w:val="00583F25"/>
    <w:rsid w:val="005844EA"/>
    <w:rsid w:val="005847DF"/>
    <w:rsid w:val="00584805"/>
    <w:rsid w:val="00584C64"/>
    <w:rsid w:val="00585805"/>
    <w:rsid w:val="00585974"/>
    <w:rsid w:val="00585B20"/>
    <w:rsid w:val="00585C1B"/>
    <w:rsid w:val="005860AD"/>
    <w:rsid w:val="00586B52"/>
    <w:rsid w:val="00586B82"/>
    <w:rsid w:val="00586D8F"/>
    <w:rsid w:val="00586EEB"/>
    <w:rsid w:val="005874CB"/>
    <w:rsid w:val="005875CD"/>
    <w:rsid w:val="005875D3"/>
    <w:rsid w:val="00587A37"/>
    <w:rsid w:val="00587B75"/>
    <w:rsid w:val="00587D34"/>
    <w:rsid w:val="00587F31"/>
    <w:rsid w:val="00590208"/>
    <w:rsid w:val="005902F9"/>
    <w:rsid w:val="00590BC6"/>
    <w:rsid w:val="00591280"/>
    <w:rsid w:val="00591767"/>
    <w:rsid w:val="00591940"/>
    <w:rsid w:val="00591D2C"/>
    <w:rsid w:val="00591EBA"/>
    <w:rsid w:val="00592113"/>
    <w:rsid w:val="005922FA"/>
    <w:rsid w:val="0059232E"/>
    <w:rsid w:val="00592D72"/>
    <w:rsid w:val="00592F7C"/>
    <w:rsid w:val="00593498"/>
    <w:rsid w:val="005935B5"/>
    <w:rsid w:val="00593614"/>
    <w:rsid w:val="005936F6"/>
    <w:rsid w:val="005946EF"/>
    <w:rsid w:val="00594837"/>
    <w:rsid w:val="00594C4B"/>
    <w:rsid w:val="00594E45"/>
    <w:rsid w:val="00595067"/>
    <w:rsid w:val="005957CD"/>
    <w:rsid w:val="005958B4"/>
    <w:rsid w:val="0059617B"/>
    <w:rsid w:val="005962D6"/>
    <w:rsid w:val="0059677A"/>
    <w:rsid w:val="005969D3"/>
    <w:rsid w:val="00597124"/>
    <w:rsid w:val="00597417"/>
    <w:rsid w:val="005978C4"/>
    <w:rsid w:val="005A0DB5"/>
    <w:rsid w:val="005A11FB"/>
    <w:rsid w:val="005A1538"/>
    <w:rsid w:val="005A1CC1"/>
    <w:rsid w:val="005A1DEC"/>
    <w:rsid w:val="005A2761"/>
    <w:rsid w:val="005A27E0"/>
    <w:rsid w:val="005A32F8"/>
    <w:rsid w:val="005A33A0"/>
    <w:rsid w:val="005A3643"/>
    <w:rsid w:val="005A36DB"/>
    <w:rsid w:val="005A388C"/>
    <w:rsid w:val="005A3FC9"/>
    <w:rsid w:val="005A41F7"/>
    <w:rsid w:val="005A46E4"/>
    <w:rsid w:val="005A4794"/>
    <w:rsid w:val="005A479B"/>
    <w:rsid w:val="005A47B1"/>
    <w:rsid w:val="005A48FA"/>
    <w:rsid w:val="005A4B08"/>
    <w:rsid w:val="005A4C93"/>
    <w:rsid w:val="005A4FC7"/>
    <w:rsid w:val="005A50B6"/>
    <w:rsid w:val="005A54B3"/>
    <w:rsid w:val="005A5552"/>
    <w:rsid w:val="005A5C41"/>
    <w:rsid w:val="005A5D65"/>
    <w:rsid w:val="005A6C33"/>
    <w:rsid w:val="005A71AC"/>
    <w:rsid w:val="005B08A6"/>
    <w:rsid w:val="005B0D2E"/>
    <w:rsid w:val="005B0DE1"/>
    <w:rsid w:val="005B0E59"/>
    <w:rsid w:val="005B1128"/>
    <w:rsid w:val="005B1316"/>
    <w:rsid w:val="005B1A86"/>
    <w:rsid w:val="005B1DB7"/>
    <w:rsid w:val="005B247F"/>
    <w:rsid w:val="005B287C"/>
    <w:rsid w:val="005B28A3"/>
    <w:rsid w:val="005B2C16"/>
    <w:rsid w:val="005B2DDB"/>
    <w:rsid w:val="005B3526"/>
    <w:rsid w:val="005B38D7"/>
    <w:rsid w:val="005B39C2"/>
    <w:rsid w:val="005B3C6B"/>
    <w:rsid w:val="005B43A0"/>
    <w:rsid w:val="005B45C1"/>
    <w:rsid w:val="005B4784"/>
    <w:rsid w:val="005B4FBC"/>
    <w:rsid w:val="005B51D1"/>
    <w:rsid w:val="005B5245"/>
    <w:rsid w:val="005B54EF"/>
    <w:rsid w:val="005B699F"/>
    <w:rsid w:val="005B6AE9"/>
    <w:rsid w:val="005B6BA3"/>
    <w:rsid w:val="005B7410"/>
    <w:rsid w:val="005B7922"/>
    <w:rsid w:val="005B7D52"/>
    <w:rsid w:val="005B7D53"/>
    <w:rsid w:val="005B7E33"/>
    <w:rsid w:val="005C0476"/>
    <w:rsid w:val="005C0A82"/>
    <w:rsid w:val="005C1EAE"/>
    <w:rsid w:val="005C1FFA"/>
    <w:rsid w:val="005C211D"/>
    <w:rsid w:val="005C217D"/>
    <w:rsid w:val="005C2399"/>
    <w:rsid w:val="005C2719"/>
    <w:rsid w:val="005C2F0A"/>
    <w:rsid w:val="005C32E0"/>
    <w:rsid w:val="005C42F4"/>
    <w:rsid w:val="005C58F9"/>
    <w:rsid w:val="005C6109"/>
    <w:rsid w:val="005C6882"/>
    <w:rsid w:val="005C6B61"/>
    <w:rsid w:val="005C6BB7"/>
    <w:rsid w:val="005C6F6F"/>
    <w:rsid w:val="005C713B"/>
    <w:rsid w:val="005C715F"/>
    <w:rsid w:val="005C7317"/>
    <w:rsid w:val="005C7885"/>
    <w:rsid w:val="005C7BF7"/>
    <w:rsid w:val="005D0636"/>
    <w:rsid w:val="005D0DF1"/>
    <w:rsid w:val="005D1141"/>
    <w:rsid w:val="005D142F"/>
    <w:rsid w:val="005D17D8"/>
    <w:rsid w:val="005D183B"/>
    <w:rsid w:val="005D3FC7"/>
    <w:rsid w:val="005D402B"/>
    <w:rsid w:val="005D44DA"/>
    <w:rsid w:val="005D4687"/>
    <w:rsid w:val="005D48D6"/>
    <w:rsid w:val="005D566E"/>
    <w:rsid w:val="005D5DAE"/>
    <w:rsid w:val="005D6A59"/>
    <w:rsid w:val="005D6AD0"/>
    <w:rsid w:val="005D7075"/>
    <w:rsid w:val="005D7147"/>
    <w:rsid w:val="005D7436"/>
    <w:rsid w:val="005D75A9"/>
    <w:rsid w:val="005D7645"/>
    <w:rsid w:val="005D7875"/>
    <w:rsid w:val="005D7B3B"/>
    <w:rsid w:val="005E0915"/>
    <w:rsid w:val="005E091C"/>
    <w:rsid w:val="005E096D"/>
    <w:rsid w:val="005E0A12"/>
    <w:rsid w:val="005E0AFA"/>
    <w:rsid w:val="005E0E63"/>
    <w:rsid w:val="005E0F60"/>
    <w:rsid w:val="005E1174"/>
    <w:rsid w:val="005E11E8"/>
    <w:rsid w:val="005E197A"/>
    <w:rsid w:val="005E1AB5"/>
    <w:rsid w:val="005E1EE3"/>
    <w:rsid w:val="005E234D"/>
    <w:rsid w:val="005E2928"/>
    <w:rsid w:val="005E2A34"/>
    <w:rsid w:val="005E2A6B"/>
    <w:rsid w:val="005E2AC1"/>
    <w:rsid w:val="005E2C4C"/>
    <w:rsid w:val="005E2D50"/>
    <w:rsid w:val="005E307C"/>
    <w:rsid w:val="005E31A6"/>
    <w:rsid w:val="005E3933"/>
    <w:rsid w:val="005E39A1"/>
    <w:rsid w:val="005E3B13"/>
    <w:rsid w:val="005E3EE3"/>
    <w:rsid w:val="005E3F4B"/>
    <w:rsid w:val="005E43B6"/>
    <w:rsid w:val="005E460B"/>
    <w:rsid w:val="005E4687"/>
    <w:rsid w:val="005E4D7F"/>
    <w:rsid w:val="005E4E29"/>
    <w:rsid w:val="005E50A8"/>
    <w:rsid w:val="005E59BE"/>
    <w:rsid w:val="005E59F5"/>
    <w:rsid w:val="005E5DEB"/>
    <w:rsid w:val="005E5F3F"/>
    <w:rsid w:val="005E5F47"/>
    <w:rsid w:val="005E631A"/>
    <w:rsid w:val="005E673B"/>
    <w:rsid w:val="005E687D"/>
    <w:rsid w:val="005E6B24"/>
    <w:rsid w:val="005E6E36"/>
    <w:rsid w:val="005E73E7"/>
    <w:rsid w:val="005E75B7"/>
    <w:rsid w:val="005F0AC8"/>
    <w:rsid w:val="005F155A"/>
    <w:rsid w:val="005F15D0"/>
    <w:rsid w:val="005F18F6"/>
    <w:rsid w:val="005F1D73"/>
    <w:rsid w:val="005F1E7F"/>
    <w:rsid w:val="005F2033"/>
    <w:rsid w:val="005F2469"/>
    <w:rsid w:val="005F250C"/>
    <w:rsid w:val="005F2924"/>
    <w:rsid w:val="005F2B59"/>
    <w:rsid w:val="005F2DB3"/>
    <w:rsid w:val="005F3736"/>
    <w:rsid w:val="005F3968"/>
    <w:rsid w:val="005F3EBD"/>
    <w:rsid w:val="005F3F19"/>
    <w:rsid w:val="005F41BD"/>
    <w:rsid w:val="005F43C7"/>
    <w:rsid w:val="005F48A5"/>
    <w:rsid w:val="005F4A1F"/>
    <w:rsid w:val="005F4D02"/>
    <w:rsid w:val="005F543B"/>
    <w:rsid w:val="005F621E"/>
    <w:rsid w:val="005F66F0"/>
    <w:rsid w:val="005F6771"/>
    <w:rsid w:val="005F6DBC"/>
    <w:rsid w:val="005F7055"/>
    <w:rsid w:val="005F716E"/>
    <w:rsid w:val="005F7213"/>
    <w:rsid w:val="005F7375"/>
    <w:rsid w:val="005F7431"/>
    <w:rsid w:val="005F7465"/>
    <w:rsid w:val="005F7884"/>
    <w:rsid w:val="005F7920"/>
    <w:rsid w:val="005F79F6"/>
    <w:rsid w:val="005F7BCF"/>
    <w:rsid w:val="0060065A"/>
    <w:rsid w:val="00600734"/>
    <w:rsid w:val="006011D8"/>
    <w:rsid w:val="006015BD"/>
    <w:rsid w:val="006015F9"/>
    <w:rsid w:val="006016C5"/>
    <w:rsid w:val="0060179A"/>
    <w:rsid w:val="00601999"/>
    <w:rsid w:val="0060212B"/>
    <w:rsid w:val="00602940"/>
    <w:rsid w:val="00602B56"/>
    <w:rsid w:val="00602C9E"/>
    <w:rsid w:val="00602FB1"/>
    <w:rsid w:val="00603AB5"/>
    <w:rsid w:val="00603BC8"/>
    <w:rsid w:val="00603EFF"/>
    <w:rsid w:val="0060407B"/>
    <w:rsid w:val="00604577"/>
    <w:rsid w:val="006047A1"/>
    <w:rsid w:val="00605081"/>
    <w:rsid w:val="0060536A"/>
    <w:rsid w:val="006058A0"/>
    <w:rsid w:val="00605EEE"/>
    <w:rsid w:val="0060642E"/>
    <w:rsid w:val="006064AB"/>
    <w:rsid w:val="00606A01"/>
    <w:rsid w:val="006072D9"/>
    <w:rsid w:val="00607500"/>
    <w:rsid w:val="00607609"/>
    <w:rsid w:val="00607645"/>
    <w:rsid w:val="0060777C"/>
    <w:rsid w:val="006102A2"/>
    <w:rsid w:val="00610497"/>
    <w:rsid w:val="006107A8"/>
    <w:rsid w:val="006108F2"/>
    <w:rsid w:val="00610B8A"/>
    <w:rsid w:val="00610FAC"/>
    <w:rsid w:val="00611037"/>
    <w:rsid w:val="00611700"/>
    <w:rsid w:val="00611D26"/>
    <w:rsid w:val="0061231A"/>
    <w:rsid w:val="006126F3"/>
    <w:rsid w:val="00612768"/>
    <w:rsid w:val="00612E28"/>
    <w:rsid w:val="006130EB"/>
    <w:rsid w:val="00613421"/>
    <w:rsid w:val="006139E2"/>
    <w:rsid w:val="00613A86"/>
    <w:rsid w:val="00613B07"/>
    <w:rsid w:val="00613CA0"/>
    <w:rsid w:val="00613DB1"/>
    <w:rsid w:val="00613E31"/>
    <w:rsid w:val="00613E81"/>
    <w:rsid w:val="00613F67"/>
    <w:rsid w:val="0061462E"/>
    <w:rsid w:val="00614858"/>
    <w:rsid w:val="00614BC3"/>
    <w:rsid w:val="00614CF4"/>
    <w:rsid w:val="0061562E"/>
    <w:rsid w:val="00615B2D"/>
    <w:rsid w:val="0061610C"/>
    <w:rsid w:val="0061711D"/>
    <w:rsid w:val="006174BC"/>
    <w:rsid w:val="00617598"/>
    <w:rsid w:val="00617963"/>
    <w:rsid w:val="00617C3B"/>
    <w:rsid w:val="00617D76"/>
    <w:rsid w:val="00617F20"/>
    <w:rsid w:val="00617F70"/>
    <w:rsid w:val="00620910"/>
    <w:rsid w:val="00620B3D"/>
    <w:rsid w:val="00621657"/>
    <w:rsid w:val="00621A15"/>
    <w:rsid w:val="00622530"/>
    <w:rsid w:val="00622B4E"/>
    <w:rsid w:val="00622DAE"/>
    <w:rsid w:val="00623316"/>
    <w:rsid w:val="0062345B"/>
    <w:rsid w:val="00623534"/>
    <w:rsid w:val="00623799"/>
    <w:rsid w:val="0062392F"/>
    <w:rsid w:val="00623B72"/>
    <w:rsid w:val="0062409E"/>
    <w:rsid w:val="006243AE"/>
    <w:rsid w:val="0062484A"/>
    <w:rsid w:val="00624941"/>
    <w:rsid w:val="006249BE"/>
    <w:rsid w:val="00624B07"/>
    <w:rsid w:val="006260D9"/>
    <w:rsid w:val="0062632B"/>
    <w:rsid w:val="00626461"/>
    <w:rsid w:val="0062672E"/>
    <w:rsid w:val="0062758B"/>
    <w:rsid w:val="006276D2"/>
    <w:rsid w:val="00627BC2"/>
    <w:rsid w:val="00627D6F"/>
    <w:rsid w:val="0063079A"/>
    <w:rsid w:val="00630908"/>
    <w:rsid w:val="00630B00"/>
    <w:rsid w:val="00631071"/>
    <w:rsid w:val="006311E2"/>
    <w:rsid w:val="00631776"/>
    <w:rsid w:val="00631955"/>
    <w:rsid w:val="00631C93"/>
    <w:rsid w:val="0063202A"/>
    <w:rsid w:val="00632476"/>
    <w:rsid w:val="006326EB"/>
    <w:rsid w:val="0063272F"/>
    <w:rsid w:val="00632B1C"/>
    <w:rsid w:val="00632BBA"/>
    <w:rsid w:val="00632EA3"/>
    <w:rsid w:val="00633236"/>
    <w:rsid w:val="00633240"/>
    <w:rsid w:val="006334C2"/>
    <w:rsid w:val="00634736"/>
    <w:rsid w:val="006347F2"/>
    <w:rsid w:val="00634CF5"/>
    <w:rsid w:val="00634D80"/>
    <w:rsid w:val="00635607"/>
    <w:rsid w:val="00635873"/>
    <w:rsid w:val="006358E5"/>
    <w:rsid w:val="00635C66"/>
    <w:rsid w:val="00636219"/>
    <w:rsid w:val="00636489"/>
    <w:rsid w:val="006364DE"/>
    <w:rsid w:val="00636A63"/>
    <w:rsid w:val="00636F7B"/>
    <w:rsid w:val="00637C3F"/>
    <w:rsid w:val="00640094"/>
    <w:rsid w:val="00640914"/>
    <w:rsid w:val="00641358"/>
    <w:rsid w:val="00641421"/>
    <w:rsid w:val="006420E6"/>
    <w:rsid w:val="00642132"/>
    <w:rsid w:val="00642481"/>
    <w:rsid w:val="006426FD"/>
    <w:rsid w:val="00642781"/>
    <w:rsid w:val="00643046"/>
    <w:rsid w:val="00643130"/>
    <w:rsid w:val="00643270"/>
    <w:rsid w:val="00643389"/>
    <w:rsid w:val="00643983"/>
    <w:rsid w:val="00643FC3"/>
    <w:rsid w:val="00644A3B"/>
    <w:rsid w:val="00644A56"/>
    <w:rsid w:val="00644AFB"/>
    <w:rsid w:val="00644E9A"/>
    <w:rsid w:val="00645038"/>
    <w:rsid w:val="006454DC"/>
    <w:rsid w:val="006455D7"/>
    <w:rsid w:val="00645D20"/>
    <w:rsid w:val="006460D4"/>
    <w:rsid w:val="0064651D"/>
    <w:rsid w:val="00646747"/>
    <w:rsid w:val="00646AEA"/>
    <w:rsid w:val="00646AEB"/>
    <w:rsid w:val="00646E68"/>
    <w:rsid w:val="006471E1"/>
    <w:rsid w:val="00647375"/>
    <w:rsid w:val="006473EE"/>
    <w:rsid w:val="0064747D"/>
    <w:rsid w:val="0064763F"/>
    <w:rsid w:val="00650FE8"/>
    <w:rsid w:val="00651EBF"/>
    <w:rsid w:val="006523D1"/>
    <w:rsid w:val="00652A02"/>
    <w:rsid w:val="00652E3F"/>
    <w:rsid w:val="00653332"/>
    <w:rsid w:val="00653CA1"/>
    <w:rsid w:val="00653D83"/>
    <w:rsid w:val="00653E9D"/>
    <w:rsid w:val="00653F11"/>
    <w:rsid w:val="00654798"/>
    <w:rsid w:val="00654AEE"/>
    <w:rsid w:val="00654DFF"/>
    <w:rsid w:val="00654E9A"/>
    <w:rsid w:val="00654F30"/>
    <w:rsid w:val="0065662B"/>
    <w:rsid w:val="00656DCF"/>
    <w:rsid w:val="00656E10"/>
    <w:rsid w:val="00657190"/>
    <w:rsid w:val="00657C05"/>
    <w:rsid w:val="00657C3B"/>
    <w:rsid w:val="00657CA0"/>
    <w:rsid w:val="00657D73"/>
    <w:rsid w:val="00657FA8"/>
    <w:rsid w:val="00660268"/>
    <w:rsid w:val="006602F6"/>
    <w:rsid w:val="006606AB"/>
    <w:rsid w:val="00660B98"/>
    <w:rsid w:val="00660FDD"/>
    <w:rsid w:val="00661143"/>
    <w:rsid w:val="0066143D"/>
    <w:rsid w:val="006615F7"/>
    <w:rsid w:val="00661F63"/>
    <w:rsid w:val="006622A9"/>
    <w:rsid w:val="006625A7"/>
    <w:rsid w:val="00662E6F"/>
    <w:rsid w:val="0066319C"/>
    <w:rsid w:val="006632DD"/>
    <w:rsid w:val="006635C0"/>
    <w:rsid w:val="006638AE"/>
    <w:rsid w:val="006638BF"/>
    <w:rsid w:val="00663927"/>
    <w:rsid w:val="0066415D"/>
    <w:rsid w:val="006647C3"/>
    <w:rsid w:val="00664CD0"/>
    <w:rsid w:val="00665C56"/>
    <w:rsid w:val="00665F70"/>
    <w:rsid w:val="006662BA"/>
    <w:rsid w:val="006665C1"/>
    <w:rsid w:val="006666FA"/>
    <w:rsid w:val="00666A19"/>
    <w:rsid w:val="0066722D"/>
    <w:rsid w:val="006673AE"/>
    <w:rsid w:val="0066758C"/>
    <w:rsid w:val="006705D8"/>
    <w:rsid w:val="00670685"/>
    <w:rsid w:val="00670700"/>
    <w:rsid w:val="00670738"/>
    <w:rsid w:val="00670862"/>
    <w:rsid w:val="00670B02"/>
    <w:rsid w:val="00670FEE"/>
    <w:rsid w:val="006715D3"/>
    <w:rsid w:val="0067173E"/>
    <w:rsid w:val="00671EDE"/>
    <w:rsid w:val="00671F67"/>
    <w:rsid w:val="0067253E"/>
    <w:rsid w:val="0067266D"/>
    <w:rsid w:val="006729C7"/>
    <w:rsid w:val="00672C67"/>
    <w:rsid w:val="00673299"/>
    <w:rsid w:val="00674C31"/>
    <w:rsid w:val="00674CEA"/>
    <w:rsid w:val="00674EFA"/>
    <w:rsid w:val="0067529C"/>
    <w:rsid w:val="006752D7"/>
    <w:rsid w:val="00675AB7"/>
    <w:rsid w:val="00675B86"/>
    <w:rsid w:val="006764E7"/>
    <w:rsid w:val="00676747"/>
    <w:rsid w:val="00676880"/>
    <w:rsid w:val="00676F6E"/>
    <w:rsid w:val="006778EE"/>
    <w:rsid w:val="00677AE1"/>
    <w:rsid w:val="0068051F"/>
    <w:rsid w:val="00680547"/>
    <w:rsid w:val="00680AA1"/>
    <w:rsid w:val="00681E30"/>
    <w:rsid w:val="00681F8E"/>
    <w:rsid w:val="006829BC"/>
    <w:rsid w:val="0068322D"/>
    <w:rsid w:val="006833AE"/>
    <w:rsid w:val="00683576"/>
    <w:rsid w:val="00683724"/>
    <w:rsid w:val="00683BC6"/>
    <w:rsid w:val="0068412E"/>
    <w:rsid w:val="00684491"/>
    <w:rsid w:val="00684627"/>
    <w:rsid w:val="00684E2A"/>
    <w:rsid w:val="0068569D"/>
    <w:rsid w:val="00685A2D"/>
    <w:rsid w:val="006862A9"/>
    <w:rsid w:val="006868B7"/>
    <w:rsid w:val="00686A59"/>
    <w:rsid w:val="00686FD1"/>
    <w:rsid w:val="0068744A"/>
    <w:rsid w:val="006902C9"/>
    <w:rsid w:val="00690936"/>
    <w:rsid w:val="00690E21"/>
    <w:rsid w:val="0069204E"/>
    <w:rsid w:val="0069250A"/>
    <w:rsid w:val="006931F6"/>
    <w:rsid w:val="0069372C"/>
    <w:rsid w:val="00693F03"/>
    <w:rsid w:val="00694CEB"/>
    <w:rsid w:val="00694EB8"/>
    <w:rsid w:val="00695466"/>
    <w:rsid w:val="0069588A"/>
    <w:rsid w:val="00695AE7"/>
    <w:rsid w:val="00695E05"/>
    <w:rsid w:val="006964CA"/>
    <w:rsid w:val="00696F36"/>
    <w:rsid w:val="00696F5E"/>
    <w:rsid w:val="006A02FE"/>
    <w:rsid w:val="006A05CD"/>
    <w:rsid w:val="006A0657"/>
    <w:rsid w:val="006A19C3"/>
    <w:rsid w:val="006A1ED2"/>
    <w:rsid w:val="006A244E"/>
    <w:rsid w:val="006A323E"/>
    <w:rsid w:val="006A331D"/>
    <w:rsid w:val="006A33A9"/>
    <w:rsid w:val="006A3567"/>
    <w:rsid w:val="006A383E"/>
    <w:rsid w:val="006A3896"/>
    <w:rsid w:val="006A3BAE"/>
    <w:rsid w:val="006A3CC4"/>
    <w:rsid w:val="006A3DA8"/>
    <w:rsid w:val="006A3DD4"/>
    <w:rsid w:val="006A4095"/>
    <w:rsid w:val="006A40CC"/>
    <w:rsid w:val="006A41C1"/>
    <w:rsid w:val="006A4423"/>
    <w:rsid w:val="006A468E"/>
    <w:rsid w:val="006A4880"/>
    <w:rsid w:val="006A4C21"/>
    <w:rsid w:val="006A4D4C"/>
    <w:rsid w:val="006A5122"/>
    <w:rsid w:val="006A571C"/>
    <w:rsid w:val="006A6637"/>
    <w:rsid w:val="006A66EB"/>
    <w:rsid w:val="006A6B1B"/>
    <w:rsid w:val="006A6CB3"/>
    <w:rsid w:val="006A6F39"/>
    <w:rsid w:val="006A6F7B"/>
    <w:rsid w:val="006A724C"/>
    <w:rsid w:val="006A768A"/>
    <w:rsid w:val="006A774C"/>
    <w:rsid w:val="006A77A8"/>
    <w:rsid w:val="006A7BB9"/>
    <w:rsid w:val="006A7D60"/>
    <w:rsid w:val="006A7DB7"/>
    <w:rsid w:val="006A7FCB"/>
    <w:rsid w:val="006B0732"/>
    <w:rsid w:val="006B0B82"/>
    <w:rsid w:val="006B0BEE"/>
    <w:rsid w:val="006B0DB9"/>
    <w:rsid w:val="006B1207"/>
    <w:rsid w:val="006B1445"/>
    <w:rsid w:val="006B1C20"/>
    <w:rsid w:val="006B1CA0"/>
    <w:rsid w:val="006B1E47"/>
    <w:rsid w:val="006B2378"/>
    <w:rsid w:val="006B2D70"/>
    <w:rsid w:val="006B2F41"/>
    <w:rsid w:val="006B31B6"/>
    <w:rsid w:val="006B348C"/>
    <w:rsid w:val="006B37F8"/>
    <w:rsid w:val="006B3EC7"/>
    <w:rsid w:val="006B40C5"/>
    <w:rsid w:val="006B420F"/>
    <w:rsid w:val="006B4809"/>
    <w:rsid w:val="006B4ACA"/>
    <w:rsid w:val="006B50C9"/>
    <w:rsid w:val="006B52FB"/>
    <w:rsid w:val="006B54C7"/>
    <w:rsid w:val="006B57D2"/>
    <w:rsid w:val="006B5A24"/>
    <w:rsid w:val="006B60CC"/>
    <w:rsid w:val="006B6289"/>
    <w:rsid w:val="006B71B6"/>
    <w:rsid w:val="006B7807"/>
    <w:rsid w:val="006B79C1"/>
    <w:rsid w:val="006B7FE8"/>
    <w:rsid w:val="006C02CC"/>
    <w:rsid w:val="006C074D"/>
    <w:rsid w:val="006C0A5A"/>
    <w:rsid w:val="006C1718"/>
    <w:rsid w:val="006C1859"/>
    <w:rsid w:val="006C2213"/>
    <w:rsid w:val="006C22C0"/>
    <w:rsid w:val="006C243E"/>
    <w:rsid w:val="006C2944"/>
    <w:rsid w:val="006C2A61"/>
    <w:rsid w:val="006C2BA7"/>
    <w:rsid w:val="006C2EB1"/>
    <w:rsid w:val="006C31E8"/>
    <w:rsid w:val="006C3B65"/>
    <w:rsid w:val="006C3D53"/>
    <w:rsid w:val="006C3D55"/>
    <w:rsid w:val="006C3ED6"/>
    <w:rsid w:val="006C41C1"/>
    <w:rsid w:val="006C456C"/>
    <w:rsid w:val="006C472C"/>
    <w:rsid w:val="006C4BF4"/>
    <w:rsid w:val="006C4ED3"/>
    <w:rsid w:val="006C52DB"/>
    <w:rsid w:val="006C539C"/>
    <w:rsid w:val="006C577D"/>
    <w:rsid w:val="006C5A07"/>
    <w:rsid w:val="006C5A61"/>
    <w:rsid w:val="006C5F79"/>
    <w:rsid w:val="006C606F"/>
    <w:rsid w:val="006C6398"/>
    <w:rsid w:val="006C692D"/>
    <w:rsid w:val="006C69FE"/>
    <w:rsid w:val="006C7002"/>
    <w:rsid w:val="006C71C4"/>
    <w:rsid w:val="006C7862"/>
    <w:rsid w:val="006C7956"/>
    <w:rsid w:val="006C7B60"/>
    <w:rsid w:val="006C7C55"/>
    <w:rsid w:val="006D013F"/>
    <w:rsid w:val="006D0392"/>
    <w:rsid w:val="006D08E4"/>
    <w:rsid w:val="006D0AA0"/>
    <w:rsid w:val="006D0B3D"/>
    <w:rsid w:val="006D128A"/>
    <w:rsid w:val="006D176F"/>
    <w:rsid w:val="006D19D5"/>
    <w:rsid w:val="006D207C"/>
    <w:rsid w:val="006D226F"/>
    <w:rsid w:val="006D24FA"/>
    <w:rsid w:val="006D2590"/>
    <w:rsid w:val="006D2923"/>
    <w:rsid w:val="006D2BE1"/>
    <w:rsid w:val="006D312C"/>
    <w:rsid w:val="006D3270"/>
    <w:rsid w:val="006D3291"/>
    <w:rsid w:val="006D439A"/>
    <w:rsid w:val="006D4D49"/>
    <w:rsid w:val="006D4F90"/>
    <w:rsid w:val="006D527E"/>
    <w:rsid w:val="006D53B0"/>
    <w:rsid w:val="006D59C5"/>
    <w:rsid w:val="006D5A29"/>
    <w:rsid w:val="006D5DCD"/>
    <w:rsid w:val="006D600F"/>
    <w:rsid w:val="006D6463"/>
    <w:rsid w:val="006D664E"/>
    <w:rsid w:val="006D6950"/>
    <w:rsid w:val="006D7302"/>
    <w:rsid w:val="006D742C"/>
    <w:rsid w:val="006D75BF"/>
    <w:rsid w:val="006D7631"/>
    <w:rsid w:val="006D7B50"/>
    <w:rsid w:val="006D7F24"/>
    <w:rsid w:val="006D7FE6"/>
    <w:rsid w:val="006E046E"/>
    <w:rsid w:val="006E0672"/>
    <w:rsid w:val="006E0A20"/>
    <w:rsid w:val="006E0E82"/>
    <w:rsid w:val="006E1059"/>
    <w:rsid w:val="006E10FD"/>
    <w:rsid w:val="006E125F"/>
    <w:rsid w:val="006E12D5"/>
    <w:rsid w:val="006E158B"/>
    <w:rsid w:val="006E1674"/>
    <w:rsid w:val="006E1742"/>
    <w:rsid w:val="006E18B6"/>
    <w:rsid w:val="006E19D5"/>
    <w:rsid w:val="006E225F"/>
    <w:rsid w:val="006E28C2"/>
    <w:rsid w:val="006E2C2D"/>
    <w:rsid w:val="006E3479"/>
    <w:rsid w:val="006E3711"/>
    <w:rsid w:val="006E3DA0"/>
    <w:rsid w:val="006E3DEF"/>
    <w:rsid w:val="006E40AB"/>
    <w:rsid w:val="006E4CAE"/>
    <w:rsid w:val="006E4CEC"/>
    <w:rsid w:val="006E4EB1"/>
    <w:rsid w:val="006E5CCD"/>
    <w:rsid w:val="006E5F3E"/>
    <w:rsid w:val="006E64B7"/>
    <w:rsid w:val="006E6A06"/>
    <w:rsid w:val="006E6DA9"/>
    <w:rsid w:val="006E6DAD"/>
    <w:rsid w:val="006E7944"/>
    <w:rsid w:val="006E7B47"/>
    <w:rsid w:val="006E7E5A"/>
    <w:rsid w:val="006F051D"/>
    <w:rsid w:val="006F0538"/>
    <w:rsid w:val="006F08C9"/>
    <w:rsid w:val="006F14F6"/>
    <w:rsid w:val="006F1520"/>
    <w:rsid w:val="006F1693"/>
    <w:rsid w:val="006F1AAA"/>
    <w:rsid w:val="006F1CC4"/>
    <w:rsid w:val="006F1FF1"/>
    <w:rsid w:val="006F21DC"/>
    <w:rsid w:val="006F28AE"/>
    <w:rsid w:val="006F28DA"/>
    <w:rsid w:val="006F2913"/>
    <w:rsid w:val="006F3516"/>
    <w:rsid w:val="006F3F3F"/>
    <w:rsid w:val="006F42E2"/>
    <w:rsid w:val="006F431C"/>
    <w:rsid w:val="006F44E3"/>
    <w:rsid w:val="006F49D8"/>
    <w:rsid w:val="006F4CAA"/>
    <w:rsid w:val="006F4DE4"/>
    <w:rsid w:val="006F4E63"/>
    <w:rsid w:val="006F5329"/>
    <w:rsid w:val="006F57FF"/>
    <w:rsid w:val="006F6200"/>
    <w:rsid w:val="006F6ED2"/>
    <w:rsid w:val="006F7123"/>
    <w:rsid w:val="006F71B6"/>
    <w:rsid w:val="006F784D"/>
    <w:rsid w:val="006F7D88"/>
    <w:rsid w:val="00700083"/>
    <w:rsid w:val="007003D8"/>
    <w:rsid w:val="00700739"/>
    <w:rsid w:val="00700F01"/>
    <w:rsid w:val="007015B4"/>
    <w:rsid w:val="007018CF"/>
    <w:rsid w:val="00701C46"/>
    <w:rsid w:val="0070226D"/>
    <w:rsid w:val="00703789"/>
    <w:rsid w:val="007037CA"/>
    <w:rsid w:val="00703BAD"/>
    <w:rsid w:val="00703DE7"/>
    <w:rsid w:val="0070444D"/>
    <w:rsid w:val="00704650"/>
    <w:rsid w:val="0070466F"/>
    <w:rsid w:val="00704A40"/>
    <w:rsid w:val="00704B80"/>
    <w:rsid w:val="00704C1E"/>
    <w:rsid w:val="00704D4D"/>
    <w:rsid w:val="00705D2D"/>
    <w:rsid w:val="007066EC"/>
    <w:rsid w:val="00706BC8"/>
    <w:rsid w:val="00706C96"/>
    <w:rsid w:val="00706D91"/>
    <w:rsid w:val="00707339"/>
    <w:rsid w:val="00707E92"/>
    <w:rsid w:val="007100D4"/>
    <w:rsid w:val="007101F0"/>
    <w:rsid w:val="00710426"/>
    <w:rsid w:val="00710809"/>
    <w:rsid w:val="007109BE"/>
    <w:rsid w:val="007114AA"/>
    <w:rsid w:val="007118BE"/>
    <w:rsid w:val="0071192B"/>
    <w:rsid w:val="007119D1"/>
    <w:rsid w:val="00711D98"/>
    <w:rsid w:val="007123D1"/>
    <w:rsid w:val="007126E3"/>
    <w:rsid w:val="007129B6"/>
    <w:rsid w:val="00712EFC"/>
    <w:rsid w:val="00714233"/>
    <w:rsid w:val="0071429F"/>
    <w:rsid w:val="00714338"/>
    <w:rsid w:val="00714793"/>
    <w:rsid w:val="007147A4"/>
    <w:rsid w:val="00714884"/>
    <w:rsid w:val="0071526E"/>
    <w:rsid w:val="0071574F"/>
    <w:rsid w:val="00715B0D"/>
    <w:rsid w:val="00715ED0"/>
    <w:rsid w:val="00715F44"/>
    <w:rsid w:val="0071634B"/>
    <w:rsid w:val="007168B3"/>
    <w:rsid w:val="00716B93"/>
    <w:rsid w:val="00717BC8"/>
    <w:rsid w:val="00717BF5"/>
    <w:rsid w:val="00720852"/>
    <w:rsid w:val="00720B1F"/>
    <w:rsid w:val="00720DAE"/>
    <w:rsid w:val="00720F14"/>
    <w:rsid w:val="0072169C"/>
    <w:rsid w:val="007216E6"/>
    <w:rsid w:val="00722204"/>
    <w:rsid w:val="0072267D"/>
    <w:rsid w:val="00722754"/>
    <w:rsid w:val="007228C9"/>
    <w:rsid w:val="00722B92"/>
    <w:rsid w:val="00722BF7"/>
    <w:rsid w:val="007233F0"/>
    <w:rsid w:val="00723D74"/>
    <w:rsid w:val="00723E57"/>
    <w:rsid w:val="0072444E"/>
    <w:rsid w:val="007245D6"/>
    <w:rsid w:val="00724811"/>
    <w:rsid w:val="00724D27"/>
    <w:rsid w:val="00724D76"/>
    <w:rsid w:val="0072504B"/>
    <w:rsid w:val="00725189"/>
    <w:rsid w:val="00725D56"/>
    <w:rsid w:val="007263B8"/>
    <w:rsid w:val="00726CB2"/>
    <w:rsid w:val="00727053"/>
    <w:rsid w:val="00727C9D"/>
    <w:rsid w:val="007301CA"/>
    <w:rsid w:val="007307BA"/>
    <w:rsid w:val="00730C5B"/>
    <w:rsid w:val="00730DF2"/>
    <w:rsid w:val="0073100C"/>
    <w:rsid w:val="00731072"/>
    <w:rsid w:val="007310F2"/>
    <w:rsid w:val="007314BA"/>
    <w:rsid w:val="0073178C"/>
    <w:rsid w:val="007324BD"/>
    <w:rsid w:val="0073288A"/>
    <w:rsid w:val="00732C74"/>
    <w:rsid w:val="00732D05"/>
    <w:rsid w:val="00732E13"/>
    <w:rsid w:val="007339C8"/>
    <w:rsid w:val="00733C82"/>
    <w:rsid w:val="007343D4"/>
    <w:rsid w:val="00734440"/>
    <w:rsid w:val="0073451D"/>
    <w:rsid w:val="007345D6"/>
    <w:rsid w:val="00734F92"/>
    <w:rsid w:val="007351A5"/>
    <w:rsid w:val="00735270"/>
    <w:rsid w:val="00735667"/>
    <w:rsid w:val="007357D7"/>
    <w:rsid w:val="00735DC9"/>
    <w:rsid w:val="00735E69"/>
    <w:rsid w:val="007363D1"/>
    <w:rsid w:val="007365EF"/>
    <w:rsid w:val="00736A22"/>
    <w:rsid w:val="0073779C"/>
    <w:rsid w:val="00737A09"/>
    <w:rsid w:val="00737EBB"/>
    <w:rsid w:val="00737FF7"/>
    <w:rsid w:val="00740184"/>
    <w:rsid w:val="0074105D"/>
    <w:rsid w:val="00741C46"/>
    <w:rsid w:val="00742351"/>
    <w:rsid w:val="007423EB"/>
    <w:rsid w:val="007426CC"/>
    <w:rsid w:val="00742FD4"/>
    <w:rsid w:val="007437B7"/>
    <w:rsid w:val="007439F2"/>
    <w:rsid w:val="00743D24"/>
    <w:rsid w:val="00743F19"/>
    <w:rsid w:val="007441FB"/>
    <w:rsid w:val="00744235"/>
    <w:rsid w:val="0074446C"/>
    <w:rsid w:val="00744785"/>
    <w:rsid w:val="007448AC"/>
    <w:rsid w:val="0074493E"/>
    <w:rsid w:val="00744E16"/>
    <w:rsid w:val="007459EF"/>
    <w:rsid w:val="00745A90"/>
    <w:rsid w:val="00745EB3"/>
    <w:rsid w:val="00746171"/>
    <w:rsid w:val="007461A6"/>
    <w:rsid w:val="0074687F"/>
    <w:rsid w:val="00746998"/>
    <w:rsid w:val="00746C58"/>
    <w:rsid w:val="00746F72"/>
    <w:rsid w:val="007474C9"/>
    <w:rsid w:val="00747594"/>
    <w:rsid w:val="00747740"/>
    <w:rsid w:val="00747960"/>
    <w:rsid w:val="00747C65"/>
    <w:rsid w:val="00750208"/>
    <w:rsid w:val="007502AE"/>
    <w:rsid w:val="00750535"/>
    <w:rsid w:val="007506A9"/>
    <w:rsid w:val="0075071D"/>
    <w:rsid w:val="00750AE0"/>
    <w:rsid w:val="007510A7"/>
    <w:rsid w:val="00752287"/>
    <w:rsid w:val="00752C0E"/>
    <w:rsid w:val="00753077"/>
    <w:rsid w:val="0075315F"/>
    <w:rsid w:val="007534D7"/>
    <w:rsid w:val="00753B0F"/>
    <w:rsid w:val="00753C4B"/>
    <w:rsid w:val="00753E99"/>
    <w:rsid w:val="00755384"/>
    <w:rsid w:val="007553FD"/>
    <w:rsid w:val="0075547C"/>
    <w:rsid w:val="0075559F"/>
    <w:rsid w:val="00755A1A"/>
    <w:rsid w:val="00755BCE"/>
    <w:rsid w:val="00755E80"/>
    <w:rsid w:val="00755F02"/>
    <w:rsid w:val="0075629E"/>
    <w:rsid w:val="00756518"/>
    <w:rsid w:val="00756C12"/>
    <w:rsid w:val="007570F3"/>
    <w:rsid w:val="0075749E"/>
    <w:rsid w:val="00757717"/>
    <w:rsid w:val="00760208"/>
    <w:rsid w:val="00760626"/>
    <w:rsid w:val="00760D79"/>
    <w:rsid w:val="0076100E"/>
    <w:rsid w:val="00761106"/>
    <w:rsid w:val="0076113C"/>
    <w:rsid w:val="00761A0C"/>
    <w:rsid w:val="00761EA2"/>
    <w:rsid w:val="0076260A"/>
    <w:rsid w:val="00762E57"/>
    <w:rsid w:val="00762FD2"/>
    <w:rsid w:val="00763795"/>
    <w:rsid w:val="00763B06"/>
    <w:rsid w:val="00763B3A"/>
    <w:rsid w:val="00764220"/>
    <w:rsid w:val="00764861"/>
    <w:rsid w:val="007649C8"/>
    <w:rsid w:val="00764F28"/>
    <w:rsid w:val="00764F90"/>
    <w:rsid w:val="00765634"/>
    <w:rsid w:val="0076572D"/>
    <w:rsid w:val="00765814"/>
    <w:rsid w:val="0076591B"/>
    <w:rsid w:val="00766419"/>
    <w:rsid w:val="00766CA1"/>
    <w:rsid w:val="007674EA"/>
    <w:rsid w:val="007678C8"/>
    <w:rsid w:val="00770205"/>
    <w:rsid w:val="00770576"/>
    <w:rsid w:val="00770852"/>
    <w:rsid w:val="0077093C"/>
    <w:rsid w:val="00770EE5"/>
    <w:rsid w:val="00770F09"/>
    <w:rsid w:val="007719A2"/>
    <w:rsid w:val="00771DE1"/>
    <w:rsid w:val="007732F0"/>
    <w:rsid w:val="00773B4B"/>
    <w:rsid w:val="00773DD5"/>
    <w:rsid w:val="00773E66"/>
    <w:rsid w:val="00774158"/>
    <w:rsid w:val="007744AA"/>
    <w:rsid w:val="007746C9"/>
    <w:rsid w:val="0077478A"/>
    <w:rsid w:val="00774929"/>
    <w:rsid w:val="00774FDC"/>
    <w:rsid w:val="00775403"/>
    <w:rsid w:val="00775A02"/>
    <w:rsid w:val="00775D29"/>
    <w:rsid w:val="007764C6"/>
    <w:rsid w:val="00776C2B"/>
    <w:rsid w:val="00776D7D"/>
    <w:rsid w:val="00776DF5"/>
    <w:rsid w:val="007771BD"/>
    <w:rsid w:val="0077744D"/>
    <w:rsid w:val="00777EF4"/>
    <w:rsid w:val="007803A9"/>
    <w:rsid w:val="007807BE"/>
    <w:rsid w:val="007808AF"/>
    <w:rsid w:val="00780D21"/>
    <w:rsid w:val="00780D58"/>
    <w:rsid w:val="00780E5E"/>
    <w:rsid w:val="00781CA5"/>
    <w:rsid w:val="00781E99"/>
    <w:rsid w:val="00782777"/>
    <w:rsid w:val="00782FB5"/>
    <w:rsid w:val="00783194"/>
    <w:rsid w:val="00783711"/>
    <w:rsid w:val="007844B3"/>
    <w:rsid w:val="00784554"/>
    <w:rsid w:val="00784625"/>
    <w:rsid w:val="00784AC9"/>
    <w:rsid w:val="007850AC"/>
    <w:rsid w:val="0078593C"/>
    <w:rsid w:val="00785B84"/>
    <w:rsid w:val="0078605C"/>
    <w:rsid w:val="00786515"/>
    <w:rsid w:val="00786F72"/>
    <w:rsid w:val="0078706B"/>
    <w:rsid w:val="00787422"/>
    <w:rsid w:val="007874F0"/>
    <w:rsid w:val="00787589"/>
    <w:rsid w:val="00787FD0"/>
    <w:rsid w:val="007900A0"/>
    <w:rsid w:val="0079051F"/>
    <w:rsid w:val="00790619"/>
    <w:rsid w:val="00790634"/>
    <w:rsid w:val="00790A99"/>
    <w:rsid w:val="00790BE5"/>
    <w:rsid w:val="00792517"/>
    <w:rsid w:val="007925F9"/>
    <w:rsid w:val="00792BDE"/>
    <w:rsid w:val="007936B2"/>
    <w:rsid w:val="00793835"/>
    <w:rsid w:val="007944BA"/>
    <w:rsid w:val="0079478C"/>
    <w:rsid w:val="00794E50"/>
    <w:rsid w:val="00795174"/>
    <w:rsid w:val="007957AD"/>
    <w:rsid w:val="00796267"/>
    <w:rsid w:val="0079628C"/>
    <w:rsid w:val="00796B41"/>
    <w:rsid w:val="007970A9"/>
    <w:rsid w:val="00797225"/>
    <w:rsid w:val="0079749E"/>
    <w:rsid w:val="007979C5"/>
    <w:rsid w:val="007979E2"/>
    <w:rsid w:val="00797A53"/>
    <w:rsid w:val="00797F70"/>
    <w:rsid w:val="007A03B0"/>
    <w:rsid w:val="007A0D19"/>
    <w:rsid w:val="007A190B"/>
    <w:rsid w:val="007A23EF"/>
    <w:rsid w:val="007A26AB"/>
    <w:rsid w:val="007A28A0"/>
    <w:rsid w:val="007A2B40"/>
    <w:rsid w:val="007A387A"/>
    <w:rsid w:val="007A39D9"/>
    <w:rsid w:val="007A4350"/>
    <w:rsid w:val="007A4E3C"/>
    <w:rsid w:val="007A50A2"/>
    <w:rsid w:val="007A516D"/>
    <w:rsid w:val="007A51F3"/>
    <w:rsid w:val="007A5575"/>
    <w:rsid w:val="007A573E"/>
    <w:rsid w:val="007A5B14"/>
    <w:rsid w:val="007A5B31"/>
    <w:rsid w:val="007A5B9B"/>
    <w:rsid w:val="007A5F37"/>
    <w:rsid w:val="007A6101"/>
    <w:rsid w:val="007A65ED"/>
    <w:rsid w:val="007A6614"/>
    <w:rsid w:val="007A6756"/>
    <w:rsid w:val="007A67B8"/>
    <w:rsid w:val="007A6AD3"/>
    <w:rsid w:val="007A6E93"/>
    <w:rsid w:val="007A7047"/>
    <w:rsid w:val="007A76AE"/>
    <w:rsid w:val="007A780B"/>
    <w:rsid w:val="007B016D"/>
    <w:rsid w:val="007B0238"/>
    <w:rsid w:val="007B0DB3"/>
    <w:rsid w:val="007B1136"/>
    <w:rsid w:val="007B1249"/>
    <w:rsid w:val="007B1BCD"/>
    <w:rsid w:val="007B1D6E"/>
    <w:rsid w:val="007B1E47"/>
    <w:rsid w:val="007B238E"/>
    <w:rsid w:val="007B2B93"/>
    <w:rsid w:val="007B36AB"/>
    <w:rsid w:val="007B3999"/>
    <w:rsid w:val="007B3A2C"/>
    <w:rsid w:val="007B3E01"/>
    <w:rsid w:val="007B4235"/>
    <w:rsid w:val="007B491C"/>
    <w:rsid w:val="007B4C44"/>
    <w:rsid w:val="007B4F9A"/>
    <w:rsid w:val="007B59CE"/>
    <w:rsid w:val="007B5BF1"/>
    <w:rsid w:val="007B63AE"/>
    <w:rsid w:val="007B6EA2"/>
    <w:rsid w:val="007B7748"/>
    <w:rsid w:val="007B7C4D"/>
    <w:rsid w:val="007B7DAC"/>
    <w:rsid w:val="007C026A"/>
    <w:rsid w:val="007C0D8D"/>
    <w:rsid w:val="007C0FD9"/>
    <w:rsid w:val="007C10EF"/>
    <w:rsid w:val="007C1148"/>
    <w:rsid w:val="007C1331"/>
    <w:rsid w:val="007C1C66"/>
    <w:rsid w:val="007C2632"/>
    <w:rsid w:val="007C2C11"/>
    <w:rsid w:val="007C2E1F"/>
    <w:rsid w:val="007C3185"/>
    <w:rsid w:val="007C322E"/>
    <w:rsid w:val="007C3721"/>
    <w:rsid w:val="007C3CA5"/>
    <w:rsid w:val="007C3E49"/>
    <w:rsid w:val="007C4E9B"/>
    <w:rsid w:val="007C589E"/>
    <w:rsid w:val="007C6337"/>
    <w:rsid w:val="007C63DD"/>
    <w:rsid w:val="007C6814"/>
    <w:rsid w:val="007C6AF8"/>
    <w:rsid w:val="007C6CF9"/>
    <w:rsid w:val="007C702D"/>
    <w:rsid w:val="007C7A33"/>
    <w:rsid w:val="007C7AD0"/>
    <w:rsid w:val="007D042A"/>
    <w:rsid w:val="007D05C1"/>
    <w:rsid w:val="007D0765"/>
    <w:rsid w:val="007D08F2"/>
    <w:rsid w:val="007D0A87"/>
    <w:rsid w:val="007D0D54"/>
    <w:rsid w:val="007D1157"/>
    <w:rsid w:val="007D15E2"/>
    <w:rsid w:val="007D168A"/>
    <w:rsid w:val="007D17C6"/>
    <w:rsid w:val="007D187E"/>
    <w:rsid w:val="007D18B1"/>
    <w:rsid w:val="007D1FCB"/>
    <w:rsid w:val="007D30AA"/>
    <w:rsid w:val="007D3902"/>
    <w:rsid w:val="007D4635"/>
    <w:rsid w:val="007D46DC"/>
    <w:rsid w:val="007D4B2E"/>
    <w:rsid w:val="007D4E2A"/>
    <w:rsid w:val="007D55F0"/>
    <w:rsid w:val="007D5B1E"/>
    <w:rsid w:val="007D6281"/>
    <w:rsid w:val="007D64F5"/>
    <w:rsid w:val="007D668D"/>
    <w:rsid w:val="007D6888"/>
    <w:rsid w:val="007D689B"/>
    <w:rsid w:val="007D6AC5"/>
    <w:rsid w:val="007D6B2B"/>
    <w:rsid w:val="007D720B"/>
    <w:rsid w:val="007D729D"/>
    <w:rsid w:val="007D755A"/>
    <w:rsid w:val="007D7C87"/>
    <w:rsid w:val="007D7F6A"/>
    <w:rsid w:val="007E0560"/>
    <w:rsid w:val="007E05F3"/>
    <w:rsid w:val="007E086A"/>
    <w:rsid w:val="007E0CD7"/>
    <w:rsid w:val="007E0D7C"/>
    <w:rsid w:val="007E0DD5"/>
    <w:rsid w:val="007E18B9"/>
    <w:rsid w:val="007E1B1C"/>
    <w:rsid w:val="007E1E88"/>
    <w:rsid w:val="007E2984"/>
    <w:rsid w:val="007E2BD3"/>
    <w:rsid w:val="007E34B8"/>
    <w:rsid w:val="007E35A5"/>
    <w:rsid w:val="007E3783"/>
    <w:rsid w:val="007E3856"/>
    <w:rsid w:val="007E3A11"/>
    <w:rsid w:val="007E3A3A"/>
    <w:rsid w:val="007E3AA1"/>
    <w:rsid w:val="007E3F8A"/>
    <w:rsid w:val="007E43B1"/>
    <w:rsid w:val="007E4BB9"/>
    <w:rsid w:val="007E4D4A"/>
    <w:rsid w:val="007E4D7B"/>
    <w:rsid w:val="007E50D8"/>
    <w:rsid w:val="007E53F6"/>
    <w:rsid w:val="007E5DDB"/>
    <w:rsid w:val="007E5FA9"/>
    <w:rsid w:val="007E603B"/>
    <w:rsid w:val="007E635F"/>
    <w:rsid w:val="007E63E7"/>
    <w:rsid w:val="007E6B10"/>
    <w:rsid w:val="007E7445"/>
    <w:rsid w:val="007E7531"/>
    <w:rsid w:val="007E77C1"/>
    <w:rsid w:val="007F01B9"/>
    <w:rsid w:val="007F03B6"/>
    <w:rsid w:val="007F0408"/>
    <w:rsid w:val="007F0526"/>
    <w:rsid w:val="007F0614"/>
    <w:rsid w:val="007F06FF"/>
    <w:rsid w:val="007F087F"/>
    <w:rsid w:val="007F0C5A"/>
    <w:rsid w:val="007F0E4C"/>
    <w:rsid w:val="007F112D"/>
    <w:rsid w:val="007F13F8"/>
    <w:rsid w:val="007F19FA"/>
    <w:rsid w:val="007F1B18"/>
    <w:rsid w:val="007F1D11"/>
    <w:rsid w:val="007F21B5"/>
    <w:rsid w:val="007F25C3"/>
    <w:rsid w:val="007F2E2D"/>
    <w:rsid w:val="007F3186"/>
    <w:rsid w:val="007F34A3"/>
    <w:rsid w:val="007F35BE"/>
    <w:rsid w:val="007F35E3"/>
    <w:rsid w:val="007F3AB0"/>
    <w:rsid w:val="007F3DA9"/>
    <w:rsid w:val="007F417C"/>
    <w:rsid w:val="007F437E"/>
    <w:rsid w:val="007F5087"/>
    <w:rsid w:val="007F587A"/>
    <w:rsid w:val="007F5E61"/>
    <w:rsid w:val="007F5FD5"/>
    <w:rsid w:val="007F60FB"/>
    <w:rsid w:val="007F61FF"/>
    <w:rsid w:val="007F6481"/>
    <w:rsid w:val="007F7358"/>
    <w:rsid w:val="007F7F14"/>
    <w:rsid w:val="0080007A"/>
    <w:rsid w:val="00800364"/>
    <w:rsid w:val="008004D0"/>
    <w:rsid w:val="0080050B"/>
    <w:rsid w:val="008006B3"/>
    <w:rsid w:val="00800B9F"/>
    <w:rsid w:val="00801134"/>
    <w:rsid w:val="008016F4"/>
    <w:rsid w:val="00801BEF"/>
    <w:rsid w:val="00801CDD"/>
    <w:rsid w:val="00802128"/>
    <w:rsid w:val="00802687"/>
    <w:rsid w:val="00802C1E"/>
    <w:rsid w:val="00802CE1"/>
    <w:rsid w:val="00802F85"/>
    <w:rsid w:val="00803396"/>
    <w:rsid w:val="00803437"/>
    <w:rsid w:val="00803ACF"/>
    <w:rsid w:val="00803D43"/>
    <w:rsid w:val="00803E0A"/>
    <w:rsid w:val="00803EDB"/>
    <w:rsid w:val="008046C8"/>
    <w:rsid w:val="00805195"/>
    <w:rsid w:val="008054CF"/>
    <w:rsid w:val="008056E4"/>
    <w:rsid w:val="008059BE"/>
    <w:rsid w:val="00805AAB"/>
    <w:rsid w:val="00805BAE"/>
    <w:rsid w:val="00805C89"/>
    <w:rsid w:val="00805CE3"/>
    <w:rsid w:val="00805CEE"/>
    <w:rsid w:val="00805D80"/>
    <w:rsid w:val="008060DF"/>
    <w:rsid w:val="00806486"/>
    <w:rsid w:val="008065BB"/>
    <w:rsid w:val="0080716E"/>
    <w:rsid w:val="00807752"/>
    <w:rsid w:val="00807780"/>
    <w:rsid w:val="008077B3"/>
    <w:rsid w:val="0080790E"/>
    <w:rsid w:val="00807C92"/>
    <w:rsid w:val="00807FA5"/>
    <w:rsid w:val="0081004F"/>
    <w:rsid w:val="008107F6"/>
    <w:rsid w:val="00810930"/>
    <w:rsid w:val="008109D3"/>
    <w:rsid w:val="0081101F"/>
    <w:rsid w:val="008111F2"/>
    <w:rsid w:val="00811390"/>
    <w:rsid w:val="00811B67"/>
    <w:rsid w:val="00811DF8"/>
    <w:rsid w:val="00812C31"/>
    <w:rsid w:val="00812D12"/>
    <w:rsid w:val="00812D87"/>
    <w:rsid w:val="0081329E"/>
    <w:rsid w:val="008139E9"/>
    <w:rsid w:val="00813D08"/>
    <w:rsid w:val="00813D82"/>
    <w:rsid w:val="0081441C"/>
    <w:rsid w:val="0081548B"/>
    <w:rsid w:val="0081587E"/>
    <w:rsid w:val="00815E8C"/>
    <w:rsid w:val="008163DF"/>
    <w:rsid w:val="00816BF3"/>
    <w:rsid w:val="008171D4"/>
    <w:rsid w:val="0081795A"/>
    <w:rsid w:val="00817B68"/>
    <w:rsid w:val="00817C83"/>
    <w:rsid w:val="00817FAE"/>
    <w:rsid w:val="008202E0"/>
    <w:rsid w:val="008206C7"/>
    <w:rsid w:val="00820773"/>
    <w:rsid w:val="00820E46"/>
    <w:rsid w:val="008210A5"/>
    <w:rsid w:val="008218B1"/>
    <w:rsid w:val="00821BF1"/>
    <w:rsid w:val="00821CB9"/>
    <w:rsid w:val="00822D77"/>
    <w:rsid w:val="008231FD"/>
    <w:rsid w:val="00823512"/>
    <w:rsid w:val="008237C2"/>
    <w:rsid w:val="008239B0"/>
    <w:rsid w:val="00823AC6"/>
    <w:rsid w:val="008242CC"/>
    <w:rsid w:val="008244E3"/>
    <w:rsid w:val="0082460B"/>
    <w:rsid w:val="00824824"/>
    <w:rsid w:val="0082486D"/>
    <w:rsid w:val="00824EC5"/>
    <w:rsid w:val="0082589D"/>
    <w:rsid w:val="00825D6C"/>
    <w:rsid w:val="0082693D"/>
    <w:rsid w:val="00826C01"/>
    <w:rsid w:val="008274BD"/>
    <w:rsid w:val="008274D1"/>
    <w:rsid w:val="00827526"/>
    <w:rsid w:val="008277A3"/>
    <w:rsid w:val="00827B9C"/>
    <w:rsid w:val="00827E01"/>
    <w:rsid w:val="00830C0A"/>
    <w:rsid w:val="00831039"/>
    <w:rsid w:val="00831382"/>
    <w:rsid w:val="00831827"/>
    <w:rsid w:val="00831A7F"/>
    <w:rsid w:val="00832248"/>
    <w:rsid w:val="00832586"/>
    <w:rsid w:val="008325EB"/>
    <w:rsid w:val="0083293E"/>
    <w:rsid w:val="00832BB9"/>
    <w:rsid w:val="00832C90"/>
    <w:rsid w:val="008335D6"/>
    <w:rsid w:val="0083445F"/>
    <w:rsid w:val="008345FA"/>
    <w:rsid w:val="00834E6C"/>
    <w:rsid w:val="00835048"/>
    <w:rsid w:val="00835928"/>
    <w:rsid w:val="00835977"/>
    <w:rsid w:val="00835DFB"/>
    <w:rsid w:val="00835F98"/>
    <w:rsid w:val="0083608C"/>
    <w:rsid w:val="008360C4"/>
    <w:rsid w:val="00836262"/>
    <w:rsid w:val="0083644D"/>
    <w:rsid w:val="008364AD"/>
    <w:rsid w:val="00836DC0"/>
    <w:rsid w:val="0083708B"/>
    <w:rsid w:val="008371EC"/>
    <w:rsid w:val="008403CE"/>
    <w:rsid w:val="008405AA"/>
    <w:rsid w:val="00840FE0"/>
    <w:rsid w:val="0084160B"/>
    <w:rsid w:val="00841985"/>
    <w:rsid w:val="00841A4D"/>
    <w:rsid w:val="00841A54"/>
    <w:rsid w:val="0084232B"/>
    <w:rsid w:val="00842567"/>
    <w:rsid w:val="00842D0D"/>
    <w:rsid w:val="0084353A"/>
    <w:rsid w:val="00843559"/>
    <w:rsid w:val="00843894"/>
    <w:rsid w:val="00843CA4"/>
    <w:rsid w:val="008444BF"/>
    <w:rsid w:val="00844515"/>
    <w:rsid w:val="008448DF"/>
    <w:rsid w:val="008449A1"/>
    <w:rsid w:val="00845439"/>
    <w:rsid w:val="00845E98"/>
    <w:rsid w:val="00846911"/>
    <w:rsid w:val="00846FD8"/>
    <w:rsid w:val="008471A9"/>
    <w:rsid w:val="008475EA"/>
    <w:rsid w:val="00847AB7"/>
    <w:rsid w:val="00847C05"/>
    <w:rsid w:val="00851947"/>
    <w:rsid w:val="00852039"/>
    <w:rsid w:val="008520C4"/>
    <w:rsid w:val="00852591"/>
    <w:rsid w:val="00852C43"/>
    <w:rsid w:val="00852C7D"/>
    <w:rsid w:val="00852DE6"/>
    <w:rsid w:val="008534A7"/>
    <w:rsid w:val="00853B8A"/>
    <w:rsid w:val="008540A0"/>
    <w:rsid w:val="00854B4F"/>
    <w:rsid w:val="008551C1"/>
    <w:rsid w:val="008557BC"/>
    <w:rsid w:val="008571F9"/>
    <w:rsid w:val="008575E6"/>
    <w:rsid w:val="00857F64"/>
    <w:rsid w:val="00860032"/>
    <w:rsid w:val="00860385"/>
    <w:rsid w:val="0086065C"/>
    <w:rsid w:val="00860A8D"/>
    <w:rsid w:val="00860E36"/>
    <w:rsid w:val="00860FF6"/>
    <w:rsid w:val="00861038"/>
    <w:rsid w:val="0086115D"/>
    <w:rsid w:val="0086257A"/>
    <w:rsid w:val="008625A6"/>
    <w:rsid w:val="00862C2A"/>
    <w:rsid w:val="0086367B"/>
    <w:rsid w:val="00863C8F"/>
    <w:rsid w:val="008641A5"/>
    <w:rsid w:val="008643F9"/>
    <w:rsid w:val="00864755"/>
    <w:rsid w:val="00864FE8"/>
    <w:rsid w:val="008650FC"/>
    <w:rsid w:val="008653C7"/>
    <w:rsid w:val="00865818"/>
    <w:rsid w:val="00865CA5"/>
    <w:rsid w:val="00865F8C"/>
    <w:rsid w:val="00866228"/>
    <w:rsid w:val="008664A8"/>
    <w:rsid w:val="00866969"/>
    <w:rsid w:val="00866D56"/>
    <w:rsid w:val="00866F13"/>
    <w:rsid w:val="0086778B"/>
    <w:rsid w:val="00867AE7"/>
    <w:rsid w:val="00867B85"/>
    <w:rsid w:val="00867C5B"/>
    <w:rsid w:val="00870677"/>
    <w:rsid w:val="00870DDA"/>
    <w:rsid w:val="0087160F"/>
    <w:rsid w:val="008718A2"/>
    <w:rsid w:val="00871C65"/>
    <w:rsid w:val="00871D1D"/>
    <w:rsid w:val="008720C1"/>
    <w:rsid w:val="008720C5"/>
    <w:rsid w:val="00872166"/>
    <w:rsid w:val="00872C07"/>
    <w:rsid w:val="00873235"/>
    <w:rsid w:val="0087359D"/>
    <w:rsid w:val="00873FD7"/>
    <w:rsid w:val="00874252"/>
    <w:rsid w:val="0087435F"/>
    <w:rsid w:val="008747D8"/>
    <w:rsid w:val="00874B30"/>
    <w:rsid w:val="00874B82"/>
    <w:rsid w:val="00874CE3"/>
    <w:rsid w:val="00874ECB"/>
    <w:rsid w:val="00875537"/>
    <w:rsid w:val="0087565A"/>
    <w:rsid w:val="0087660A"/>
    <w:rsid w:val="008769FF"/>
    <w:rsid w:val="00877057"/>
    <w:rsid w:val="00877113"/>
    <w:rsid w:val="008776F0"/>
    <w:rsid w:val="00877D02"/>
    <w:rsid w:val="00877DC1"/>
    <w:rsid w:val="00880354"/>
    <w:rsid w:val="00880AC2"/>
    <w:rsid w:val="008813A1"/>
    <w:rsid w:val="008813DF"/>
    <w:rsid w:val="00881497"/>
    <w:rsid w:val="00881C8D"/>
    <w:rsid w:val="00882160"/>
    <w:rsid w:val="0088231F"/>
    <w:rsid w:val="00882C83"/>
    <w:rsid w:val="00882CC6"/>
    <w:rsid w:val="008830F8"/>
    <w:rsid w:val="008838D6"/>
    <w:rsid w:val="00883B76"/>
    <w:rsid w:val="00883C1B"/>
    <w:rsid w:val="00884770"/>
    <w:rsid w:val="0088529C"/>
    <w:rsid w:val="008855B1"/>
    <w:rsid w:val="00885DA5"/>
    <w:rsid w:val="00885DF6"/>
    <w:rsid w:val="008863B0"/>
    <w:rsid w:val="00886451"/>
    <w:rsid w:val="00886480"/>
    <w:rsid w:val="00886C85"/>
    <w:rsid w:val="00886ECC"/>
    <w:rsid w:val="008872DD"/>
    <w:rsid w:val="008904A4"/>
    <w:rsid w:val="008904E7"/>
    <w:rsid w:val="0089088F"/>
    <w:rsid w:val="00890951"/>
    <w:rsid w:val="0089097A"/>
    <w:rsid w:val="008915B4"/>
    <w:rsid w:val="008915F4"/>
    <w:rsid w:val="00891DE8"/>
    <w:rsid w:val="00891F3A"/>
    <w:rsid w:val="008921AC"/>
    <w:rsid w:val="00892D35"/>
    <w:rsid w:val="00892E51"/>
    <w:rsid w:val="008935BE"/>
    <w:rsid w:val="008939D0"/>
    <w:rsid w:val="00893AB1"/>
    <w:rsid w:val="00893B30"/>
    <w:rsid w:val="00893C91"/>
    <w:rsid w:val="00893F24"/>
    <w:rsid w:val="008945E8"/>
    <w:rsid w:val="0089468D"/>
    <w:rsid w:val="008949D2"/>
    <w:rsid w:val="00895D1D"/>
    <w:rsid w:val="00895DEE"/>
    <w:rsid w:val="00896037"/>
    <w:rsid w:val="0089663A"/>
    <w:rsid w:val="008968D0"/>
    <w:rsid w:val="00897245"/>
    <w:rsid w:val="008972D6"/>
    <w:rsid w:val="00897315"/>
    <w:rsid w:val="0089740A"/>
    <w:rsid w:val="00897873"/>
    <w:rsid w:val="00897A3C"/>
    <w:rsid w:val="00897CE8"/>
    <w:rsid w:val="008A00E7"/>
    <w:rsid w:val="008A0117"/>
    <w:rsid w:val="008A071B"/>
    <w:rsid w:val="008A1299"/>
    <w:rsid w:val="008A152A"/>
    <w:rsid w:val="008A268B"/>
    <w:rsid w:val="008A26F5"/>
    <w:rsid w:val="008A2724"/>
    <w:rsid w:val="008A2EC4"/>
    <w:rsid w:val="008A306C"/>
    <w:rsid w:val="008A309C"/>
    <w:rsid w:val="008A34E2"/>
    <w:rsid w:val="008A38B2"/>
    <w:rsid w:val="008A3B13"/>
    <w:rsid w:val="008A406F"/>
    <w:rsid w:val="008A456A"/>
    <w:rsid w:val="008A45EE"/>
    <w:rsid w:val="008A4680"/>
    <w:rsid w:val="008A46A4"/>
    <w:rsid w:val="008A46C2"/>
    <w:rsid w:val="008A4841"/>
    <w:rsid w:val="008A493C"/>
    <w:rsid w:val="008A5505"/>
    <w:rsid w:val="008A5CB5"/>
    <w:rsid w:val="008A6343"/>
    <w:rsid w:val="008A673E"/>
    <w:rsid w:val="008A6CAE"/>
    <w:rsid w:val="008A7502"/>
    <w:rsid w:val="008A79D6"/>
    <w:rsid w:val="008A7E49"/>
    <w:rsid w:val="008B11B2"/>
    <w:rsid w:val="008B17BE"/>
    <w:rsid w:val="008B1A9A"/>
    <w:rsid w:val="008B276F"/>
    <w:rsid w:val="008B28DE"/>
    <w:rsid w:val="008B3B43"/>
    <w:rsid w:val="008B441F"/>
    <w:rsid w:val="008B4A9F"/>
    <w:rsid w:val="008B637A"/>
    <w:rsid w:val="008B6467"/>
    <w:rsid w:val="008B650B"/>
    <w:rsid w:val="008B6839"/>
    <w:rsid w:val="008B6F32"/>
    <w:rsid w:val="008B7C10"/>
    <w:rsid w:val="008C0075"/>
    <w:rsid w:val="008C0120"/>
    <w:rsid w:val="008C0380"/>
    <w:rsid w:val="008C03F1"/>
    <w:rsid w:val="008C0739"/>
    <w:rsid w:val="008C0B30"/>
    <w:rsid w:val="008C0C17"/>
    <w:rsid w:val="008C0F18"/>
    <w:rsid w:val="008C156B"/>
    <w:rsid w:val="008C1680"/>
    <w:rsid w:val="008C2040"/>
    <w:rsid w:val="008C23C2"/>
    <w:rsid w:val="008C259D"/>
    <w:rsid w:val="008C2629"/>
    <w:rsid w:val="008C2D9D"/>
    <w:rsid w:val="008C3140"/>
    <w:rsid w:val="008C33B2"/>
    <w:rsid w:val="008C37E6"/>
    <w:rsid w:val="008C3DB4"/>
    <w:rsid w:val="008C3FC3"/>
    <w:rsid w:val="008C4664"/>
    <w:rsid w:val="008C4B37"/>
    <w:rsid w:val="008C4FF4"/>
    <w:rsid w:val="008C5314"/>
    <w:rsid w:val="008C5AC7"/>
    <w:rsid w:val="008C5EDB"/>
    <w:rsid w:val="008C61DD"/>
    <w:rsid w:val="008C6691"/>
    <w:rsid w:val="008C68FB"/>
    <w:rsid w:val="008C6E65"/>
    <w:rsid w:val="008C6F96"/>
    <w:rsid w:val="008C6FEB"/>
    <w:rsid w:val="008C77D9"/>
    <w:rsid w:val="008D112E"/>
    <w:rsid w:val="008D245D"/>
    <w:rsid w:val="008D28AF"/>
    <w:rsid w:val="008D28D1"/>
    <w:rsid w:val="008D2B03"/>
    <w:rsid w:val="008D2DD5"/>
    <w:rsid w:val="008D2E4B"/>
    <w:rsid w:val="008D3013"/>
    <w:rsid w:val="008D3741"/>
    <w:rsid w:val="008D37CE"/>
    <w:rsid w:val="008D4480"/>
    <w:rsid w:val="008D4523"/>
    <w:rsid w:val="008D46DD"/>
    <w:rsid w:val="008D4864"/>
    <w:rsid w:val="008D55BF"/>
    <w:rsid w:val="008D5BC7"/>
    <w:rsid w:val="008D6591"/>
    <w:rsid w:val="008D66C9"/>
    <w:rsid w:val="008D69CF"/>
    <w:rsid w:val="008D6A2A"/>
    <w:rsid w:val="008D6CA3"/>
    <w:rsid w:val="008D6D5B"/>
    <w:rsid w:val="008D6E2F"/>
    <w:rsid w:val="008D7132"/>
    <w:rsid w:val="008D7240"/>
    <w:rsid w:val="008D7B95"/>
    <w:rsid w:val="008D7C44"/>
    <w:rsid w:val="008D7CCD"/>
    <w:rsid w:val="008E029A"/>
    <w:rsid w:val="008E0E07"/>
    <w:rsid w:val="008E26D4"/>
    <w:rsid w:val="008E27B1"/>
    <w:rsid w:val="008E2A25"/>
    <w:rsid w:val="008E2A5D"/>
    <w:rsid w:val="008E3840"/>
    <w:rsid w:val="008E3904"/>
    <w:rsid w:val="008E4832"/>
    <w:rsid w:val="008E49BF"/>
    <w:rsid w:val="008E49EC"/>
    <w:rsid w:val="008E4BF4"/>
    <w:rsid w:val="008E5072"/>
    <w:rsid w:val="008E53AC"/>
    <w:rsid w:val="008E5448"/>
    <w:rsid w:val="008E54C8"/>
    <w:rsid w:val="008E5C86"/>
    <w:rsid w:val="008E5E39"/>
    <w:rsid w:val="008E6301"/>
    <w:rsid w:val="008E6793"/>
    <w:rsid w:val="008E6CCD"/>
    <w:rsid w:val="008E7092"/>
    <w:rsid w:val="008E740F"/>
    <w:rsid w:val="008F0346"/>
    <w:rsid w:val="008F0497"/>
    <w:rsid w:val="008F095A"/>
    <w:rsid w:val="008F0C9C"/>
    <w:rsid w:val="008F1402"/>
    <w:rsid w:val="008F2694"/>
    <w:rsid w:val="008F2978"/>
    <w:rsid w:val="008F3615"/>
    <w:rsid w:val="008F3931"/>
    <w:rsid w:val="008F3BCE"/>
    <w:rsid w:val="008F4078"/>
    <w:rsid w:val="008F4764"/>
    <w:rsid w:val="008F47D0"/>
    <w:rsid w:val="008F5F34"/>
    <w:rsid w:val="008F644D"/>
    <w:rsid w:val="008F6489"/>
    <w:rsid w:val="008F6CB1"/>
    <w:rsid w:val="008F737B"/>
    <w:rsid w:val="008F7449"/>
    <w:rsid w:val="008F7556"/>
    <w:rsid w:val="008F798E"/>
    <w:rsid w:val="008F7BB1"/>
    <w:rsid w:val="008F7D0F"/>
    <w:rsid w:val="008F7E55"/>
    <w:rsid w:val="00900721"/>
    <w:rsid w:val="00900759"/>
    <w:rsid w:val="009007CA"/>
    <w:rsid w:val="0090081A"/>
    <w:rsid w:val="00900877"/>
    <w:rsid w:val="0090096A"/>
    <w:rsid w:val="00901858"/>
    <w:rsid w:val="00901945"/>
    <w:rsid w:val="00901DB0"/>
    <w:rsid w:val="00901EC0"/>
    <w:rsid w:val="00901FA7"/>
    <w:rsid w:val="00903C09"/>
    <w:rsid w:val="00903D4F"/>
    <w:rsid w:val="0090428E"/>
    <w:rsid w:val="0090446B"/>
    <w:rsid w:val="0090485E"/>
    <w:rsid w:val="0090523D"/>
    <w:rsid w:val="009052AF"/>
    <w:rsid w:val="0090545D"/>
    <w:rsid w:val="00905C1D"/>
    <w:rsid w:val="009062D4"/>
    <w:rsid w:val="009069D8"/>
    <w:rsid w:val="00906A03"/>
    <w:rsid w:val="00906BB8"/>
    <w:rsid w:val="00906E0A"/>
    <w:rsid w:val="009074C7"/>
    <w:rsid w:val="00907695"/>
    <w:rsid w:val="0090778E"/>
    <w:rsid w:val="009077BB"/>
    <w:rsid w:val="00907D7E"/>
    <w:rsid w:val="009108A4"/>
    <w:rsid w:val="009108B2"/>
    <w:rsid w:val="00910DAF"/>
    <w:rsid w:val="00911687"/>
    <w:rsid w:val="00912A5F"/>
    <w:rsid w:val="00912B84"/>
    <w:rsid w:val="00912C28"/>
    <w:rsid w:val="00913473"/>
    <w:rsid w:val="0091403D"/>
    <w:rsid w:val="0091492D"/>
    <w:rsid w:val="00915112"/>
    <w:rsid w:val="00915137"/>
    <w:rsid w:val="009155C8"/>
    <w:rsid w:val="0091588D"/>
    <w:rsid w:val="00915C90"/>
    <w:rsid w:val="0091609F"/>
    <w:rsid w:val="00916DF9"/>
    <w:rsid w:val="00916E64"/>
    <w:rsid w:val="00916FE0"/>
    <w:rsid w:val="00917258"/>
    <w:rsid w:val="00920935"/>
    <w:rsid w:val="00920BAB"/>
    <w:rsid w:val="00921FC9"/>
    <w:rsid w:val="00922001"/>
    <w:rsid w:val="00922FDE"/>
    <w:rsid w:val="00923564"/>
    <w:rsid w:val="009235A5"/>
    <w:rsid w:val="0092411B"/>
    <w:rsid w:val="00924485"/>
    <w:rsid w:val="00924699"/>
    <w:rsid w:val="00924A03"/>
    <w:rsid w:val="00924B64"/>
    <w:rsid w:val="00924D69"/>
    <w:rsid w:val="00925675"/>
    <w:rsid w:val="00925953"/>
    <w:rsid w:val="009267B9"/>
    <w:rsid w:val="009267E5"/>
    <w:rsid w:val="00926A4B"/>
    <w:rsid w:val="00926A69"/>
    <w:rsid w:val="00927235"/>
    <w:rsid w:val="009274E1"/>
    <w:rsid w:val="00927545"/>
    <w:rsid w:val="0093037D"/>
    <w:rsid w:val="00930A34"/>
    <w:rsid w:val="00930D88"/>
    <w:rsid w:val="00930E54"/>
    <w:rsid w:val="00931593"/>
    <w:rsid w:val="00931662"/>
    <w:rsid w:val="009316EE"/>
    <w:rsid w:val="0093198F"/>
    <w:rsid w:val="00931DDA"/>
    <w:rsid w:val="00931EB4"/>
    <w:rsid w:val="009324C7"/>
    <w:rsid w:val="00932501"/>
    <w:rsid w:val="009325EB"/>
    <w:rsid w:val="0093283C"/>
    <w:rsid w:val="00932B42"/>
    <w:rsid w:val="00932E9F"/>
    <w:rsid w:val="00932FAE"/>
    <w:rsid w:val="009332AC"/>
    <w:rsid w:val="00933386"/>
    <w:rsid w:val="00933538"/>
    <w:rsid w:val="0093376E"/>
    <w:rsid w:val="009338AD"/>
    <w:rsid w:val="00934FB3"/>
    <w:rsid w:val="009354C1"/>
    <w:rsid w:val="009354F7"/>
    <w:rsid w:val="00935806"/>
    <w:rsid w:val="00935987"/>
    <w:rsid w:val="0093652F"/>
    <w:rsid w:val="009366C8"/>
    <w:rsid w:val="00936C25"/>
    <w:rsid w:val="00940281"/>
    <w:rsid w:val="009402AA"/>
    <w:rsid w:val="0094086F"/>
    <w:rsid w:val="00941B49"/>
    <w:rsid w:val="00941CAA"/>
    <w:rsid w:val="00941F8B"/>
    <w:rsid w:val="00942220"/>
    <w:rsid w:val="0094248E"/>
    <w:rsid w:val="00942B6B"/>
    <w:rsid w:val="009436CB"/>
    <w:rsid w:val="00943B2F"/>
    <w:rsid w:val="009440CA"/>
    <w:rsid w:val="009443AC"/>
    <w:rsid w:val="00944B33"/>
    <w:rsid w:val="00944E90"/>
    <w:rsid w:val="009450A1"/>
    <w:rsid w:val="00945615"/>
    <w:rsid w:val="00945942"/>
    <w:rsid w:val="00945CC6"/>
    <w:rsid w:val="00945D49"/>
    <w:rsid w:val="00946607"/>
    <w:rsid w:val="00946BBC"/>
    <w:rsid w:val="00946F22"/>
    <w:rsid w:val="00946FC9"/>
    <w:rsid w:val="009471A3"/>
    <w:rsid w:val="00947499"/>
    <w:rsid w:val="009478D2"/>
    <w:rsid w:val="00947C68"/>
    <w:rsid w:val="00950743"/>
    <w:rsid w:val="00950991"/>
    <w:rsid w:val="00950A18"/>
    <w:rsid w:val="00950AFB"/>
    <w:rsid w:val="00950C96"/>
    <w:rsid w:val="009516E5"/>
    <w:rsid w:val="00951AEA"/>
    <w:rsid w:val="00951F53"/>
    <w:rsid w:val="0095214E"/>
    <w:rsid w:val="009524D3"/>
    <w:rsid w:val="0095274D"/>
    <w:rsid w:val="00952AF1"/>
    <w:rsid w:val="00952EDE"/>
    <w:rsid w:val="00952FAA"/>
    <w:rsid w:val="0095309A"/>
    <w:rsid w:val="0095335A"/>
    <w:rsid w:val="00953F4D"/>
    <w:rsid w:val="00954A22"/>
    <w:rsid w:val="00954BB8"/>
    <w:rsid w:val="00954E8F"/>
    <w:rsid w:val="00954F23"/>
    <w:rsid w:val="00954F44"/>
    <w:rsid w:val="00954FC0"/>
    <w:rsid w:val="009554CF"/>
    <w:rsid w:val="00955527"/>
    <w:rsid w:val="00955F87"/>
    <w:rsid w:val="00956434"/>
    <w:rsid w:val="00956CE2"/>
    <w:rsid w:val="00956DB5"/>
    <w:rsid w:val="009570F1"/>
    <w:rsid w:val="0095751F"/>
    <w:rsid w:val="0095755E"/>
    <w:rsid w:val="00957F96"/>
    <w:rsid w:val="00960027"/>
    <w:rsid w:val="009600A0"/>
    <w:rsid w:val="00960462"/>
    <w:rsid w:val="00960516"/>
    <w:rsid w:val="009613C4"/>
    <w:rsid w:val="009614BC"/>
    <w:rsid w:val="00961ACF"/>
    <w:rsid w:val="009622E0"/>
    <w:rsid w:val="00962B9D"/>
    <w:rsid w:val="0096342F"/>
    <w:rsid w:val="00963498"/>
    <w:rsid w:val="009635BB"/>
    <w:rsid w:val="0096360A"/>
    <w:rsid w:val="009640A6"/>
    <w:rsid w:val="0096423F"/>
    <w:rsid w:val="00964637"/>
    <w:rsid w:val="0096482E"/>
    <w:rsid w:val="00964999"/>
    <w:rsid w:val="00964E6D"/>
    <w:rsid w:val="0096569E"/>
    <w:rsid w:val="00965DA3"/>
    <w:rsid w:val="00965F7D"/>
    <w:rsid w:val="0096601F"/>
    <w:rsid w:val="00966715"/>
    <w:rsid w:val="00967099"/>
    <w:rsid w:val="00967173"/>
    <w:rsid w:val="009671D4"/>
    <w:rsid w:val="0096733D"/>
    <w:rsid w:val="0096766C"/>
    <w:rsid w:val="00967741"/>
    <w:rsid w:val="00967922"/>
    <w:rsid w:val="009679D7"/>
    <w:rsid w:val="00967A89"/>
    <w:rsid w:val="00967E99"/>
    <w:rsid w:val="00967EAA"/>
    <w:rsid w:val="00967EF6"/>
    <w:rsid w:val="009705A0"/>
    <w:rsid w:val="00970C1C"/>
    <w:rsid w:val="00971784"/>
    <w:rsid w:val="0097198E"/>
    <w:rsid w:val="00971E4A"/>
    <w:rsid w:val="00972A34"/>
    <w:rsid w:val="00972A66"/>
    <w:rsid w:val="00972BD0"/>
    <w:rsid w:val="00972E21"/>
    <w:rsid w:val="00973160"/>
    <w:rsid w:val="00973501"/>
    <w:rsid w:val="009739C7"/>
    <w:rsid w:val="00973C68"/>
    <w:rsid w:val="00974091"/>
    <w:rsid w:val="00974B1F"/>
    <w:rsid w:val="00974CE9"/>
    <w:rsid w:val="00974D64"/>
    <w:rsid w:val="009752C8"/>
    <w:rsid w:val="009759E7"/>
    <w:rsid w:val="0097674D"/>
    <w:rsid w:val="009770B2"/>
    <w:rsid w:val="00977141"/>
    <w:rsid w:val="00977357"/>
    <w:rsid w:val="0097752B"/>
    <w:rsid w:val="00980E0C"/>
    <w:rsid w:val="00980EE4"/>
    <w:rsid w:val="00981763"/>
    <w:rsid w:val="00982817"/>
    <w:rsid w:val="00982ADA"/>
    <w:rsid w:val="00982F21"/>
    <w:rsid w:val="00982FE3"/>
    <w:rsid w:val="00983380"/>
    <w:rsid w:val="00983633"/>
    <w:rsid w:val="0098394C"/>
    <w:rsid w:val="00983A6B"/>
    <w:rsid w:val="009850B4"/>
    <w:rsid w:val="009850BB"/>
    <w:rsid w:val="0098593D"/>
    <w:rsid w:val="00986146"/>
    <w:rsid w:val="0098615D"/>
    <w:rsid w:val="009862DF"/>
    <w:rsid w:val="0098671E"/>
    <w:rsid w:val="00986733"/>
    <w:rsid w:val="009867D6"/>
    <w:rsid w:val="00986902"/>
    <w:rsid w:val="00986F3E"/>
    <w:rsid w:val="00987232"/>
    <w:rsid w:val="00987894"/>
    <w:rsid w:val="009879FB"/>
    <w:rsid w:val="00987AAB"/>
    <w:rsid w:val="00987C17"/>
    <w:rsid w:val="0099039D"/>
    <w:rsid w:val="00990EF1"/>
    <w:rsid w:val="00990FA5"/>
    <w:rsid w:val="00991213"/>
    <w:rsid w:val="009913DE"/>
    <w:rsid w:val="0099148B"/>
    <w:rsid w:val="00991BD7"/>
    <w:rsid w:val="00992039"/>
    <w:rsid w:val="00992152"/>
    <w:rsid w:val="009924E7"/>
    <w:rsid w:val="00992502"/>
    <w:rsid w:val="0099259A"/>
    <w:rsid w:val="00992939"/>
    <w:rsid w:val="0099356E"/>
    <w:rsid w:val="009935DA"/>
    <w:rsid w:val="00993679"/>
    <w:rsid w:val="0099425C"/>
    <w:rsid w:val="0099437F"/>
    <w:rsid w:val="00994706"/>
    <w:rsid w:val="009957CF"/>
    <w:rsid w:val="00995C2C"/>
    <w:rsid w:val="0099637A"/>
    <w:rsid w:val="009966CA"/>
    <w:rsid w:val="00996B1F"/>
    <w:rsid w:val="00996C96"/>
    <w:rsid w:val="00997C8B"/>
    <w:rsid w:val="00997FD8"/>
    <w:rsid w:val="009A074B"/>
    <w:rsid w:val="009A0C3D"/>
    <w:rsid w:val="009A0CD0"/>
    <w:rsid w:val="009A10A7"/>
    <w:rsid w:val="009A1C50"/>
    <w:rsid w:val="009A28CD"/>
    <w:rsid w:val="009A2CF2"/>
    <w:rsid w:val="009A35CE"/>
    <w:rsid w:val="009A386C"/>
    <w:rsid w:val="009A38D6"/>
    <w:rsid w:val="009A3A5C"/>
    <w:rsid w:val="009A3A92"/>
    <w:rsid w:val="009A4058"/>
    <w:rsid w:val="009A4361"/>
    <w:rsid w:val="009A4871"/>
    <w:rsid w:val="009A4D3F"/>
    <w:rsid w:val="009A4EAB"/>
    <w:rsid w:val="009A52F6"/>
    <w:rsid w:val="009A59B9"/>
    <w:rsid w:val="009A5AF5"/>
    <w:rsid w:val="009A5BC5"/>
    <w:rsid w:val="009A5D4D"/>
    <w:rsid w:val="009A5DB0"/>
    <w:rsid w:val="009A69CA"/>
    <w:rsid w:val="009A6B1F"/>
    <w:rsid w:val="009A76FA"/>
    <w:rsid w:val="009A7721"/>
    <w:rsid w:val="009A7792"/>
    <w:rsid w:val="009A7C46"/>
    <w:rsid w:val="009A7D88"/>
    <w:rsid w:val="009B0225"/>
    <w:rsid w:val="009B0501"/>
    <w:rsid w:val="009B15A4"/>
    <w:rsid w:val="009B2733"/>
    <w:rsid w:val="009B28F2"/>
    <w:rsid w:val="009B334D"/>
    <w:rsid w:val="009B4F71"/>
    <w:rsid w:val="009B52AE"/>
    <w:rsid w:val="009B5306"/>
    <w:rsid w:val="009B544E"/>
    <w:rsid w:val="009B57DA"/>
    <w:rsid w:val="009B617A"/>
    <w:rsid w:val="009B6229"/>
    <w:rsid w:val="009B6478"/>
    <w:rsid w:val="009B6D80"/>
    <w:rsid w:val="009B7013"/>
    <w:rsid w:val="009B71CC"/>
    <w:rsid w:val="009B742F"/>
    <w:rsid w:val="009B7A1A"/>
    <w:rsid w:val="009B7AA2"/>
    <w:rsid w:val="009B7C81"/>
    <w:rsid w:val="009B7E85"/>
    <w:rsid w:val="009B7F67"/>
    <w:rsid w:val="009C082C"/>
    <w:rsid w:val="009C173B"/>
    <w:rsid w:val="009C1D7D"/>
    <w:rsid w:val="009C1DB9"/>
    <w:rsid w:val="009C228D"/>
    <w:rsid w:val="009C260D"/>
    <w:rsid w:val="009C2749"/>
    <w:rsid w:val="009C2FD5"/>
    <w:rsid w:val="009C30FD"/>
    <w:rsid w:val="009C332F"/>
    <w:rsid w:val="009C3531"/>
    <w:rsid w:val="009C434A"/>
    <w:rsid w:val="009C5105"/>
    <w:rsid w:val="009C5465"/>
    <w:rsid w:val="009C5ECA"/>
    <w:rsid w:val="009C6287"/>
    <w:rsid w:val="009C65B1"/>
    <w:rsid w:val="009C69C5"/>
    <w:rsid w:val="009C6B79"/>
    <w:rsid w:val="009C6B7C"/>
    <w:rsid w:val="009C6EE1"/>
    <w:rsid w:val="009C719D"/>
    <w:rsid w:val="009C739A"/>
    <w:rsid w:val="009C73CF"/>
    <w:rsid w:val="009C7F27"/>
    <w:rsid w:val="009D0024"/>
    <w:rsid w:val="009D10F3"/>
    <w:rsid w:val="009D1159"/>
    <w:rsid w:val="009D1186"/>
    <w:rsid w:val="009D13F6"/>
    <w:rsid w:val="009D1556"/>
    <w:rsid w:val="009D2445"/>
    <w:rsid w:val="009D25C2"/>
    <w:rsid w:val="009D25EE"/>
    <w:rsid w:val="009D27D9"/>
    <w:rsid w:val="009D2D6D"/>
    <w:rsid w:val="009D4594"/>
    <w:rsid w:val="009D4C6A"/>
    <w:rsid w:val="009D4EBC"/>
    <w:rsid w:val="009D4FBE"/>
    <w:rsid w:val="009D577B"/>
    <w:rsid w:val="009D58A2"/>
    <w:rsid w:val="009D593A"/>
    <w:rsid w:val="009D5AA6"/>
    <w:rsid w:val="009D5C37"/>
    <w:rsid w:val="009D5C85"/>
    <w:rsid w:val="009D6121"/>
    <w:rsid w:val="009D672E"/>
    <w:rsid w:val="009D6BE4"/>
    <w:rsid w:val="009D7B77"/>
    <w:rsid w:val="009D7E21"/>
    <w:rsid w:val="009E0590"/>
    <w:rsid w:val="009E0778"/>
    <w:rsid w:val="009E0A08"/>
    <w:rsid w:val="009E0E86"/>
    <w:rsid w:val="009E11AD"/>
    <w:rsid w:val="009E1439"/>
    <w:rsid w:val="009E1552"/>
    <w:rsid w:val="009E1B89"/>
    <w:rsid w:val="009E2584"/>
    <w:rsid w:val="009E2BF0"/>
    <w:rsid w:val="009E2EB3"/>
    <w:rsid w:val="009E3006"/>
    <w:rsid w:val="009E3091"/>
    <w:rsid w:val="009E34DD"/>
    <w:rsid w:val="009E3965"/>
    <w:rsid w:val="009E3EB7"/>
    <w:rsid w:val="009E3F07"/>
    <w:rsid w:val="009E429F"/>
    <w:rsid w:val="009E4AED"/>
    <w:rsid w:val="009E4C91"/>
    <w:rsid w:val="009E4F72"/>
    <w:rsid w:val="009E5152"/>
    <w:rsid w:val="009E5AF8"/>
    <w:rsid w:val="009E5DD3"/>
    <w:rsid w:val="009E6031"/>
    <w:rsid w:val="009E6119"/>
    <w:rsid w:val="009E6290"/>
    <w:rsid w:val="009E6352"/>
    <w:rsid w:val="009E6481"/>
    <w:rsid w:val="009E69C1"/>
    <w:rsid w:val="009E7394"/>
    <w:rsid w:val="009E7832"/>
    <w:rsid w:val="009E7883"/>
    <w:rsid w:val="009E7985"/>
    <w:rsid w:val="009E7AF4"/>
    <w:rsid w:val="009E7E35"/>
    <w:rsid w:val="009F0857"/>
    <w:rsid w:val="009F08E8"/>
    <w:rsid w:val="009F0A9D"/>
    <w:rsid w:val="009F0F69"/>
    <w:rsid w:val="009F0F8A"/>
    <w:rsid w:val="009F18A6"/>
    <w:rsid w:val="009F18F8"/>
    <w:rsid w:val="009F1E03"/>
    <w:rsid w:val="009F2119"/>
    <w:rsid w:val="009F2B71"/>
    <w:rsid w:val="009F2C91"/>
    <w:rsid w:val="009F319F"/>
    <w:rsid w:val="009F33DA"/>
    <w:rsid w:val="009F35CB"/>
    <w:rsid w:val="009F3910"/>
    <w:rsid w:val="009F39C1"/>
    <w:rsid w:val="009F39C5"/>
    <w:rsid w:val="009F39DE"/>
    <w:rsid w:val="009F3D6E"/>
    <w:rsid w:val="009F3F63"/>
    <w:rsid w:val="009F4096"/>
    <w:rsid w:val="009F40B1"/>
    <w:rsid w:val="009F4451"/>
    <w:rsid w:val="009F4657"/>
    <w:rsid w:val="009F4D4A"/>
    <w:rsid w:val="009F4D50"/>
    <w:rsid w:val="009F5246"/>
    <w:rsid w:val="009F5AC7"/>
    <w:rsid w:val="009F5C85"/>
    <w:rsid w:val="009F65FF"/>
    <w:rsid w:val="009F668D"/>
    <w:rsid w:val="009F681F"/>
    <w:rsid w:val="009F6903"/>
    <w:rsid w:val="009F7A05"/>
    <w:rsid w:val="009F7AE5"/>
    <w:rsid w:val="00A00590"/>
    <w:rsid w:val="00A00601"/>
    <w:rsid w:val="00A0068A"/>
    <w:rsid w:val="00A00729"/>
    <w:rsid w:val="00A00E86"/>
    <w:rsid w:val="00A0120E"/>
    <w:rsid w:val="00A014E3"/>
    <w:rsid w:val="00A01515"/>
    <w:rsid w:val="00A01525"/>
    <w:rsid w:val="00A01804"/>
    <w:rsid w:val="00A02680"/>
    <w:rsid w:val="00A036D7"/>
    <w:rsid w:val="00A03777"/>
    <w:rsid w:val="00A03C33"/>
    <w:rsid w:val="00A04253"/>
    <w:rsid w:val="00A04DEE"/>
    <w:rsid w:val="00A04EE0"/>
    <w:rsid w:val="00A05471"/>
    <w:rsid w:val="00A0572E"/>
    <w:rsid w:val="00A059C2"/>
    <w:rsid w:val="00A06731"/>
    <w:rsid w:val="00A069B5"/>
    <w:rsid w:val="00A06AB5"/>
    <w:rsid w:val="00A07007"/>
    <w:rsid w:val="00A07106"/>
    <w:rsid w:val="00A072F0"/>
    <w:rsid w:val="00A0774C"/>
    <w:rsid w:val="00A07ACE"/>
    <w:rsid w:val="00A07B11"/>
    <w:rsid w:val="00A10035"/>
    <w:rsid w:val="00A100CB"/>
    <w:rsid w:val="00A100D6"/>
    <w:rsid w:val="00A102E7"/>
    <w:rsid w:val="00A11A01"/>
    <w:rsid w:val="00A120AF"/>
    <w:rsid w:val="00A134C6"/>
    <w:rsid w:val="00A14B83"/>
    <w:rsid w:val="00A1503C"/>
    <w:rsid w:val="00A15134"/>
    <w:rsid w:val="00A1518D"/>
    <w:rsid w:val="00A15200"/>
    <w:rsid w:val="00A158A8"/>
    <w:rsid w:val="00A15C38"/>
    <w:rsid w:val="00A15EDA"/>
    <w:rsid w:val="00A160C9"/>
    <w:rsid w:val="00A16254"/>
    <w:rsid w:val="00A16284"/>
    <w:rsid w:val="00A169B9"/>
    <w:rsid w:val="00A1767E"/>
    <w:rsid w:val="00A17914"/>
    <w:rsid w:val="00A200D0"/>
    <w:rsid w:val="00A20416"/>
    <w:rsid w:val="00A205AA"/>
    <w:rsid w:val="00A2073D"/>
    <w:rsid w:val="00A2092F"/>
    <w:rsid w:val="00A216BA"/>
    <w:rsid w:val="00A218BD"/>
    <w:rsid w:val="00A232E4"/>
    <w:rsid w:val="00A23671"/>
    <w:rsid w:val="00A238D0"/>
    <w:rsid w:val="00A23B4D"/>
    <w:rsid w:val="00A24501"/>
    <w:rsid w:val="00A24733"/>
    <w:rsid w:val="00A2559E"/>
    <w:rsid w:val="00A25731"/>
    <w:rsid w:val="00A25B0F"/>
    <w:rsid w:val="00A27001"/>
    <w:rsid w:val="00A2742F"/>
    <w:rsid w:val="00A27C93"/>
    <w:rsid w:val="00A27CD1"/>
    <w:rsid w:val="00A30186"/>
    <w:rsid w:val="00A30556"/>
    <w:rsid w:val="00A306A4"/>
    <w:rsid w:val="00A30EF2"/>
    <w:rsid w:val="00A31048"/>
    <w:rsid w:val="00A31098"/>
    <w:rsid w:val="00A310B4"/>
    <w:rsid w:val="00A318E7"/>
    <w:rsid w:val="00A31C49"/>
    <w:rsid w:val="00A31DCE"/>
    <w:rsid w:val="00A31E19"/>
    <w:rsid w:val="00A31ECE"/>
    <w:rsid w:val="00A321B3"/>
    <w:rsid w:val="00A329A3"/>
    <w:rsid w:val="00A32DB8"/>
    <w:rsid w:val="00A330AE"/>
    <w:rsid w:val="00A33106"/>
    <w:rsid w:val="00A331CD"/>
    <w:rsid w:val="00A33306"/>
    <w:rsid w:val="00A3371A"/>
    <w:rsid w:val="00A3393E"/>
    <w:rsid w:val="00A33F99"/>
    <w:rsid w:val="00A33FA4"/>
    <w:rsid w:val="00A34062"/>
    <w:rsid w:val="00A34368"/>
    <w:rsid w:val="00A3480C"/>
    <w:rsid w:val="00A3491C"/>
    <w:rsid w:val="00A34B0A"/>
    <w:rsid w:val="00A353ED"/>
    <w:rsid w:val="00A35710"/>
    <w:rsid w:val="00A35851"/>
    <w:rsid w:val="00A36385"/>
    <w:rsid w:val="00A365C4"/>
    <w:rsid w:val="00A3674A"/>
    <w:rsid w:val="00A36978"/>
    <w:rsid w:val="00A36B47"/>
    <w:rsid w:val="00A36CF9"/>
    <w:rsid w:val="00A40172"/>
    <w:rsid w:val="00A40EE8"/>
    <w:rsid w:val="00A41701"/>
    <w:rsid w:val="00A42B2F"/>
    <w:rsid w:val="00A43086"/>
    <w:rsid w:val="00A4399C"/>
    <w:rsid w:val="00A43C24"/>
    <w:rsid w:val="00A443DB"/>
    <w:rsid w:val="00A4453C"/>
    <w:rsid w:val="00A45112"/>
    <w:rsid w:val="00A452C5"/>
    <w:rsid w:val="00A4532F"/>
    <w:rsid w:val="00A4538F"/>
    <w:rsid w:val="00A453F6"/>
    <w:rsid w:val="00A45BC2"/>
    <w:rsid w:val="00A462A4"/>
    <w:rsid w:val="00A46BF1"/>
    <w:rsid w:val="00A46DCE"/>
    <w:rsid w:val="00A46F3F"/>
    <w:rsid w:val="00A472F3"/>
    <w:rsid w:val="00A47573"/>
    <w:rsid w:val="00A475E3"/>
    <w:rsid w:val="00A47E0E"/>
    <w:rsid w:val="00A47F24"/>
    <w:rsid w:val="00A50838"/>
    <w:rsid w:val="00A509B2"/>
    <w:rsid w:val="00A50F23"/>
    <w:rsid w:val="00A50FD3"/>
    <w:rsid w:val="00A519C2"/>
    <w:rsid w:val="00A51E0C"/>
    <w:rsid w:val="00A51EE5"/>
    <w:rsid w:val="00A5225E"/>
    <w:rsid w:val="00A522AD"/>
    <w:rsid w:val="00A52AD2"/>
    <w:rsid w:val="00A538CD"/>
    <w:rsid w:val="00A53A14"/>
    <w:rsid w:val="00A53C09"/>
    <w:rsid w:val="00A54252"/>
    <w:rsid w:val="00A54BDE"/>
    <w:rsid w:val="00A54F3B"/>
    <w:rsid w:val="00A55023"/>
    <w:rsid w:val="00A55234"/>
    <w:rsid w:val="00A55261"/>
    <w:rsid w:val="00A555D9"/>
    <w:rsid w:val="00A55623"/>
    <w:rsid w:val="00A55723"/>
    <w:rsid w:val="00A5581B"/>
    <w:rsid w:val="00A55880"/>
    <w:rsid w:val="00A55926"/>
    <w:rsid w:val="00A55CE1"/>
    <w:rsid w:val="00A55DCB"/>
    <w:rsid w:val="00A55F73"/>
    <w:rsid w:val="00A565AC"/>
    <w:rsid w:val="00A5669F"/>
    <w:rsid w:val="00A566F0"/>
    <w:rsid w:val="00A56856"/>
    <w:rsid w:val="00A56A88"/>
    <w:rsid w:val="00A56B9A"/>
    <w:rsid w:val="00A572D6"/>
    <w:rsid w:val="00A5734B"/>
    <w:rsid w:val="00A57965"/>
    <w:rsid w:val="00A57E00"/>
    <w:rsid w:val="00A57EA0"/>
    <w:rsid w:val="00A605BB"/>
    <w:rsid w:val="00A605E6"/>
    <w:rsid w:val="00A61A8E"/>
    <w:rsid w:val="00A61E5E"/>
    <w:rsid w:val="00A61E6A"/>
    <w:rsid w:val="00A62027"/>
    <w:rsid w:val="00A62119"/>
    <w:rsid w:val="00A62502"/>
    <w:rsid w:val="00A6315A"/>
    <w:rsid w:val="00A63514"/>
    <w:rsid w:val="00A63582"/>
    <w:rsid w:val="00A63FD8"/>
    <w:rsid w:val="00A6401E"/>
    <w:rsid w:val="00A64028"/>
    <w:rsid w:val="00A642B4"/>
    <w:rsid w:val="00A6495D"/>
    <w:rsid w:val="00A64C78"/>
    <w:rsid w:val="00A64CFD"/>
    <w:rsid w:val="00A64D3F"/>
    <w:rsid w:val="00A651D0"/>
    <w:rsid w:val="00A6540C"/>
    <w:rsid w:val="00A657B9"/>
    <w:rsid w:val="00A65A43"/>
    <w:rsid w:val="00A66E34"/>
    <w:rsid w:val="00A6701E"/>
    <w:rsid w:val="00A67460"/>
    <w:rsid w:val="00A674B5"/>
    <w:rsid w:val="00A67514"/>
    <w:rsid w:val="00A67630"/>
    <w:rsid w:val="00A67BD9"/>
    <w:rsid w:val="00A70269"/>
    <w:rsid w:val="00A706FC"/>
    <w:rsid w:val="00A708C3"/>
    <w:rsid w:val="00A709C1"/>
    <w:rsid w:val="00A70D0C"/>
    <w:rsid w:val="00A717C4"/>
    <w:rsid w:val="00A72377"/>
    <w:rsid w:val="00A7323C"/>
    <w:rsid w:val="00A73BE0"/>
    <w:rsid w:val="00A73F65"/>
    <w:rsid w:val="00A7402B"/>
    <w:rsid w:val="00A74365"/>
    <w:rsid w:val="00A7480B"/>
    <w:rsid w:val="00A74E47"/>
    <w:rsid w:val="00A74FAB"/>
    <w:rsid w:val="00A75E9D"/>
    <w:rsid w:val="00A7615B"/>
    <w:rsid w:val="00A76200"/>
    <w:rsid w:val="00A76C88"/>
    <w:rsid w:val="00A76DAD"/>
    <w:rsid w:val="00A775AF"/>
    <w:rsid w:val="00A77915"/>
    <w:rsid w:val="00A80743"/>
    <w:rsid w:val="00A80CD7"/>
    <w:rsid w:val="00A80D9A"/>
    <w:rsid w:val="00A80DDE"/>
    <w:rsid w:val="00A81036"/>
    <w:rsid w:val="00A81247"/>
    <w:rsid w:val="00A812F0"/>
    <w:rsid w:val="00A817A8"/>
    <w:rsid w:val="00A81BF0"/>
    <w:rsid w:val="00A8214D"/>
    <w:rsid w:val="00A829A0"/>
    <w:rsid w:val="00A82C64"/>
    <w:rsid w:val="00A82FFF"/>
    <w:rsid w:val="00A83939"/>
    <w:rsid w:val="00A83BB5"/>
    <w:rsid w:val="00A83CF9"/>
    <w:rsid w:val="00A8444B"/>
    <w:rsid w:val="00A84BDB"/>
    <w:rsid w:val="00A85420"/>
    <w:rsid w:val="00A855B5"/>
    <w:rsid w:val="00A8598A"/>
    <w:rsid w:val="00A86187"/>
    <w:rsid w:val="00A863F2"/>
    <w:rsid w:val="00A864E3"/>
    <w:rsid w:val="00A86BE4"/>
    <w:rsid w:val="00A87252"/>
    <w:rsid w:val="00A876AB"/>
    <w:rsid w:val="00A87755"/>
    <w:rsid w:val="00A906A9"/>
    <w:rsid w:val="00A90BCB"/>
    <w:rsid w:val="00A90C26"/>
    <w:rsid w:val="00A90E2D"/>
    <w:rsid w:val="00A90EEC"/>
    <w:rsid w:val="00A9126B"/>
    <w:rsid w:val="00A914B6"/>
    <w:rsid w:val="00A915F0"/>
    <w:rsid w:val="00A91A5D"/>
    <w:rsid w:val="00A91FA0"/>
    <w:rsid w:val="00A92082"/>
    <w:rsid w:val="00A920A4"/>
    <w:rsid w:val="00A921AF"/>
    <w:rsid w:val="00A926A9"/>
    <w:rsid w:val="00A92EBF"/>
    <w:rsid w:val="00A92F52"/>
    <w:rsid w:val="00A93A3B"/>
    <w:rsid w:val="00A93E0E"/>
    <w:rsid w:val="00A93FE6"/>
    <w:rsid w:val="00A94065"/>
    <w:rsid w:val="00A948FD"/>
    <w:rsid w:val="00A950DC"/>
    <w:rsid w:val="00A95828"/>
    <w:rsid w:val="00A95FFA"/>
    <w:rsid w:val="00A96358"/>
    <w:rsid w:val="00A96695"/>
    <w:rsid w:val="00A966F9"/>
    <w:rsid w:val="00A968A6"/>
    <w:rsid w:val="00A96A6B"/>
    <w:rsid w:val="00A96BC4"/>
    <w:rsid w:val="00A96C2F"/>
    <w:rsid w:val="00A96F0C"/>
    <w:rsid w:val="00A97222"/>
    <w:rsid w:val="00A974F9"/>
    <w:rsid w:val="00A97A16"/>
    <w:rsid w:val="00A97A7B"/>
    <w:rsid w:val="00AA0249"/>
    <w:rsid w:val="00AA0E3C"/>
    <w:rsid w:val="00AA13E2"/>
    <w:rsid w:val="00AA144C"/>
    <w:rsid w:val="00AA1DD3"/>
    <w:rsid w:val="00AA1E8D"/>
    <w:rsid w:val="00AA1F40"/>
    <w:rsid w:val="00AA24E0"/>
    <w:rsid w:val="00AA2952"/>
    <w:rsid w:val="00AA30BB"/>
    <w:rsid w:val="00AA3438"/>
    <w:rsid w:val="00AA35C8"/>
    <w:rsid w:val="00AA3DCE"/>
    <w:rsid w:val="00AA47F6"/>
    <w:rsid w:val="00AA485E"/>
    <w:rsid w:val="00AA4952"/>
    <w:rsid w:val="00AA4EBD"/>
    <w:rsid w:val="00AA5190"/>
    <w:rsid w:val="00AA5285"/>
    <w:rsid w:val="00AA5D07"/>
    <w:rsid w:val="00AA63CC"/>
    <w:rsid w:val="00AA6466"/>
    <w:rsid w:val="00AA6E2D"/>
    <w:rsid w:val="00AA7297"/>
    <w:rsid w:val="00AA7579"/>
    <w:rsid w:val="00AB0114"/>
    <w:rsid w:val="00AB0A73"/>
    <w:rsid w:val="00AB0E13"/>
    <w:rsid w:val="00AB0E8B"/>
    <w:rsid w:val="00AB100D"/>
    <w:rsid w:val="00AB11F4"/>
    <w:rsid w:val="00AB125E"/>
    <w:rsid w:val="00AB1465"/>
    <w:rsid w:val="00AB154D"/>
    <w:rsid w:val="00AB1D83"/>
    <w:rsid w:val="00AB2B41"/>
    <w:rsid w:val="00AB3255"/>
    <w:rsid w:val="00AB32F2"/>
    <w:rsid w:val="00AB3740"/>
    <w:rsid w:val="00AB3A36"/>
    <w:rsid w:val="00AB41C8"/>
    <w:rsid w:val="00AB46D2"/>
    <w:rsid w:val="00AB474B"/>
    <w:rsid w:val="00AB4D66"/>
    <w:rsid w:val="00AB4E30"/>
    <w:rsid w:val="00AB4EBA"/>
    <w:rsid w:val="00AB505D"/>
    <w:rsid w:val="00AB5871"/>
    <w:rsid w:val="00AB608C"/>
    <w:rsid w:val="00AB62E2"/>
    <w:rsid w:val="00AB6A0C"/>
    <w:rsid w:val="00AB703C"/>
    <w:rsid w:val="00AB713F"/>
    <w:rsid w:val="00AB736F"/>
    <w:rsid w:val="00AB7E64"/>
    <w:rsid w:val="00AB7E79"/>
    <w:rsid w:val="00AC0B78"/>
    <w:rsid w:val="00AC0C82"/>
    <w:rsid w:val="00AC0D5F"/>
    <w:rsid w:val="00AC1584"/>
    <w:rsid w:val="00AC1DCA"/>
    <w:rsid w:val="00AC1E2B"/>
    <w:rsid w:val="00AC1F16"/>
    <w:rsid w:val="00AC2267"/>
    <w:rsid w:val="00AC23E7"/>
    <w:rsid w:val="00AC246B"/>
    <w:rsid w:val="00AC2C68"/>
    <w:rsid w:val="00AC2E9A"/>
    <w:rsid w:val="00AC2ECA"/>
    <w:rsid w:val="00AC3314"/>
    <w:rsid w:val="00AC3600"/>
    <w:rsid w:val="00AC3BFC"/>
    <w:rsid w:val="00AC3E4E"/>
    <w:rsid w:val="00AC424A"/>
    <w:rsid w:val="00AC4801"/>
    <w:rsid w:val="00AC512D"/>
    <w:rsid w:val="00AC5149"/>
    <w:rsid w:val="00AC5E90"/>
    <w:rsid w:val="00AC6177"/>
    <w:rsid w:val="00AC6C21"/>
    <w:rsid w:val="00AC7170"/>
    <w:rsid w:val="00AC7345"/>
    <w:rsid w:val="00AD0FBC"/>
    <w:rsid w:val="00AD120A"/>
    <w:rsid w:val="00AD14D5"/>
    <w:rsid w:val="00AD1831"/>
    <w:rsid w:val="00AD1974"/>
    <w:rsid w:val="00AD1B1B"/>
    <w:rsid w:val="00AD1C37"/>
    <w:rsid w:val="00AD1CBD"/>
    <w:rsid w:val="00AD225F"/>
    <w:rsid w:val="00AD2360"/>
    <w:rsid w:val="00AD2A93"/>
    <w:rsid w:val="00AD2AB8"/>
    <w:rsid w:val="00AD3435"/>
    <w:rsid w:val="00AD3581"/>
    <w:rsid w:val="00AD3610"/>
    <w:rsid w:val="00AD36C7"/>
    <w:rsid w:val="00AD3C73"/>
    <w:rsid w:val="00AD45B8"/>
    <w:rsid w:val="00AD479A"/>
    <w:rsid w:val="00AD489C"/>
    <w:rsid w:val="00AD4A3A"/>
    <w:rsid w:val="00AD5311"/>
    <w:rsid w:val="00AD5680"/>
    <w:rsid w:val="00AD59C7"/>
    <w:rsid w:val="00AD6725"/>
    <w:rsid w:val="00AD6D26"/>
    <w:rsid w:val="00AD6E7E"/>
    <w:rsid w:val="00AD7514"/>
    <w:rsid w:val="00AE09E7"/>
    <w:rsid w:val="00AE0A60"/>
    <w:rsid w:val="00AE0B92"/>
    <w:rsid w:val="00AE0F68"/>
    <w:rsid w:val="00AE179E"/>
    <w:rsid w:val="00AE21EA"/>
    <w:rsid w:val="00AE24CA"/>
    <w:rsid w:val="00AE267A"/>
    <w:rsid w:val="00AE29C9"/>
    <w:rsid w:val="00AE308F"/>
    <w:rsid w:val="00AE3AF6"/>
    <w:rsid w:val="00AE3B18"/>
    <w:rsid w:val="00AE4624"/>
    <w:rsid w:val="00AE46B5"/>
    <w:rsid w:val="00AE4821"/>
    <w:rsid w:val="00AE4AC6"/>
    <w:rsid w:val="00AE4D0C"/>
    <w:rsid w:val="00AE5403"/>
    <w:rsid w:val="00AE58DB"/>
    <w:rsid w:val="00AE59A3"/>
    <w:rsid w:val="00AE5AEE"/>
    <w:rsid w:val="00AE607C"/>
    <w:rsid w:val="00AE6310"/>
    <w:rsid w:val="00AE666C"/>
    <w:rsid w:val="00AE6725"/>
    <w:rsid w:val="00AE6EF8"/>
    <w:rsid w:val="00AE7849"/>
    <w:rsid w:val="00AE7E31"/>
    <w:rsid w:val="00AF04C1"/>
    <w:rsid w:val="00AF0547"/>
    <w:rsid w:val="00AF0866"/>
    <w:rsid w:val="00AF0B7D"/>
    <w:rsid w:val="00AF0D0F"/>
    <w:rsid w:val="00AF137E"/>
    <w:rsid w:val="00AF1457"/>
    <w:rsid w:val="00AF1762"/>
    <w:rsid w:val="00AF1773"/>
    <w:rsid w:val="00AF189E"/>
    <w:rsid w:val="00AF1A1A"/>
    <w:rsid w:val="00AF201C"/>
    <w:rsid w:val="00AF2618"/>
    <w:rsid w:val="00AF2CB3"/>
    <w:rsid w:val="00AF30AC"/>
    <w:rsid w:val="00AF3185"/>
    <w:rsid w:val="00AF3211"/>
    <w:rsid w:val="00AF389A"/>
    <w:rsid w:val="00AF409B"/>
    <w:rsid w:val="00AF4702"/>
    <w:rsid w:val="00AF4808"/>
    <w:rsid w:val="00AF48DB"/>
    <w:rsid w:val="00AF4B6B"/>
    <w:rsid w:val="00AF53D4"/>
    <w:rsid w:val="00AF54B8"/>
    <w:rsid w:val="00AF5853"/>
    <w:rsid w:val="00AF5AC5"/>
    <w:rsid w:val="00AF5ACA"/>
    <w:rsid w:val="00AF5E8A"/>
    <w:rsid w:val="00AF5F71"/>
    <w:rsid w:val="00AF64AF"/>
    <w:rsid w:val="00AF6794"/>
    <w:rsid w:val="00AF6991"/>
    <w:rsid w:val="00AF707F"/>
    <w:rsid w:val="00AF714D"/>
    <w:rsid w:val="00AF7640"/>
    <w:rsid w:val="00AF7D69"/>
    <w:rsid w:val="00AF7DF2"/>
    <w:rsid w:val="00AF7E55"/>
    <w:rsid w:val="00AF7E77"/>
    <w:rsid w:val="00B01143"/>
    <w:rsid w:val="00B0145C"/>
    <w:rsid w:val="00B01498"/>
    <w:rsid w:val="00B016A8"/>
    <w:rsid w:val="00B01EC5"/>
    <w:rsid w:val="00B01FC4"/>
    <w:rsid w:val="00B020EA"/>
    <w:rsid w:val="00B020F8"/>
    <w:rsid w:val="00B02AF6"/>
    <w:rsid w:val="00B03152"/>
    <w:rsid w:val="00B032F6"/>
    <w:rsid w:val="00B0340D"/>
    <w:rsid w:val="00B03656"/>
    <w:rsid w:val="00B04C17"/>
    <w:rsid w:val="00B04F1B"/>
    <w:rsid w:val="00B05168"/>
    <w:rsid w:val="00B05783"/>
    <w:rsid w:val="00B05B04"/>
    <w:rsid w:val="00B061F0"/>
    <w:rsid w:val="00B06242"/>
    <w:rsid w:val="00B06580"/>
    <w:rsid w:val="00B065F9"/>
    <w:rsid w:val="00B06932"/>
    <w:rsid w:val="00B070A5"/>
    <w:rsid w:val="00B07444"/>
    <w:rsid w:val="00B07AFE"/>
    <w:rsid w:val="00B07B2E"/>
    <w:rsid w:val="00B10314"/>
    <w:rsid w:val="00B103A2"/>
    <w:rsid w:val="00B10878"/>
    <w:rsid w:val="00B10892"/>
    <w:rsid w:val="00B11247"/>
    <w:rsid w:val="00B1137F"/>
    <w:rsid w:val="00B1183F"/>
    <w:rsid w:val="00B122C0"/>
    <w:rsid w:val="00B12EBD"/>
    <w:rsid w:val="00B13235"/>
    <w:rsid w:val="00B13A1D"/>
    <w:rsid w:val="00B14666"/>
    <w:rsid w:val="00B14BA4"/>
    <w:rsid w:val="00B14CCA"/>
    <w:rsid w:val="00B152A6"/>
    <w:rsid w:val="00B153BD"/>
    <w:rsid w:val="00B15B42"/>
    <w:rsid w:val="00B15D9B"/>
    <w:rsid w:val="00B16C05"/>
    <w:rsid w:val="00B17C04"/>
    <w:rsid w:val="00B203BC"/>
    <w:rsid w:val="00B20517"/>
    <w:rsid w:val="00B20ADD"/>
    <w:rsid w:val="00B20CE2"/>
    <w:rsid w:val="00B215F0"/>
    <w:rsid w:val="00B21617"/>
    <w:rsid w:val="00B21CE6"/>
    <w:rsid w:val="00B220B5"/>
    <w:rsid w:val="00B22C2D"/>
    <w:rsid w:val="00B22E7C"/>
    <w:rsid w:val="00B23829"/>
    <w:rsid w:val="00B23C4D"/>
    <w:rsid w:val="00B23C6E"/>
    <w:rsid w:val="00B23FCD"/>
    <w:rsid w:val="00B241D1"/>
    <w:rsid w:val="00B2443E"/>
    <w:rsid w:val="00B24E22"/>
    <w:rsid w:val="00B25416"/>
    <w:rsid w:val="00B258F5"/>
    <w:rsid w:val="00B25983"/>
    <w:rsid w:val="00B259FF"/>
    <w:rsid w:val="00B25C90"/>
    <w:rsid w:val="00B26123"/>
    <w:rsid w:val="00B26480"/>
    <w:rsid w:val="00B266CF"/>
    <w:rsid w:val="00B267D0"/>
    <w:rsid w:val="00B26A81"/>
    <w:rsid w:val="00B27129"/>
    <w:rsid w:val="00B2728E"/>
    <w:rsid w:val="00B2775D"/>
    <w:rsid w:val="00B279A9"/>
    <w:rsid w:val="00B30280"/>
    <w:rsid w:val="00B30DE3"/>
    <w:rsid w:val="00B3129B"/>
    <w:rsid w:val="00B315AD"/>
    <w:rsid w:val="00B318A1"/>
    <w:rsid w:val="00B31ADF"/>
    <w:rsid w:val="00B32570"/>
    <w:rsid w:val="00B327A2"/>
    <w:rsid w:val="00B32A89"/>
    <w:rsid w:val="00B330D6"/>
    <w:rsid w:val="00B33145"/>
    <w:rsid w:val="00B333A8"/>
    <w:rsid w:val="00B341C5"/>
    <w:rsid w:val="00B34514"/>
    <w:rsid w:val="00B34ACB"/>
    <w:rsid w:val="00B34BAB"/>
    <w:rsid w:val="00B35036"/>
    <w:rsid w:val="00B3506B"/>
    <w:rsid w:val="00B35568"/>
    <w:rsid w:val="00B355D2"/>
    <w:rsid w:val="00B35893"/>
    <w:rsid w:val="00B358B9"/>
    <w:rsid w:val="00B35D37"/>
    <w:rsid w:val="00B3633A"/>
    <w:rsid w:val="00B36414"/>
    <w:rsid w:val="00B36731"/>
    <w:rsid w:val="00B367A9"/>
    <w:rsid w:val="00B36A5B"/>
    <w:rsid w:val="00B36FFD"/>
    <w:rsid w:val="00B3707C"/>
    <w:rsid w:val="00B3744B"/>
    <w:rsid w:val="00B37830"/>
    <w:rsid w:val="00B407F4"/>
    <w:rsid w:val="00B40AEB"/>
    <w:rsid w:val="00B40CA2"/>
    <w:rsid w:val="00B416C2"/>
    <w:rsid w:val="00B41837"/>
    <w:rsid w:val="00B41863"/>
    <w:rsid w:val="00B41A2E"/>
    <w:rsid w:val="00B41DBA"/>
    <w:rsid w:val="00B424CC"/>
    <w:rsid w:val="00B42DC5"/>
    <w:rsid w:val="00B43297"/>
    <w:rsid w:val="00B43585"/>
    <w:rsid w:val="00B43777"/>
    <w:rsid w:val="00B43875"/>
    <w:rsid w:val="00B438A3"/>
    <w:rsid w:val="00B4462D"/>
    <w:rsid w:val="00B44A5F"/>
    <w:rsid w:val="00B45150"/>
    <w:rsid w:val="00B45680"/>
    <w:rsid w:val="00B4634B"/>
    <w:rsid w:val="00B4669C"/>
    <w:rsid w:val="00B46E04"/>
    <w:rsid w:val="00B47116"/>
    <w:rsid w:val="00B47640"/>
    <w:rsid w:val="00B47D62"/>
    <w:rsid w:val="00B502C5"/>
    <w:rsid w:val="00B50F20"/>
    <w:rsid w:val="00B50F2F"/>
    <w:rsid w:val="00B5159F"/>
    <w:rsid w:val="00B5167C"/>
    <w:rsid w:val="00B516B5"/>
    <w:rsid w:val="00B5181E"/>
    <w:rsid w:val="00B5183A"/>
    <w:rsid w:val="00B51BFD"/>
    <w:rsid w:val="00B526F4"/>
    <w:rsid w:val="00B52DBE"/>
    <w:rsid w:val="00B52DCE"/>
    <w:rsid w:val="00B52F71"/>
    <w:rsid w:val="00B532C3"/>
    <w:rsid w:val="00B533BB"/>
    <w:rsid w:val="00B539A4"/>
    <w:rsid w:val="00B54322"/>
    <w:rsid w:val="00B5483D"/>
    <w:rsid w:val="00B549B2"/>
    <w:rsid w:val="00B54BBF"/>
    <w:rsid w:val="00B5518A"/>
    <w:rsid w:val="00B552AC"/>
    <w:rsid w:val="00B55BD1"/>
    <w:rsid w:val="00B55CE8"/>
    <w:rsid w:val="00B55D7B"/>
    <w:rsid w:val="00B56370"/>
    <w:rsid w:val="00B56EC0"/>
    <w:rsid w:val="00B57322"/>
    <w:rsid w:val="00B573C1"/>
    <w:rsid w:val="00B600C0"/>
    <w:rsid w:val="00B600D9"/>
    <w:rsid w:val="00B601FB"/>
    <w:rsid w:val="00B607AC"/>
    <w:rsid w:val="00B60A8D"/>
    <w:rsid w:val="00B60B83"/>
    <w:rsid w:val="00B60D4B"/>
    <w:rsid w:val="00B60E2E"/>
    <w:rsid w:val="00B6124C"/>
    <w:rsid w:val="00B612CD"/>
    <w:rsid w:val="00B61463"/>
    <w:rsid w:val="00B6161D"/>
    <w:rsid w:val="00B61C3C"/>
    <w:rsid w:val="00B61F33"/>
    <w:rsid w:val="00B620C7"/>
    <w:rsid w:val="00B6213F"/>
    <w:rsid w:val="00B62534"/>
    <w:rsid w:val="00B625A9"/>
    <w:rsid w:val="00B628E7"/>
    <w:rsid w:val="00B62CF2"/>
    <w:rsid w:val="00B6425A"/>
    <w:rsid w:val="00B64BDF"/>
    <w:rsid w:val="00B65183"/>
    <w:rsid w:val="00B65B50"/>
    <w:rsid w:val="00B65FBA"/>
    <w:rsid w:val="00B66773"/>
    <w:rsid w:val="00B66D60"/>
    <w:rsid w:val="00B66E3B"/>
    <w:rsid w:val="00B67B08"/>
    <w:rsid w:val="00B67D20"/>
    <w:rsid w:val="00B703A1"/>
    <w:rsid w:val="00B70415"/>
    <w:rsid w:val="00B70D66"/>
    <w:rsid w:val="00B70EE9"/>
    <w:rsid w:val="00B70F9E"/>
    <w:rsid w:val="00B71A6C"/>
    <w:rsid w:val="00B71BA7"/>
    <w:rsid w:val="00B71C20"/>
    <w:rsid w:val="00B7239A"/>
    <w:rsid w:val="00B73292"/>
    <w:rsid w:val="00B73504"/>
    <w:rsid w:val="00B73644"/>
    <w:rsid w:val="00B73F8B"/>
    <w:rsid w:val="00B74040"/>
    <w:rsid w:val="00B7454D"/>
    <w:rsid w:val="00B74D4A"/>
    <w:rsid w:val="00B74DB8"/>
    <w:rsid w:val="00B74E36"/>
    <w:rsid w:val="00B750FC"/>
    <w:rsid w:val="00B752FA"/>
    <w:rsid w:val="00B75840"/>
    <w:rsid w:val="00B771E9"/>
    <w:rsid w:val="00B772E0"/>
    <w:rsid w:val="00B77A3F"/>
    <w:rsid w:val="00B77AE3"/>
    <w:rsid w:val="00B77F7C"/>
    <w:rsid w:val="00B77FD7"/>
    <w:rsid w:val="00B803F2"/>
    <w:rsid w:val="00B80495"/>
    <w:rsid w:val="00B80697"/>
    <w:rsid w:val="00B808CD"/>
    <w:rsid w:val="00B80C54"/>
    <w:rsid w:val="00B813FA"/>
    <w:rsid w:val="00B81561"/>
    <w:rsid w:val="00B81B2F"/>
    <w:rsid w:val="00B81F98"/>
    <w:rsid w:val="00B82034"/>
    <w:rsid w:val="00B8257F"/>
    <w:rsid w:val="00B825D3"/>
    <w:rsid w:val="00B828D4"/>
    <w:rsid w:val="00B82BFE"/>
    <w:rsid w:val="00B8306E"/>
    <w:rsid w:val="00B8338E"/>
    <w:rsid w:val="00B835C5"/>
    <w:rsid w:val="00B83645"/>
    <w:rsid w:val="00B83848"/>
    <w:rsid w:val="00B841FF"/>
    <w:rsid w:val="00B844E2"/>
    <w:rsid w:val="00B846BF"/>
    <w:rsid w:val="00B84DA7"/>
    <w:rsid w:val="00B862EB"/>
    <w:rsid w:val="00B8643E"/>
    <w:rsid w:val="00B86EF4"/>
    <w:rsid w:val="00B87135"/>
    <w:rsid w:val="00B8745A"/>
    <w:rsid w:val="00B87DB0"/>
    <w:rsid w:val="00B9030D"/>
    <w:rsid w:val="00B905E1"/>
    <w:rsid w:val="00B90E14"/>
    <w:rsid w:val="00B90F8E"/>
    <w:rsid w:val="00B91011"/>
    <w:rsid w:val="00B91364"/>
    <w:rsid w:val="00B914DB"/>
    <w:rsid w:val="00B914FE"/>
    <w:rsid w:val="00B9166B"/>
    <w:rsid w:val="00B91E0E"/>
    <w:rsid w:val="00B91E27"/>
    <w:rsid w:val="00B924A3"/>
    <w:rsid w:val="00B92600"/>
    <w:rsid w:val="00B92AAE"/>
    <w:rsid w:val="00B92B3A"/>
    <w:rsid w:val="00B94747"/>
    <w:rsid w:val="00B94B84"/>
    <w:rsid w:val="00B94D19"/>
    <w:rsid w:val="00B95110"/>
    <w:rsid w:val="00B964AC"/>
    <w:rsid w:val="00B969E9"/>
    <w:rsid w:val="00B97C03"/>
    <w:rsid w:val="00BA0259"/>
    <w:rsid w:val="00BA04BD"/>
    <w:rsid w:val="00BA055A"/>
    <w:rsid w:val="00BA056F"/>
    <w:rsid w:val="00BA073A"/>
    <w:rsid w:val="00BA16C3"/>
    <w:rsid w:val="00BA17F7"/>
    <w:rsid w:val="00BA26FD"/>
    <w:rsid w:val="00BA2848"/>
    <w:rsid w:val="00BA28C9"/>
    <w:rsid w:val="00BA2A5A"/>
    <w:rsid w:val="00BA2D87"/>
    <w:rsid w:val="00BA2EB5"/>
    <w:rsid w:val="00BA30C2"/>
    <w:rsid w:val="00BA3380"/>
    <w:rsid w:val="00BA45C7"/>
    <w:rsid w:val="00BA4919"/>
    <w:rsid w:val="00BA4A46"/>
    <w:rsid w:val="00BA4B98"/>
    <w:rsid w:val="00BA53D2"/>
    <w:rsid w:val="00BA5E7A"/>
    <w:rsid w:val="00BA6079"/>
    <w:rsid w:val="00BA636E"/>
    <w:rsid w:val="00BA696C"/>
    <w:rsid w:val="00BA6AC1"/>
    <w:rsid w:val="00BA6C35"/>
    <w:rsid w:val="00BA6EE7"/>
    <w:rsid w:val="00BA71B9"/>
    <w:rsid w:val="00BA74BA"/>
    <w:rsid w:val="00BA7708"/>
    <w:rsid w:val="00BA791C"/>
    <w:rsid w:val="00BA7931"/>
    <w:rsid w:val="00BA7C04"/>
    <w:rsid w:val="00BB07C2"/>
    <w:rsid w:val="00BB0B8A"/>
    <w:rsid w:val="00BB0DAD"/>
    <w:rsid w:val="00BB0FC6"/>
    <w:rsid w:val="00BB1624"/>
    <w:rsid w:val="00BB1CC7"/>
    <w:rsid w:val="00BB2850"/>
    <w:rsid w:val="00BB3376"/>
    <w:rsid w:val="00BB3F23"/>
    <w:rsid w:val="00BB47E7"/>
    <w:rsid w:val="00BB4FF9"/>
    <w:rsid w:val="00BB5458"/>
    <w:rsid w:val="00BB557C"/>
    <w:rsid w:val="00BB582A"/>
    <w:rsid w:val="00BB5BED"/>
    <w:rsid w:val="00BB5E7B"/>
    <w:rsid w:val="00BB6921"/>
    <w:rsid w:val="00BB6BA2"/>
    <w:rsid w:val="00BB6BCF"/>
    <w:rsid w:val="00BB6D1D"/>
    <w:rsid w:val="00BB7464"/>
    <w:rsid w:val="00BB7528"/>
    <w:rsid w:val="00BB7605"/>
    <w:rsid w:val="00BB7807"/>
    <w:rsid w:val="00BB784E"/>
    <w:rsid w:val="00BB78CE"/>
    <w:rsid w:val="00BB7BBB"/>
    <w:rsid w:val="00BB7D64"/>
    <w:rsid w:val="00BC0034"/>
    <w:rsid w:val="00BC1AF7"/>
    <w:rsid w:val="00BC1C67"/>
    <w:rsid w:val="00BC24DA"/>
    <w:rsid w:val="00BC27CA"/>
    <w:rsid w:val="00BC2F5F"/>
    <w:rsid w:val="00BC316B"/>
    <w:rsid w:val="00BC3456"/>
    <w:rsid w:val="00BC392D"/>
    <w:rsid w:val="00BC3D78"/>
    <w:rsid w:val="00BC3DB3"/>
    <w:rsid w:val="00BC4777"/>
    <w:rsid w:val="00BC4864"/>
    <w:rsid w:val="00BC4BB7"/>
    <w:rsid w:val="00BC4CF9"/>
    <w:rsid w:val="00BC4F4F"/>
    <w:rsid w:val="00BC56F8"/>
    <w:rsid w:val="00BC57FC"/>
    <w:rsid w:val="00BC66E6"/>
    <w:rsid w:val="00BC6EA5"/>
    <w:rsid w:val="00BC739D"/>
    <w:rsid w:val="00BC79E1"/>
    <w:rsid w:val="00BC7B0F"/>
    <w:rsid w:val="00BD00C7"/>
    <w:rsid w:val="00BD0812"/>
    <w:rsid w:val="00BD0AB9"/>
    <w:rsid w:val="00BD0B90"/>
    <w:rsid w:val="00BD0BC8"/>
    <w:rsid w:val="00BD0F79"/>
    <w:rsid w:val="00BD133A"/>
    <w:rsid w:val="00BD16DC"/>
    <w:rsid w:val="00BD16F9"/>
    <w:rsid w:val="00BD190F"/>
    <w:rsid w:val="00BD1CC6"/>
    <w:rsid w:val="00BD218D"/>
    <w:rsid w:val="00BD279E"/>
    <w:rsid w:val="00BD2F0D"/>
    <w:rsid w:val="00BD322E"/>
    <w:rsid w:val="00BD3ED2"/>
    <w:rsid w:val="00BD45CA"/>
    <w:rsid w:val="00BD4B6F"/>
    <w:rsid w:val="00BD511E"/>
    <w:rsid w:val="00BD52D8"/>
    <w:rsid w:val="00BD555E"/>
    <w:rsid w:val="00BD56AA"/>
    <w:rsid w:val="00BD5EA6"/>
    <w:rsid w:val="00BD5F6C"/>
    <w:rsid w:val="00BD680F"/>
    <w:rsid w:val="00BD684B"/>
    <w:rsid w:val="00BD6B83"/>
    <w:rsid w:val="00BD7175"/>
    <w:rsid w:val="00BD7330"/>
    <w:rsid w:val="00BD7BDB"/>
    <w:rsid w:val="00BD7F80"/>
    <w:rsid w:val="00BE0252"/>
    <w:rsid w:val="00BE048B"/>
    <w:rsid w:val="00BE0528"/>
    <w:rsid w:val="00BE077F"/>
    <w:rsid w:val="00BE0EB4"/>
    <w:rsid w:val="00BE0ED9"/>
    <w:rsid w:val="00BE172A"/>
    <w:rsid w:val="00BE1871"/>
    <w:rsid w:val="00BE194B"/>
    <w:rsid w:val="00BE1F40"/>
    <w:rsid w:val="00BE2B7D"/>
    <w:rsid w:val="00BE2C0D"/>
    <w:rsid w:val="00BE3021"/>
    <w:rsid w:val="00BE30CC"/>
    <w:rsid w:val="00BE357C"/>
    <w:rsid w:val="00BE43CC"/>
    <w:rsid w:val="00BE43E1"/>
    <w:rsid w:val="00BE4D43"/>
    <w:rsid w:val="00BE576B"/>
    <w:rsid w:val="00BE57FD"/>
    <w:rsid w:val="00BE5BCB"/>
    <w:rsid w:val="00BE5D19"/>
    <w:rsid w:val="00BE6666"/>
    <w:rsid w:val="00BE66C8"/>
    <w:rsid w:val="00BE6928"/>
    <w:rsid w:val="00BE6947"/>
    <w:rsid w:val="00BE694D"/>
    <w:rsid w:val="00BE6A54"/>
    <w:rsid w:val="00BE74DC"/>
    <w:rsid w:val="00BE7B41"/>
    <w:rsid w:val="00BE7C76"/>
    <w:rsid w:val="00BE7F1E"/>
    <w:rsid w:val="00BF013D"/>
    <w:rsid w:val="00BF070A"/>
    <w:rsid w:val="00BF08B6"/>
    <w:rsid w:val="00BF09FA"/>
    <w:rsid w:val="00BF0EE6"/>
    <w:rsid w:val="00BF0F5E"/>
    <w:rsid w:val="00BF1736"/>
    <w:rsid w:val="00BF1D74"/>
    <w:rsid w:val="00BF223D"/>
    <w:rsid w:val="00BF2BA0"/>
    <w:rsid w:val="00BF2D6F"/>
    <w:rsid w:val="00BF31CD"/>
    <w:rsid w:val="00BF39DF"/>
    <w:rsid w:val="00BF3C52"/>
    <w:rsid w:val="00BF3E84"/>
    <w:rsid w:val="00BF3F4E"/>
    <w:rsid w:val="00BF462F"/>
    <w:rsid w:val="00BF4AB9"/>
    <w:rsid w:val="00BF4FF1"/>
    <w:rsid w:val="00BF5027"/>
    <w:rsid w:val="00BF5462"/>
    <w:rsid w:val="00BF57C3"/>
    <w:rsid w:val="00BF5856"/>
    <w:rsid w:val="00BF58D6"/>
    <w:rsid w:val="00BF5C85"/>
    <w:rsid w:val="00BF68C7"/>
    <w:rsid w:val="00BF6A18"/>
    <w:rsid w:val="00BF6BFD"/>
    <w:rsid w:val="00BF759F"/>
    <w:rsid w:val="00BF7AF6"/>
    <w:rsid w:val="00BF7D7F"/>
    <w:rsid w:val="00BF7E31"/>
    <w:rsid w:val="00C005E9"/>
    <w:rsid w:val="00C009C4"/>
    <w:rsid w:val="00C00B7B"/>
    <w:rsid w:val="00C01454"/>
    <w:rsid w:val="00C02190"/>
    <w:rsid w:val="00C025F8"/>
    <w:rsid w:val="00C028AF"/>
    <w:rsid w:val="00C0296E"/>
    <w:rsid w:val="00C02A8D"/>
    <w:rsid w:val="00C02C42"/>
    <w:rsid w:val="00C0364E"/>
    <w:rsid w:val="00C03A95"/>
    <w:rsid w:val="00C03C18"/>
    <w:rsid w:val="00C03D07"/>
    <w:rsid w:val="00C03F72"/>
    <w:rsid w:val="00C0486C"/>
    <w:rsid w:val="00C04A19"/>
    <w:rsid w:val="00C051A0"/>
    <w:rsid w:val="00C056D6"/>
    <w:rsid w:val="00C05E64"/>
    <w:rsid w:val="00C05F43"/>
    <w:rsid w:val="00C06080"/>
    <w:rsid w:val="00C06853"/>
    <w:rsid w:val="00C0689C"/>
    <w:rsid w:val="00C07221"/>
    <w:rsid w:val="00C077EA"/>
    <w:rsid w:val="00C07934"/>
    <w:rsid w:val="00C07B5C"/>
    <w:rsid w:val="00C07D53"/>
    <w:rsid w:val="00C07D94"/>
    <w:rsid w:val="00C10173"/>
    <w:rsid w:val="00C101F6"/>
    <w:rsid w:val="00C1081B"/>
    <w:rsid w:val="00C110C0"/>
    <w:rsid w:val="00C11558"/>
    <w:rsid w:val="00C119C8"/>
    <w:rsid w:val="00C119D1"/>
    <w:rsid w:val="00C11FF5"/>
    <w:rsid w:val="00C1245E"/>
    <w:rsid w:val="00C12A06"/>
    <w:rsid w:val="00C12E87"/>
    <w:rsid w:val="00C13014"/>
    <w:rsid w:val="00C1317E"/>
    <w:rsid w:val="00C131BD"/>
    <w:rsid w:val="00C13E65"/>
    <w:rsid w:val="00C1403B"/>
    <w:rsid w:val="00C142BC"/>
    <w:rsid w:val="00C14387"/>
    <w:rsid w:val="00C14844"/>
    <w:rsid w:val="00C14E6B"/>
    <w:rsid w:val="00C14F5A"/>
    <w:rsid w:val="00C154DF"/>
    <w:rsid w:val="00C15671"/>
    <w:rsid w:val="00C157F7"/>
    <w:rsid w:val="00C1621A"/>
    <w:rsid w:val="00C164C8"/>
    <w:rsid w:val="00C1666B"/>
    <w:rsid w:val="00C16934"/>
    <w:rsid w:val="00C1697A"/>
    <w:rsid w:val="00C173F9"/>
    <w:rsid w:val="00C17637"/>
    <w:rsid w:val="00C17AAB"/>
    <w:rsid w:val="00C20952"/>
    <w:rsid w:val="00C209B3"/>
    <w:rsid w:val="00C209E2"/>
    <w:rsid w:val="00C20EFD"/>
    <w:rsid w:val="00C2155E"/>
    <w:rsid w:val="00C216E4"/>
    <w:rsid w:val="00C21742"/>
    <w:rsid w:val="00C21A88"/>
    <w:rsid w:val="00C21CC0"/>
    <w:rsid w:val="00C2215E"/>
    <w:rsid w:val="00C22197"/>
    <w:rsid w:val="00C225EB"/>
    <w:rsid w:val="00C231A7"/>
    <w:rsid w:val="00C232BA"/>
    <w:rsid w:val="00C2395F"/>
    <w:rsid w:val="00C23B57"/>
    <w:rsid w:val="00C23C9B"/>
    <w:rsid w:val="00C23FD0"/>
    <w:rsid w:val="00C24103"/>
    <w:rsid w:val="00C243A3"/>
    <w:rsid w:val="00C243CC"/>
    <w:rsid w:val="00C24C6D"/>
    <w:rsid w:val="00C2550B"/>
    <w:rsid w:val="00C255D0"/>
    <w:rsid w:val="00C25617"/>
    <w:rsid w:val="00C26C79"/>
    <w:rsid w:val="00C26D96"/>
    <w:rsid w:val="00C26F44"/>
    <w:rsid w:val="00C278CC"/>
    <w:rsid w:val="00C27B4E"/>
    <w:rsid w:val="00C306F1"/>
    <w:rsid w:val="00C30CF7"/>
    <w:rsid w:val="00C310CF"/>
    <w:rsid w:val="00C31375"/>
    <w:rsid w:val="00C3168D"/>
    <w:rsid w:val="00C31B02"/>
    <w:rsid w:val="00C31B71"/>
    <w:rsid w:val="00C322B0"/>
    <w:rsid w:val="00C323D3"/>
    <w:rsid w:val="00C32498"/>
    <w:rsid w:val="00C32CCD"/>
    <w:rsid w:val="00C32D28"/>
    <w:rsid w:val="00C332D9"/>
    <w:rsid w:val="00C336FF"/>
    <w:rsid w:val="00C337D9"/>
    <w:rsid w:val="00C33EB7"/>
    <w:rsid w:val="00C3470D"/>
    <w:rsid w:val="00C34E24"/>
    <w:rsid w:val="00C351EC"/>
    <w:rsid w:val="00C355DF"/>
    <w:rsid w:val="00C357FB"/>
    <w:rsid w:val="00C35857"/>
    <w:rsid w:val="00C36B4D"/>
    <w:rsid w:val="00C373B8"/>
    <w:rsid w:val="00C37AEC"/>
    <w:rsid w:val="00C37BD1"/>
    <w:rsid w:val="00C37EFB"/>
    <w:rsid w:val="00C4066A"/>
    <w:rsid w:val="00C41430"/>
    <w:rsid w:val="00C4180F"/>
    <w:rsid w:val="00C420B3"/>
    <w:rsid w:val="00C42811"/>
    <w:rsid w:val="00C4287C"/>
    <w:rsid w:val="00C429AD"/>
    <w:rsid w:val="00C42C30"/>
    <w:rsid w:val="00C42F8C"/>
    <w:rsid w:val="00C438FA"/>
    <w:rsid w:val="00C43D1A"/>
    <w:rsid w:val="00C43DBD"/>
    <w:rsid w:val="00C43DEE"/>
    <w:rsid w:val="00C4412A"/>
    <w:rsid w:val="00C448E7"/>
    <w:rsid w:val="00C44F91"/>
    <w:rsid w:val="00C457D9"/>
    <w:rsid w:val="00C458D4"/>
    <w:rsid w:val="00C46383"/>
    <w:rsid w:val="00C463D4"/>
    <w:rsid w:val="00C47BBC"/>
    <w:rsid w:val="00C50082"/>
    <w:rsid w:val="00C5112C"/>
    <w:rsid w:val="00C5160B"/>
    <w:rsid w:val="00C51BC2"/>
    <w:rsid w:val="00C51C51"/>
    <w:rsid w:val="00C52494"/>
    <w:rsid w:val="00C52779"/>
    <w:rsid w:val="00C527A4"/>
    <w:rsid w:val="00C52CBD"/>
    <w:rsid w:val="00C53127"/>
    <w:rsid w:val="00C53695"/>
    <w:rsid w:val="00C539BA"/>
    <w:rsid w:val="00C53BFE"/>
    <w:rsid w:val="00C53C94"/>
    <w:rsid w:val="00C53D93"/>
    <w:rsid w:val="00C53E08"/>
    <w:rsid w:val="00C54291"/>
    <w:rsid w:val="00C54755"/>
    <w:rsid w:val="00C5476C"/>
    <w:rsid w:val="00C54F03"/>
    <w:rsid w:val="00C55248"/>
    <w:rsid w:val="00C55660"/>
    <w:rsid w:val="00C55A69"/>
    <w:rsid w:val="00C55C0F"/>
    <w:rsid w:val="00C55C42"/>
    <w:rsid w:val="00C56305"/>
    <w:rsid w:val="00C56C6F"/>
    <w:rsid w:val="00C56CE4"/>
    <w:rsid w:val="00C56EA4"/>
    <w:rsid w:val="00C572DE"/>
    <w:rsid w:val="00C601EC"/>
    <w:rsid w:val="00C603FB"/>
    <w:rsid w:val="00C60498"/>
    <w:rsid w:val="00C60EB1"/>
    <w:rsid w:val="00C61C2E"/>
    <w:rsid w:val="00C61DB4"/>
    <w:rsid w:val="00C620A8"/>
    <w:rsid w:val="00C62114"/>
    <w:rsid w:val="00C6254C"/>
    <w:rsid w:val="00C6273F"/>
    <w:rsid w:val="00C62869"/>
    <w:rsid w:val="00C62B62"/>
    <w:rsid w:val="00C62E8D"/>
    <w:rsid w:val="00C63186"/>
    <w:rsid w:val="00C632E0"/>
    <w:rsid w:val="00C63328"/>
    <w:rsid w:val="00C638B7"/>
    <w:rsid w:val="00C6396A"/>
    <w:rsid w:val="00C63ABE"/>
    <w:rsid w:val="00C63AD1"/>
    <w:rsid w:val="00C63D0A"/>
    <w:rsid w:val="00C64658"/>
    <w:rsid w:val="00C648E1"/>
    <w:rsid w:val="00C64A97"/>
    <w:rsid w:val="00C654DB"/>
    <w:rsid w:val="00C655BE"/>
    <w:rsid w:val="00C66001"/>
    <w:rsid w:val="00C662F7"/>
    <w:rsid w:val="00C66909"/>
    <w:rsid w:val="00C66972"/>
    <w:rsid w:val="00C66CDA"/>
    <w:rsid w:val="00C66F52"/>
    <w:rsid w:val="00C672FC"/>
    <w:rsid w:val="00C67644"/>
    <w:rsid w:val="00C67D71"/>
    <w:rsid w:val="00C67DB9"/>
    <w:rsid w:val="00C703F7"/>
    <w:rsid w:val="00C70A8D"/>
    <w:rsid w:val="00C70F21"/>
    <w:rsid w:val="00C71373"/>
    <w:rsid w:val="00C71BAB"/>
    <w:rsid w:val="00C72402"/>
    <w:rsid w:val="00C7262E"/>
    <w:rsid w:val="00C727E3"/>
    <w:rsid w:val="00C72AD9"/>
    <w:rsid w:val="00C72C2C"/>
    <w:rsid w:val="00C72D92"/>
    <w:rsid w:val="00C72DD3"/>
    <w:rsid w:val="00C72EC9"/>
    <w:rsid w:val="00C730F4"/>
    <w:rsid w:val="00C734BB"/>
    <w:rsid w:val="00C73633"/>
    <w:rsid w:val="00C73798"/>
    <w:rsid w:val="00C73E9A"/>
    <w:rsid w:val="00C73FDE"/>
    <w:rsid w:val="00C74012"/>
    <w:rsid w:val="00C74464"/>
    <w:rsid w:val="00C74486"/>
    <w:rsid w:val="00C7451C"/>
    <w:rsid w:val="00C748B7"/>
    <w:rsid w:val="00C74D1D"/>
    <w:rsid w:val="00C74DC8"/>
    <w:rsid w:val="00C75693"/>
    <w:rsid w:val="00C757E0"/>
    <w:rsid w:val="00C76156"/>
    <w:rsid w:val="00C76174"/>
    <w:rsid w:val="00C7626C"/>
    <w:rsid w:val="00C762D3"/>
    <w:rsid w:val="00C76311"/>
    <w:rsid w:val="00C7693A"/>
    <w:rsid w:val="00C76F66"/>
    <w:rsid w:val="00C7724B"/>
    <w:rsid w:val="00C77394"/>
    <w:rsid w:val="00C77E85"/>
    <w:rsid w:val="00C77FA0"/>
    <w:rsid w:val="00C81086"/>
    <w:rsid w:val="00C81135"/>
    <w:rsid w:val="00C81561"/>
    <w:rsid w:val="00C81787"/>
    <w:rsid w:val="00C81CC3"/>
    <w:rsid w:val="00C81FE4"/>
    <w:rsid w:val="00C8254A"/>
    <w:rsid w:val="00C82672"/>
    <w:rsid w:val="00C83073"/>
    <w:rsid w:val="00C83E9C"/>
    <w:rsid w:val="00C83EBB"/>
    <w:rsid w:val="00C8400D"/>
    <w:rsid w:val="00C84AF4"/>
    <w:rsid w:val="00C84B7B"/>
    <w:rsid w:val="00C84C08"/>
    <w:rsid w:val="00C8589B"/>
    <w:rsid w:val="00C86361"/>
    <w:rsid w:val="00C8737E"/>
    <w:rsid w:val="00C878F8"/>
    <w:rsid w:val="00C90854"/>
    <w:rsid w:val="00C90B37"/>
    <w:rsid w:val="00C9176C"/>
    <w:rsid w:val="00C91918"/>
    <w:rsid w:val="00C91F4C"/>
    <w:rsid w:val="00C92425"/>
    <w:rsid w:val="00C92AEF"/>
    <w:rsid w:val="00C9323E"/>
    <w:rsid w:val="00C934D2"/>
    <w:rsid w:val="00C935AA"/>
    <w:rsid w:val="00C936DD"/>
    <w:rsid w:val="00C9426E"/>
    <w:rsid w:val="00C943AD"/>
    <w:rsid w:val="00C945B2"/>
    <w:rsid w:val="00C947AA"/>
    <w:rsid w:val="00C94B33"/>
    <w:rsid w:val="00C9584F"/>
    <w:rsid w:val="00C958E6"/>
    <w:rsid w:val="00C96182"/>
    <w:rsid w:val="00C96A44"/>
    <w:rsid w:val="00C96EE9"/>
    <w:rsid w:val="00C97154"/>
    <w:rsid w:val="00C976A9"/>
    <w:rsid w:val="00C97B72"/>
    <w:rsid w:val="00CA0170"/>
    <w:rsid w:val="00CA0569"/>
    <w:rsid w:val="00CA0C79"/>
    <w:rsid w:val="00CA0E80"/>
    <w:rsid w:val="00CA0F47"/>
    <w:rsid w:val="00CA117D"/>
    <w:rsid w:val="00CA1930"/>
    <w:rsid w:val="00CA20D2"/>
    <w:rsid w:val="00CA23D4"/>
    <w:rsid w:val="00CA26CD"/>
    <w:rsid w:val="00CA2CB1"/>
    <w:rsid w:val="00CA2E8D"/>
    <w:rsid w:val="00CA2FE7"/>
    <w:rsid w:val="00CA3266"/>
    <w:rsid w:val="00CA3443"/>
    <w:rsid w:val="00CA3477"/>
    <w:rsid w:val="00CA3ABF"/>
    <w:rsid w:val="00CA3EB9"/>
    <w:rsid w:val="00CA47E9"/>
    <w:rsid w:val="00CA4C20"/>
    <w:rsid w:val="00CA4F9F"/>
    <w:rsid w:val="00CA50CF"/>
    <w:rsid w:val="00CA5318"/>
    <w:rsid w:val="00CA5453"/>
    <w:rsid w:val="00CA5DB6"/>
    <w:rsid w:val="00CA667A"/>
    <w:rsid w:val="00CA6814"/>
    <w:rsid w:val="00CA68BD"/>
    <w:rsid w:val="00CA68E7"/>
    <w:rsid w:val="00CA6E91"/>
    <w:rsid w:val="00CA7034"/>
    <w:rsid w:val="00CA7381"/>
    <w:rsid w:val="00CA78CA"/>
    <w:rsid w:val="00CA7974"/>
    <w:rsid w:val="00CA7BE8"/>
    <w:rsid w:val="00CA7EC7"/>
    <w:rsid w:val="00CB0AA4"/>
    <w:rsid w:val="00CB0F64"/>
    <w:rsid w:val="00CB1117"/>
    <w:rsid w:val="00CB11ED"/>
    <w:rsid w:val="00CB11EF"/>
    <w:rsid w:val="00CB124F"/>
    <w:rsid w:val="00CB16F1"/>
    <w:rsid w:val="00CB18E7"/>
    <w:rsid w:val="00CB2D70"/>
    <w:rsid w:val="00CB2D80"/>
    <w:rsid w:val="00CB2E01"/>
    <w:rsid w:val="00CB3852"/>
    <w:rsid w:val="00CB3A8B"/>
    <w:rsid w:val="00CB4065"/>
    <w:rsid w:val="00CB40B3"/>
    <w:rsid w:val="00CB4331"/>
    <w:rsid w:val="00CB46C3"/>
    <w:rsid w:val="00CB4F6E"/>
    <w:rsid w:val="00CB5752"/>
    <w:rsid w:val="00CB624C"/>
    <w:rsid w:val="00CB665C"/>
    <w:rsid w:val="00CB671C"/>
    <w:rsid w:val="00CB67CB"/>
    <w:rsid w:val="00CB6E88"/>
    <w:rsid w:val="00CB6FB7"/>
    <w:rsid w:val="00CB7B57"/>
    <w:rsid w:val="00CC01EE"/>
    <w:rsid w:val="00CC0494"/>
    <w:rsid w:val="00CC07C9"/>
    <w:rsid w:val="00CC0C0F"/>
    <w:rsid w:val="00CC0C68"/>
    <w:rsid w:val="00CC0CD8"/>
    <w:rsid w:val="00CC0E9A"/>
    <w:rsid w:val="00CC1B84"/>
    <w:rsid w:val="00CC1EAC"/>
    <w:rsid w:val="00CC243F"/>
    <w:rsid w:val="00CC2CC7"/>
    <w:rsid w:val="00CC3E1F"/>
    <w:rsid w:val="00CC3E35"/>
    <w:rsid w:val="00CC42A8"/>
    <w:rsid w:val="00CC4C1B"/>
    <w:rsid w:val="00CC5CD5"/>
    <w:rsid w:val="00CC5F16"/>
    <w:rsid w:val="00CC5FE8"/>
    <w:rsid w:val="00CC6182"/>
    <w:rsid w:val="00CC699B"/>
    <w:rsid w:val="00CC6B6B"/>
    <w:rsid w:val="00CC6D96"/>
    <w:rsid w:val="00CC6ED6"/>
    <w:rsid w:val="00CC721A"/>
    <w:rsid w:val="00CC755C"/>
    <w:rsid w:val="00CC7693"/>
    <w:rsid w:val="00CC76D8"/>
    <w:rsid w:val="00CC7E36"/>
    <w:rsid w:val="00CD0362"/>
    <w:rsid w:val="00CD04E0"/>
    <w:rsid w:val="00CD09B0"/>
    <w:rsid w:val="00CD104E"/>
    <w:rsid w:val="00CD1BA0"/>
    <w:rsid w:val="00CD1BA4"/>
    <w:rsid w:val="00CD20D7"/>
    <w:rsid w:val="00CD223D"/>
    <w:rsid w:val="00CD23CA"/>
    <w:rsid w:val="00CD2568"/>
    <w:rsid w:val="00CD2C3F"/>
    <w:rsid w:val="00CD2CF0"/>
    <w:rsid w:val="00CD2FF9"/>
    <w:rsid w:val="00CD3CEB"/>
    <w:rsid w:val="00CD48CB"/>
    <w:rsid w:val="00CD4AAE"/>
    <w:rsid w:val="00CD51ED"/>
    <w:rsid w:val="00CD5441"/>
    <w:rsid w:val="00CD591B"/>
    <w:rsid w:val="00CD5AEB"/>
    <w:rsid w:val="00CD7485"/>
    <w:rsid w:val="00CD76E7"/>
    <w:rsid w:val="00CD775B"/>
    <w:rsid w:val="00CE011D"/>
    <w:rsid w:val="00CE01D5"/>
    <w:rsid w:val="00CE0240"/>
    <w:rsid w:val="00CE046E"/>
    <w:rsid w:val="00CE0A17"/>
    <w:rsid w:val="00CE26B5"/>
    <w:rsid w:val="00CE2EAA"/>
    <w:rsid w:val="00CE357F"/>
    <w:rsid w:val="00CE48EE"/>
    <w:rsid w:val="00CE4966"/>
    <w:rsid w:val="00CE4A49"/>
    <w:rsid w:val="00CE4C13"/>
    <w:rsid w:val="00CE4C5D"/>
    <w:rsid w:val="00CE4D8B"/>
    <w:rsid w:val="00CE5021"/>
    <w:rsid w:val="00CE5196"/>
    <w:rsid w:val="00CE5692"/>
    <w:rsid w:val="00CE5EC7"/>
    <w:rsid w:val="00CE6E1D"/>
    <w:rsid w:val="00CE70C5"/>
    <w:rsid w:val="00CE7854"/>
    <w:rsid w:val="00CE7B27"/>
    <w:rsid w:val="00CF00FD"/>
    <w:rsid w:val="00CF04F5"/>
    <w:rsid w:val="00CF0D09"/>
    <w:rsid w:val="00CF1445"/>
    <w:rsid w:val="00CF1793"/>
    <w:rsid w:val="00CF1E10"/>
    <w:rsid w:val="00CF24E7"/>
    <w:rsid w:val="00CF2853"/>
    <w:rsid w:val="00CF3443"/>
    <w:rsid w:val="00CF370E"/>
    <w:rsid w:val="00CF3751"/>
    <w:rsid w:val="00CF3A77"/>
    <w:rsid w:val="00CF3B7B"/>
    <w:rsid w:val="00CF4031"/>
    <w:rsid w:val="00CF466C"/>
    <w:rsid w:val="00CF49F9"/>
    <w:rsid w:val="00CF4C01"/>
    <w:rsid w:val="00CF5315"/>
    <w:rsid w:val="00CF5882"/>
    <w:rsid w:val="00CF597D"/>
    <w:rsid w:val="00CF5F7A"/>
    <w:rsid w:val="00CF6B26"/>
    <w:rsid w:val="00D00C9F"/>
    <w:rsid w:val="00D0124B"/>
    <w:rsid w:val="00D01D44"/>
    <w:rsid w:val="00D02C69"/>
    <w:rsid w:val="00D02DC2"/>
    <w:rsid w:val="00D02F19"/>
    <w:rsid w:val="00D032FB"/>
    <w:rsid w:val="00D0331F"/>
    <w:rsid w:val="00D03999"/>
    <w:rsid w:val="00D03E58"/>
    <w:rsid w:val="00D04207"/>
    <w:rsid w:val="00D0471E"/>
    <w:rsid w:val="00D04804"/>
    <w:rsid w:val="00D04853"/>
    <w:rsid w:val="00D04901"/>
    <w:rsid w:val="00D04F44"/>
    <w:rsid w:val="00D05772"/>
    <w:rsid w:val="00D057B8"/>
    <w:rsid w:val="00D058E2"/>
    <w:rsid w:val="00D06360"/>
    <w:rsid w:val="00D063F2"/>
    <w:rsid w:val="00D0657B"/>
    <w:rsid w:val="00D06D69"/>
    <w:rsid w:val="00D07356"/>
    <w:rsid w:val="00D073D1"/>
    <w:rsid w:val="00D074D0"/>
    <w:rsid w:val="00D07920"/>
    <w:rsid w:val="00D07A09"/>
    <w:rsid w:val="00D07C3F"/>
    <w:rsid w:val="00D10304"/>
    <w:rsid w:val="00D10A78"/>
    <w:rsid w:val="00D10B08"/>
    <w:rsid w:val="00D11420"/>
    <w:rsid w:val="00D114E4"/>
    <w:rsid w:val="00D1178E"/>
    <w:rsid w:val="00D118C0"/>
    <w:rsid w:val="00D119EB"/>
    <w:rsid w:val="00D11C09"/>
    <w:rsid w:val="00D1276D"/>
    <w:rsid w:val="00D133F3"/>
    <w:rsid w:val="00D13782"/>
    <w:rsid w:val="00D13E5B"/>
    <w:rsid w:val="00D13E5F"/>
    <w:rsid w:val="00D1499E"/>
    <w:rsid w:val="00D1516C"/>
    <w:rsid w:val="00D170D7"/>
    <w:rsid w:val="00D17507"/>
    <w:rsid w:val="00D20E5D"/>
    <w:rsid w:val="00D211AB"/>
    <w:rsid w:val="00D215A2"/>
    <w:rsid w:val="00D217F9"/>
    <w:rsid w:val="00D21B16"/>
    <w:rsid w:val="00D22232"/>
    <w:rsid w:val="00D2258B"/>
    <w:rsid w:val="00D22710"/>
    <w:rsid w:val="00D232AA"/>
    <w:rsid w:val="00D2349D"/>
    <w:rsid w:val="00D234EE"/>
    <w:rsid w:val="00D23548"/>
    <w:rsid w:val="00D23DD4"/>
    <w:rsid w:val="00D24364"/>
    <w:rsid w:val="00D244DD"/>
    <w:rsid w:val="00D24D04"/>
    <w:rsid w:val="00D24D84"/>
    <w:rsid w:val="00D24E67"/>
    <w:rsid w:val="00D2586C"/>
    <w:rsid w:val="00D25A72"/>
    <w:rsid w:val="00D262B8"/>
    <w:rsid w:val="00D262BC"/>
    <w:rsid w:val="00D262C9"/>
    <w:rsid w:val="00D26AD2"/>
    <w:rsid w:val="00D27078"/>
    <w:rsid w:val="00D2753D"/>
    <w:rsid w:val="00D27554"/>
    <w:rsid w:val="00D27BEC"/>
    <w:rsid w:val="00D301C5"/>
    <w:rsid w:val="00D301DC"/>
    <w:rsid w:val="00D3021C"/>
    <w:rsid w:val="00D31F1A"/>
    <w:rsid w:val="00D31F86"/>
    <w:rsid w:val="00D32357"/>
    <w:rsid w:val="00D32F19"/>
    <w:rsid w:val="00D33376"/>
    <w:rsid w:val="00D336AC"/>
    <w:rsid w:val="00D33A2B"/>
    <w:rsid w:val="00D34054"/>
    <w:rsid w:val="00D3430A"/>
    <w:rsid w:val="00D346B6"/>
    <w:rsid w:val="00D34880"/>
    <w:rsid w:val="00D34C0F"/>
    <w:rsid w:val="00D34F5C"/>
    <w:rsid w:val="00D35B84"/>
    <w:rsid w:val="00D35E1E"/>
    <w:rsid w:val="00D35FF5"/>
    <w:rsid w:val="00D365C0"/>
    <w:rsid w:val="00D369A7"/>
    <w:rsid w:val="00D36ACA"/>
    <w:rsid w:val="00D37050"/>
    <w:rsid w:val="00D37792"/>
    <w:rsid w:val="00D40881"/>
    <w:rsid w:val="00D40F78"/>
    <w:rsid w:val="00D4106A"/>
    <w:rsid w:val="00D4164D"/>
    <w:rsid w:val="00D41C77"/>
    <w:rsid w:val="00D41CCD"/>
    <w:rsid w:val="00D428C2"/>
    <w:rsid w:val="00D42ABA"/>
    <w:rsid w:val="00D42EF6"/>
    <w:rsid w:val="00D42F22"/>
    <w:rsid w:val="00D43295"/>
    <w:rsid w:val="00D43412"/>
    <w:rsid w:val="00D43507"/>
    <w:rsid w:val="00D435BE"/>
    <w:rsid w:val="00D435FF"/>
    <w:rsid w:val="00D4409F"/>
    <w:rsid w:val="00D44392"/>
    <w:rsid w:val="00D4480E"/>
    <w:rsid w:val="00D44819"/>
    <w:rsid w:val="00D44AAC"/>
    <w:rsid w:val="00D44E64"/>
    <w:rsid w:val="00D44F03"/>
    <w:rsid w:val="00D44FCC"/>
    <w:rsid w:val="00D45241"/>
    <w:rsid w:val="00D453CA"/>
    <w:rsid w:val="00D4548C"/>
    <w:rsid w:val="00D45925"/>
    <w:rsid w:val="00D4606F"/>
    <w:rsid w:val="00D476FE"/>
    <w:rsid w:val="00D503BF"/>
    <w:rsid w:val="00D5046E"/>
    <w:rsid w:val="00D5069C"/>
    <w:rsid w:val="00D506AA"/>
    <w:rsid w:val="00D51BB6"/>
    <w:rsid w:val="00D51C6D"/>
    <w:rsid w:val="00D51E42"/>
    <w:rsid w:val="00D51EAC"/>
    <w:rsid w:val="00D52157"/>
    <w:rsid w:val="00D5267B"/>
    <w:rsid w:val="00D527E7"/>
    <w:rsid w:val="00D52885"/>
    <w:rsid w:val="00D5320A"/>
    <w:rsid w:val="00D540CF"/>
    <w:rsid w:val="00D5438A"/>
    <w:rsid w:val="00D54E0A"/>
    <w:rsid w:val="00D55183"/>
    <w:rsid w:val="00D551ED"/>
    <w:rsid w:val="00D556A4"/>
    <w:rsid w:val="00D55CD7"/>
    <w:rsid w:val="00D561F9"/>
    <w:rsid w:val="00D566EA"/>
    <w:rsid w:val="00D5687B"/>
    <w:rsid w:val="00D574CE"/>
    <w:rsid w:val="00D574D1"/>
    <w:rsid w:val="00D600AF"/>
    <w:rsid w:val="00D602F6"/>
    <w:rsid w:val="00D605D1"/>
    <w:rsid w:val="00D608F2"/>
    <w:rsid w:val="00D60CC4"/>
    <w:rsid w:val="00D612C9"/>
    <w:rsid w:val="00D61741"/>
    <w:rsid w:val="00D61AF2"/>
    <w:rsid w:val="00D61DD2"/>
    <w:rsid w:val="00D629D4"/>
    <w:rsid w:val="00D62E02"/>
    <w:rsid w:val="00D62EFF"/>
    <w:rsid w:val="00D637C3"/>
    <w:rsid w:val="00D638B4"/>
    <w:rsid w:val="00D63E0F"/>
    <w:rsid w:val="00D63FDC"/>
    <w:rsid w:val="00D641C0"/>
    <w:rsid w:val="00D64D90"/>
    <w:rsid w:val="00D64E46"/>
    <w:rsid w:val="00D64F19"/>
    <w:rsid w:val="00D64F57"/>
    <w:rsid w:val="00D6502D"/>
    <w:rsid w:val="00D65188"/>
    <w:rsid w:val="00D659FD"/>
    <w:rsid w:val="00D65DE7"/>
    <w:rsid w:val="00D65EBC"/>
    <w:rsid w:val="00D666CC"/>
    <w:rsid w:val="00D66990"/>
    <w:rsid w:val="00D66C21"/>
    <w:rsid w:val="00D67360"/>
    <w:rsid w:val="00D67AF2"/>
    <w:rsid w:val="00D67D18"/>
    <w:rsid w:val="00D67E57"/>
    <w:rsid w:val="00D69EA4"/>
    <w:rsid w:val="00D70261"/>
    <w:rsid w:val="00D7044A"/>
    <w:rsid w:val="00D70B1D"/>
    <w:rsid w:val="00D70FE3"/>
    <w:rsid w:val="00D710F2"/>
    <w:rsid w:val="00D7146B"/>
    <w:rsid w:val="00D71B7A"/>
    <w:rsid w:val="00D71CC5"/>
    <w:rsid w:val="00D72B04"/>
    <w:rsid w:val="00D7312C"/>
    <w:rsid w:val="00D73289"/>
    <w:rsid w:val="00D73759"/>
    <w:rsid w:val="00D73DE5"/>
    <w:rsid w:val="00D74170"/>
    <w:rsid w:val="00D74227"/>
    <w:rsid w:val="00D74913"/>
    <w:rsid w:val="00D74F56"/>
    <w:rsid w:val="00D75375"/>
    <w:rsid w:val="00D754AD"/>
    <w:rsid w:val="00D755C7"/>
    <w:rsid w:val="00D758A3"/>
    <w:rsid w:val="00D75A9E"/>
    <w:rsid w:val="00D75F0A"/>
    <w:rsid w:val="00D76512"/>
    <w:rsid w:val="00D769F9"/>
    <w:rsid w:val="00D76C65"/>
    <w:rsid w:val="00D76CDE"/>
    <w:rsid w:val="00D76CFA"/>
    <w:rsid w:val="00D76D00"/>
    <w:rsid w:val="00D76E40"/>
    <w:rsid w:val="00D76FC5"/>
    <w:rsid w:val="00D77E95"/>
    <w:rsid w:val="00D80153"/>
    <w:rsid w:val="00D80360"/>
    <w:rsid w:val="00D80584"/>
    <w:rsid w:val="00D80C8C"/>
    <w:rsid w:val="00D80C8F"/>
    <w:rsid w:val="00D80CAE"/>
    <w:rsid w:val="00D80E20"/>
    <w:rsid w:val="00D8110C"/>
    <w:rsid w:val="00D81458"/>
    <w:rsid w:val="00D815C3"/>
    <w:rsid w:val="00D816DF"/>
    <w:rsid w:val="00D817F6"/>
    <w:rsid w:val="00D82730"/>
    <w:rsid w:val="00D82938"/>
    <w:rsid w:val="00D82A1E"/>
    <w:rsid w:val="00D82DB1"/>
    <w:rsid w:val="00D83070"/>
    <w:rsid w:val="00D83121"/>
    <w:rsid w:val="00D83A38"/>
    <w:rsid w:val="00D83F23"/>
    <w:rsid w:val="00D84160"/>
    <w:rsid w:val="00D8468D"/>
    <w:rsid w:val="00D8477D"/>
    <w:rsid w:val="00D84F08"/>
    <w:rsid w:val="00D85910"/>
    <w:rsid w:val="00D85EF1"/>
    <w:rsid w:val="00D86540"/>
    <w:rsid w:val="00D8667C"/>
    <w:rsid w:val="00D8689A"/>
    <w:rsid w:val="00D86A0B"/>
    <w:rsid w:val="00D86D9B"/>
    <w:rsid w:val="00D87150"/>
    <w:rsid w:val="00D8739D"/>
    <w:rsid w:val="00D876A0"/>
    <w:rsid w:val="00D878A3"/>
    <w:rsid w:val="00D908B8"/>
    <w:rsid w:val="00D90FA6"/>
    <w:rsid w:val="00D913EF"/>
    <w:rsid w:val="00D916D5"/>
    <w:rsid w:val="00D91890"/>
    <w:rsid w:val="00D919F7"/>
    <w:rsid w:val="00D928BA"/>
    <w:rsid w:val="00D92BC6"/>
    <w:rsid w:val="00D92BDB"/>
    <w:rsid w:val="00D92C2E"/>
    <w:rsid w:val="00D93000"/>
    <w:rsid w:val="00D93708"/>
    <w:rsid w:val="00D93A6B"/>
    <w:rsid w:val="00D93E72"/>
    <w:rsid w:val="00D942B1"/>
    <w:rsid w:val="00D9437A"/>
    <w:rsid w:val="00D94565"/>
    <w:rsid w:val="00D94D44"/>
    <w:rsid w:val="00D959AA"/>
    <w:rsid w:val="00D95B5F"/>
    <w:rsid w:val="00D95E67"/>
    <w:rsid w:val="00D95F99"/>
    <w:rsid w:val="00D9660A"/>
    <w:rsid w:val="00D9661F"/>
    <w:rsid w:val="00D96781"/>
    <w:rsid w:val="00D96985"/>
    <w:rsid w:val="00D96BF9"/>
    <w:rsid w:val="00D97071"/>
    <w:rsid w:val="00D9725A"/>
    <w:rsid w:val="00D9734C"/>
    <w:rsid w:val="00D9782F"/>
    <w:rsid w:val="00DA0763"/>
    <w:rsid w:val="00DA0ADC"/>
    <w:rsid w:val="00DA13AE"/>
    <w:rsid w:val="00DA13E3"/>
    <w:rsid w:val="00DA18CA"/>
    <w:rsid w:val="00DA1E46"/>
    <w:rsid w:val="00DA32F1"/>
    <w:rsid w:val="00DA35B6"/>
    <w:rsid w:val="00DA388E"/>
    <w:rsid w:val="00DA389A"/>
    <w:rsid w:val="00DA38AA"/>
    <w:rsid w:val="00DA39C5"/>
    <w:rsid w:val="00DA3C0A"/>
    <w:rsid w:val="00DA3EA7"/>
    <w:rsid w:val="00DA4633"/>
    <w:rsid w:val="00DA50C1"/>
    <w:rsid w:val="00DA5BB0"/>
    <w:rsid w:val="00DA5D58"/>
    <w:rsid w:val="00DA5EF0"/>
    <w:rsid w:val="00DA6239"/>
    <w:rsid w:val="00DA70C3"/>
    <w:rsid w:val="00DA7EA1"/>
    <w:rsid w:val="00DA7EC6"/>
    <w:rsid w:val="00DB05B9"/>
    <w:rsid w:val="00DB0A47"/>
    <w:rsid w:val="00DB12A9"/>
    <w:rsid w:val="00DB132A"/>
    <w:rsid w:val="00DB1F75"/>
    <w:rsid w:val="00DB2109"/>
    <w:rsid w:val="00DB21A7"/>
    <w:rsid w:val="00DB22A3"/>
    <w:rsid w:val="00DB22D6"/>
    <w:rsid w:val="00DB2E6E"/>
    <w:rsid w:val="00DB3190"/>
    <w:rsid w:val="00DB3491"/>
    <w:rsid w:val="00DB3B5D"/>
    <w:rsid w:val="00DB41C0"/>
    <w:rsid w:val="00DB41C3"/>
    <w:rsid w:val="00DB44BE"/>
    <w:rsid w:val="00DB4532"/>
    <w:rsid w:val="00DB4564"/>
    <w:rsid w:val="00DB461A"/>
    <w:rsid w:val="00DB49B3"/>
    <w:rsid w:val="00DB4DA5"/>
    <w:rsid w:val="00DB5411"/>
    <w:rsid w:val="00DB54F4"/>
    <w:rsid w:val="00DB67FE"/>
    <w:rsid w:val="00DB6D44"/>
    <w:rsid w:val="00DB6E6C"/>
    <w:rsid w:val="00DC04B9"/>
    <w:rsid w:val="00DC084B"/>
    <w:rsid w:val="00DC0858"/>
    <w:rsid w:val="00DC0895"/>
    <w:rsid w:val="00DC0C74"/>
    <w:rsid w:val="00DC0E0A"/>
    <w:rsid w:val="00DC11B6"/>
    <w:rsid w:val="00DC1260"/>
    <w:rsid w:val="00DC147F"/>
    <w:rsid w:val="00DC18F4"/>
    <w:rsid w:val="00DC1CD8"/>
    <w:rsid w:val="00DC1DD4"/>
    <w:rsid w:val="00DC1F1F"/>
    <w:rsid w:val="00DC20EC"/>
    <w:rsid w:val="00DC2A4F"/>
    <w:rsid w:val="00DC2F1E"/>
    <w:rsid w:val="00DC318B"/>
    <w:rsid w:val="00DC34CB"/>
    <w:rsid w:val="00DC3E52"/>
    <w:rsid w:val="00DC4416"/>
    <w:rsid w:val="00DC482C"/>
    <w:rsid w:val="00DC4E4C"/>
    <w:rsid w:val="00DC4EF5"/>
    <w:rsid w:val="00DC5215"/>
    <w:rsid w:val="00DC5282"/>
    <w:rsid w:val="00DC5B63"/>
    <w:rsid w:val="00DC5C09"/>
    <w:rsid w:val="00DC6060"/>
    <w:rsid w:val="00DC6127"/>
    <w:rsid w:val="00DC6243"/>
    <w:rsid w:val="00DC6667"/>
    <w:rsid w:val="00DC6C5E"/>
    <w:rsid w:val="00DC726F"/>
    <w:rsid w:val="00DC796D"/>
    <w:rsid w:val="00DC7EE3"/>
    <w:rsid w:val="00DD0071"/>
    <w:rsid w:val="00DD044F"/>
    <w:rsid w:val="00DD0ED8"/>
    <w:rsid w:val="00DD1931"/>
    <w:rsid w:val="00DD2725"/>
    <w:rsid w:val="00DD2AEE"/>
    <w:rsid w:val="00DD2CD9"/>
    <w:rsid w:val="00DD34D0"/>
    <w:rsid w:val="00DD3CE2"/>
    <w:rsid w:val="00DD3F3C"/>
    <w:rsid w:val="00DD464A"/>
    <w:rsid w:val="00DD4B2D"/>
    <w:rsid w:val="00DD4CA8"/>
    <w:rsid w:val="00DD5D49"/>
    <w:rsid w:val="00DD5F21"/>
    <w:rsid w:val="00DD6074"/>
    <w:rsid w:val="00DD67ED"/>
    <w:rsid w:val="00DD7AB0"/>
    <w:rsid w:val="00DE065E"/>
    <w:rsid w:val="00DE09EC"/>
    <w:rsid w:val="00DE0CBA"/>
    <w:rsid w:val="00DE1135"/>
    <w:rsid w:val="00DE124D"/>
    <w:rsid w:val="00DE1A49"/>
    <w:rsid w:val="00DE1B6E"/>
    <w:rsid w:val="00DE1D30"/>
    <w:rsid w:val="00DE2077"/>
    <w:rsid w:val="00DE25B8"/>
    <w:rsid w:val="00DE2ED9"/>
    <w:rsid w:val="00DE30D9"/>
    <w:rsid w:val="00DE3725"/>
    <w:rsid w:val="00DE394D"/>
    <w:rsid w:val="00DE3C85"/>
    <w:rsid w:val="00DE4144"/>
    <w:rsid w:val="00DE445A"/>
    <w:rsid w:val="00DE44FA"/>
    <w:rsid w:val="00DE48DC"/>
    <w:rsid w:val="00DE4D28"/>
    <w:rsid w:val="00DE4D62"/>
    <w:rsid w:val="00DE4FE9"/>
    <w:rsid w:val="00DE531A"/>
    <w:rsid w:val="00DE5384"/>
    <w:rsid w:val="00DE5B33"/>
    <w:rsid w:val="00DE5D73"/>
    <w:rsid w:val="00DE6011"/>
    <w:rsid w:val="00DE603B"/>
    <w:rsid w:val="00DE60B2"/>
    <w:rsid w:val="00DE696F"/>
    <w:rsid w:val="00DE69D0"/>
    <w:rsid w:val="00DE6A33"/>
    <w:rsid w:val="00DE6CE7"/>
    <w:rsid w:val="00DE7131"/>
    <w:rsid w:val="00DE7229"/>
    <w:rsid w:val="00DE77C3"/>
    <w:rsid w:val="00DE7D17"/>
    <w:rsid w:val="00DF0317"/>
    <w:rsid w:val="00DF0399"/>
    <w:rsid w:val="00DF054A"/>
    <w:rsid w:val="00DF097F"/>
    <w:rsid w:val="00DF0ED8"/>
    <w:rsid w:val="00DF104C"/>
    <w:rsid w:val="00DF29E5"/>
    <w:rsid w:val="00DF2B6E"/>
    <w:rsid w:val="00DF2BA3"/>
    <w:rsid w:val="00DF2CE7"/>
    <w:rsid w:val="00DF2FAF"/>
    <w:rsid w:val="00DF2FF6"/>
    <w:rsid w:val="00DF3145"/>
    <w:rsid w:val="00DF3AB1"/>
    <w:rsid w:val="00DF4191"/>
    <w:rsid w:val="00DF4482"/>
    <w:rsid w:val="00DF481E"/>
    <w:rsid w:val="00DF4BB3"/>
    <w:rsid w:val="00DF4CA4"/>
    <w:rsid w:val="00DF4CC5"/>
    <w:rsid w:val="00DF510F"/>
    <w:rsid w:val="00DF588F"/>
    <w:rsid w:val="00DF58E7"/>
    <w:rsid w:val="00DF59FA"/>
    <w:rsid w:val="00DF5BF9"/>
    <w:rsid w:val="00DF5FAE"/>
    <w:rsid w:val="00DF606D"/>
    <w:rsid w:val="00DF662D"/>
    <w:rsid w:val="00DF6810"/>
    <w:rsid w:val="00DF6B65"/>
    <w:rsid w:val="00DF6C75"/>
    <w:rsid w:val="00DF6D07"/>
    <w:rsid w:val="00DF726B"/>
    <w:rsid w:val="00E00D61"/>
    <w:rsid w:val="00E00F4B"/>
    <w:rsid w:val="00E012ED"/>
    <w:rsid w:val="00E016F9"/>
    <w:rsid w:val="00E0171E"/>
    <w:rsid w:val="00E01832"/>
    <w:rsid w:val="00E01E15"/>
    <w:rsid w:val="00E0244D"/>
    <w:rsid w:val="00E02887"/>
    <w:rsid w:val="00E02ABB"/>
    <w:rsid w:val="00E034B4"/>
    <w:rsid w:val="00E0369C"/>
    <w:rsid w:val="00E038E7"/>
    <w:rsid w:val="00E03DAB"/>
    <w:rsid w:val="00E0427C"/>
    <w:rsid w:val="00E042E9"/>
    <w:rsid w:val="00E04D4B"/>
    <w:rsid w:val="00E04F77"/>
    <w:rsid w:val="00E05628"/>
    <w:rsid w:val="00E058B2"/>
    <w:rsid w:val="00E059A9"/>
    <w:rsid w:val="00E05BFD"/>
    <w:rsid w:val="00E05C73"/>
    <w:rsid w:val="00E0604E"/>
    <w:rsid w:val="00E0604F"/>
    <w:rsid w:val="00E06505"/>
    <w:rsid w:val="00E06988"/>
    <w:rsid w:val="00E070A5"/>
    <w:rsid w:val="00E075CB"/>
    <w:rsid w:val="00E07799"/>
    <w:rsid w:val="00E07861"/>
    <w:rsid w:val="00E10218"/>
    <w:rsid w:val="00E10528"/>
    <w:rsid w:val="00E105AE"/>
    <w:rsid w:val="00E1060B"/>
    <w:rsid w:val="00E108B6"/>
    <w:rsid w:val="00E108FC"/>
    <w:rsid w:val="00E114B9"/>
    <w:rsid w:val="00E11546"/>
    <w:rsid w:val="00E11C33"/>
    <w:rsid w:val="00E11D94"/>
    <w:rsid w:val="00E120AF"/>
    <w:rsid w:val="00E12829"/>
    <w:rsid w:val="00E12DE2"/>
    <w:rsid w:val="00E13395"/>
    <w:rsid w:val="00E13492"/>
    <w:rsid w:val="00E1385A"/>
    <w:rsid w:val="00E13A63"/>
    <w:rsid w:val="00E13B9C"/>
    <w:rsid w:val="00E13D04"/>
    <w:rsid w:val="00E13F3D"/>
    <w:rsid w:val="00E1428A"/>
    <w:rsid w:val="00E14673"/>
    <w:rsid w:val="00E15B15"/>
    <w:rsid w:val="00E15B21"/>
    <w:rsid w:val="00E15D54"/>
    <w:rsid w:val="00E16033"/>
    <w:rsid w:val="00E163B0"/>
    <w:rsid w:val="00E16765"/>
    <w:rsid w:val="00E1685D"/>
    <w:rsid w:val="00E1704A"/>
    <w:rsid w:val="00E170FE"/>
    <w:rsid w:val="00E17694"/>
    <w:rsid w:val="00E177E9"/>
    <w:rsid w:val="00E17BEA"/>
    <w:rsid w:val="00E17C14"/>
    <w:rsid w:val="00E17E76"/>
    <w:rsid w:val="00E200DC"/>
    <w:rsid w:val="00E20718"/>
    <w:rsid w:val="00E207BB"/>
    <w:rsid w:val="00E20E16"/>
    <w:rsid w:val="00E21691"/>
    <w:rsid w:val="00E21B33"/>
    <w:rsid w:val="00E21C64"/>
    <w:rsid w:val="00E21F0E"/>
    <w:rsid w:val="00E2221B"/>
    <w:rsid w:val="00E22D55"/>
    <w:rsid w:val="00E22E8A"/>
    <w:rsid w:val="00E23009"/>
    <w:rsid w:val="00E23165"/>
    <w:rsid w:val="00E23813"/>
    <w:rsid w:val="00E23F02"/>
    <w:rsid w:val="00E24099"/>
    <w:rsid w:val="00E243F3"/>
    <w:rsid w:val="00E24538"/>
    <w:rsid w:val="00E25137"/>
    <w:rsid w:val="00E255DD"/>
    <w:rsid w:val="00E25AA8"/>
    <w:rsid w:val="00E25C07"/>
    <w:rsid w:val="00E25C93"/>
    <w:rsid w:val="00E2668A"/>
    <w:rsid w:val="00E266AC"/>
    <w:rsid w:val="00E26CD9"/>
    <w:rsid w:val="00E27833"/>
    <w:rsid w:val="00E27C01"/>
    <w:rsid w:val="00E27FB0"/>
    <w:rsid w:val="00E30437"/>
    <w:rsid w:val="00E30819"/>
    <w:rsid w:val="00E30C21"/>
    <w:rsid w:val="00E311F5"/>
    <w:rsid w:val="00E3172D"/>
    <w:rsid w:val="00E31D3C"/>
    <w:rsid w:val="00E31F47"/>
    <w:rsid w:val="00E31F61"/>
    <w:rsid w:val="00E32907"/>
    <w:rsid w:val="00E32DD9"/>
    <w:rsid w:val="00E3315A"/>
    <w:rsid w:val="00E33289"/>
    <w:rsid w:val="00E3347A"/>
    <w:rsid w:val="00E335EC"/>
    <w:rsid w:val="00E33A09"/>
    <w:rsid w:val="00E34CDB"/>
    <w:rsid w:val="00E35AA2"/>
    <w:rsid w:val="00E35EFC"/>
    <w:rsid w:val="00E362E9"/>
    <w:rsid w:val="00E364D1"/>
    <w:rsid w:val="00E36928"/>
    <w:rsid w:val="00E36CEF"/>
    <w:rsid w:val="00E37220"/>
    <w:rsid w:val="00E37975"/>
    <w:rsid w:val="00E37E5C"/>
    <w:rsid w:val="00E40216"/>
    <w:rsid w:val="00E4065C"/>
    <w:rsid w:val="00E40D2A"/>
    <w:rsid w:val="00E40E03"/>
    <w:rsid w:val="00E40EE1"/>
    <w:rsid w:val="00E41B97"/>
    <w:rsid w:val="00E41C54"/>
    <w:rsid w:val="00E41F9F"/>
    <w:rsid w:val="00E42024"/>
    <w:rsid w:val="00E42209"/>
    <w:rsid w:val="00E4258D"/>
    <w:rsid w:val="00E42AC6"/>
    <w:rsid w:val="00E43014"/>
    <w:rsid w:val="00E434B4"/>
    <w:rsid w:val="00E43FB8"/>
    <w:rsid w:val="00E440C5"/>
    <w:rsid w:val="00E440D9"/>
    <w:rsid w:val="00E44318"/>
    <w:rsid w:val="00E445A7"/>
    <w:rsid w:val="00E447B6"/>
    <w:rsid w:val="00E44806"/>
    <w:rsid w:val="00E448DB"/>
    <w:rsid w:val="00E448E5"/>
    <w:rsid w:val="00E4491F"/>
    <w:rsid w:val="00E44BFE"/>
    <w:rsid w:val="00E44C3E"/>
    <w:rsid w:val="00E44FE4"/>
    <w:rsid w:val="00E45237"/>
    <w:rsid w:val="00E457DC"/>
    <w:rsid w:val="00E45A34"/>
    <w:rsid w:val="00E45F8E"/>
    <w:rsid w:val="00E45F90"/>
    <w:rsid w:val="00E468E4"/>
    <w:rsid w:val="00E46CEC"/>
    <w:rsid w:val="00E475E7"/>
    <w:rsid w:val="00E47799"/>
    <w:rsid w:val="00E47C22"/>
    <w:rsid w:val="00E47D54"/>
    <w:rsid w:val="00E47D9B"/>
    <w:rsid w:val="00E47DD8"/>
    <w:rsid w:val="00E502F9"/>
    <w:rsid w:val="00E50F8B"/>
    <w:rsid w:val="00E512C3"/>
    <w:rsid w:val="00E515A2"/>
    <w:rsid w:val="00E519FE"/>
    <w:rsid w:val="00E53504"/>
    <w:rsid w:val="00E538FC"/>
    <w:rsid w:val="00E53B45"/>
    <w:rsid w:val="00E53DB6"/>
    <w:rsid w:val="00E53FEC"/>
    <w:rsid w:val="00E5567E"/>
    <w:rsid w:val="00E55D96"/>
    <w:rsid w:val="00E56E07"/>
    <w:rsid w:val="00E56E5B"/>
    <w:rsid w:val="00E57036"/>
    <w:rsid w:val="00E57AAC"/>
    <w:rsid w:val="00E605FB"/>
    <w:rsid w:val="00E6102D"/>
    <w:rsid w:val="00E61428"/>
    <w:rsid w:val="00E61701"/>
    <w:rsid w:val="00E6179E"/>
    <w:rsid w:val="00E61FA3"/>
    <w:rsid w:val="00E6234C"/>
    <w:rsid w:val="00E62685"/>
    <w:rsid w:val="00E626EF"/>
    <w:rsid w:val="00E629DF"/>
    <w:rsid w:val="00E62F03"/>
    <w:rsid w:val="00E632D2"/>
    <w:rsid w:val="00E6346B"/>
    <w:rsid w:val="00E63602"/>
    <w:rsid w:val="00E636D1"/>
    <w:rsid w:val="00E63759"/>
    <w:rsid w:val="00E64C72"/>
    <w:rsid w:val="00E64D5A"/>
    <w:rsid w:val="00E64DBD"/>
    <w:rsid w:val="00E65102"/>
    <w:rsid w:val="00E65160"/>
    <w:rsid w:val="00E654F7"/>
    <w:rsid w:val="00E656F9"/>
    <w:rsid w:val="00E6577E"/>
    <w:rsid w:val="00E6586A"/>
    <w:rsid w:val="00E65A6D"/>
    <w:rsid w:val="00E65C98"/>
    <w:rsid w:val="00E66057"/>
    <w:rsid w:val="00E6628E"/>
    <w:rsid w:val="00E664C7"/>
    <w:rsid w:val="00E669FF"/>
    <w:rsid w:val="00E66D75"/>
    <w:rsid w:val="00E66F8F"/>
    <w:rsid w:val="00E6719D"/>
    <w:rsid w:val="00E67DD7"/>
    <w:rsid w:val="00E701D9"/>
    <w:rsid w:val="00E70387"/>
    <w:rsid w:val="00E7071C"/>
    <w:rsid w:val="00E714B0"/>
    <w:rsid w:val="00E719A9"/>
    <w:rsid w:val="00E71B3C"/>
    <w:rsid w:val="00E71D67"/>
    <w:rsid w:val="00E72342"/>
    <w:rsid w:val="00E7244C"/>
    <w:rsid w:val="00E7259D"/>
    <w:rsid w:val="00E729A9"/>
    <w:rsid w:val="00E72B04"/>
    <w:rsid w:val="00E72EF0"/>
    <w:rsid w:val="00E732B6"/>
    <w:rsid w:val="00E738E7"/>
    <w:rsid w:val="00E73C01"/>
    <w:rsid w:val="00E74200"/>
    <w:rsid w:val="00E74203"/>
    <w:rsid w:val="00E742A7"/>
    <w:rsid w:val="00E7492F"/>
    <w:rsid w:val="00E754A4"/>
    <w:rsid w:val="00E755B8"/>
    <w:rsid w:val="00E75A5B"/>
    <w:rsid w:val="00E76248"/>
    <w:rsid w:val="00E76518"/>
    <w:rsid w:val="00E76706"/>
    <w:rsid w:val="00E768D5"/>
    <w:rsid w:val="00E76CFC"/>
    <w:rsid w:val="00E77135"/>
    <w:rsid w:val="00E77200"/>
    <w:rsid w:val="00E775E5"/>
    <w:rsid w:val="00E77E88"/>
    <w:rsid w:val="00E8019A"/>
    <w:rsid w:val="00E80394"/>
    <w:rsid w:val="00E80627"/>
    <w:rsid w:val="00E80A29"/>
    <w:rsid w:val="00E80FB5"/>
    <w:rsid w:val="00E8136A"/>
    <w:rsid w:val="00E8166A"/>
    <w:rsid w:val="00E81C36"/>
    <w:rsid w:val="00E81EC2"/>
    <w:rsid w:val="00E823D5"/>
    <w:rsid w:val="00E82641"/>
    <w:rsid w:val="00E83071"/>
    <w:rsid w:val="00E834C0"/>
    <w:rsid w:val="00E83F47"/>
    <w:rsid w:val="00E8405D"/>
    <w:rsid w:val="00E843F8"/>
    <w:rsid w:val="00E8515E"/>
    <w:rsid w:val="00E85669"/>
    <w:rsid w:val="00E85D6A"/>
    <w:rsid w:val="00E85FF0"/>
    <w:rsid w:val="00E86283"/>
    <w:rsid w:val="00E86802"/>
    <w:rsid w:val="00E86A86"/>
    <w:rsid w:val="00E86CA9"/>
    <w:rsid w:val="00E86D48"/>
    <w:rsid w:val="00E86E1F"/>
    <w:rsid w:val="00E86EF8"/>
    <w:rsid w:val="00E87167"/>
    <w:rsid w:val="00E8718B"/>
    <w:rsid w:val="00E8736D"/>
    <w:rsid w:val="00E8782D"/>
    <w:rsid w:val="00E87984"/>
    <w:rsid w:val="00E87C41"/>
    <w:rsid w:val="00E87C4B"/>
    <w:rsid w:val="00E903A3"/>
    <w:rsid w:val="00E9094A"/>
    <w:rsid w:val="00E90BEC"/>
    <w:rsid w:val="00E913A6"/>
    <w:rsid w:val="00E915CC"/>
    <w:rsid w:val="00E9190C"/>
    <w:rsid w:val="00E91C58"/>
    <w:rsid w:val="00E91F1B"/>
    <w:rsid w:val="00E9272B"/>
    <w:rsid w:val="00E93559"/>
    <w:rsid w:val="00E93745"/>
    <w:rsid w:val="00E93F12"/>
    <w:rsid w:val="00E93F9B"/>
    <w:rsid w:val="00E94056"/>
    <w:rsid w:val="00E9454C"/>
    <w:rsid w:val="00E94B45"/>
    <w:rsid w:val="00E94B46"/>
    <w:rsid w:val="00E94D2B"/>
    <w:rsid w:val="00E94E3C"/>
    <w:rsid w:val="00E95417"/>
    <w:rsid w:val="00E95E07"/>
    <w:rsid w:val="00E9618B"/>
    <w:rsid w:val="00E9704E"/>
    <w:rsid w:val="00E971DF"/>
    <w:rsid w:val="00E97567"/>
    <w:rsid w:val="00E9782B"/>
    <w:rsid w:val="00E97AC8"/>
    <w:rsid w:val="00E97BAE"/>
    <w:rsid w:val="00E97C20"/>
    <w:rsid w:val="00E97DA4"/>
    <w:rsid w:val="00E97F3E"/>
    <w:rsid w:val="00EA002B"/>
    <w:rsid w:val="00EA004A"/>
    <w:rsid w:val="00EA0464"/>
    <w:rsid w:val="00EA0491"/>
    <w:rsid w:val="00EA087D"/>
    <w:rsid w:val="00EA27BC"/>
    <w:rsid w:val="00EA2C3E"/>
    <w:rsid w:val="00EA2E1B"/>
    <w:rsid w:val="00EA3922"/>
    <w:rsid w:val="00EA3FAB"/>
    <w:rsid w:val="00EA4087"/>
    <w:rsid w:val="00EA4A51"/>
    <w:rsid w:val="00EA5DF4"/>
    <w:rsid w:val="00EA60E3"/>
    <w:rsid w:val="00EA61B6"/>
    <w:rsid w:val="00EA6281"/>
    <w:rsid w:val="00EA632A"/>
    <w:rsid w:val="00EA6538"/>
    <w:rsid w:val="00EA6699"/>
    <w:rsid w:val="00EA76A4"/>
    <w:rsid w:val="00EA79FE"/>
    <w:rsid w:val="00EA7B62"/>
    <w:rsid w:val="00EA7CA6"/>
    <w:rsid w:val="00EA7F5A"/>
    <w:rsid w:val="00EB0374"/>
    <w:rsid w:val="00EB063A"/>
    <w:rsid w:val="00EB0A19"/>
    <w:rsid w:val="00EB0C24"/>
    <w:rsid w:val="00EB1258"/>
    <w:rsid w:val="00EB1EF9"/>
    <w:rsid w:val="00EB1F13"/>
    <w:rsid w:val="00EB30A6"/>
    <w:rsid w:val="00EB3EFC"/>
    <w:rsid w:val="00EB4002"/>
    <w:rsid w:val="00EB425D"/>
    <w:rsid w:val="00EB483D"/>
    <w:rsid w:val="00EB4B18"/>
    <w:rsid w:val="00EB4E16"/>
    <w:rsid w:val="00EB5174"/>
    <w:rsid w:val="00EB5ED7"/>
    <w:rsid w:val="00EB5FC2"/>
    <w:rsid w:val="00EB5FE7"/>
    <w:rsid w:val="00EB622A"/>
    <w:rsid w:val="00EB624D"/>
    <w:rsid w:val="00EB667E"/>
    <w:rsid w:val="00EB6A1E"/>
    <w:rsid w:val="00EB6BE1"/>
    <w:rsid w:val="00EB6F50"/>
    <w:rsid w:val="00EB7558"/>
    <w:rsid w:val="00EB7A2B"/>
    <w:rsid w:val="00EB7BA1"/>
    <w:rsid w:val="00EB7E2F"/>
    <w:rsid w:val="00EB7F54"/>
    <w:rsid w:val="00EC0538"/>
    <w:rsid w:val="00EC07E5"/>
    <w:rsid w:val="00EC0937"/>
    <w:rsid w:val="00EC0C5A"/>
    <w:rsid w:val="00EC18D7"/>
    <w:rsid w:val="00EC1C66"/>
    <w:rsid w:val="00EC1D5E"/>
    <w:rsid w:val="00EC202A"/>
    <w:rsid w:val="00EC20CF"/>
    <w:rsid w:val="00EC25F4"/>
    <w:rsid w:val="00EC2804"/>
    <w:rsid w:val="00EC2A8D"/>
    <w:rsid w:val="00EC2BEB"/>
    <w:rsid w:val="00EC3390"/>
    <w:rsid w:val="00EC35FC"/>
    <w:rsid w:val="00EC3E4A"/>
    <w:rsid w:val="00EC4158"/>
    <w:rsid w:val="00EC4D93"/>
    <w:rsid w:val="00EC5817"/>
    <w:rsid w:val="00EC5FED"/>
    <w:rsid w:val="00EC619E"/>
    <w:rsid w:val="00EC61BF"/>
    <w:rsid w:val="00EC6EF9"/>
    <w:rsid w:val="00EC747E"/>
    <w:rsid w:val="00EC79FA"/>
    <w:rsid w:val="00EC7AF9"/>
    <w:rsid w:val="00ED0464"/>
    <w:rsid w:val="00ED0C9E"/>
    <w:rsid w:val="00ED0CDA"/>
    <w:rsid w:val="00ED12DD"/>
    <w:rsid w:val="00ED1513"/>
    <w:rsid w:val="00ED1F75"/>
    <w:rsid w:val="00ED2829"/>
    <w:rsid w:val="00ED2FA0"/>
    <w:rsid w:val="00ED3A71"/>
    <w:rsid w:val="00ED3A9D"/>
    <w:rsid w:val="00ED3CF6"/>
    <w:rsid w:val="00ED47BB"/>
    <w:rsid w:val="00ED47F7"/>
    <w:rsid w:val="00ED52FA"/>
    <w:rsid w:val="00ED53B0"/>
    <w:rsid w:val="00ED56AB"/>
    <w:rsid w:val="00ED59B1"/>
    <w:rsid w:val="00ED5AC6"/>
    <w:rsid w:val="00ED5C4E"/>
    <w:rsid w:val="00ED5DC4"/>
    <w:rsid w:val="00ED5E41"/>
    <w:rsid w:val="00ED60BA"/>
    <w:rsid w:val="00ED6136"/>
    <w:rsid w:val="00ED6CE3"/>
    <w:rsid w:val="00ED6F56"/>
    <w:rsid w:val="00ED7487"/>
    <w:rsid w:val="00ED7702"/>
    <w:rsid w:val="00ED79DC"/>
    <w:rsid w:val="00EE0033"/>
    <w:rsid w:val="00EE0103"/>
    <w:rsid w:val="00EE0130"/>
    <w:rsid w:val="00EE0441"/>
    <w:rsid w:val="00EE0CE8"/>
    <w:rsid w:val="00EE0DC7"/>
    <w:rsid w:val="00EE0E0B"/>
    <w:rsid w:val="00EE0F55"/>
    <w:rsid w:val="00EE1757"/>
    <w:rsid w:val="00EE18CC"/>
    <w:rsid w:val="00EE27E2"/>
    <w:rsid w:val="00EE31EC"/>
    <w:rsid w:val="00EE326D"/>
    <w:rsid w:val="00EE38AF"/>
    <w:rsid w:val="00EE38B6"/>
    <w:rsid w:val="00EE43BB"/>
    <w:rsid w:val="00EE4845"/>
    <w:rsid w:val="00EE48BA"/>
    <w:rsid w:val="00EE5654"/>
    <w:rsid w:val="00EE5798"/>
    <w:rsid w:val="00EE5C85"/>
    <w:rsid w:val="00EE6519"/>
    <w:rsid w:val="00EE6590"/>
    <w:rsid w:val="00EE70E5"/>
    <w:rsid w:val="00EE73CD"/>
    <w:rsid w:val="00EE7745"/>
    <w:rsid w:val="00EE7BEA"/>
    <w:rsid w:val="00EF0183"/>
    <w:rsid w:val="00EF04AB"/>
    <w:rsid w:val="00EF06E1"/>
    <w:rsid w:val="00EF07AE"/>
    <w:rsid w:val="00EF0A9D"/>
    <w:rsid w:val="00EF0BD0"/>
    <w:rsid w:val="00EF1197"/>
    <w:rsid w:val="00EF13A0"/>
    <w:rsid w:val="00EF1DFF"/>
    <w:rsid w:val="00EF1F45"/>
    <w:rsid w:val="00EF2A90"/>
    <w:rsid w:val="00EF2AFE"/>
    <w:rsid w:val="00EF2BE3"/>
    <w:rsid w:val="00EF2D1D"/>
    <w:rsid w:val="00EF2D27"/>
    <w:rsid w:val="00EF32B6"/>
    <w:rsid w:val="00EF33A4"/>
    <w:rsid w:val="00EF3C30"/>
    <w:rsid w:val="00EF3E46"/>
    <w:rsid w:val="00EF402D"/>
    <w:rsid w:val="00EF4662"/>
    <w:rsid w:val="00EF46BC"/>
    <w:rsid w:val="00EF4A73"/>
    <w:rsid w:val="00EF4C17"/>
    <w:rsid w:val="00EF4E72"/>
    <w:rsid w:val="00EF50D4"/>
    <w:rsid w:val="00EF5332"/>
    <w:rsid w:val="00EF53A3"/>
    <w:rsid w:val="00EF63C0"/>
    <w:rsid w:val="00EF6522"/>
    <w:rsid w:val="00EF664A"/>
    <w:rsid w:val="00EF6740"/>
    <w:rsid w:val="00EF6DCC"/>
    <w:rsid w:val="00EF6FE1"/>
    <w:rsid w:val="00EF70FF"/>
    <w:rsid w:val="00EF755A"/>
    <w:rsid w:val="00EF7643"/>
    <w:rsid w:val="00EF7BD9"/>
    <w:rsid w:val="00F000AE"/>
    <w:rsid w:val="00F000C9"/>
    <w:rsid w:val="00F00337"/>
    <w:rsid w:val="00F0095E"/>
    <w:rsid w:val="00F01137"/>
    <w:rsid w:val="00F01323"/>
    <w:rsid w:val="00F01572"/>
    <w:rsid w:val="00F01625"/>
    <w:rsid w:val="00F01669"/>
    <w:rsid w:val="00F01899"/>
    <w:rsid w:val="00F0192D"/>
    <w:rsid w:val="00F01E5A"/>
    <w:rsid w:val="00F0220D"/>
    <w:rsid w:val="00F02AA3"/>
    <w:rsid w:val="00F02B93"/>
    <w:rsid w:val="00F02BF4"/>
    <w:rsid w:val="00F033F3"/>
    <w:rsid w:val="00F0400D"/>
    <w:rsid w:val="00F04909"/>
    <w:rsid w:val="00F04C03"/>
    <w:rsid w:val="00F052EB"/>
    <w:rsid w:val="00F053B8"/>
    <w:rsid w:val="00F05EA3"/>
    <w:rsid w:val="00F0652A"/>
    <w:rsid w:val="00F0653D"/>
    <w:rsid w:val="00F0654B"/>
    <w:rsid w:val="00F068CE"/>
    <w:rsid w:val="00F06F94"/>
    <w:rsid w:val="00F071CD"/>
    <w:rsid w:val="00F07973"/>
    <w:rsid w:val="00F07D68"/>
    <w:rsid w:val="00F1020D"/>
    <w:rsid w:val="00F10849"/>
    <w:rsid w:val="00F109B4"/>
    <w:rsid w:val="00F10FD3"/>
    <w:rsid w:val="00F11271"/>
    <w:rsid w:val="00F114A7"/>
    <w:rsid w:val="00F1198D"/>
    <w:rsid w:val="00F11991"/>
    <w:rsid w:val="00F1236C"/>
    <w:rsid w:val="00F123FF"/>
    <w:rsid w:val="00F12416"/>
    <w:rsid w:val="00F12B14"/>
    <w:rsid w:val="00F12CAE"/>
    <w:rsid w:val="00F1332F"/>
    <w:rsid w:val="00F13441"/>
    <w:rsid w:val="00F13550"/>
    <w:rsid w:val="00F1427B"/>
    <w:rsid w:val="00F144E3"/>
    <w:rsid w:val="00F1453E"/>
    <w:rsid w:val="00F14E01"/>
    <w:rsid w:val="00F14E0B"/>
    <w:rsid w:val="00F15590"/>
    <w:rsid w:val="00F159B4"/>
    <w:rsid w:val="00F15B62"/>
    <w:rsid w:val="00F167E3"/>
    <w:rsid w:val="00F16807"/>
    <w:rsid w:val="00F168EF"/>
    <w:rsid w:val="00F16CD1"/>
    <w:rsid w:val="00F1773A"/>
    <w:rsid w:val="00F20651"/>
    <w:rsid w:val="00F2144E"/>
    <w:rsid w:val="00F222B0"/>
    <w:rsid w:val="00F22517"/>
    <w:rsid w:val="00F2259E"/>
    <w:rsid w:val="00F22611"/>
    <w:rsid w:val="00F22B22"/>
    <w:rsid w:val="00F22BB6"/>
    <w:rsid w:val="00F22C9F"/>
    <w:rsid w:val="00F22E08"/>
    <w:rsid w:val="00F22E2D"/>
    <w:rsid w:val="00F23375"/>
    <w:rsid w:val="00F23878"/>
    <w:rsid w:val="00F2399A"/>
    <w:rsid w:val="00F23D11"/>
    <w:rsid w:val="00F2410D"/>
    <w:rsid w:val="00F24149"/>
    <w:rsid w:val="00F24399"/>
    <w:rsid w:val="00F24B0F"/>
    <w:rsid w:val="00F24CC3"/>
    <w:rsid w:val="00F252D2"/>
    <w:rsid w:val="00F25836"/>
    <w:rsid w:val="00F25D2A"/>
    <w:rsid w:val="00F260EC"/>
    <w:rsid w:val="00F26BDB"/>
    <w:rsid w:val="00F274A8"/>
    <w:rsid w:val="00F2767C"/>
    <w:rsid w:val="00F27689"/>
    <w:rsid w:val="00F27772"/>
    <w:rsid w:val="00F27C62"/>
    <w:rsid w:val="00F30E16"/>
    <w:rsid w:val="00F317FA"/>
    <w:rsid w:val="00F318E3"/>
    <w:rsid w:val="00F31ED1"/>
    <w:rsid w:val="00F31F2D"/>
    <w:rsid w:val="00F31F31"/>
    <w:rsid w:val="00F3222D"/>
    <w:rsid w:val="00F32FAF"/>
    <w:rsid w:val="00F33013"/>
    <w:rsid w:val="00F33118"/>
    <w:rsid w:val="00F33755"/>
    <w:rsid w:val="00F338E8"/>
    <w:rsid w:val="00F33904"/>
    <w:rsid w:val="00F33ADD"/>
    <w:rsid w:val="00F34161"/>
    <w:rsid w:val="00F34661"/>
    <w:rsid w:val="00F34880"/>
    <w:rsid w:val="00F34CF8"/>
    <w:rsid w:val="00F34FB2"/>
    <w:rsid w:val="00F353C4"/>
    <w:rsid w:val="00F36049"/>
    <w:rsid w:val="00F3613E"/>
    <w:rsid w:val="00F3633A"/>
    <w:rsid w:val="00F366C9"/>
    <w:rsid w:val="00F367CE"/>
    <w:rsid w:val="00F36F17"/>
    <w:rsid w:val="00F36F2A"/>
    <w:rsid w:val="00F36F8B"/>
    <w:rsid w:val="00F378E3"/>
    <w:rsid w:val="00F378F5"/>
    <w:rsid w:val="00F379E0"/>
    <w:rsid w:val="00F37B0E"/>
    <w:rsid w:val="00F40053"/>
    <w:rsid w:val="00F401F3"/>
    <w:rsid w:val="00F408EA"/>
    <w:rsid w:val="00F40AD6"/>
    <w:rsid w:val="00F40C5E"/>
    <w:rsid w:val="00F4136D"/>
    <w:rsid w:val="00F413E3"/>
    <w:rsid w:val="00F414ED"/>
    <w:rsid w:val="00F4289D"/>
    <w:rsid w:val="00F42DF4"/>
    <w:rsid w:val="00F43261"/>
    <w:rsid w:val="00F4338E"/>
    <w:rsid w:val="00F43ABC"/>
    <w:rsid w:val="00F43B3D"/>
    <w:rsid w:val="00F43D83"/>
    <w:rsid w:val="00F44395"/>
    <w:rsid w:val="00F45020"/>
    <w:rsid w:val="00F451DA"/>
    <w:rsid w:val="00F45385"/>
    <w:rsid w:val="00F453EB"/>
    <w:rsid w:val="00F45C05"/>
    <w:rsid w:val="00F46860"/>
    <w:rsid w:val="00F4688C"/>
    <w:rsid w:val="00F46C1C"/>
    <w:rsid w:val="00F46EDB"/>
    <w:rsid w:val="00F4709A"/>
    <w:rsid w:val="00F47A05"/>
    <w:rsid w:val="00F47AA6"/>
    <w:rsid w:val="00F47D6D"/>
    <w:rsid w:val="00F47D8B"/>
    <w:rsid w:val="00F47E0E"/>
    <w:rsid w:val="00F504B4"/>
    <w:rsid w:val="00F50F46"/>
    <w:rsid w:val="00F514DB"/>
    <w:rsid w:val="00F519BE"/>
    <w:rsid w:val="00F52271"/>
    <w:rsid w:val="00F52E1E"/>
    <w:rsid w:val="00F542FC"/>
    <w:rsid w:val="00F543C0"/>
    <w:rsid w:val="00F5519E"/>
    <w:rsid w:val="00F553BB"/>
    <w:rsid w:val="00F56A3A"/>
    <w:rsid w:val="00F570A7"/>
    <w:rsid w:val="00F5789A"/>
    <w:rsid w:val="00F57BBA"/>
    <w:rsid w:val="00F57BE0"/>
    <w:rsid w:val="00F6015E"/>
    <w:rsid w:val="00F601AC"/>
    <w:rsid w:val="00F60991"/>
    <w:rsid w:val="00F60B7A"/>
    <w:rsid w:val="00F60C12"/>
    <w:rsid w:val="00F60E05"/>
    <w:rsid w:val="00F6158E"/>
    <w:rsid w:val="00F61805"/>
    <w:rsid w:val="00F61BC2"/>
    <w:rsid w:val="00F620C9"/>
    <w:rsid w:val="00F626CB"/>
    <w:rsid w:val="00F62A03"/>
    <w:rsid w:val="00F630A4"/>
    <w:rsid w:val="00F631BD"/>
    <w:rsid w:val="00F6333D"/>
    <w:rsid w:val="00F63FEA"/>
    <w:rsid w:val="00F6404A"/>
    <w:rsid w:val="00F6430E"/>
    <w:rsid w:val="00F6431F"/>
    <w:rsid w:val="00F64925"/>
    <w:rsid w:val="00F64990"/>
    <w:rsid w:val="00F649C5"/>
    <w:rsid w:val="00F64E2A"/>
    <w:rsid w:val="00F65006"/>
    <w:rsid w:val="00F6511F"/>
    <w:rsid w:val="00F65150"/>
    <w:rsid w:val="00F65614"/>
    <w:rsid w:val="00F6589E"/>
    <w:rsid w:val="00F65982"/>
    <w:rsid w:val="00F65A8D"/>
    <w:rsid w:val="00F65C77"/>
    <w:rsid w:val="00F66907"/>
    <w:rsid w:val="00F672A5"/>
    <w:rsid w:val="00F6784F"/>
    <w:rsid w:val="00F67B6A"/>
    <w:rsid w:val="00F67C05"/>
    <w:rsid w:val="00F70808"/>
    <w:rsid w:val="00F70A2D"/>
    <w:rsid w:val="00F7146C"/>
    <w:rsid w:val="00F71506"/>
    <w:rsid w:val="00F71ADC"/>
    <w:rsid w:val="00F71D94"/>
    <w:rsid w:val="00F72381"/>
    <w:rsid w:val="00F729B0"/>
    <w:rsid w:val="00F72BD4"/>
    <w:rsid w:val="00F72E4F"/>
    <w:rsid w:val="00F730BB"/>
    <w:rsid w:val="00F73198"/>
    <w:rsid w:val="00F7321E"/>
    <w:rsid w:val="00F733D4"/>
    <w:rsid w:val="00F73939"/>
    <w:rsid w:val="00F739A5"/>
    <w:rsid w:val="00F73C95"/>
    <w:rsid w:val="00F73F47"/>
    <w:rsid w:val="00F74A3F"/>
    <w:rsid w:val="00F74D2F"/>
    <w:rsid w:val="00F74F49"/>
    <w:rsid w:val="00F75173"/>
    <w:rsid w:val="00F75C5A"/>
    <w:rsid w:val="00F762FF"/>
    <w:rsid w:val="00F767E9"/>
    <w:rsid w:val="00F768D5"/>
    <w:rsid w:val="00F76B85"/>
    <w:rsid w:val="00F76C34"/>
    <w:rsid w:val="00F7719E"/>
    <w:rsid w:val="00F77522"/>
    <w:rsid w:val="00F77B3E"/>
    <w:rsid w:val="00F804DD"/>
    <w:rsid w:val="00F8054C"/>
    <w:rsid w:val="00F80924"/>
    <w:rsid w:val="00F8097C"/>
    <w:rsid w:val="00F80ADB"/>
    <w:rsid w:val="00F80B6B"/>
    <w:rsid w:val="00F80CB9"/>
    <w:rsid w:val="00F810CE"/>
    <w:rsid w:val="00F810DD"/>
    <w:rsid w:val="00F8153D"/>
    <w:rsid w:val="00F81950"/>
    <w:rsid w:val="00F81DA9"/>
    <w:rsid w:val="00F8214F"/>
    <w:rsid w:val="00F822B3"/>
    <w:rsid w:val="00F8239F"/>
    <w:rsid w:val="00F824B0"/>
    <w:rsid w:val="00F83531"/>
    <w:rsid w:val="00F84003"/>
    <w:rsid w:val="00F8414E"/>
    <w:rsid w:val="00F84639"/>
    <w:rsid w:val="00F84E75"/>
    <w:rsid w:val="00F85562"/>
    <w:rsid w:val="00F85595"/>
    <w:rsid w:val="00F856AB"/>
    <w:rsid w:val="00F85747"/>
    <w:rsid w:val="00F8594F"/>
    <w:rsid w:val="00F859B3"/>
    <w:rsid w:val="00F85D5D"/>
    <w:rsid w:val="00F85FF1"/>
    <w:rsid w:val="00F86041"/>
    <w:rsid w:val="00F861D0"/>
    <w:rsid w:val="00F86D55"/>
    <w:rsid w:val="00F87D82"/>
    <w:rsid w:val="00F87E81"/>
    <w:rsid w:val="00F9069E"/>
    <w:rsid w:val="00F9076B"/>
    <w:rsid w:val="00F91CF6"/>
    <w:rsid w:val="00F91D97"/>
    <w:rsid w:val="00F92397"/>
    <w:rsid w:val="00F92434"/>
    <w:rsid w:val="00F92EA9"/>
    <w:rsid w:val="00F93132"/>
    <w:rsid w:val="00F931B2"/>
    <w:rsid w:val="00F938E8"/>
    <w:rsid w:val="00F93C2B"/>
    <w:rsid w:val="00F93C82"/>
    <w:rsid w:val="00F93CD7"/>
    <w:rsid w:val="00F949C7"/>
    <w:rsid w:val="00F94CEE"/>
    <w:rsid w:val="00F9518B"/>
    <w:rsid w:val="00F9526C"/>
    <w:rsid w:val="00F95315"/>
    <w:rsid w:val="00F9540D"/>
    <w:rsid w:val="00F959D6"/>
    <w:rsid w:val="00F95B85"/>
    <w:rsid w:val="00F95CC0"/>
    <w:rsid w:val="00F962C9"/>
    <w:rsid w:val="00F975E9"/>
    <w:rsid w:val="00F97D03"/>
    <w:rsid w:val="00F97D26"/>
    <w:rsid w:val="00F97EFF"/>
    <w:rsid w:val="00FA0716"/>
    <w:rsid w:val="00FA0D2E"/>
    <w:rsid w:val="00FA14E2"/>
    <w:rsid w:val="00FA1641"/>
    <w:rsid w:val="00FA1B16"/>
    <w:rsid w:val="00FA1C47"/>
    <w:rsid w:val="00FA1C78"/>
    <w:rsid w:val="00FA1D00"/>
    <w:rsid w:val="00FA2346"/>
    <w:rsid w:val="00FA23B4"/>
    <w:rsid w:val="00FA2E1F"/>
    <w:rsid w:val="00FA2E9B"/>
    <w:rsid w:val="00FA2F19"/>
    <w:rsid w:val="00FA3238"/>
    <w:rsid w:val="00FA3D5F"/>
    <w:rsid w:val="00FA3DD5"/>
    <w:rsid w:val="00FA432F"/>
    <w:rsid w:val="00FA433B"/>
    <w:rsid w:val="00FA4495"/>
    <w:rsid w:val="00FA4F24"/>
    <w:rsid w:val="00FA50F2"/>
    <w:rsid w:val="00FA54FD"/>
    <w:rsid w:val="00FA58A0"/>
    <w:rsid w:val="00FA58CA"/>
    <w:rsid w:val="00FA5D34"/>
    <w:rsid w:val="00FA5DD7"/>
    <w:rsid w:val="00FA646F"/>
    <w:rsid w:val="00FA661A"/>
    <w:rsid w:val="00FA6715"/>
    <w:rsid w:val="00FA67D8"/>
    <w:rsid w:val="00FA6825"/>
    <w:rsid w:val="00FA739A"/>
    <w:rsid w:val="00FA761F"/>
    <w:rsid w:val="00FA7999"/>
    <w:rsid w:val="00FA7ED7"/>
    <w:rsid w:val="00FB0F22"/>
    <w:rsid w:val="00FB179F"/>
    <w:rsid w:val="00FB1852"/>
    <w:rsid w:val="00FB1B80"/>
    <w:rsid w:val="00FB239A"/>
    <w:rsid w:val="00FB2C17"/>
    <w:rsid w:val="00FB2DD6"/>
    <w:rsid w:val="00FB2EB1"/>
    <w:rsid w:val="00FB3355"/>
    <w:rsid w:val="00FB33EB"/>
    <w:rsid w:val="00FB37F4"/>
    <w:rsid w:val="00FB3CEC"/>
    <w:rsid w:val="00FB419E"/>
    <w:rsid w:val="00FB4327"/>
    <w:rsid w:val="00FB4722"/>
    <w:rsid w:val="00FB4B2B"/>
    <w:rsid w:val="00FB4B7F"/>
    <w:rsid w:val="00FB4F4A"/>
    <w:rsid w:val="00FB52D9"/>
    <w:rsid w:val="00FB5880"/>
    <w:rsid w:val="00FB58BC"/>
    <w:rsid w:val="00FB59C3"/>
    <w:rsid w:val="00FB5B5D"/>
    <w:rsid w:val="00FB6200"/>
    <w:rsid w:val="00FB64F8"/>
    <w:rsid w:val="00FB65EF"/>
    <w:rsid w:val="00FB6790"/>
    <w:rsid w:val="00FB6A77"/>
    <w:rsid w:val="00FB715F"/>
    <w:rsid w:val="00FB72A1"/>
    <w:rsid w:val="00FB72C4"/>
    <w:rsid w:val="00FC05FA"/>
    <w:rsid w:val="00FC0AF2"/>
    <w:rsid w:val="00FC105D"/>
    <w:rsid w:val="00FC1271"/>
    <w:rsid w:val="00FC2064"/>
    <w:rsid w:val="00FC24CD"/>
    <w:rsid w:val="00FC2571"/>
    <w:rsid w:val="00FC25C3"/>
    <w:rsid w:val="00FC2B54"/>
    <w:rsid w:val="00FC2D32"/>
    <w:rsid w:val="00FC34CA"/>
    <w:rsid w:val="00FC4020"/>
    <w:rsid w:val="00FC414F"/>
    <w:rsid w:val="00FC4171"/>
    <w:rsid w:val="00FC41BA"/>
    <w:rsid w:val="00FC4DFC"/>
    <w:rsid w:val="00FC5334"/>
    <w:rsid w:val="00FC5B0B"/>
    <w:rsid w:val="00FC6075"/>
    <w:rsid w:val="00FC62B4"/>
    <w:rsid w:val="00FC6930"/>
    <w:rsid w:val="00FC6E7B"/>
    <w:rsid w:val="00FC6F40"/>
    <w:rsid w:val="00FC7042"/>
    <w:rsid w:val="00FC737C"/>
    <w:rsid w:val="00FC7483"/>
    <w:rsid w:val="00FC76A5"/>
    <w:rsid w:val="00FC773A"/>
    <w:rsid w:val="00FC7F0F"/>
    <w:rsid w:val="00FD0122"/>
    <w:rsid w:val="00FD032A"/>
    <w:rsid w:val="00FD069C"/>
    <w:rsid w:val="00FD0C02"/>
    <w:rsid w:val="00FD0D22"/>
    <w:rsid w:val="00FD0F5C"/>
    <w:rsid w:val="00FD1230"/>
    <w:rsid w:val="00FD1299"/>
    <w:rsid w:val="00FD1317"/>
    <w:rsid w:val="00FD1BDE"/>
    <w:rsid w:val="00FD1C32"/>
    <w:rsid w:val="00FD2097"/>
    <w:rsid w:val="00FD2370"/>
    <w:rsid w:val="00FD255C"/>
    <w:rsid w:val="00FD2A61"/>
    <w:rsid w:val="00FD2C58"/>
    <w:rsid w:val="00FD2E46"/>
    <w:rsid w:val="00FD2FBC"/>
    <w:rsid w:val="00FD3082"/>
    <w:rsid w:val="00FD3242"/>
    <w:rsid w:val="00FD32DA"/>
    <w:rsid w:val="00FD3655"/>
    <w:rsid w:val="00FD4242"/>
    <w:rsid w:val="00FD47A5"/>
    <w:rsid w:val="00FD5058"/>
    <w:rsid w:val="00FD507A"/>
    <w:rsid w:val="00FD51AE"/>
    <w:rsid w:val="00FD5255"/>
    <w:rsid w:val="00FD546F"/>
    <w:rsid w:val="00FD5563"/>
    <w:rsid w:val="00FD5603"/>
    <w:rsid w:val="00FD5986"/>
    <w:rsid w:val="00FD5AB2"/>
    <w:rsid w:val="00FD5E33"/>
    <w:rsid w:val="00FD6555"/>
    <w:rsid w:val="00FD6896"/>
    <w:rsid w:val="00FD69CC"/>
    <w:rsid w:val="00FD6F94"/>
    <w:rsid w:val="00FD7C7F"/>
    <w:rsid w:val="00FE097F"/>
    <w:rsid w:val="00FE1143"/>
    <w:rsid w:val="00FE1186"/>
    <w:rsid w:val="00FE135B"/>
    <w:rsid w:val="00FE180D"/>
    <w:rsid w:val="00FE19D7"/>
    <w:rsid w:val="00FE1F32"/>
    <w:rsid w:val="00FE1F3E"/>
    <w:rsid w:val="00FE2038"/>
    <w:rsid w:val="00FE2AB9"/>
    <w:rsid w:val="00FE346F"/>
    <w:rsid w:val="00FE35F3"/>
    <w:rsid w:val="00FE3943"/>
    <w:rsid w:val="00FE3B9F"/>
    <w:rsid w:val="00FE447C"/>
    <w:rsid w:val="00FE56CB"/>
    <w:rsid w:val="00FE5C98"/>
    <w:rsid w:val="00FE5DE7"/>
    <w:rsid w:val="00FE67A9"/>
    <w:rsid w:val="00FE6CDD"/>
    <w:rsid w:val="00FE6F44"/>
    <w:rsid w:val="00FE6FFE"/>
    <w:rsid w:val="00FE71D5"/>
    <w:rsid w:val="00FE7406"/>
    <w:rsid w:val="00FE74FB"/>
    <w:rsid w:val="00FE7606"/>
    <w:rsid w:val="00FE76ED"/>
    <w:rsid w:val="00FE7B7F"/>
    <w:rsid w:val="00FF0159"/>
    <w:rsid w:val="00FF0432"/>
    <w:rsid w:val="00FF0566"/>
    <w:rsid w:val="00FF0592"/>
    <w:rsid w:val="00FF12E5"/>
    <w:rsid w:val="00FF20D8"/>
    <w:rsid w:val="00FF2AAE"/>
    <w:rsid w:val="00FF2DA9"/>
    <w:rsid w:val="00FF3468"/>
    <w:rsid w:val="00FF3578"/>
    <w:rsid w:val="00FF3C0B"/>
    <w:rsid w:val="00FF3C84"/>
    <w:rsid w:val="00FF41D2"/>
    <w:rsid w:val="00FF42C4"/>
    <w:rsid w:val="00FF43BB"/>
    <w:rsid w:val="00FF44C5"/>
    <w:rsid w:val="00FF4BCC"/>
    <w:rsid w:val="00FF51A7"/>
    <w:rsid w:val="00FF593A"/>
    <w:rsid w:val="00FF5968"/>
    <w:rsid w:val="00FF5E41"/>
    <w:rsid w:val="00FF5F09"/>
    <w:rsid w:val="00FF64AE"/>
    <w:rsid w:val="00FF71FF"/>
    <w:rsid w:val="00FF7D12"/>
    <w:rsid w:val="00FF7EB6"/>
    <w:rsid w:val="01412904"/>
    <w:rsid w:val="01F095A0"/>
    <w:rsid w:val="02272F9A"/>
    <w:rsid w:val="0237DEEC"/>
    <w:rsid w:val="0250B592"/>
    <w:rsid w:val="027B070F"/>
    <w:rsid w:val="029AE038"/>
    <w:rsid w:val="02C54C32"/>
    <w:rsid w:val="03727080"/>
    <w:rsid w:val="03BF27C7"/>
    <w:rsid w:val="03CDF9D1"/>
    <w:rsid w:val="03E6A78F"/>
    <w:rsid w:val="046E0836"/>
    <w:rsid w:val="04D30A00"/>
    <w:rsid w:val="0506EB2F"/>
    <w:rsid w:val="05301A45"/>
    <w:rsid w:val="05FCECF4"/>
    <w:rsid w:val="0603C28F"/>
    <w:rsid w:val="060BB630"/>
    <w:rsid w:val="0666425E"/>
    <w:rsid w:val="067389F5"/>
    <w:rsid w:val="06A72515"/>
    <w:rsid w:val="06E7A212"/>
    <w:rsid w:val="06FED22D"/>
    <w:rsid w:val="0719FA93"/>
    <w:rsid w:val="0790DE70"/>
    <w:rsid w:val="07B3ED2B"/>
    <w:rsid w:val="07E81EAF"/>
    <w:rsid w:val="07ED791D"/>
    <w:rsid w:val="089F1471"/>
    <w:rsid w:val="08BAA5B6"/>
    <w:rsid w:val="08D12036"/>
    <w:rsid w:val="08EB0661"/>
    <w:rsid w:val="09248571"/>
    <w:rsid w:val="094FBD8C"/>
    <w:rsid w:val="0979355D"/>
    <w:rsid w:val="099AE363"/>
    <w:rsid w:val="0A23D522"/>
    <w:rsid w:val="0A8BEA63"/>
    <w:rsid w:val="0AC9198E"/>
    <w:rsid w:val="0C031E94"/>
    <w:rsid w:val="0C21B2A3"/>
    <w:rsid w:val="0CDB672D"/>
    <w:rsid w:val="0CE240B1"/>
    <w:rsid w:val="0EB4EEED"/>
    <w:rsid w:val="0F9F64DF"/>
    <w:rsid w:val="0FD2136A"/>
    <w:rsid w:val="1010BCAC"/>
    <w:rsid w:val="105AD4D9"/>
    <w:rsid w:val="1079EE49"/>
    <w:rsid w:val="108BCD64"/>
    <w:rsid w:val="109316A6"/>
    <w:rsid w:val="1093547C"/>
    <w:rsid w:val="10E2038A"/>
    <w:rsid w:val="113B3540"/>
    <w:rsid w:val="117C80AC"/>
    <w:rsid w:val="11AE091E"/>
    <w:rsid w:val="1215BEAA"/>
    <w:rsid w:val="122EE707"/>
    <w:rsid w:val="13456F30"/>
    <w:rsid w:val="135470DC"/>
    <w:rsid w:val="13CA519C"/>
    <w:rsid w:val="13CAB768"/>
    <w:rsid w:val="1414E504"/>
    <w:rsid w:val="14436282"/>
    <w:rsid w:val="14F961A7"/>
    <w:rsid w:val="155F3E87"/>
    <w:rsid w:val="15A0B9FF"/>
    <w:rsid w:val="15BB1D29"/>
    <w:rsid w:val="161CE381"/>
    <w:rsid w:val="166BEA22"/>
    <w:rsid w:val="166D7214"/>
    <w:rsid w:val="16BA86B4"/>
    <w:rsid w:val="16BC510F"/>
    <w:rsid w:val="16FF72F9"/>
    <w:rsid w:val="198507FE"/>
    <w:rsid w:val="19DC04ED"/>
    <w:rsid w:val="19F0E449"/>
    <w:rsid w:val="1A236A7D"/>
    <w:rsid w:val="1A30ADF6"/>
    <w:rsid w:val="1A405EAC"/>
    <w:rsid w:val="1ABA079A"/>
    <w:rsid w:val="1B1FB33B"/>
    <w:rsid w:val="1B20D85F"/>
    <w:rsid w:val="1BEF677D"/>
    <w:rsid w:val="1C24B631"/>
    <w:rsid w:val="1C55D7FB"/>
    <w:rsid w:val="1CAB0C68"/>
    <w:rsid w:val="1CC2148D"/>
    <w:rsid w:val="1D245C92"/>
    <w:rsid w:val="1DC87418"/>
    <w:rsid w:val="1EB85233"/>
    <w:rsid w:val="1EC02CF3"/>
    <w:rsid w:val="1EDA778F"/>
    <w:rsid w:val="1F012F5D"/>
    <w:rsid w:val="1F644479"/>
    <w:rsid w:val="20FC3E6C"/>
    <w:rsid w:val="2145C930"/>
    <w:rsid w:val="219D3B39"/>
    <w:rsid w:val="21B92A4E"/>
    <w:rsid w:val="21C40698"/>
    <w:rsid w:val="21C493CA"/>
    <w:rsid w:val="220931FD"/>
    <w:rsid w:val="226E1FCE"/>
    <w:rsid w:val="229BE53B"/>
    <w:rsid w:val="22FE42F9"/>
    <w:rsid w:val="231532B5"/>
    <w:rsid w:val="2352465C"/>
    <w:rsid w:val="23B9B76D"/>
    <w:rsid w:val="23FA161E"/>
    <w:rsid w:val="2437B59C"/>
    <w:rsid w:val="243A61A8"/>
    <w:rsid w:val="246CB52E"/>
    <w:rsid w:val="2504913D"/>
    <w:rsid w:val="25C48A01"/>
    <w:rsid w:val="2623F270"/>
    <w:rsid w:val="267861CB"/>
    <w:rsid w:val="26B8A7D0"/>
    <w:rsid w:val="276F565E"/>
    <w:rsid w:val="27AC5F94"/>
    <w:rsid w:val="27F7613B"/>
    <w:rsid w:val="281A1FBF"/>
    <w:rsid w:val="288F3E1C"/>
    <w:rsid w:val="2890DA78"/>
    <w:rsid w:val="28B3CBB9"/>
    <w:rsid w:val="28B4C228"/>
    <w:rsid w:val="28D7A7CC"/>
    <w:rsid w:val="290B26BF"/>
    <w:rsid w:val="2916914A"/>
    <w:rsid w:val="2943F0D0"/>
    <w:rsid w:val="294B3018"/>
    <w:rsid w:val="2969F401"/>
    <w:rsid w:val="29708C54"/>
    <w:rsid w:val="299BE696"/>
    <w:rsid w:val="29AB0FA5"/>
    <w:rsid w:val="29B71AC1"/>
    <w:rsid w:val="2AEABE2F"/>
    <w:rsid w:val="2AF83624"/>
    <w:rsid w:val="2B03B709"/>
    <w:rsid w:val="2B20E3D0"/>
    <w:rsid w:val="2C42C781"/>
    <w:rsid w:val="2C940685"/>
    <w:rsid w:val="2D0FC7AE"/>
    <w:rsid w:val="2D547991"/>
    <w:rsid w:val="2D934DC6"/>
    <w:rsid w:val="2D99C185"/>
    <w:rsid w:val="2D9A1AC1"/>
    <w:rsid w:val="2E2627F3"/>
    <w:rsid w:val="2EE15602"/>
    <w:rsid w:val="2EE95986"/>
    <w:rsid w:val="2F0A76A8"/>
    <w:rsid w:val="2F7A6843"/>
    <w:rsid w:val="302CD604"/>
    <w:rsid w:val="307E371D"/>
    <w:rsid w:val="30835229"/>
    <w:rsid w:val="3088D4B3"/>
    <w:rsid w:val="30FAEE97"/>
    <w:rsid w:val="318035CB"/>
    <w:rsid w:val="319CF92D"/>
    <w:rsid w:val="31AF883C"/>
    <w:rsid w:val="3242AA82"/>
    <w:rsid w:val="326DABEC"/>
    <w:rsid w:val="328813C6"/>
    <w:rsid w:val="32C92EF3"/>
    <w:rsid w:val="338CA39B"/>
    <w:rsid w:val="33B76B76"/>
    <w:rsid w:val="342B8504"/>
    <w:rsid w:val="344DD966"/>
    <w:rsid w:val="345FD62B"/>
    <w:rsid w:val="34C7CEEF"/>
    <w:rsid w:val="3520836B"/>
    <w:rsid w:val="352873FC"/>
    <w:rsid w:val="35648CAA"/>
    <w:rsid w:val="36577EFD"/>
    <w:rsid w:val="3670C52B"/>
    <w:rsid w:val="3728B609"/>
    <w:rsid w:val="3768F88D"/>
    <w:rsid w:val="379AE542"/>
    <w:rsid w:val="37AFA3CD"/>
    <w:rsid w:val="37B524DB"/>
    <w:rsid w:val="381AC247"/>
    <w:rsid w:val="38B94674"/>
    <w:rsid w:val="38C4C9F2"/>
    <w:rsid w:val="391C25C2"/>
    <w:rsid w:val="39A58088"/>
    <w:rsid w:val="3A0D849D"/>
    <w:rsid w:val="3A4058D3"/>
    <w:rsid w:val="3A6056CB"/>
    <w:rsid w:val="3A8F045F"/>
    <w:rsid w:val="3AD0F7E4"/>
    <w:rsid w:val="3AEBD040"/>
    <w:rsid w:val="3B03EFDC"/>
    <w:rsid w:val="3BE97832"/>
    <w:rsid w:val="3BFB1195"/>
    <w:rsid w:val="3C0E922C"/>
    <w:rsid w:val="3C220A63"/>
    <w:rsid w:val="3C391990"/>
    <w:rsid w:val="3C623F03"/>
    <w:rsid w:val="3CCB70A0"/>
    <w:rsid w:val="3D4539FC"/>
    <w:rsid w:val="3D854893"/>
    <w:rsid w:val="3D87940A"/>
    <w:rsid w:val="3E6AA025"/>
    <w:rsid w:val="3E78F1AB"/>
    <w:rsid w:val="3EA4912B"/>
    <w:rsid w:val="3EC445C3"/>
    <w:rsid w:val="3F2ACE66"/>
    <w:rsid w:val="3FEB20E7"/>
    <w:rsid w:val="40FD3C13"/>
    <w:rsid w:val="4121BECB"/>
    <w:rsid w:val="414D5119"/>
    <w:rsid w:val="42048271"/>
    <w:rsid w:val="421243C6"/>
    <w:rsid w:val="42189682"/>
    <w:rsid w:val="427E81C3"/>
    <w:rsid w:val="42B6BF64"/>
    <w:rsid w:val="42CAE8C2"/>
    <w:rsid w:val="4336E601"/>
    <w:rsid w:val="43ABD060"/>
    <w:rsid w:val="43F69B4B"/>
    <w:rsid w:val="44A3E5D0"/>
    <w:rsid w:val="45008EF2"/>
    <w:rsid w:val="45018731"/>
    <w:rsid w:val="45550CFB"/>
    <w:rsid w:val="4568B9CB"/>
    <w:rsid w:val="457EA11F"/>
    <w:rsid w:val="46173000"/>
    <w:rsid w:val="4641D01A"/>
    <w:rsid w:val="46D1F053"/>
    <w:rsid w:val="47B13EEB"/>
    <w:rsid w:val="4846713A"/>
    <w:rsid w:val="48C468EC"/>
    <w:rsid w:val="48F66AEC"/>
    <w:rsid w:val="4917F38B"/>
    <w:rsid w:val="491D6692"/>
    <w:rsid w:val="491E5DCD"/>
    <w:rsid w:val="49C41EB1"/>
    <w:rsid w:val="49D02827"/>
    <w:rsid w:val="4A5F9502"/>
    <w:rsid w:val="4ACFCBB6"/>
    <w:rsid w:val="4B861BA0"/>
    <w:rsid w:val="4C205E9F"/>
    <w:rsid w:val="4CBB888D"/>
    <w:rsid w:val="4CBDF95B"/>
    <w:rsid w:val="4CF12B74"/>
    <w:rsid w:val="4CFB329A"/>
    <w:rsid w:val="4D91D260"/>
    <w:rsid w:val="4E2AA79E"/>
    <w:rsid w:val="4E474EEC"/>
    <w:rsid w:val="4E7484B5"/>
    <w:rsid w:val="4E802C7D"/>
    <w:rsid w:val="4E88B5ED"/>
    <w:rsid w:val="4EB5946F"/>
    <w:rsid w:val="4F57FF61"/>
    <w:rsid w:val="50063555"/>
    <w:rsid w:val="5024F3E7"/>
    <w:rsid w:val="5028CC36"/>
    <w:rsid w:val="5032D35C"/>
    <w:rsid w:val="50801DDB"/>
    <w:rsid w:val="50FC6D0B"/>
    <w:rsid w:val="511EF51E"/>
    <w:rsid w:val="51363EF2"/>
    <w:rsid w:val="519F2F65"/>
    <w:rsid w:val="51B92ECB"/>
    <w:rsid w:val="51C056AF"/>
    <w:rsid w:val="51D4B0EA"/>
    <w:rsid w:val="5203F271"/>
    <w:rsid w:val="5236A7D2"/>
    <w:rsid w:val="529CC9AD"/>
    <w:rsid w:val="52FD278C"/>
    <w:rsid w:val="531583DC"/>
    <w:rsid w:val="535BE474"/>
    <w:rsid w:val="5460025A"/>
    <w:rsid w:val="54B2F7BD"/>
    <w:rsid w:val="55808C80"/>
    <w:rsid w:val="55A4582A"/>
    <w:rsid w:val="55CE10D2"/>
    <w:rsid w:val="55E348B0"/>
    <w:rsid w:val="56D76394"/>
    <w:rsid w:val="56E2AFBA"/>
    <w:rsid w:val="571A8523"/>
    <w:rsid w:val="5749B87B"/>
    <w:rsid w:val="58137CE1"/>
    <w:rsid w:val="586D2F02"/>
    <w:rsid w:val="587D2DB0"/>
    <w:rsid w:val="58BF952F"/>
    <w:rsid w:val="58C84FAE"/>
    <w:rsid w:val="591847DA"/>
    <w:rsid w:val="593A8201"/>
    <w:rsid w:val="5A0F0456"/>
    <w:rsid w:val="5A31806B"/>
    <w:rsid w:val="5A9AB208"/>
    <w:rsid w:val="5AC698BE"/>
    <w:rsid w:val="5AC84FF4"/>
    <w:rsid w:val="5AE17B5F"/>
    <w:rsid w:val="5B77ACF8"/>
    <w:rsid w:val="5C9BE8F5"/>
    <w:rsid w:val="5CE2277E"/>
    <w:rsid w:val="5CF1F6BC"/>
    <w:rsid w:val="5D1C68BA"/>
    <w:rsid w:val="5D96858D"/>
    <w:rsid w:val="5DD252CA"/>
    <w:rsid w:val="5DE431E5"/>
    <w:rsid w:val="5DEBB8FD"/>
    <w:rsid w:val="5ED71D99"/>
    <w:rsid w:val="5F3341E6"/>
    <w:rsid w:val="5F6E232B"/>
    <w:rsid w:val="5F74206A"/>
    <w:rsid w:val="5FAE54BD"/>
    <w:rsid w:val="60C9FB5F"/>
    <w:rsid w:val="60DF6516"/>
    <w:rsid w:val="6109F38C"/>
    <w:rsid w:val="611FB274"/>
    <w:rsid w:val="612D2F22"/>
    <w:rsid w:val="614A251E"/>
    <w:rsid w:val="616CEFE5"/>
    <w:rsid w:val="61A17A32"/>
    <w:rsid w:val="61E7E96D"/>
    <w:rsid w:val="621C14E3"/>
    <w:rsid w:val="627E4D37"/>
    <w:rsid w:val="628D6B45"/>
    <w:rsid w:val="62AC3AE9"/>
    <w:rsid w:val="63027F59"/>
    <w:rsid w:val="63BF3A54"/>
    <w:rsid w:val="646580B1"/>
    <w:rsid w:val="64903E06"/>
    <w:rsid w:val="654E167B"/>
    <w:rsid w:val="65E55235"/>
    <w:rsid w:val="65F9E844"/>
    <w:rsid w:val="665F06F4"/>
    <w:rsid w:val="66858349"/>
    <w:rsid w:val="6698B473"/>
    <w:rsid w:val="66B7FF45"/>
    <w:rsid w:val="66BD987E"/>
    <w:rsid w:val="66EC5AE6"/>
    <w:rsid w:val="673C2E3B"/>
    <w:rsid w:val="67812296"/>
    <w:rsid w:val="67F9B9FF"/>
    <w:rsid w:val="680CB974"/>
    <w:rsid w:val="683AFA89"/>
    <w:rsid w:val="691CF2F7"/>
    <w:rsid w:val="6974F233"/>
    <w:rsid w:val="6982D3F4"/>
    <w:rsid w:val="6996A7B6"/>
    <w:rsid w:val="69A25FDD"/>
    <w:rsid w:val="69B92A5A"/>
    <w:rsid w:val="69E979E4"/>
    <w:rsid w:val="6A7DB58E"/>
    <w:rsid w:val="6ACC0D93"/>
    <w:rsid w:val="6B48E241"/>
    <w:rsid w:val="6B654C4D"/>
    <w:rsid w:val="6B854A45"/>
    <w:rsid w:val="6C3E3C92"/>
    <w:rsid w:val="6D351990"/>
    <w:rsid w:val="6D40A6FC"/>
    <w:rsid w:val="6D863B33"/>
    <w:rsid w:val="6D95792B"/>
    <w:rsid w:val="6DD27BF9"/>
    <w:rsid w:val="6E6A18D9"/>
    <w:rsid w:val="6E7B446F"/>
    <w:rsid w:val="6EA053E0"/>
    <w:rsid w:val="6EB7181D"/>
    <w:rsid w:val="703B6CA4"/>
    <w:rsid w:val="70AA401C"/>
    <w:rsid w:val="70F92F3A"/>
    <w:rsid w:val="71DABB9F"/>
    <w:rsid w:val="72210AF8"/>
    <w:rsid w:val="727D4F1E"/>
    <w:rsid w:val="73F579A4"/>
    <w:rsid w:val="7430FC85"/>
    <w:rsid w:val="7463E167"/>
    <w:rsid w:val="74D178E0"/>
    <w:rsid w:val="74D7647D"/>
    <w:rsid w:val="74EC612D"/>
    <w:rsid w:val="7507C438"/>
    <w:rsid w:val="750D8FC1"/>
    <w:rsid w:val="7518F9E3"/>
    <w:rsid w:val="754BB8E1"/>
    <w:rsid w:val="75728440"/>
    <w:rsid w:val="766486CC"/>
    <w:rsid w:val="76BFA778"/>
    <w:rsid w:val="77846A0A"/>
    <w:rsid w:val="77F18006"/>
    <w:rsid w:val="7933E990"/>
    <w:rsid w:val="7942ADCB"/>
    <w:rsid w:val="797A38E9"/>
    <w:rsid w:val="798D5067"/>
    <w:rsid w:val="79BD0E3E"/>
    <w:rsid w:val="7AC79DE0"/>
    <w:rsid w:val="7BC8B2E5"/>
    <w:rsid w:val="7BF04200"/>
    <w:rsid w:val="7C2C12B2"/>
    <w:rsid w:val="7C470986"/>
    <w:rsid w:val="7C7A4E8D"/>
    <w:rsid w:val="7C7FC44C"/>
    <w:rsid w:val="7CBDDF5D"/>
    <w:rsid w:val="7D646DC8"/>
    <w:rsid w:val="7D8DF646"/>
    <w:rsid w:val="7E86AB43"/>
    <w:rsid w:val="7EB2428E"/>
    <w:rsid w:val="7EBB3DBE"/>
    <w:rsid w:val="7F43664C"/>
    <w:rsid w:val="7F6EB192"/>
    <w:rsid w:val="7FB1EF4F"/>
    <w:rsid w:val="7FCC3432"/>
    <w:rsid w:val="7FFFABF9"/>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7EAB22E"/>
  <w15:chartTrackingRefBased/>
  <w15:docId w15:val="{BF1B2C01-C931-4784-A76C-D5CEBC793C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5BCB"/>
  </w:style>
  <w:style w:type="paragraph" w:styleId="Heading1">
    <w:name w:val="heading 1"/>
    <w:basedOn w:val="Normal"/>
    <w:next w:val="Normal"/>
    <w:link w:val="Heading1Char"/>
    <w:uiPriority w:val="9"/>
    <w:qFormat/>
    <w:rsid w:val="00B36FF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53E9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012ED"/>
    <w:pPr>
      <w:tabs>
        <w:tab w:val="center" w:pos="4513"/>
        <w:tab w:val="right" w:pos="9026"/>
      </w:tabs>
      <w:spacing w:after="0" w:line="240" w:lineRule="auto"/>
    </w:pPr>
  </w:style>
  <w:style w:type="character" w:customStyle="1" w:styleId="HeaderChar">
    <w:name w:val="Header Char"/>
    <w:basedOn w:val="DefaultParagraphFont"/>
    <w:link w:val="Header"/>
    <w:uiPriority w:val="99"/>
    <w:rsid w:val="00E012ED"/>
  </w:style>
  <w:style w:type="paragraph" w:styleId="Footer">
    <w:name w:val="footer"/>
    <w:basedOn w:val="Normal"/>
    <w:link w:val="FooterChar"/>
    <w:uiPriority w:val="99"/>
    <w:unhideWhenUsed/>
    <w:rsid w:val="00E012ED"/>
    <w:pPr>
      <w:tabs>
        <w:tab w:val="center" w:pos="4513"/>
        <w:tab w:val="right" w:pos="9026"/>
      </w:tabs>
      <w:spacing w:after="0" w:line="240" w:lineRule="auto"/>
    </w:pPr>
  </w:style>
  <w:style w:type="character" w:customStyle="1" w:styleId="FooterChar">
    <w:name w:val="Footer Char"/>
    <w:basedOn w:val="DefaultParagraphFont"/>
    <w:link w:val="Footer"/>
    <w:uiPriority w:val="99"/>
    <w:rsid w:val="00E012ED"/>
  </w:style>
  <w:style w:type="character" w:customStyle="1" w:styleId="Heading1Char">
    <w:name w:val="Heading 1 Char"/>
    <w:basedOn w:val="DefaultParagraphFont"/>
    <w:link w:val="Heading1"/>
    <w:uiPriority w:val="9"/>
    <w:rsid w:val="00B36FFD"/>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3B3D0F"/>
    <w:pPr>
      <w:outlineLvl w:val="9"/>
    </w:pPr>
    <w:rPr>
      <w:lang w:val="en-US"/>
    </w:rPr>
  </w:style>
  <w:style w:type="paragraph" w:styleId="TOC1">
    <w:name w:val="toc 1"/>
    <w:basedOn w:val="Normal"/>
    <w:next w:val="Normal"/>
    <w:autoRedefine/>
    <w:uiPriority w:val="39"/>
    <w:unhideWhenUsed/>
    <w:rsid w:val="003B3D0F"/>
    <w:pPr>
      <w:spacing w:after="100"/>
    </w:pPr>
  </w:style>
  <w:style w:type="character" w:styleId="Hyperlink">
    <w:name w:val="Hyperlink"/>
    <w:basedOn w:val="DefaultParagraphFont"/>
    <w:uiPriority w:val="99"/>
    <w:unhideWhenUsed/>
    <w:rsid w:val="003B3D0F"/>
    <w:rPr>
      <w:color w:val="0563C1" w:themeColor="hyperlink"/>
      <w:u w:val="single"/>
    </w:rPr>
  </w:style>
  <w:style w:type="paragraph" w:styleId="FootnoteText">
    <w:name w:val="footnote text"/>
    <w:basedOn w:val="Normal"/>
    <w:link w:val="FootnoteTextChar"/>
    <w:uiPriority w:val="99"/>
    <w:unhideWhenUsed/>
    <w:rsid w:val="00680547"/>
    <w:pPr>
      <w:spacing w:after="0" w:line="240" w:lineRule="auto"/>
    </w:pPr>
    <w:rPr>
      <w:sz w:val="20"/>
      <w:szCs w:val="20"/>
    </w:rPr>
  </w:style>
  <w:style w:type="character" w:customStyle="1" w:styleId="FootnoteTextChar">
    <w:name w:val="Footnote Text Char"/>
    <w:basedOn w:val="DefaultParagraphFont"/>
    <w:link w:val="FootnoteText"/>
    <w:uiPriority w:val="99"/>
    <w:rsid w:val="00680547"/>
    <w:rPr>
      <w:sz w:val="20"/>
      <w:szCs w:val="20"/>
    </w:rPr>
  </w:style>
  <w:style w:type="character" w:styleId="FootnoteReference">
    <w:name w:val="footnote reference"/>
    <w:basedOn w:val="DefaultParagraphFont"/>
    <w:uiPriority w:val="99"/>
    <w:semiHidden/>
    <w:unhideWhenUsed/>
    <w:rsid w:val="00680547"/>
    <w:rPr>
      <w:vertAlign w:val="superscript"/>
    </w:rPr>
  </w:style>
  <w:style w:type="paragraph" w:customStyle="1" w:styleId="EndNoteBibliographyTitle">
    <w:name w:val="EndNote Bibliography Title"/>
    <w:basedOn w:val="Normal"/>
    <w:link w:val="EndNoteBibliographyTitleChar"/>
    <w:rsid w:val="00BC739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C739D"/>
    <w:rPr>
      <w:rFonts w:ascii="Calibri" w:hAnsi="Calibri" w:cs="Calibri"/>
      <w:noProof/>
      <w:lang w:val="en-US"/>
    </w:rPr>
  </w:style>
  <w:style w:type="paragraph" w:customStyle="1" w:styleId="EndNoteBibliography">
    <w:name w:val="EndNote Bibliography"/>
    <w:basedOn w:val="Normal"/>
    <w:link w:val="EndNoteBibliographyChar"/>
    <w:rsid w:val="00BC739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C739D"/>
    <w:rPr>
      <w:rFonts w:ascii="Calibri" w:hAnsi="Calibri" w:cs="Calibri"/>
      <w:noProof/>
      <w:lang w:val="en-US"/>
    </w:rPr>
  </w:style>
  <w:style w:type="paragraph" w:styleId="ListParagraph">
    <w:name w:val="List Paragraph"/>
    <w:basedOn w:val="Normal"/>
    <w:uiPriority w:val="34"/>
    <w:qFormat/>
    <w:rsid w:val="00694EB8"/>
    <w:pPr>
      <w:ind w:left="720"/>
      <w:contextualSpacing/>
    </w:pPr>
  </w:style>
  <w:style w:type="character" w:styleId="HTMLCite">
    <w:name w:val="HTML Cite"/>
    <w:basedOn w:val="DefaultParagraphFont"/>
    <w:uiPriority w:val="99"/>
    <w:semiHidden/>
    <w:unhideWhenUsed/>
    <w:rsid w:val="00422A11"/>
    <w:rPr>
      <w:i/>
      <w:iCs/>
    </w:rPr>
  </w:style>
  <w:style w:type="character" w:styleId="UnresolvedMention">
    <w:name w:val="Unresolved Mention"/>
    <w:basedOn w:val="DefaultParagraphFont"/>
    <w:uiPriority w:val="99"/>
    <w:semiHidden/>
    <w:unhideWhenUsed/>
    <w:rsid w:val="00441CA7"/>
    <w:rPr>
      <w:color w:val="605E5C"/>
      <w:shd w:val="clear" w:color="auto" w:fill="E1DFDD"/>
    </w:rPr>
  </w:style>
  <w:style w:type="character" w:styleId="FollowedHyperlink">
    <w:name w:val="FollowedHyperlink"/>
    <w:basedOn w:val="DefaultParagraphFont"/>
    <w:uiPriority w:val="99"/>
    <w:semiHidden/>
    <w:unhideWhenUsed/>
    <w:rsid w:val="00541335"/>
    <w:rPr>
      <w:color w:val="954F72" w:themeColor="followedHyperlink"/>
      <w:u w:val="single"/>
    </w:rPr>
  </w:style>
  <w:style w:type="table" w:styleId="TableGrid">
    <w:name w:val="Table Grid"/>
    <w:basedOn w:val="TableNormal"/>
    <w:uiPriority w:val="39"/>
    <w:rsid w:val="00427B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55611A"/>
    <w:pPr>
      <w:spacing w:after="0" w:line="240" w:lineRule="auto"/>
    </w:pPr>
  </w:style>
  <w:style w:type="character" w:styleId="EndnoteReference">
    <w:name w:val="endnote reference"/>
    <w:basedOn w:val="DefaultParagraphFont"/>
    <w:uiPriority w:val="99"/>
    <w:semiHidden/>
    <w:unhideWhenUsed/>
    <w:rPr>
      <w:vertAlign w:val="superscript"/>
    </w:rPr>
  </w:style>
  <w:style w:type="paragraph" w:styleId="NoSpacing">
    <w:name w:val="No Spacing"/>
    <w:uiPriority w:val="1"/>
    <w:qFormat/>
    <w:rsid w:val="00E9272B"/>
    <w:pPr>
      <w:spacing w:after="0" w:line="240" w:lineRule="auto"/>
    </w:pPr>
  </w:style>
  <w:style w:type="character" w:customStyle="1" w:styleId="Heading2Char">
    <w:name w:val="Heading 2 Char"/>
    <w:basedOn w:val="DefaultParagraphFont"/>
    <w:link w:val="Heading2"/>
    <w:uiPriority w:val="9"/>
    <w:rsid w:val="00753E99"/>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39186805">
      <w:bodyDiv w:val="1"/>
      <w:marLeft w:val="0"/>
      <w:marRight w:val="0"/>
      <w:marTop w:val="0"/>
      <w:marBottom w:val="0"/>
      <w:divBdr>
        <w:top w:val="none" w:sz="0" w:space="0" w:color="auto"/>
        <w:left w:val="none" w:sz="0" w:space="0" w:color="auto"/>
        <w:bottom w:val="none" w:sz="0" w:space="0" w:color="auto"/>
        <w:right w:val="none" w:sz="0" w:space="0" w:color="auto"/>
      </w:divBdr>
    </w:div>
    <w:div w:id="603852417">
      <w:bodyDiv w:val="1"/>
      <w:marLeft w:val="0"/>
      <w:marRight w:val="0"/>
      <w:marTop w:val="0"/>
      <w:marBottom w:val="0"/>
      <w:divBdr>
        <w:top w:val="none" w:sz="0" w:space="0" w:color="auto"/>
        <w:left w:val="none" w:sz="0" w:space="0" w:color="auto"/>
        <w:bottom w:val="none" w:sz="0" w:space="0" w:color="auto"/>
        <w:right w:val="none" w:sz="0" w:space="0" w:color="auto"/>
      </w:divBdr>
    </w:div>
    <w:div w:id="1056513088">
      <w:bodyDiv w:val="1"/>
      <w:marLeft w:val="0"/>
      <w:marRight w:val="0"/>
      <w:marTop w:val="0"/>
      <w:marBottom w:val="0"/>
      <w:divBdr>
        <w:top w:val="none" w:sz="0" w:space="0" w:color="auto"/>
        <w:left w:val="none" w:sz="0" w:space="0" w:color="auto"/>
        <w:bottom w:val="none" w:sz="0" w:space="0" w:color="auto"/>
        <w:right w:val="none" w:sz="0" w:space="0" w:color="auto"/>
      </w:divBdr>
    </w:div>
    <w:div w:id="1255435739">
      <w:bodyDiv w:val="1"/>
      <w:marLeft w:val="0"/>
      <w:marRight w:val="0"/>
      <w:marTop w:val="0"/>
      <w:marBottom w:val="0"/>
      <w:divBdr>
        <w:top w:val="none" w:sz="0" w:space="0" w:color="auto"/>
        <w:left w:val="none" w:sz="0" w:space="0" w:color="auto"/>
        <w:bottom w:val="none" w:sz="0" w:space="0" w:color="auto"/>
        <w:right w:val="none" w:sz="0" w:space="0" w:color="auto"/>
      </w:divBdr>
    </w:div>
    <w:div w:id="1720741739">
      <w:bodyDiv w:val="1"/>
      <w:marLeft w:val="0"/>
      <w:marRight w:val="0"/>
      <w:marTop w:val="0"/>
      <w:marBottom w:val="0"/>
      <w:divBdr>
        <w:top w:val="none" w:sz="0" w:space="0" w:color="auto"/>
        <w:left w:val="none" w:sz="0" w:space="0" w:color="auto"/>
        <w:bottom w:val="none" w:sz="0" w:space="0" w:color="auto"/>
        <w:right w:val="none" w:sz="0" w:space="0" w:color="auto"/>
      </w:divBdr>
    </w:div>
    <w:div w:id="1778982552">
      <w:bodyDiv w:val="1"/>
      <w:marLeft w:val="0"/>
      <w:marRight w:val="0"/>
      <w:marTop w:val="0"/>
      <w:marBottom w:val="0"/>
      <w:divBdr>
        <w:top w:val="none" w:sz="0" w:space="0" w:color="auto"/>
        <w:left w:val="none" w:sz="0" w:space="0" w:color="auto"/>
        <w:bottom w:val="none" w:sz="0" w:space="0" w:color="auto"/>
        <w:right w:val="none" w:sz="0" w:space="0" w:color="auto"/>
      </w:divBdr>
    </w:div>
    <w:div w:id="18329135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slhc.org.uk/articles/" TargetMode="External"/><Relationship Id="rId18" Type="http://schemas.openxmlformats.org/officeDocument/2006/relationships/hyperlink" Target="http://www.brecsoc.org.uk" TargetMode="External"/><Relationship Id="rId26" Type="http://schemas.openxmlformats.org/officeDocument/2006/relationships/hyperlink" Target="https://maps.nls.uk/" TargetMode="External"/><Relationship Id="rId21" Type="http://schemas.openxmlformats.org/officeDocument/2006/relationships/hyperlink" Target="http://www.landscape-east.org.uk/user-guide" TargetMode="External"/><Relationship Id="rId34"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hyperlink" Target="http://www.suffolkinstitute.org.uk" TargetMode="External"/><Relationship Id="rId17" Type="http://schemas.openxmlformats.org/officeDocument/2006/relationships/hyperlink" Target="https://foodmuseum.org.uk/" TargetMode="External"/><Relationship Id="rId25" Type="http://schemas.openxmlformats.org/officeDocument/2006/relationships/hyperlink" Target="https://historicengland.org.uk/images-books/publications/historic-farmsteads-preliminary-character-statement-east-of-england/" TargetMode="External"/><Relationship Id="rId33" Type="http://schemas.openxmlformats.org/officeDocument/2006/relationships/header" Target="header1.xml"/><Relationship Id="rId38" Type="http://schemas.microsoft.com/office/2020/10/relationships/intelligence" Target="intelligence2.xml"/><Relationship Id="rId2" Type="http://schemas.openxmlformats.org/officeDocument/2006/relationships/customXml" Target="../customXml/item2.xml"/><Relationship Id="rId16" Type="http://schemas.openxmlformats.org/officeDocument/2006/relationships/hyperlink" Target="https://suffolkartists.co.uk/" TargetMode="External"/><Relationship Id="rId20" Type="http://schemas.openxmlformats.org/officeDocument/2006/relationships/hyperlink" Target="http://thesuffolkproject.co.uk/about/" TargetMode="External"/><Relationship Id="rId29" Type="http://schemas.openxmlformats.org/officeDocument/2006/relationships/hyperlink" Target="https://www.bl.uk/visit"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heritage.suffolk.gov.uk/parish-survey-introduction" TargetMode="External"/><Relationship Id="rId24" Type="http://schemas.openxmlformats.org/officeDocument/2006/relationships/hyperlink" Target="https://hgrg.org.uk/" TargetMode="External"/><Relationship Id="rId32" Type="http://schemas.openxmlformats.org/officeDocument/2006/relationships/hyperlink" Target="https://archives.parliament.uk/online-resources/parliamentary-papers/" TargetMode="External"/><Relationship Id="rId37"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https://www.suffolkarchives.co.uk/" TargetMode="External"/><Relationship Id="rId23" Type="http://schemas.openxmlformats.org/officeDocument/2006/relationships/hyperlink" Target="https://www.bahs.org.uk/" TargetMode="External"/><Relationship Id="rId28" Type="http://schemas.openxmlformats.org/officeDocument/2006/relationships/hyperlink" Target="https://discovery.nationalarchives.gov.uk/" TargetMode="External"/><Relationship Id="rId36" Type="http://schemas.openxmlformats.org/officeDocument/2006/relationships/glossaryDocument" Target="glossary/document.xml"/><Relationship Id="rId10" Type="http://schemas.openxmlformats.org/officeDocument/2006/relationships/endnotes" Target="endnotes.xml"/><Relationship Id="rId19" Type="http://schemas.openxmlformats.org/officeDocument/2006/relationships/hyperlink" Target="http://www.breakingnewground.org.uk/our-projects/a-future-for-all/the-brecks-from-above/" TargetMode="External"/><Relationship Id="rId31" Type="http://schemas.openxmlformats.org/officeDocument/2006/relationships/hyperlink" Target="https://maps.nls.uk/"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suffolkrecordssociety.com/" TargetMode="External"/><Relationship Id="rId22" Type="http://schemas.openxmlformats.org/officeDocument/2006/relationships/hyperlink" Target="https://historicengland.org.uk/research/methods/characterisation/historic-landscape-characterisation/" TargetMode="External"/><Relationship Id="rId27" Type="http://schemas.openxmlformats.org/officeDocument/2006/relationships/hyperlink" Target="http://www.gracesguide.co.uk" TargetMode="External"/><Relationship Id="rId30" Type="http://schemas.openxmlformats.org/officeDocument/2006/relationships/hyperlink" Target="https://archives.parliament.uk/online-resources/parliamentary-papers/" TargetMode="External"/><Relationship Id="rId35" Type="http://schemas.openxmlformats.org/officeDocument/2006/relationships/fontTable" Target="fontTable.xml"/><Relationship Id="rId8" Type="http://schemas.openxmlformats.org/officeDocument/2006/relationships/webSettings" Target="webSettings.xml"/><Relationship Id="rId3" Type="http://schemas.openxmlformats.org/officeDocument/2006/relationships/customXml" Target="../customXml/item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F7E7E65128424D5AAD16378C18C3435E"/>
        <w:category>
          <w:name w:val="General"/>
          <w:gallery w:val="placeholder"/>
        </w:category>
        <w:types>
          <w:type w:val="bbPlcHdr"/>
        </w:types>
        <w:behaviors>
          <w:behavior w:val="content"/>
        </w:behaviors>
        <w:guid w:val="{87F243F0-6BAE-48CC-AD03-937B0A8C1A5B}"/>
      </w:docPartPr>
      <w:docPartBody>
        <w:p w:rsidR="00F10E87" w:rsidRDefault="001F3AB8" w:rsidP="001F3AB8">
          <w:pPr>
            <w:pStyle w:val="F7E7E65128424D5AAD16378C18C3435E"/>
          </w:pPr>
          <w:r>
            <w:t>[Type her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3AB8"/>
    <w:rsid w:val="00002E16"/>
    <w:rsid w:val="00057D22"/>
    <w:rsid w:val="000C2516"/>
    <w:rsid w:val="00154C8B"/>
    <w:rsid w:val="00156B48"/>
    <w:rsid w:val="001F3AB8"/>
    <w:rsid w:val="00220CE0"/>
    <w:rsid w:val="00521291"/>
    <w:rsid w:val="00566E51"/>
    <w:rsid w:val="005963AC"/>
    <w:rsid w:val="00597100"/>
    <w:rsid w:val="00605568"/>
    <w:rsid w:val="00627BD7"/>
    <w:rsid w:val="00694D45"/>
    <w:rsid w:val="006B1DEF"/>
    <w:rsid w:val="006F269E"/>
    <w:rsid w:val="00711D17"/>
    <w:rsid w:val="00713E48"/>
    <w:rsid w:val="00763656"/>
    <w:rsid w:val="00770AD2"/>
    <w:rsid w:val="0079519E"/>
    <w:rsid w:val="007A064E"/>
    <w:rsid w:val="007F0C55"/>
    <w:rsid w:val="008364AD"/>
    <w:rsid w:val="00854CC5"/>
    <w:rsid w:val="00862C2A"/>
    <w:rsid w:val="008A4B6A"/>
    <w:rsid w:val="008D0E18"/>
    <w:rsid w:val="009252EC"/>
    <w:rsid w:val="00936C22"/>
    <w:rsid w:val="0099259B"/>
    <w:rsid w:val="009D61BC"/>
    <w:rsid w:val="00A5415F"/>
    <w:rsid w:val="00AB3C50"/>
    <w:rsid w:val="00AD2585"/>
    <w:rsid w:val="00AE1AA2"/>
    <w:rsid w:val="00B122C0"/>
    <w:rsid w:val="00B2670B"/>
    <w:rsid w:val="00BA3380"/>
    <w:rsid w:val="00BE71BF"/>
    <w:rsid w:val="00C124B5"/>
    <w:rsid w:val="00C448DB"/>
    <w:rsid w:val="00C929D0"/>
    <w:rsid w:val="00D65FE2"/>
    <w:rsid w:val="00DA2AE3"/>
    <w:rsid w:val="00DB3A40"/>
    <w:rsid w:val="00DB45F7"/>
    <w:rsid w:val="00DD63EB"/>
    <w:rsid w:val="00DF7935"/>
    <w:rsid w:val="00F018EC"/>
    <w:rsid w:val="00F04C03"/>
    <w:rsid w:val="00F10E87"/>
    <w:rsid w:val="00F17345"/>
    <w:rsid w:val="00F22B9E"/>
    <w:rsid w:val="00F53A4E"/>
    <w:rsid w:val="00FC0775"/>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GB" w:eastAsia="en-GB"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7E7E65128424D5AAD16378C18C3435E">
    <w:name w:val="F7E7E65128424D5AAD16378C18C3435E"/>
    <w:rsid w:val="001F3AB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CA75E05A02A5943AB879EF2F6C44A4B" ma:contentTypeVersion="6" ma:contentTypeDescription="Create a new document." ma:contentTypeScope="" ma:versionID="a4ebedaff0754bc318f1b3d1edc52cbb">
  <xsd:schema xmlns:xsd="http://www.w3.org/2001/XMLSchema" xmlns:xs="http://www.w3.org/2001/XMLSchema" xmlns:p="http://schemas.microsoft.com/office/2006/metadata/properties" xmlns:ns3="48b567aa-a7c5-4b6a-9d0f-33a499ae0da9" targetNamespace="http://schemas.microsoft.com/office/2006/metadata/properties" ma:root="true" ma:fieldsID="cf2190c97862ab0625ef18d8f16bffaf" ns3:_="">
    <xsd:import namespace="48b567aa-a7c5-4b6a-9d0f-33a499ae0da9"/>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_activity"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8b567aa-a7c5-4b6a-9d0f-33a499ae0da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_activity" ma:index="12" nillable="true" ma:displayName="_activity" ma:hidden="true" ma:internalName="_activity">
      <xsd:simpleType>
        <xsd:restriction base="dms:Note"/>
      </xsd:simpleType>
    </xsd:element>
    <xsd:element name="MediaServiceObjectDetectorVersions" ma:index="13"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_activity xmlns="48b567aa-a7c5-4b6a-9d0f-33a499ae0da9"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6B4CB00-F51B-4AED-932E-9A9FB56B3EA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8b567aa-a7c5-4b6a-9d0f-33a499ae0da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6A6F473-7BB4-41DE-8B93-7F19BBDF8A11}">
  <ds:schemaRefs>
    <ds:schemaRef ds:uri="http://schemas.openxmlformats.org/officeDocument/2006/bibliography"/>
  </ds:schemaRefs>
</ds:datastoreItem>
</file>

<file path=customXml/itemProps3.xml><?xml version="1.0" encoding="utf-8"?>
<ds:datastoreItem xmlns:ds="http://schemas.openxmlformats.org/officeDocument/2006/customXml" ds:itemID="{B5C0728A-4F87-46EB-A831-9C962704F4C7}">
  <ds:schemaRefs>
    <ds:schemaRef ds:uri="http://schemas.microsoft.com/office/2006/metadata/properties"/>
    <ds:schemaRef ds:uri="http://schemas.microsoft.com/office/infopath/2007/PartnerControls"/>
    <ds:schemaRef ds:uri="48b567aa-a7c5-4b6a-9d0f-33a499ae0da9"/>
  </ds:schemaRefs>
</ds:datastoreItem>
</file>

<file path=customXml/itemProps4.xml><?xml version="1.0" encoding="utf-8"?>
<ds:datastoreItem xmlns:ds="http://schemas.openxmlformats.org/officeDocument/2006/customXml" ds:itemID="{AD153E5B-5BCA-4B3B-946D-A18F488F8C8C}">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551</TotalTime>
  <Pages>29</Pages>
  <Words>11353</Words>
  <Characters>64715</Characters>
  <Application>Microsoft Office Word</Application>
  <DocSecurity>8</DocSecurity>
  <Lines>539</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917</CharactersWithSpaces>
  <SharedDoc>false</SharedDoc>
  <HLinks>
    <vt:vector size="132" baseType="variant">
      <vt:variant>
        <vt:i4>262211</vt:i4>
      </vt:variant>
      <vt:variant>
        <vt:i4>84</vt:i4>
      </vt:variant>
      <vt:variant>
        <vt:i4>0</vt:i4>
      </vt:variant>
      <vt:variant>
        <vt:i4>5</vt:i4>
      </vt:variant>
      <vt:variant>
        <vt:lpwstr>https://archives.parliament.uk/online-resources/parliamentary-papers/</vt:lpwstr>
      </vt:variant>
      <vt:variant>
        <vt:lpwstr/>
      </vt:variant>
      <vt:variant>
        <vt:i4>4456538</vt:i4>
      </vt:variant>
      <vt:variant>
        <vt:i4>81</vt:i4>
      </vt:variant>
      <vt:variant>
        <vt:i4>0</vt:i4>
      </vt:variant>
      <vt:variant>
        <vt:i4>5</vt:i4>
      </vt:variant>
      <vt:variant>
        <vt:lpwstr>https://maps.nls.uk/</vt:lpwstr>
      </vt:variant>
      <vt:variant>
        <vt:lpwstr/>
      </vt:variant>
      <vt:variant>
        <vt:i4>262211</vt:i4>
      </vt:variant>
      <vt:variant>
        <vt:i4>57</vt:i4>
      </vt:variant>
      <vt:variant>
        <vt:i4>0</vt:i4>
      </vt:variant>
      <vt:variant>
        <vt:i4>5</vt:i4>
      </vt:variant>
      <vt:variant>
        <vt:lpwstr>https://archives.parliament.uk/online-resources/parliamentary-papers/</vt:lpwstr>
      </vt:variant>
      <vt:variant>
        <vt:lpwstr/>
      </vt:variant>
      <vt:variant>
        <vt:i4>8257634</vt:i4>
      </vt:variant>
      <vt:variant>
        <vt:i4>54</vt:i4>
      </vt:variant>
      <vt:variant>
        <vt:i4>0</vt:i4>
      </vt:variant>
      <vt:variant>
        <vt:i4>5</vt:i4>
      </vt:variant>
      <vt:variant>
        <vt:lpwstr>https://www.bl.uk/visit</vt:lpwstr>
      </vt:variant>
      <vt:variant>
        <vt:lpwstr/>
      </vt:variant>
      <vt:variant>
        <vt:i4>7274554</vt:i4>
      </vt:variant>
      <vt:variant>
        <vt:i4>51</vt:i4>
      </vt:variant>
      <vt:variant>
        <vt:i4>0</vt:i4>
      </vt:variant>
      <vt:variant>
        <vt:i4>5</vt:i4>
      </vt:variant>
      <vt:variant>
        <vt:lpwstr>https://discovery.nationalarchives.gov.uk/</vt:lpwstr>
      </vt:variant>
      <vt:variant>
        <vt:lpwstr/>
      </vt:variant>
      <vt:variant>
        <vt:i4>327703</vt:i4>
      </vt:variant>
      <vt:variant>
        <vt:i4>48</vt:i4>
      </vt:variant>
      <vt:variant>
        <vt:i4>0</vt:i4>
      </vt:variant>
      <vt:variant>
        <vt:i4>5</vt:i4>
      </vt:variant>
      <vt:variant>
        <vt:lpwstr>http://www.gracesguide.co.uk/</vt:lpwstr>
      </vt:variant>
      <vt:variant>
        <vt:lpwstr/>
      </vt:variant>
      <vt:variant>
        <vt:i4>4456538</vt:i4>
      </vt:variant>
      <vt:variant>
        <vt:i4>45</vt:i4>
      </vt:variant>
      <vt:variant>
        <vt:i4>0</vt:i4>
      </vt:variant>
      <vt:variant>
        <vt:i4>5</vt:i4>
      </vt:variant>
      <vt:variant>
        <vt:lpwstr>https://maps.nls.uk/</vt:lpwstr>
      </vt:variant>
      <vt:variant>
        <vt:lpwstr/>
      </vt:variant>
      <vt:variant>
        <vt:i4>2031644</vt:i4>
      </vt:variant>
      <vt:variant>
        <vt:i4>42</vt:i4>
      </vt:variant>
      <vt:variant>
        <vt:i4>0</vt:i4>
      </vt:variant>
      <vt:variant>
        <vt:i4>5</vt:i4>
      </vt:variant>
      <vt:variant>
        <vt:lpwstr>https://historicengland.org.uk/images-books/publications/historic-farmsteads-preliminary-character-statement-east-of-england/</vt:lpwstr>
      </vt:variant>
      <vt:variant>
        <vt:lpwstr/>
      </vt:variant>
      <vt:variant>
        <vt:i4>4390979</vt:i4>
      </vt:variant>
      <vt:variant>
        <vt:i4>39</vt:i4>
      </vt:variant>
      <vt:variant>
        <vt:i4>0</vt:i4>
      </vt:variant>
      <vt:variant>
        <vt:i4>5</vt:i4>
      </vt:variant>
      <vt:variant>
        <vt:lpwstr>https://hgrg.org.uk/</vt:lpwstr>
      </vt:variant>
      <vt:variant>
        <vt:lpwstr/>
      </vt:variant>
      <vt:variant>
        <vt:i4>524371</vt:i4>
      </vt:variant>
      <vt:variant>
        <vt:i4>36</vt:i4>
      </vt:variant>
      <vt:variant>
        <vt:i4>0</vt:i4>
      </vt:variant>
      <vt:variant>
        <vt:i4>5</vt:i4>
      </vt:variant>
      <vt:variant>
        <vt:lpwstr>https://www.bahs.org.uk/</vt:lpwstr>
      </vt:variant>
      <vt:variant>
        <vt:lpwstr/>
      </vt:variant>
      <vt:variant>
        <vt:i4>589889</vt:i4>
      </vt:variant>
      <vt:variant>
        <vt:i4>33</vt:i4>
      </vt:variant>
      <vt:variant>
        <vt:i4>0</vt:i4>
      </vt:variant>
      <vt:variant>
        <vt:i4>5</vt:i4>
      </vt:variant>
      <vt:variant>
        <vt:lpwstr>https://historicengland.org.uk/research/methods/characterisation/historic-landscape-characterisation/</vt:lpwstr>
      </vt:variant>
      <vt:variant>
        <vt:lpwstr/>
      </vt:variant>
      <vt:variant>
        <vt:i4>8192035</vt:i4>
      </vt:variant>
      <vt:variant>
        <vt:i4>30</vt:i4>
      </vt:variant>
      <vt:variant>
        <vt:i4>0</vt:i4>
      </vt:variant>
      <vt:variant>
        <vt:i4>5</vt:i4>
      </vt:variant>
      <vt:variant>
        <vt:lpwstr>http://www.landscape-east.org.uk/user-guide</vt:lpwstr>
      </vt:variant>
      <vt:variant>
        <vt:lpwstr/>
      </vt:variant>
      <vt:variant>
        <vt:i4>1507335</vt:i4>
      </vt:variant>
      <vt:variant>
        <vt:i4>27</vt:i4>
      </vt:variant>
      <vt:variant>
        <vt:i4>0</vt:i4>
      </vt:variant>
      <vt:variant>
        <vt:i4>5</vt:i4>
      </vt:variant>
      <vt:variant>
        <vt:lpwstr>http://thesuffolkproject.co.uk/about/</vt:lpwstr>
      </vt:variant>
      <vt:variant>
        <vt:lpwstr/>
      </vt:variant>
      <vt:variant>
        <vt:i4>4456478</vt:i4>
      </vt:variant>
      <vt:variant>
        <vt:i4>24</vt:i4>
      </vt:variant>
      <vt:variant>
        <vt:i4>0</vt:i4>
      </vt:variant>
      <vt:variant>
        <vt:i4>5</vt:i4>
      </vt:variant>
      <vt:variant>
        <vt:lpwstr>http://www.breakingnewground.org.uk/our-projects/a-future-for-all/the-brecks-from-above/</vt:lpwstr>
      </vt:variant>
      <vt:variant>
        <vt:lpwstr/>
      </vt:variant>
      <vt:variant>
        <vt:i4>7209015</vt:i4>
      </vt:variant>
      <vt:variant>
        <vt:i4>21</vt:i4>
      </vt:variant>
      <vt:variant>
        <vt:i4>0</vt:i4>
      </vt:variant>
      <vt:variant>
        <vt:i4>5</vt:i4>
      </vt:variant>
      <vt:variant>
        <vt:lpwstr>http://www.brecsoc.org.uk/</vt:lpwstr>
      </vt:variant>
      <vt:variant>
        <vt:lpwstr/>
      </vt:variant>
      <vt:variant>
        <vt:i4>3473467</vt:i4>
      </vt:variant>
      <vt:variant>
        <vt:i4>18</vt:i4>
      </vt:variant>
      <vt:variant>
        <vt:i4>0</vt:i4>
      </vt:variant>
      <vt:variant>
        <vt:i4>5</vt:i4>
      </vt:variant>
      <vt:variant>
        <vt:lpwstr>https://foodmuseum.org.uk/</vt:lpwstr>
      </vt:variant>
      <vt:variant>
        <vt:lpwstr/>
      </vt:variant>
      <vt:variant>
        <vt:i4>6094858</vt:i4>
      </vt:variant>
      <vt:variant>
        <vt:i4>15</vt:i4>
      </vt:variant>
      <vt:variant>
        <vt:i4>0</vt:i4>
      </vt:variant>
      <vt:variant>
        <vt:i4>5</vt:i4>
      </vt:variant>
      <vt:variant>
        <vt:lpwstr>https://suffolkartists.co.uk/</vt:lpwstr>
      </vt:variant>
      <vt:variant>
        <vt:lpwstr/>
      </vt:variant>
      <vt:variant>
        <vt:i4>2228328</vt:i4>
      </vt:variant>
      <vt:variant>
        <vt:i4>12</vt:i4>
      </vt:variant>
      <vt:variant>
        <vt:i4>0</vt:i4>
      </vt:variant>
      <vt:variant>
        <vt:i4>5</vt:i4>
      </vt:variant>
      <vt:variant>
        <vt:lpwstr>https://www.suffolkarchives.co.uk/</vt:lpwstr>
      </vt:variant>
      <vt:variant>
        <vt:lpwstr/>
      </vt:variant>
      <vt:variant>
        <vt:i4>6422589</vt:i4>
      </vt:variant>
      <vt:variant>
        <vt:i4>9</vt:i4>
      </vt:variant>
      <vt:variant>
        <vt:i4>0</vt:i4>
      </vt:variant>
      <vt:variant>
        <vt:i4>5</vt:i4>
      </vt:variant>
      <vt:variant>
        <vt:lpwstr>https://suffolkrecordssociety.com/</vt:lpwstr>
      </vt:variant>
      <vt:variant>
        <vt:lpwstr/>
      </vt:variant>
      <vt:variant>
        <vt:i4>4718673</vt:i4>
      </vt:variant>
      <vt:variant>
        <vt:i4>6</vt:i4>
      </vt:variant>
      <vt:variant>
        <vt:i4>0</vt:i4>
      </vt:variant>
      <vt:variant>
        <vt:i4>5</vt:i4>
      </vt:variant>
      <vt:variant>
        <vt:lpwstr>https://slhc.org.uk/articles/</vt:lpwstr>
      </vt:variant>
      <vt:variant>
        <vt:lpwstr/>
      </vt:variant>
      <vt:variant>
        <vt:i4>3735601</vt:i4>
      </vt:variant>
      <vt:variant>
        <vt:i4>3</vt:i4>
      </vt:variant>
      <vt:variant>
        <vt:i4>0</vt:i4>
      </vt:variant>
      <vt:variant>
        <vt:i4>5</vt:i4>
      </vt:variant>
      <vt:variant>
        <vt:lpwstr>http://www.suffolkinstitute.org.uk/</vt:lpwstr>
      </vt:variant>
      <vt:variant>
        <vt:lpwstr/>
      </vt:variant>
      <vt:variant>
        <vt:i4>7733286</vt:i4>
      </vt:variant>
      <vt:variant>
        <vt:i4>0</vt:i4>
      </vt:variant>
      <vt:variant>
        <vt:i4>0</vt:i4>
      </vt:variant>
      <vt:variant>
        <vt:i4>5</vt:i4>
      </vt:variant>
      <vt:variant>
        <vt:lpwstr>https://heritage.suffolk.gov.uk/parish-survey-introductio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Glass</dc:creator>
  <cp:keywords/>
  <dc:description/>
  <cp:lastModifiedBy>Richard Glass</cp:lastModifiedBy>
  <cp:revision>37</cp:revision>
  <dcterms:created xsi:type="dcterms:W3CDTF">2023-12-11T02:16:00Z</dcterms:created>
  <dcterms:modified xsi:type="dcterms:W3CDTF">2024-07-17T09:20: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CA75E05A02A5943AB879EF2F6C44A4B</vt:lpwstr>
  </property>
</Properties>
</file>